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1156E6" w14:textId="77777777" w:rsidR="00681F52" w:rsidRPr="00581847" w:rsidRDefault="00681F52" w:rsidP="00300717">
      <w:pPr>
        <w:spacing w:line="480" w:lineRule="auto"/>
        <w:jc w:val="both"/>
        <w:rPr>
          <w:b/>
          <w:sz w:val="28"/>
          <w:szCs w:val="28"/>
        </w:rPr>
      </w:pPr>
      <w:r w:rsidRPr="00581847">
        <w:rPr>
          <w:b/>
          <w:sz w:val="28"/>
          <w:szCs w:val="28"/>
        </w:rPr>
        <w:t xml:space="preserve">The effects of diabetes on tuberculosis treatment outcomes: an updated systematic review and meta-analysis </w:t>
      </w:r>
    </w:p>
    <w:p w14:paraId="783F6D73" w14:textId="77777777" w:rsidR="00714EC1" w:rsidRPr="00581847" w:rsidRDefault="00714EC1" w:rsidP="00300717">
      <w:pPr>
        <w:spacing w:line="480" w:lineRule="auto"/>
        <w:jc w:val="both"/>
        <w:rPr>
          <w:b/>
          <w:i/>
          <w:sz w:val="24"/>
          <w:szCs w:val="24"/>
        </w:rPr>
      </w:pPr>
      <w:r w:rsidRPr="00581847">
        <w:rPr>
          <w:b/>
          <w:i/>
          <w:sz w:val="24"/>
          <w:szCs w:val="24"/>
        </w:rPr>
        <w:t>Running head: diabetes and tuberculosis treatment outcomes</w:t>
      </w:r>
    </w:p>
    <w:p w14:paraId="3456C1F3" w14:textId="77777777" w:rsidR="00535D94" w:rsidRPr="00581847" w:rsidRDefault="00535D94" w:rsidP="00300717">
      <w:pPr>
        <w:spacing w:line="480" w:lineRule="auto"/>
        <w:jc w:val="both"/>
      </w:pPr>
      <w:r w:rsidRPr="00581847">
        <w:t>Peijue Huangfu</w:t>
      </w:r>
      <w:r w:rsidRPr="00581847">
        <w:rPr>
          <w:vertAlign w:val="superscript"/>
        </w:rPr>
        <w:t>1</w:t>
      </w:r>
      <w:r w:rsidR="00BB7467" w:rsidRPr="00581847">
        <w:rPr>
          <w:vertAlign w:val="superscript"/>
        </w:rPr>
        <w:t xml:space="preserve"> *</w:t>
      </w:r>
      <w:r w:rsidRPr="00581847">
        <w:t>, Cesar Ugarte-Gil</w:t>
      </w:r>
      <w:r w:rsidRPr="00581847">
        <w:rPr>
          <w:vertAlign w:val="superscript"/>
        </w:rPr>
        <w:t>2,3</w:t>
      </w:r>
      <w:r w:rsidR="00BB7467" w:rsidRPr="00581847">
        <w:rPr>
          <w:vertAlign w:val="superscript"/>
        </w:rPr>
        <w:t xml:space="preserve"> *</w:t>
      </w:r>
      <w:r w:rsidRPr="00581847">
        <w:t>, Jonathan Golub</w:t>
      </w:r>
      <w:r w:rsidR="000D2684" w:rsidRPr="00581847">
        <w:rPr>
          <w:vertAlign w:val="superscript"/>
        </w:rPr>
        <w:t>4</w:t>
      </w:r>
      <w:r w:rsidRPr="00581847">
        <w:t>, Fiona Pearson</w:t>
      </w:r>
      <w:r w:rsidRPr="00581847">
        <w:rPr>
          <w:vertAlign w:val="superscript"/>
        </w:rPr>
        <w:t>1</w:t>
      </w:r>
      <w:r w:rsidR="00BB7467" w:rsidRPr="00581847">
        <w:rPr>
          <w:vertAlign w:val="superscript"/>
        </w:rPr>
        <w:t xml:space="preserve"> S</w:t>
      </w:r>
      <w:r w:rsidRPr="00581847">
        <w:t>, Julia Critchley</w:t>
      </w:r>
      <w:r w:rsidRPr="00581847">
        <w:rPr>
          <w:vertAlign w:val="superscript"/>
        </w:rPr>
        <w:t>1</w:t>
      </w:r>
      <w:r w:rsidR="00BB7467" w:rsidRPr="00581847">
        <w:rPr>
          <w:vertAlign w:val="superscript"/>
        </w:rPr>
        <w:t xml:space="preserve"> S</w:t>
      </w:r>
    </w:p>
    <w:p w14:paraId="7F5B53C7" w14:textId="77777777" w:rsidR="00535D94" w:rsidRPr="00581847" w:rsidRDefault="00535D94" w:rsidP="00300717">
      <w:pPr>
        <w:spacing w:line="480" w:lineRule="auto"/>
        <w:jc w:val="both"/>
      </w:pPr>
      <w:r w:rsidRPr="00581847">
        <w:rPr>
          <w:vertAlign w:val="superscript"/>
        </w:rPr>
        <w:t>1</w:t>
      </w:r>
      <w:r w:rsidR="007B5C5F" w:rsidRPr="00581847">
        <w:rPr>
          <w:vertAlign w:val="superscript"/>
        </w:rPr>
        <w:t xml:space="preserve"> </w:t>
      </w:r>
      <w:r w:rsidRPr="00581847">
        <w:t xml:space="preserve">Population Health Research Institute, St George’s University of London, London, UK </w:t>
      </w:r>
    </w:p>
    <w:p w14:paraId="6DA9E496" w14:textId="77777777" w:rsidR="00D8771C" w:rsidRPr="00581847" w:rsidRDefault="00535D94" w:rsidP="00300717">
      <w:pPr>
        <w:spacing w:line="480" w:lineRule="auto"/>
        <w:jc w:val="both"/>
      </w:pPr>
      <w:r w:rsidRPr="00581847">
        <w:rPr>
          <w:vertAlign w:val="superscript"/>
        </w:rPr>
        <w:t>2</w:t>
      </w:r>
      <w:r w:rsidR="00D8771C" w:rsidRPr="00581847">
        <w:t xml:space="preserve"> Facultad de Medicina Alberto Hurtado and Instituto de Medicina Tropical Alexander von Humboldt, Universidad Peruana Cayetano Heredia, Lima, Peru </w:t>
      </w:r>
    </w:p>
    <w:p w14:paraId="29B352E4" w14:textId="77777777" w:rsidR="00535D94" w:rsidRPr="00581847" w:rsidRDefault="00535D94" w:rsidP="00300717">
      <w:pPr>
        <w:spacing w:line="480" w:lineRule="auto"/>
        <w:jc w:val="both"/>
      </w:pPr>
      <w:r w:rsidRPr="00581847">
        <w:rPr>
          <w:vertAlign w:val="superscript"/>
        </w:rPr>
        <w:t>3</w:t>
      </w:r>
      <w:r w:rsidR="00352750" w:rsidRPr="00581847">
        <w:rPr>
          <w:vertAlign w:val="superscript"/>
        </w:rPr>
        <w:t xml:space="preserve"> </w:t>
      </w:r>
      <w:r w:rsidR="00352750" w:rsidRPr="00581847">
        <w:t xml:space="preserve">Department of International Health, </w:t>
      </w:r>
      <w:r w:rsidRPr="00581847">
        <w:t xml:space="preserve">Bloomberg School of Public Health, Johns Hopkins University, Baltimore, USA </w:t>
      </w:r>
    </w:p>
    <w:p w14:paraId="5F7FCD2B" w14:textId="77777777" w:rsidR="000D2684" w:rsidRPr="00581847" w:rsidRDefault="000D2684" w:rsidP="00300717">
      <w:pPr>
        <w:spacing w:line="480" w:lineRule="auto"/>
        <w:jc w:val="both"/>
        <w:rPr>
          <w:lang w:val="en-US"/>
        </w:rPr>
      </w:pPr>
      <w:r w:rsidRPr="00581847">
        <w:rPr>
          <w:vertAlign w:val="superscript"/>
        </w:rPr>
        <w:t>4</w:t>
      </w:r>
      <w:r w:rsidRPr="00581847">
        <w:t xml:space="preserve"> </w:t>
      </w:r>
      <w:r w:rsidR="00A96D5B" w:rsidRPr="00581847">
        <w:rPr>
          <w:lang w:val="en-US"/>
        </w:rPr>
        <w:t>Centre for Tuberculosis Research, Johns Hopkins School of Medicine, Baltimore, Maryland, USA</w:t>
      </w:r>
    </w:p>
    <w:p w14:paraId="44EECA61" w14:textId="77777777" w:rsidR="00AB224B" w:rsidRPr="00581847" w:rsidRDefault="00AB224B" w:rsidP="00714EC1">
      <w:pPr>
        <w:spacing w:line="480" w:lineRule="auto"/>
        <w:jc w:val="both"/>
        <w:rPr>
          <w:rStyle w:val="Hyperlink"/>
          <w:color w:val="auto"/>
        </w:rPr>
      </w:pPr>
      <w:r w:rsidRPr="00581847">
        <w:t>Correspondence to: Peijue Huangfu</w:t>
      </w:r>
      <w:r w:rsidR="00714EC1" w:rsidRPr="00581847">
        <w:t>, Population Health Research Institute, St George’s, University of London, Cranmer Terrace, London SW17 0RE</w:t>
      </w:r>
    </w:p>
    <w:p w14:paraId="17D6CA53" w14:textId="77777777" w:rsidR="00535D94" w:rsidRPr="00581847" w:rsidRDefault="00BB7467" w:rsidP="00300717">
      <w:pPr>
        <w:spacing w:line="480" w:lineRule="auto"/>
        <w:jc w:val="both"/>
        <w:rPr>
          <w:rStyle w:val="Hyperlink"/>
          <w:color w:val="auto"/>
          <w:u w:val="none"/>
        </w:rPr>
      </w:pPr>
      <w:r w:rsidRPr="00581847">
        <w:rPr>
          <w:rStyle w:val="Hyperlink"/>
          <w:color w:val="auto"/>
          <w:u w:val="none"/>
        </w:rPr>
        <w:t>*</w:t>
      </w:r>
      <w:r w:rsidR="00D8771C" w:rsidRPr="00581847">
        <w:rPr>
          <w:rStyle w:val="Hyperlink"/>
          <w:color w:val="auto"/>
          <w:u w:val="none"/>
        </w:rPr>
        <w:t>PH and CU contributed equally</w:t>
      </w:r>
      <w:r w:rsidR="00535D94" w:rsidRPr="00581847">
        <w:rPr>
          <w:rStyle w:val="Hyperlink"/>
          <w:color w:val="auto"/>
          <w:u w:val="none"/>
        </w:rPr>
        <w:t xml:space="preserve"> in </w:t>
      </w:r>
      <w:r w:rsidR="00312A3A" w:rsidRPr="00581847">
        <w:rPr>
          <w:rStyle w:val="Hyperlink"/>
          <w:color w:val="auto"/>
          <w:u w:val="none"/>
        </w:rPr>
        <w:t xml:space="preserve">the </w:t>
      </w:r>
      <w:r w:rsidR="00535D94" w:rsidRPr="00581847">
        <w:rPr>
          <w:rStyle w:val="Hyperlink"/>
          <w:color w:val="auto"/>
          <w:u w:val="none"/>
        </w:rPr>
        <w:t>development of this work</w:t>
      </w:r>
      <w:r w:rsidR="00312A3A" w:rsidRPr="00581847">
        <w:rPr>
          <w:rStyle w:val="Hyperlink"/>
          <w:color w:val="auto"/>
          <w:u w:val="none"/>
        </w:rPr>
        <w:t xml:space="preserve">; </w:t>
      </w:r>
      <w:r w:rsidRPr="00581847">
        <w:rPr>
          <w:rStyle w:val="Hyperlink"/>
          <w:color w:val="auto"/>
          <w:u w:val="none"/>
          <w:vertAlign w:val="superscript"/>
        </w:rPr>
        <w:t xml:space="preserve">S </w:t>
      </w:r>
      <w:r w:rsidR="00D8771C" w:rsidRPr="00581847">
        <w:rPr>
          <w:rStyle w:val="Hyperlink"/>
          <w:color w:val="auto"/>
          <w:u w:val="none"/>
        </w:rPr>
        <w:t>FP and JC contributed equally</w:t>
      </w:r>
      <w:r w:rsidR="00535D94" w:rsidRPr="00581847">
        <w:rPr>
          <w:rStyle w:val="Hyperlink"/>
          <w:color w:val="auto"/>
          <w:u w:val="none"/>
        </w:rPr>
        <w:t xml:space="preserve"> in the devel</w:t>
      </w:r>
      <w:r w:rsidR="00312A3A" w:rsidRPr="00581847">
        <w:rPr>
          <w:rStyle w:val="Hyperlink"/>
          <w:color w:val="auto"/>
          <w:u w:val="none"/>
        </w:rPr>
        <w:t>opment of this work.</w:t>
      </w:r>
    </w:p>
    <w:p w14:paraId="261C98E3" w14:textId="77777777" w:rsidR="00AB224B" w:rsidRPr="00581847" w:rsidRDefault="00AB224B" w:rsidP="00AB224B">
      <w:pPr>
        <w:spacing w:line="480" w:lineRule="auto"/>
        <w:jc w:val="both"/>
      </w:pPr>
      <w:r w:rsidRPr="00581847">
        <w:t xml:space="preserve">Email address for authors: </w:t>
      </w:r>
    </w:p>
    <w:p w14:paraId="322201ED" w14:textId="77777777" w:rsidR="00AB224B" w:rsidRPr="00581847" w:rsidRDefault="00AB224B" w:rsidP="00AB224B">
      <w:pPr>
        <w:spacing w:line="480" w:lineRule="auto"/>
        <w:jc w:val="both"/>
        <w:rPr>
          <w:rStyle w:val="Hyperlink"/>
          <w:color w:val="auto"/>
        </w:rPr>
      </w:pPr>
      <w:r w:rsidRPr="00581847">
        <w:t xml:space="preserve">Peijue Huangfu </w:t>
      </w:r>
      <w:hyperlink r:id="rId8" w:history="1">
        <w:r w:rsidRPr="00581847">
          <w:rPr>
            <w:rStyle w:val="Hyperlink"/>
            <w:color w:val="auto"/>
          </w:rPr>
          <w:t>phuangfu@sgul.ac.uk</w:t>
        </w:r>
      </w:hyperlink>
    </w:p>
    <w:p w14:paraId="5DB0A32F" w14:textId="77777777" w:rsidR="00AB224B" w:rsidRPr="00581847" w:rsidRDefault="00AB224B" w:rsidP="00AB224B">
      <w:pPr>
        <w:spacing w:line="480" w:lineRule="auto"/>
        <w:jc w:val="both"/>
      </w:pPr>
      <w:r w:rsidRPr="00581847">
        <w:t xml:space="preserve">Cesar Ugarte-Gil </w:t>
      </w:r>
      <w:hyperlink r:id="rId9" w:history="1">
        <w:r w:rsidRPr="00581847">
          <w:rPr>
            <w:rStyle w:val="Hyperlink"/>
            <w:color w:val="auto"/>
          </w:rPr>
          <w:t>cesar.ugarte@upch.pe</w:t>
        </w:r>
      </w:hyperlink>
      <w:r w:rsidRPr="00581847">
        <w:t xml:space="preserve"> </w:t>
      </w:r>
    </w:p>
    <w:p w14:paraId="5C7123DB" w14:textId="77777777" w:rsidR="00AB224B" w:rsidRPr="00581847" w:rsidRDefault="00AB224B" w:rsidP="00300717">
      <w:pPr>
        <w:spacing w:line="480" w:lineRule="auto"/>
        <w:jc w:val="both"/>
      </w:pPr>
      <w:r w:rsidRPr="00581847">
        <w:t xml:space="preserve">Jonathan Golub </w:t>
      </w:r>
      <w:hyperlink r:id="rId10" w:history="1">
        <w:r w:rsidRPr="00581847">
          <w:rPr>
            <w:rStyle w:val="Hyperlink"/>
            <w:rFonts w:ascii="Calibri" w:hAnsi="Calibri"/>
            <w:color w:val="auto"/>
            <w:lang w:val="en-US"/>
          </w:rPr>
          <w:t>jgolub@jhmi.edu</w:t>
        </w:r>
      </w:hyperlink>
    </w:p>
    <w:p w14:paraId="7B7963F8" w14:textId="77777777" w:rsidR="00AB224B" w:rsidRPr="00581847" w:rsidRDefault="00AB224B" w:rsidP="00300717">
      <w:pPr>
        <w:spacing w:line="480" w:lineRule="auto"/>
        <w:jc w:val="both"/>
      </w:pPr>
      <w:r w:rsidRPr="00581847">
        <w:t xml:space="preserve">Fiona Pearson </w:t>
      </w:r>
      <w:hyperlink r:id="rId11" w:history="1">
        <w:r w:rsidRPr="00581847">
          <w:rPr>
            <w:rStyle w:val="Hyperlink"/>
            <w:rFonts w:ascii="Calibri" w:hAnsi="Calibri"/>
            <w:color w:val="auto"/>
            <w:lang w:val="en-US"/>
          </w:rPr>
          <w:t>fpearson@sgul.ac.uk</w:t>
        </w:r>
      </w:hyperlink>
    </w:p>
    <w:p w14:paraId="7AFD1202" w14:textId="77777777" w:rsidR="00300717" w:rsidRPr="00581847" w:rsidRDefault="00AB224B" w:rsidP="00300717">
      <w:pPr>
        <w:spacing w:line="480" w:lineRule="auto"/>
        <w:jc w:val="both"/>
        <w:rPr>
          <w:rStyle w:val="Hyperlink"/>
          <w:rFonts w:ascii="Calibri" w:hAnsi="Calibri"/>
          <w:color w:val="auto"/>
          <w:lang w:val="en-US"/>
        </w:rPr>
      </w:pPr>
      <w:r w:rsidRPr="00581847">
        <w:t xml:space="preserve">Julia Critchley </w:t>
      </w:r>
      <w:hyperlink r:id="rId12" w:history="1">
        <w:r w:rsidRPr="00581847">
          <w:rPr>
            <w:rStyle w:val="Hyperlink"/>
            <w:rFonts w:ascii="Calibri" w:hAnsi="Calibri"/>
            <w:color w:val="auto"/>
            <w:lang w:val="en-US"/>
          </w:rPr>
          <w:t>jcritchl@sgul.ac.uk</w:t>
        </w:r>
      </w:hyperlink>
    </w:p>
    <w:p w14:paraId="59A8CCBD" w14:textId="2040BBE1" w:rsidR="00D6182F" w:rsidRPr="00581847" w:rsidRDefault="009B58C7" w:rsidP="00374A3E">
      <w:pPr>
        <w:spacing w:line="480" w:lineRule="auto"/>
        <w:rPr>
          <w:rStyle w:val="Hyperlink"/>
          <w:rFonts w:ascii="Calibri" w:hAnsi="Calibri"/>
          <w:color w:val="auto"/>
          <w:u w:val="none"/>
          <w:lang w:val="en-US"/>
        </w:rPr>
      </w:pPr>
      <w:r w:rsidRPr="00581847">
        <w:rPr>
          <w:rStyle w:val="Hyperlink"/>
          <w:rFonts w:ascii="Calibri" w:hAnsi="Calibri"/>
          <w:color w:val="auto"/>
          <w:u w:val="none"/>
          <w:lang w:val="en-US"/>
        </w:rPr>
        <w:lastRenderedPageBreak/>
        <w:t>Text word count: 4216</w:t>
      </w:r>
    </w:p>
    <w:p w14:paraId="3BC34BCC" w14:textId="37AB56C3" w:rsidR="00D6182F" w:rsidRPr="00581847" w:rsidRDefault="00332B7F" w:rsidP="00374A3E">
      <w:pPr>
        <w:spacing w:line="480" w:lineRule="auto"/>
        <w:rPr>
          <w:rStyle w:val="Hyperlink"/>
          <w:rFonts w:ascii="Calibri" w:hAnsi="Calibri"/>
          <w:color w:val="auto"/>
          <w:u w:val="none"/>
          <w:lang w:val="en-US"/>
        </w:rPr>
      </w:pPr>
      <w:r w:rsidRPr="00581847">
        <w:rPr>
          <w:rStyle w:val="Hyperlink"/>
          <w:rFonts w:ascii="Calibri" w:hAnsi="Calibri"/>
          <w:color w:val="auto"/>
          <w:u w:val="none"/>
          <w:lang w:val="en-US"/>
        </w:rPr>
        <w:t>Summary word count: 250</w:t>
      </w:r>
    </w:p>
    <w:p w14:paraId="4E3FA27B" w14:textId="53C799D7" w:rsidR="00D6182F" w:rsidRPr="00581847" w:rsidRDefault="00332B7F" w:rsidP="00374A3E">
      <w:pPr>
        <w:spacing w:line="480" w:lineRule="auto"/>
        <w:rPr>
          <w:rStyle w:val="Hyperlink"/>
          <w:rFonts w:ascii="Calibri" w:hAnsi="Calibri"/>
          <w:color w:val="auto"/>
          <w:u w:val="none"/>
          <w:lang w:val="en-US"/>
        </w:rPr>
      </w:pPr>
      <w:r w:rsidRPr="00581847">
        <w:rPr>
          <w:rStyle w:val="Hyperlink"/>
          <w:rFonts w:ascii="Calibri" w:hAnsi="Calibri"/>
          <w:color w:val="auto"/>
          <w:u w:val="none"/>
          <w:lang w:val="en-US"/>
        </w:rPr>
        <w:t>Number of references: 138</w:t>
      </w:r>
    </w:p>
    <w:p w14:paraId="7A492C8F" w14:textId="77777777" w:rsidR="00D6182F" w:rsidRPr="00581847" w:rsidRDefault="00D6182F" w:rsidP="00374A3E">
      <w:pPr>
        <w:spacing w:line="480" w:lineRule="auto"/>
        <w:rPr>
          <w:rStyle w:val="Hyperlink"/>
          <w:rFonts w:ascii="Calibri" w:hAnsi="Calibri"/>
          <w:color w:val="auto"/>
          <w:u w:val="none"/>
          <w:lang w:val="en-US"/>
        </w:rPr>
      </w:pPr>
      <w:r w:rsidRPr="00581847">
        <w:rPr>
          <w:rStyle w:val="Hyperlink"/>
          <w:rFonts w:ascii="Calibri" w:hAnsi="Calibri"/>
          <w:color w:val="auto"/>
          <w:u w:val="none"/>
          <w:lang w:val="en-US"/>
        </w:rPr>
        <w:t>Number of tables: 2</w:t>
      </w:r>
    </w:p>
    <w:p w14:paraId="643F6F05" w14:textId="5C3CAAF2" w:rsidR="00D6182F" w:rsidRPr="00581847" w:rsidRDefault="00332B7F" w:rsidP="00374A3E">
      <w:pPr>
        <w:spacing w:line="480" w:lineRule="auto"/>
        <w:rPr>
          <w:rStyle w:val="Hyperlink"/>
          <w:rFonts w:ascii="Calibri" w:hAnsi="Calibri"/>
          <w:color w:val="auto"/>
          <w:u w:val="none"/>
          <w:lang w:val="en-US"/>
        </w:rPr>
        <w:sectPr w:rsidR="00D6182F" w:rsidRPr="00581847" w:rsidSect="00D6182F">
          <w:footerReference w:type="default" r:id="rId13"/>
          <w:pgSz w:w="11906" w:h="16838"/>
          <w:pgMar w:top="1440" w:right="1440" w:bottom="1440" w:left="1440" w:header="708" w:footer="708" w:gutter="0"/>
          <w:lnNumType w:countBy="1" w:restart="continuous"/>
          <w:cols w:space="708"/>
          <w:docGrid w:linePitch="360"/>
        </w:sectPr>
      </w:pPr>
      <w:r w:rsidRPr="00581847">
        <w:rPr>
          <w:rStyle w:val="Hyperlink"/>
          <w:rFonts w:ascii="Calibri" w:hAnsi="Calibri"/>
          <w:color w:val="auto"/>
          <w:u w:val="none"/>
          <w:lang w:val="en-US"/>
        </w:rPr>
        <w:t>Number of figures: 15</w:t>
      </w:r>
    </w:p>
    <w:p w14:paraId="7093036E" w14:textId="77777777" w:rsidR="00D41F08" w:rsidRPr="00581847" w:rsidRDefault="00D41F08">
      <w:pPr>
        <w:rPr>
          <w:b/>
          <w:sz w:val="24"/>
          <w:szCs w:val="24"/>
        </w:rPr>
      </w:pPr>
      <w:r w:rsidRPr="00581847">
        <w:rPr>
          <w:b/>
          <w:sz w:val="24"/>
          <w:szCs w:val="24"/>
        </w:rPr>
        <w:br w:type="page"/>
      </w:r>
    </w:p>
    <w:p w14:paraId="52F79363" w14:textId="77777777" w:rsidR="00514A43" w:rsidRPr="00581847" w:rsidRDefault="00714EC1" w:rsidP="00300717">
      <w:pPr>
        <w:spacing w:line="480" w:lineRule="auto"/>
        <w:jc w:val="both"/>
        <w:rPr>
          <w:b/>
          <w:sz w:val="24"/>
          <w:szCs w:val="24"/>
        </w:rPr>
      </w:pPr>
      <w:r w:rsidRPr="00581847">
        <w:rPr>
          <w:b/>
          <w:sz w:val="24"/>
          <w:szCs w:val="24"/>
        </w:rPr>
        <w:lastRenderedPageBreak/>
        <w:t>Summary</w:t>
      </w:r>
    </w:p>
    <w:p w14:paraId="7EDE23B0" w14:textId="77777777" w:rsidR="00514A43" w:rsidRPr="00581847" w:rsidRDefault="00514A43" w:rsidP="00300717">
      <w:pPr>
        <w:spacing w:line="480" w:lineRule="auto"/>
        <w:jc w:val="both"/>
        <w:rPr>
          <w:b/>
        </w:rPr>
      </w:pPr>
      <w:r w:rsidRPr="00581847">
        <w:rPr>
          <w:b/>
        </w:rPr>
        <w:t xml:space="preserve">Background </w:t>
      </w:r>
      <w:r w:rsidR="00185012" w:rsidRPr="00581847">
        <w:rPr>
          <w:b/>
        </w:rPr>
        <w:t xml:space="preserve"> </w:t>
      </w:r>
    </w:p>
    <w:p w14:paraId="2B0C1844" w14:textId="00E96ACF" w:rsidR="00514A43" w:rsidRPr="00581847" w:rsidRDefault="00AB00F1" w:rsidP="00300717">
      <w:pPr>
        <w:spacing w:line="480" w:lineRule="auto"/>
        <w:jc w:val="both"/>
      </w:pPr>
      <w:r w:rsidRPr="00581847">
        <w:t>Previous evidence synthesis ha</w:t>
      </w:r>
      <w:r w:rsidR="00C137BF" w:rsidRPr="00581847">
        <w:t>s suggested</w:t>
      </w:r>
      <w:r w:rsidRPr="00581847">
        <w:t xml:space="preserve"> </w:t>
      </w:r>
      <w:r w:rsidR="00514A43" w:rsidRPr="00581847">
        <w:t xml:space="preserve">diabetes </w:t>
      </w:r>
      <w:r w:rsidR="0049641B" w:rsidRPr="00581847">
        <w:t xml:space="preserve">mellitus (DM) </w:t>
      </w:r>
      <w:r w:rsidR="00514A43" w:rsidRPr="00581847">
        <w:t>worsen</w:t>
      </w:r>
      <w:r w:rsidRPr="00581847">
        <w:t>s</w:t>
      </w:r>
      <w:r w:rsidR="00514A43" w:rsidRPr="00581847">
        <w:t xml:space="preserve"> tuberculosis </w:t>
      </w:r>
      <w:r w:rsidR="0049641B" w:rsidRPr="00581847">
        <w:t xml:space="preserve">(TB) </w:t>
      </w:r>
      <w:r w:rsidR="00514A43" w:rsidRPr="00581847">
        <w:t>treatment outcomes</w:t>
      </w:r>
      <w:r w:rsidR="00221CD5" w:rsidRPr="00581847">
        <w:t>.</w:t>
      </w:r>
      <w:r w:rsidR="001B4CA5" w:rsidRPr="00581847">
        <w:t xml:space="preserve"> </w:t>
      </w:r>
      <w:r w:rsidR="00221CD5" w:rsidRPr="00581847">
        <w:t>H</w:t>
      </w:r>
      <w:r w:rsidR="001B4CA5" w:rsidRPr="00581847">
        <w:t>owever</w:t>
      </w:r>
      <w:r w:rsidR="001C1592" w:rsidRPr="00581847">
        <w:t>,</w:t>
      </w:r>
      <w:r w:rsidR="001B4CA5" w:rsidRPr="00581847">
        <w:t xml:space="preserve"> </w:t>
      </w:r>
      <w:r w:rsidR="00221CD5" w:rsidRPr="00581847">
        <w:t xml:space="preserve">these </w:t>
      </w:r>
      <w:r w:rsidR="001B4CA5" w:rsidRPr="00581847">
        <w:t xml:space="preserve">reviews are limited by the </w:t>
      </w:r>
      <w:r w:rsidR="00221CD5" w:rsidRPr="00581847">
        <w:t>number</w:t>
      </w:r>
      <w:r w:rsidR="000D7940" w:rsidRPr="00581847">
        <w:t>, robustness and conflicting results</w:t>
      </w:r>
      <w:r w:rsidR="006E47FC" w:rsidRPr="00581847">
        <w:t xml:space="preserve"> </w:t>
      </w:r>
      <w:r w:rsidR="000D7940" w:rsidRPr="00581847">
        <w:t>among the</w:t>
      </w:r>
      <w:r w:rsidR="001B4CA5" w:rsidRPr="00581847">
        <w:t xml:space="preserve"> studies included</w:t>
      </w:r>
      <w:r w:rsidR="008456B9" w:rsidRPr="00581847">
        <w:t xml:space="preserve">. </w:t>
      </w:r>
      <w:r w:rsidR="0032738E" w:rsidRPr="00581847">
        <w:t>W</w:t>
      </w:r>
      <w:r w:rsidR="00221CD5" w:rsidRPr="00581847">
        <w:t xml:space="preserve">e </w:t>
      </w:r>
      <w:r w:rsidR="001D5B9D" w:rsidRPr="00581847">
        <w:t xml:space="preserve">conducted </w:t>
      </w:r>
      <w:r w:rsidR="00FE0415" w:rsidRPr="00581847">
        <w:t xml:space="preserve">a </w:t>
      </w:r>
      <w:r w:rsidR="001D5B9D" w:rsidRPr="00581847">
        <w:t>systematic review</w:t>
      </w:r>
      <w:r w:rsidR="006B122D" w:rsidRPr="00581847">
        <w:t xml:space="preserve"> </w:t>
      </w:r>
      <w:r w:rsidR="00FE0415" w:rsidRPr="00581847">
        <w:t xml:space="preserve">to </w:t>
      </w:r>
      <w:r w:rsidR="000D7940" w:rsidRPr="00581847">
        <w:t>update</w:t>
      </w:r>
      <w:r w:rsidR="001572B0" w:rsidRPr="00581847">
        <w:t xml:space="preserve"> </w:t>
      </w:r>
      <w:r w:rsidR="00FE0415" w:rsidRPr="00581847">
        <w:t>e</w:t>
      </w:r>
      <w:r w:rsidR="00FE0415" w:rsidRPr="00581847" w:rsidDel="001B4CA5">
        <w:t>arlier analyses</w:t>
      </w:r>
      <w:r w:rsidR="000D7940" w:rsidRPr="00581847">
        <w:t xml:space="preserve"> </w:t>
      </w:r>
      <w:r w:rsidR="004276DA" w:rsidRPr="00581847">
        <w:t xml:space="preserve">and to </w:t>
      </w:r>
      <w:r w:rsidR="000D7940" w:rsidRPr="00581847">
        <w:t>explore</w:t>
      </w:r>
      <w:r w:rsidR="00FE0415" w:rsidRPr="00581847" w:rsidDel="001B4CA5">
        <w:t xml:space="preserve"> </w:t>
      </w:r>
      <w:r w:rsidR="006953AB" w:rsidRPr="00581847" w:rsidDel="001B4CA5">
        <w:t xml:space="preserve">heterogeneity </w:t>
      </w:r>
      <w:r w:rsidR="006B122D" w:rsidRPr="00581847">
        <w:t>between studies</w:t>
      </w:r>
      <w:r w:rsidR="001D5B9D" w:rsidRPr="00581847">
        <w:t>.</w:t>
      </w:r>
    </w:p>
    <w:p w14:paraId="0A0BAFF7" w14:textId="77777777" w:rsidR="00D9435C" w:rsidRPr="00581847" w:rsidRDefault="00514A43" w:rsidP="00300717">
      <w:pPr>
        <w:spacing w:line="480" w:lineRule="auto"/>
        <w:jc w:val="both"/>
        <w:rPr>
          <w:b/>
        </w:rPr>
      </w:pPr>
      <w:r w:rsidRPr="00581847">
        <w:rPr>
          <w:b/>
        </w:rPr>
        <w:t>Method</w:t>
      </w:r>
      <w:r w:rsidR="000E3882" w:rsidRPr="00581847">
        <w:rPr>
          <w:b/>
        </w:rPr>
        <w:t>s</w:t>
      </w:r>
      <w:r w:rsidR="00D9435C" w:rsidRPr="00581847">
        <w:rPr>
          <w:b/>
        </w:rPr>
        <w:t xml:space="preserve"> </w:t>
      </w:r>
    </w:p>
    <w:p w14:paraId="7D6A403D" w14:textId="77777777" w:rsidR="000012D2" w:rsidRPr="00581847" w:rsidRDefault="00514A43" w:rsidP="00300717">
      <w:pPr>
        <w:spacing w:line="480" w:lineRule="auto"/>
        <w:jc w:val="both"/>
        <w:rPr>
          <w:b/>
        </w:rPr>
      </w:pPr>
      <w:r w:rsidRPr="00581847">
        <w:t xml:space="preserve">MEDLINE, </w:t>
      </w:r>
      <w:r w:rsidR="00417047" w:rsidRPr="00581847">
        <w:t>EMBASE</w:t>
      </w:r>
      <w:r w:rsidRPr="00581847">
        <w:t>,</w:t>
      </w:r>
      <w:r w:rsidR="00D9435C" w:rsidRPr="00581847">
        <w:t xml:space="preserve"> </w:t>
      </w:r>
      <w:r w:rsidR="000012D2" w:rsidRPr="00581847">
        <w:t>AIM, LILACS, IMEMR, IMSEAR and WPRIM</w:t>
      </w:r>
      <w:r w:rsidRPr="00581847">
        <w:t xml:space="preserve"> </w:t>
      </w:r>
      <w:r w:rsidR="003C185A" w:rsidRPr="00581847">
        <w:t xml:space="preserve">were searched between </w:t>
      </w:r>
      <w:r w:rsidR="0049641B" w:rsidRPr="00581847">
        <w:t>1/1/</w:t>
      </w:r>
      <w:r w:rsidRPr="00581847">
        <w:t xml:space="preserve">1980 and </w:t>
      </w:r>
      <w:r w:rsidR="000D7940" w:rsidRPr="00581847">
        <w:t>23/07/2018</w:t>
      </w:r>
      <w:r w:rsidRPr="00581847">
        <w:t xml:space="preserve"> </w:t>
      </w:r>
      <w:r w:rsidR="0049641B" w:rsidRPr="00581847">
        <w:t>un</w:t>
      </w:r>
      <w:r w:rsidRPr="00581847">
        <w:t xml:space="preserve">restricted by language or region. </w:t>
      </w:r>
      <w:r w:rsidR="00944968" w:rsidRPr="00581847">
        <w:t>All cohort and</w:t>
      </w:r>
      <w:r w:rsidR="00F175EC" w:rsidRPr="00581847">
        <w:t xml:space="preserve"> case-control studies</w:t>
      </w:r>
      <w:r w:rsidRPr="00581847">
        <w:t xml:space="preserve"> investigat</w:t>
      </w:r>
      <w:r w:rsidR="00E408F8" w:rsidRPr="00581847">
        <w:t>ing</w:t>
      </w:r>
      <w:r w:rsidRPr="00581847">
        <w:t xml:space="preserve"> the difference in </w:t>
      </w:r>
      <w:r w:rsidR="00E408F8" w:rsidRPr="00581847">
        <w:t xml:space="preserve">TB </w:t>
      </w:r>
      <w:r w:rsidRPr="00581847">
        <w:t xml:space="preserve">treatment outcomes </w:t>
      </w:r>
      <w:r w:rsidR="00C03A89" w:rsidRPr="00581847">
        <w:t xml:space="preserve">amongst </w:t>
      </w:r>
      <w:r w:rsidR="00E408F8" w:rsidRPr="00581847">
        <w:t>TB</w:t>
      </w:r>
      <w:r w:rsidR="000B4D90" w:rsidRPr="00581847">
        <w:t>-</w:t>
      </w:r>
      <w:r w:rsidR="00E408F8" w:rsidRPr="00581847">
        <w:t>DM</w:t>
      </w:r>
      <w:r w:rsidR="001B2626" w:rsidRPr="00581847">
        <w:t xml:space="preserve"> patients</w:t>
      </w:r>
      <w:r w:rsidR="00284B9A" w:rsidRPr="00581847">
        <w:t xml:space="preserve"> </w:t>
      </w:r>
      <w:r w:rsidR="001B102D" w:rsidRPr="00581847">
        <w:t xml:space="preserve">compared to </w:t>
      </w:r>
      <w:r w:rsidR="001B2626" w:rsidRPr="00581847">
        <w:t xml:space="preserve">those with </w:t>
      </w:r>
      <w:r w:rsidR="00C03A89" w:rsidRPr="00581847">
        <w:t xml:space="preserve">TB </w:t>
      </w:r>
      <w:r w:rsidR="001B102D" w:rsidRPr="00581847">
        <w:t xml:space="preserve">alone </w:t>
      </w:r>
      <w:r w:rsidR="00284B9A" w:rsidRPr="00581847">
        <w:t>were included</w:t>
      </w:r>
      <w:r w:rsidRPr="00581847">
        <w:t xml:space="preserve">. Two reviewers independently </w:t>
      </w:r>
      <w:r w:rsidR="00284B9A" w:rsidRPr="00581847">
        <w:t xml:space="preserve">assessed </w:t>
      </w:r>
      <w:r w:rsidRPr="00581847">
        <w:t xml:space="preserve">titles, abstracts, and extracted data. </w:t>
      </w:r>
      <w:r w:rsidR="006B122D" w:rsidRPr="00581847">
        <w:t xml:space="preserve">Culture conversion at two/three months, </w:t>
      </w:r>
      <w:r w:rsidR="00B23BE9" w:rsidRPr="00581847">
        <w:t>all-cause mortality</w:t>
      </w:r>
      <w:r w:rsidR="006B122D" w:rsidRPr="00581847">
        <w:t xml:space="preserve">, treatment failure, relapse, and </w:t>
      </w:r>
      <w:r w:rsidR="00714B9D" w:rsidRPr="00581847">
        <w:t>multi-drug r</w:t>
      </w:r>
      <w:r w:rsidR="00864C3D" w:rsidRPr="00581847">
        <w:t>esistant TB</w:t>
      </w:r>
      <w:r w:rsidR="003C185A" w:rsidRPr="00581847">
        <w:t xml:space="preserve"> </w:t>
      </w:r>
      <w:r w:rsidR="009826FB" w:rsidRPr="00581847">
        <w:t>(MDR</w:t>
      </w:r>
      <w:r w:rsidR="00A51ADE" w:rsidRPr="00581847">
        <w:t>-</w:t>
      </w:r>
      <w:r w:rsidR="009826FB" w:rsidRPr="00581847">
        <w:t xml:space="preserve">TB) </w:t>
      </w:r>
      <w:r w:rsidR="003C185A" w:rsidRPr="00581847">
        <w:t>were evaluated</w:t>
      </w:r>
      <w:r w:rsidR="001B102D" w:rsidRPr="00581847">
        <w:t xml:space="preserve"> using</w:t>
      </w:r>
      <w:r w:rsidR="003C185A" w:rsidRPr="00581847">
        <w:t xml:space="preserve"> </w:t>
      </w:r>
      <w:r w:rsidR="00C03A89" w:rsidRPr="00581847">
        <w:t xml:space="preserve">random </w:t>
      </w:r>
      <w:r w:rsidRPr="00581847">
        <w:t>effect</w:t>
      </w:r>
      <w:r w:rsidR="00714B9D" w:rsidRPr="00581847">
        <w:t>s</w:t>
      </w:r>
      <w:r w:rsidRPr="00581847">
        <w:t xml:space="preserve"> meta-analysis </w:t>
      </w:r>
      <w:r w:rsidR="0049641B" w:rsidRPr="00581847">
        <w:t xml:space="preserve">with </w:t>
      </w:r>
      <w:r w:rsidRPr="00581847">
        <w:t>generic inverse variance</w:t>
      </w:r>
      <w:r w:rsidR="0032738E" w:rsidRPr="00581847">
        <w:t>. H</w:t>
      </w:r>
      <w:r w:rsidR="000D7940" w:rsidRPr="00581847">
        <w:t xml:space="preserve">eterogeneity was explored using </w:t>
      </w:r>
      <w:r w:rsidR="0032738E" w:rsidRPr="00581847">
        <w:t xml:space="preserve">sub-group analyses and </w:t>
      </w:r>
      <w:r w:rsidR="000D7940" w:rsidRPr="00581847">
        <w:t>meta-regression</w:t>
      </w:r>
      <w:r w:rsidR="00A3101E" w:rsidRPr="00581847">
        <w:t>. [PROSPERO ID: CRD42015026927]</w:t>
      </w:r>
      <w:r w:rsidR="007E66F9" w:rsidRPr="00581847">
        <w:t xml:space="preserve"> </w:t>
      </w:r>
    </w:p>
    <w:p w14:paraId="702F5620" w14:textId="77777777" w:rsidR="00514A43" w:rsidRPr="00581847" w:rsidRDefault="00514A43" w:rsidP="00300717">
      <w:pPr>
        <w:spacing w:line="480" w:lineRule="auto"/>
        <w:jc w:val="both"/>
        <w:rPr>
          <w:b/>
        </w:rPr>
      </w:pPr>
      <w:r w:rsidRPr="00581847">
        <w:rPr>
          <w:b/>
        </w:rPr>
        <w:t xml:space="preserve">Results </w:t>
      </w:r>
    </w:p>
    <w:p w14:paraId="6307EE1A" w14:textId="01EE593C" w:rsidR="004B2C5B" w:rsidRPr="00581847" w:rsidRDefault="006F79A1" w:rsidP="00300717">
      <w:pPr>
        <w:spacing w:line="480" w:lineRule="auto"/>
        <w:jc w:val="both"/>
      </w:pPr>
      <w:r w:rsidRPr="00581847">
        <w:t xml:space="preserve">One hundred and </w:t>
      </w:r>
      <w:r w:rsidR="00D41F08" w:rsidRPr="00581847">
        <w:t>f</w:t>
      </w:r>
      <w:r w:rsidR="00DC6E08" w:rsidRPr="00581847">
        <w:t>our</w:t>
      </w:r>
      <w:r w:rsidR="00D41F08" w:rsidRPr="00581847">
        <w:t xml:space="preserve"> </w:t>
      </w:r>
      <w:r w:rsidR="00C623BC" w:rsidRPr="00581847">
        <w:t xml:space="preserve">publications </w:t>
      </w:r>
      <w:r w:rsidR="001B2626" w:rsidRPr="00581847">
        <w:t xml:space="preserve">were </w:t>
      </w:r>
      <w:r w:rsidR="00BB7E39" w:rsidRPr="00581847">
        <w:t>identified.</w:t>
      </w:r>
      <w:r w:rsidR="00C623BC" w:rsidRPr="00581847">
        <w:t xml:space="preserve"> </w:t>
      </w:r>
      <w:r w:rsidR="00BB7E39" w:rsidRPr="00581847">
        <w:t xml:space="preserve">Sixty four studies including 56,122 individuals with TB-DM and 243,035 with TB, reported on </w:t>
      </w:r>
      <w:r w:rsidR="00C623BC" w:rsidRPr="00581847">
        <w:t>death</w:t>
      </w:r>
      <w:r w:rsidR="00514A43" w:rsidRPr="00581847">
        <w:t>.</w:t>
      </w:r>
      <w:r w:rsidR="00B23BE9" w:rsidRPr="00581847">
        <w:t xml:space="preserve"> </w:t>
      </w:r>
      <w:r w:rsidR="00B23BE9" w:rsidRPr="00581847" w:rsidDel="00D41F08">
        <w:t xml:space="preserve">Some outcomes showed substantial heterogeneity between studies which we could not </w:t>
      </w:r>
      <w:r w:rsidR="001136E0" w:rsidRPr="00581847" w:rsidDel="00D41F08">
        <w:t xml:space="preserve">fully </w:t>
      </w:r>
      <w:r w:rsidR="00B23BE9" w:rsidRPr="00581847" w:rsidDel="00D41F08">
        <w:t xml:space="preserve">explain though confounding adjustment </w:t>
      </w:r>
      <w:r w:rsidR="001136E0" w:rsidRPr="00581847" w:rsidDel="00D41F08">
        <w:t xml:space="preserve">and country income level accounted for </w:t>
      </w:r>
      <w:r w:rsidR="00B23BE9" w:rsidRPr="00581847" w:rsidDel="00D41F08">
        <w:t>some</w:t>
      </w:r>
      <w:r w:rsidR="00631936" w:rsidRPr="00581847">
        <w:t xml:space="preserve"> of the</w:t>
      </w:r>
      <w:r w:rsidR="00B23BE9" w:rsidRPr="00581847" w:rsidDel="00D41F08">
        <w:t xml:space="preserve"> differences. </w:t>
      </w:r>
      <w:r w:rsidR="004B2A4B" w:rsidRPr="00581847">
        <w:t>TB-DM</w:t>
      </w:r>
      <w:r w:rsidR="00514A43" w:rsidRPr="00581847">
        <w:t xml:space="preserve"> </w:t>
      </w:r>
      <w:r w:rsidR="004B2A4B" w:rsidRPr="00581847">
        <w:t xml:space="preserve">patients </w:t>
      </w:r>
      <w:r w:rsidR="00514A43" w:rsidRPr="00581847">
        <w:t xml:space="preserve">had </w:t>
      </w:r>
      <w:r w:rsidR="00796425" w:rsidRPr="00581847">
        <w:t>higher</w:t>
      </w:r>
      <w:r w:rsidR="00CD43C0" w:rsidRPr="00581847">
        <w:t xml:space="preserve"> odds</w:t>
      </w:r>
      <w:r w:rsidR="00A311FB" w:rsidRPr="00581847">
        <w:t xml:space="preserve"> of </w:t>
      </w:r>
      <w:r w:rsidR="004B2A4B" w:rsidRPr="00581847">
        <w:t>death</w:t>
      </w:r>
      <w:r w:rsidR="00514A43" w:rsidRPr="00581847">
        <w:t xml:space="preserve"> </w:t>
      </w:r>
      <w:r w:rsidR="00A311FB" w:rsidRPr="00581847">
        <w:t>(Odds ratio</w:t>
      </w:r>
      <w:r w:rsidR="00CD43C0" w:rsidRPr="00581847">
        <w:t>(OR)</w:t>
      </w:r>
      <w:r w:rsidR="00A311FB" w:rsidRPr="00581847">
        <w:t>=</w:t>
      </w:r>
      <w:r w:rsidR="00132A02" w:rsidRPr="00581847">
        <w:t>1.88</w:t>
      </w:r>
      <w:r w:rsidR="00A30867" w:rsidRPr="00581847">
        <w:t xml:space="preserve">, 95%CI: </w:t>
      </w:r>
      <w:r w:rsidR="00132A02" w:rsidRPr="00581847">
        <w:t>1.59-2.21</w:t>
      </w:r>
      <w:r w:rsidR="00514A43" w:rsidRPr="00581847">
        <w:t>)</w:t>
      </w:r>
      <w:r w:rsidR="009B0652" w:rsidRPr="00581847">
        <w:t xml:space="preserve"> and</w:t>
      </w:r>
      <w:r w:rsidR="00514A43" w:rsidRPr="00581847">
        <w:t xml:space="preserve"> </w:t>
      </w:r>
      <w:r w:rsidR="00A311FB" w:rsidRPr="00581847">
        <w:t>re</w:t>
      </w:r>
      <w:r w:rsidR="009B0652" w:rsidRPr="00581847">
        <w:t>lapse</w:t>
      </w:r>
      <w:r w:rsidR="00A311FB" w:rsidRPr="00581847">
        <w:t xml:space="preserve"> (</w:t>
      </w:r>
      <w:r w:rsidR="00CD43C0" w:rsidRPr="00581847">
        <w:t>OR=</w:t>
      </w:r>
      <w:r w:rsidR="00796425" w:rsidRPr="00581847">
        <w:t>1.64</w:t>
      </w:r>
      <w:r w:rsidR="00514A43" w:rsidRPr="00581847">
        <w:t xml:space="preserve">, </w:t>
      </w:r>
      <w:r w:rsidR="00205600" w:rsidRPr="00581847">
        <w:t xml:space="preserve">95%CI: </w:t>
      </w:r>
      <w:r w:rsidR="00796425" w:rsidRPr="00581847">
        <w:t>1.29-2.08</w:t>
      </w:r>
      <w:r w:rsidR="001C681F" w:rsidRPr="00581847">
        <w:t xml:space="preserve">) </w:t>
      </w:r>
      <w:r w:rsidR="003C185A" w:rsidRPr="00581847">
        <w:t xml:space="preserve">compared </w:t>
      </w:r>
      <w:r w:rsidR="004B2A4B" w:rsidRPr="00581847">
        <w:t>to</w:t>
      </w:r>
      <w:r w:rsidR="001B102D" w:rsidRPr="00581847">
        <w:t xml:space="preserve"> </w:t>
      </w:r>
      <w:r w:rsidR="003C185A" w:rsidRPr="00581847">
        <w:t>TB</w:t>
      </w:r>
      <w:r w:rsidR="001D5B9D" w:rsidRPr="00581847">
        <w:t xml:space="preserve"> patients</w:t>
      </w:r>
      <w:r w:rsidR="009B0652" w:rsidRPr="00581847">
        <w:t xml:space="preserve">. </w:t>
      </w:r>
      <w:r w:rsidR="009826FB" w:rsidRPr="00581847">
        <w:t xml:space="preserve">More limited evidence suggested </w:t>
      </w:r>
      <w:r w:rsidR="00796425" w:rsidRPr="00581847">
        <w:t xml:space="preserve">TB-DM patients had double the risk </w:t>
      </w:r>
      <w:r w:rsidR="009826FB" w:rsidRPr="00581847">
        <w:t xml:space="preserve">of </w:t>
      </w:r>
      <w:r w:rsidR="00796425" w:rsidRPr="00581847">
        <w:t xml:space="preserve">developing </w:t>
      </w:r>
      <w:r w:rsidR="009826FB" w:rsidRPr="00581847">
        <w:t>MDR</w:t>
      </w:r>
      <w:r w:rsidR="006E44C1" w:rsidRPr="00581847">
        <w:t>-</w:t>
      </w:r>
      <w:r w:rsidR="009826FB" w:rsidRPr="00581847">
        <w:t>TB</w:t>
      </w:r>
      <w:r w:rsidR="00796425" w:rsidRPr="00581847">
        <w:t xml:space="preserve"> </w:t>
      </w:r>
      <w:r w:rsidR="00A51ADE" w:rsidRPr="00581847">
        <w:t>(OR=</w:t>
      </w:r>
      <w:r w:rsidR="00796425" w:rsidRPr="00581847">
        <w:t>1.98</w:t>
      </w:r>
      <w:r w:rsidRPr="00581847">
        <w:t xml:space="preserve">, 95%CI: </w:t>
      </w:r>
      <w:r w:rsidR="00796425" w:rsidRPr="00581847">
        <w:t>1.51-2.60</w:t>
      </w:r>
      <w:r w:rsidR="006E44C1" w:rsidRPr="00581847">
        <w:t xml:space="preserve">). </w:t>
      </w:r>
    </w:p>
    <w:p w14:paraId="42464B9D" w14:textId="77777777" w:rsidR="0038733D" w:rsidRPr="00581847" w:rsidRDefault="00A67D6A" w:rsidP="00300717">
      <w:pPr>
        <w:spacing w:line="480" w:lineRule="auto"/>
        <w:jc w:val="both"/>
        <w:rPr>
          <w:b/>
        </w:rPr>
      </w:pPr>
      <w:r w:rsidRPr="00581847">
        <w:rPr>
          <w:b/>
        </w:rPr>
        <w:lastRenderedPageBreak/>
        <w:t>Conclusions</w:t>
      </w:r>
      <w:r w:rsidR="0038733D" w:rsidRPr="00581847">
        <w:rPr>
          <w:b/>
        </w:rPr>
        <w:t xml:space="preserve"> </w:t>
      </w:r>
    </w:p>
    <w:p w14:paraId="1DCF9CA8" w14:textId="77777777" w:rsidR="00514A43" w:rsidRPr="00581847" w:rsidRDefault="0036509B" w:rsidP="00300717">
      <w:pPr>
        <w:spacing w:line="480" w:lineRule="auto"/>
        <w:jc w:val="both"/>
      </w:pPr>
      <w:r w:rsidRPr="00581847">
        <w:t xml:space="preserve">DM </w:t>
      </w:r>
      <w:r w:rsidR="009826FB" w:rsidRPr="00581847">
        <w:t xml:space="preserve">is </w:t>
      </w:r>
      <w:r w:rsidR="00777AC7" w:rsidRPr="00581847">
        <w:t xml:space="preserve">associated with </w:t>
      </w:r>
      <w:r w:rsidR="00FE0415" w:rsidRPr="00581847">
        <w:t xml:space="preserve">increased risks of </w:t>
      </w:r>
      <w:r w:rsidR="0038733D" w:rsidRPr="00581847">
        <w:t>poor TB treatment outcomes</w:t>
      </w:r>
      <w:r w:rsidR="000D7940" w:rsidRPr="00581847">
        <w:t xml:space="preserve">, particularly mortality, and may increase risk of </w:t>
      </w:r>
      <w:r w:rsidR="006F79A1" w:rsidRPr="00581847">
        <w:t xml:space="preserve">developing </w:t>
      </w:r>
      <w:r w:rsidR="009C0633" w:rsidRPr="00581847">
        <w:t xml:space="preserve">primary </w:t>
      </w:r>
      <w:r w:rsidR="000D7940" w:rsidRPr="00581847">
        <w:t>MDR</w:t>
      </w:r>
      <w:r w:rsidR="0031170C" w:rsidRPr="00581847">
        <w:t>-</w:t>
      </w:r>
      <w:r w:rsidR="000D7940" w:rsidRPr="00581847">
        <w:t>TB</w:t>
      </w:r>
      <w:r w:rsidR="0038733D" w:rsidRPr="00581847">
        <w:t xml:space="preserve">. </w:t>
      </w:r>
      <w:r w:rsidR="000D7940" w:rsidRPr="00581847">
        <w:t>Cost-effectiveness of interventions to enhance TB-DM treatment should be assessed.</w:t>
      </w:r>
    </w:p>
    <w:p w14:paraId="40B98B9C" w14:textId="77777777" w:rsidR="00D6182F" w:rsidRPr="00581847" w:rsidRDefault="00D6182F" w:rsidP="00D6182F">
      <w:pPr>
        <w:spacing w:line="480" w:lineRule="auto"/>
        <w:jc w:val="both"/>
        <w:rPr>
          <w:b/>
        </w:rPr>
      </w:pPr>
      <w:r w:rsidRPr="00581847">
        <w:rPr>
          <w:b/>
        </w:rPr>
        <w:t xml:space="preserve">Key words </w:t>
      </w:r>
    </w:p>
    <w:p w14:paraId="292DAA74" w14:textId="77777777" w:rsidR="0031170C" w:rsidRPr="00581847" w:rsidRDefault="00777AC7" w:rsidP="00374A3E">
      <w:pPr>
        <w:spacing w:line="480" w:lineRule="auto"/>
        <w:rPr>
          <w:rStyle w:val="Hyperlink"/>
          <w:rFonts w:ascii="Calibri" w:hAnsi="Calibri"/>
          <w:color w:val="auto"/>
          <w:u w:val="none"/>
          <w:lang w:val="en-US"/>
        </w:rPr>
        <w:sectPr w:rsidR="0031170C" w:rsidRPr="00581847" w:rsidSect="004F1433">
          <w:footerReference w:type="default" r:id="rId14"/>
          <w:type w:val="continuous"/>
          <w:pgSz w:w="11906" w:h="16838"/>
          <w:pgMar w:top="1440" w:right="1440" w:bottom="1440" w:left="1440" w:header="708" w:footer="708" w:gutter="0"/>
          <w:lnNumType w:countBy="1" w:restart="continuous"/>
          <w:cols w:space="708"/>
          <w:docGrid w:linePitch="360"/>
        </w:sectPr>
      </w:pPr>
      <w:r w:rsidRPr="00581847">
        <w:rPr>
          <w:rStyle w:val="Hyperlink"/>
          <w:rFonts w:ascii="Calibri" w:hAnsi="Calibri"/>
          <w:color w:val="auto"/>
          <w:u w:val="none"/>
          <w:lang w:val="en-US"/>
        </w:rPr>
        <w:t>Tuberculosis, diabetes</w:t>
      </w:r>
      <w:r w:rsidR="0031170C" w:rsidRPr="00581847">
        <w:rPr>
          <w:rStyle w:val="Hyperlink"/>
          <w:rFonts w:ascii="Calibri" w:hAnsi="Calibri"/>
          <w:color w:val="auto"/>
          <w:u w:val="none"/>
          <w:lang w:val="en-US"/>
        </w:rPr>
        <w:t xml:space="preserve">, </w:t>
      </w:r>
      <w:r w:rsidRPr="00581847">
        <w:rPr>
          <w:rStyle w:val="Hyperlink"/>
          <w:rFonts w:ascii="Calibri" w:hAnsi="Calibri"/>
          <w:color w:val="auto"/>
          <w:u w:val="none"/>
          <w:lang w:val="en-US"/>
        </w:rPr>
        <w:t xml:space="preserve">treatment outcomes, </w:t>
      </w:r>
      <w:r w:rsidR="0031170C" w:rsidRPr="00581847">
        <w:rPr>
          <w:rStyle w:val="Hyperlink"/>
          <w:rFonts w:ascii="Calibri" w:hAnsi="Calibri"/>
          <w:color w:val="auto"/>
          <w:u w:val="none"/>
          <w:lang w:val="en-US"/>
        </w:rPr>
        <w:t>epidemiology, public health</w:t>
      </w:r>
    </w:p>
    <w:p w14:paraId="57F0E241" w14:textId="77777777" w:rsidR="00827E36" w:rsidRPr="00581847" w:rsidRDefault="009035F9" w:rsidP="00300717">
      <w:pPr>
        <w:spacing w:line="480" w:lineRule="auto"/>
        <w:jc w:val="both"/>
        <w:rPr>
          <w:b/>
        </w:rPr>
      </w:pPr>
      <w:r w:rsidRPr="00581847">
        <w:rPr>
          <w:b/>
        </w:rPr>
        <w:lastRenderedPageBreak/>
        <w:t>Introduction</w:t>
      </w:r>
    </w:p>
    <w:p w14:paraId="4F24C7B5" w14:textId="30AE8626" w:rsidR="00860F35" w:rsidRPr="00581847" w:rsidRDefault="00BA0C6C" w:rsidP="00860F35">
      <w:pPr>
        <w:spacing w:line="480" w:lineRule="auto"/>
        <w:jc w:val="both"/>
      </w:pPr>
      <w:r w:rsidRPr="00581847">
        <w:t>Tuberculosis (</w:t>
      </w:r>
      <w:r w:rsidR="00827E36" w:rsidRPr="00581847">
        <w:t>TB</w:t>
      </w:r>
      <w:r w:rsidRPr="00581847">
        <w:t>)</w:t>
      </w:r>
      <w:r w:rsidR="00827E36" w:rsidRPr="00581847">
        <w:t xml:space="preserve"> remains an important public healt</w:t>
      </w:r>
      <w:r w:rsidR="00063080" w:rsidRPr="00581847">
        <w:t xml:space="preserve">h issue globally; </w:t>
      </w:r>
      <w:r w:rsidR="00745F9C" w:rsidRPr="00581847">
        <w:t xml:space="preserve">in 2017 </w:t>
      </w:r>
      <w:r w:rsidR="00063080" w:rsidRPr="00581847">
        <w:t xml:space="preserve">there were </w:t>
      </w:r>
      <w:r w:rsidR="00745F9C" w:rsidRPr="00581847">
        <w:t>an estimated 10</w:t>
      </w:r>
      <w:r w:rsidR="00441BE8" w:rsidRPr="00581847">
        <w:t xml:space="preserve"> million</w:t>
      </w:r>
      <w:r w:rsidR="00063080" w:rsidRPr="00581847">
        <w:t xml:space="preserve"> inci</w:t>
      </w:r>
      <w:r w:rsidR="003F3DAB" w:rsidRPr="00581847">
        <w:t>dent cases</w:t>
      </w:r>
      <w:r w:rsidR="00441BE8" w:rsidRPr="00581847">
        <w:t xml:space="preserve"> </w:t>
      </w:r>
      <w:r w:rsidR="00827E36" w:rsidRPr="00581847">
        <w:t xml:space="preserve">and </w:t>
      </w:r>
      <w:r w:rsidR="008B2919" w:rsidRPr="00581847">
        <w:t>1</w:t>
      </w:r>
      <w:r w:rsidR="00441BE8" w:rsidRPr="00581847">
        <w:t>.6</w:t>
      </w:r>
      <w:r w:rsidR="00827E36" w:rsidRPr="00581847">
        <w:t xml:space="preserve"> million</w:t>
      </w:r>
      <w:r w:rsidR="00441BE8" w:rsidRPr="00581847">
        <w:t xml:space="preserve"> </w:t>
      </w:r>
      <w:r w:rsidR="00827E36" w:rsidRPr="00581847">
        <w:t>deaths</w:t>
      </w:r>
      <w:r w:rsidR="00745F9C" w:rsidRPr="00581847">
        <w:t xml:space="preserve"> worl</w:t>
      </w:r>
      <w:r w:rsidR="005F4D19" w:rsidRPr="00581847">
        <w:t>d</w:t>
      </w:r>
      <w:r w:rsidR="00745F9C" w:rsidRPr="00581847">
        <w:t>wide</w:t>
      </w:r>
      <w:r w:rsidR="00827E36" w:rsidRPr="00581847">
        <w:t xml:space="preserve"> making TB the </w:t>
      </w:r>
      <w:r w:rsidR="00524339" w:rsidRPr="00581847">
        <w:t xml:space="preserve">primary </w:t>
      </w:r>
      <w:r w:rsidR="00827E36" w:rsidRPr="00581847">
        <w:t>cause of infectious disease mortality.</w:t>
      </w:r>
      <w:r w:rsidR="005C763C" w:rsidRPr="00581847">
        <w:fldChar w:fldCharType="begin"/>
      </w:r>
      <w:r w:rsidR="005C763C" w:rsidRPr="00581847">
        <w:instrText xml:space="preserve"> ADDIN EN.CITE &lt;EndNote&gt;&lt;Cite&gt;&lt;Author&gt;WHO&lt;/Author&gt;&lt;Year&gt;2018&lt;/Year&gt;&lt;RecNum&gt;1&lt;/RecNum&gt;&lt;DisplayText&gt;[1]&lt;/DisplayText&gt;&lt;record&gt;&lt;rec-number&gt;1&lt;/rec-number&gt;&lt;foreign-keys&gt;&lt;key app="EN" db-id="pvxsd52ec9tfp7esev6xtr2gtwravtt5rafd" timestamp="1547228183"&gt;1&lt;/key&gt;&lt;/foreign-keys&gt;&lt;ref-type name="Electronic Book"&gt;44&lt;/ref-type&gt;&lt;contributors&gt;&lt;authors&gt;&lt;author&gt;WHO&lt;/author&gt;&lt;/authors&gt;&lt;/contributors&gt;&lt;titles&gt;&lt;title&gt;Global Tuberculosis Report&lt;/title&gt;&lt;/titles&gt;&lt;dates&gt;&lt;year&gt;2018&lt;/year&gt;&lt;/dates&gt;&lt;urls&gt;&lt;/urls&gt;&lt;/record&gt;&lt;/Cite&gt;&lt;/EndNote&gt;</w:instrText>
      </w:r>
      <w:r w:rsidR="005C763C" w:rsidRPr="00581847">
        <w:fldChar w:fldCharType="separate"/>
      </w:r>
      <w:r w:rsidR="005C763C" w:rsidRPr="00581847">
        <w:rPr>
          <w:noProof/>
        </w:rPr>
        <w:t>[1]</w:t>
      </w:r>
      <w:r w:rsidR="005C763C" w:rsidRPr="00581847">
        <w:fldChar w:fldCharType="end"/>
      </w:r>
      <w:r w:rsidR="001C69CA" w:rsidRPr="00581847">
        <w:t xml:space="preserve"> </w:t>
      </w:r>
      <w:r w:rsidR="005963EF" w:rsidRPr="00581847">
        <w:t>T</w:t>
      </w:r>
      <w:r w:rsidR="00827E36" w:rsidRPr="00581847">
        <w:t>he International Diabetes Federation</w:t>
      </w:r>
      <w:r w:rsidR="001414D0" w:rsidRPr="00581847">
        <w:t xml:space="preserve"> </w:t>
      </w:r>
      <w:r w:rsidR="00294ED2" w:rsidRPr="00581847">
        <w:t xml:space="preserve">estimated that </w:t>
      </w:r>
      <w:r w:rsidR="00827E36" w:rsidRPr="00581847">
        <w:t>45</w:t>
      </w:r>
      <w:r w:rsidR="0071473E" w:rsidRPr="00581847">
        <w:t>1</w:t>
      </w:r>
      <w:r w:rsidR="00827E36" w:rsidRPr="00581847">
        <w:t xml:space="preserve"> million people</w:t>
      </w:r>
      <w:r w:rsidR="00C9495F" w:rsidRPr="00581847">
        <w:t xml:space="preserve"> </w:t>
      </w:r>
      <w:r w:rsidR="005963EF" w:rsidRPr="00581847">
        <w:t xml:space="preserve">were </w:t>
      </w:r>
      <w:r w:rsidR="00827E36" w:rsidRPr="00581847">
        <w:t xml:space="preserve">living with </w:t>
      </w:r>
      <w:r w:rsidR="00D41F08" w:rsidRPr="00581847">
        <w:t>diabetes mellitus (</w:t>
      </w:r>
      <w:r w:rsidRPr="00581847">
        <w:t>DM</w:t>
      </w:r>
      <w:r w:rsidR="00D41F08" w:rsidRPr="00581847">
        <w:t>)</w:t>
      </w:r>
      <w:r w:rsidR="00827E36" w:rsidRPr="00581847">
        <w:t xml:space="preserve"> </w:t>
      </w:r>
      <w:r w:rsidR="00AF093D" w:rsidRPr="00581847">
        <w:t>in 2017</w:t>
      </w:r>
      <w:r w:rsidR="00C9495F" w:rsidRPr="00581847">
        <w:t xml:space="preserve">, half of whom </w:t>
      </w:r>
      <w:r w:rsidR="00844866" w:rsidRPr="00581847">
        <w:t xml:space="preserve">were </w:t>
      </w:r>
      <w:r w:rsidR="00C9495F" w:rsidRPr="00581847">
        <w:t xml:space="preserve">undiagnosed, </w:t>
      </w:r>
      <w:r w:rsidR="00827E36" w:rsidRPr="00581847">
        <w:t xml:space="preserve">and </w:t>
      </w:r>
      <w:r w:rsidR="00844866" w:rsidRPr="00581847">
        <w:t xml:space="preserve">that </w:t>
      </w:r>
      <w:r w:rsidR="00C9495F" w:rsidRPr="00581847">
        <w:t>by 2045 th</w:t>
      </w:r>
      <w:r w:rsidR="00827E36" w:rsidRPr="00581847">
        <w:t xml:space="preserve">is </w:t>
      </w:r>
      <w:r w:rsidR="00C9495F" w:rsidRPr="00581847">
        <w:t xml:space="preserve">would </w:t>
      </w:r>
      <w:r w:rsidR="00827E36" w:rsidRPr="00581847">
        <w:t>increase to 6</w:t>
      </w:r>
      <w:r w:rsidR="0071473E" w:rsidRPr="00581847">
        <w:t>93</w:t>
      </w:r>
      <w:r w:rsidR="00827E36" w:rsidRPr="00581847">
        <w:t xml:space="preserve"> millio</w:t>
      </w:r>
      <w:r w:rsidR="00643695" w:rsidRPr="00581847">
        <w:t>n</w:t>
      </w:r>
      <w:r w:rsidRPr="00581847">
        <w:t>.</w:t>
      </w:r>
      <w:r w:rsidR="005C763C" w:rsidRPr="00581847">
        <w:fldChar w:fldCharType="begin"/>
      </w:r>
      <w:r w:rsidR="005C763C" w:rsidRPr="00581847">
        <w:instrText xml:space="preserve"> ADDIN EN.CITE &lt;EndNote&gt;&lt;Cite&gt;&lt;Author&gt;IDF&lt;/Author&gt;&lt;Year&gt;2017&lt;/Year&gt;&lt;RecNum&gt;2&lt;/RecNum&gt;&lt;DisplayText&gt;[2, 3]&lt;/DisplayText&gt;&lt;record&gt;&lt;rec-number&gt;2&lt;/rec-number&gt;&lt;foreign-keys&gt;&lt;key app="EN" db-id="pvxsd52ec9tfp7esev6xtr2gtwravtt5rafd" timestamp="1547228186"&gt;2&lt;/key&gt;&lt;/foreign-keys&gt;&lt;ref-type name="Journal Article"&gt;17&lt;/ref-type&gt;&lt;contributors&gt;&lt;authors&gt;&lt;author&gt;IDF&lt;/author&gt;&lt;/authors&gt;&lt;/contributors&gt;&lt;titles&gt;&lt;title&gt;Diabetes Atlas 8th Edition&lt;/title&gt;&lt;/titles&gt;&lt;dates&gt;&lt;year&gt;2017&lt;/year&gt;&lt;/dates&gt;&lt;urls&gt;&lt;/urls&gt;&lt;/record&gt;&lt;/Cite&gt;&lt;Cite&gt;&lt;Author&gt;Cho NH&lt;/Author&gt;&lt;Year&gt;2018&lt;/Year&gt;&lt;RecNum&gt;3&lt;/RecNum&gt;&lt;record&gt;&lt;rec-number&gt;3&lt;/rec-number&gt;&lt;foreign-keys&gt;&lt;key app="EN" db-id="pvxsd52ec9tfp7esev6xtr2gtwravtt5rafd" timestamp="1547228190"&gt;3&lt;/key&gt;&lt;/foreign-keys&gt;&lt;ref-type name="Journal Article"&gt;17&lt;/ref-type&gt;&lt;contributors&gt;&lt;authors&gt;&lt;author&gt;Cho NH, &lt;/author&gt;&lt;author&gt;Shaw JE, &lt;/author&gt;&lt;author&gt;Karuranga S, &lt;/author&gt;&lt;author&gt;Huang Y, &lt;/author&gt;&lt;author&gt;da Rocha Fernandes JD, &lt;/author&gt;&lt;author&gt;Ohlrogge AW,&lt;/author&gt;&lt;author&gt;Malanda B&lt;/author&gt;&lt;/authors&gt;&lt;/contributors&gt;&lt;titles&gt;&lt;title&gt;IDF Diabetes Atlas: Global estimates of diabetes prevalence for 2017 and projections for 2045.&lt;/title&gt;&lt;secondary-title&gt;Diabetes Res Clin Pract&lt;/secondary-title&gt;&lt;/titles&gt;&lt;periodical&gt;&lt;full-title&gt;Diabetes Res Clin Pract&lt;/full-title&gt;&lt;/periodical&gt;&lt;pages&gt;271-281&lt;/pages&gt;&lt;volume&gt;138&lt;/volume&gt;&lt;edition&gt;Epub 2018 Feb 26&lt;/edition&gt;&lt;dates&gt;&lt;year&gt;2018&lt;/year&gt;&lt;/dates&gt;&lt;urls&gt;&lt;/urls&gt;&lt;/record&gt;&lt;/Cite&gt;&lt;/EndNote&gt;</w:instrText>
      </w:r>
      <w:r w:rsidR="005C763C" w:rsidRPr="00581847">
        <w:fldChar w:fldCharType="separate"/>
      </w:r>
      <w:r w:rsidR="005C763C" w:rsidRPr="00581847">
        <w:rPr>
          <w:noProof/>
        </w:rPr>
        <w:t>[2, 3]</w:t>
      </w:r>
      <w:r w:rsidR="005C763C" w:rsidRPr="00581847">
        <w:fldChar w:fldCharType="end"/>
      </w:r>
      <w:r w:rsidR="00643695" w:rsidRPr="00581847">
        <w:t xml:space="preserve"> </w:t>
      </w:r>
      <w:r w:rsidR="00827E36" w:rsidRPr="00581847">
        <w:t>D</w:t>
      </w:r>
      <w:r w:rsidRPr="00581847">
        <w:t>M</w:t>
      </w:r>
      <w:r w:rsidR="00827E36" w:rsidRPr="00581847">
        <w:t xml:space="preserve"> prevalence is particularly high and rising in South East Asia, where 58% of incident TB occur</w:t>
      </w:r>
      <w:r w:rsidR="00D865D4" w:rsidRPr="00581847">
        <w:t>s</w:t>
      </w:r>
      <w:r w:rsidR="00827E36" w:rsidRPr="00581847">
        <w:t xml:space="preserve">. </w:t>
      </w:r>
      <w:r w:rsidR="00156E69" w:rsidRPr="00581847">
        <w:t xml:space="preserve">DM </w:t>
      </w:r>
      <w:r w:rsidR="00FE0415" w:rsidRPr="00581847">
        <w:t xml:space="preserve">has long been considered to increase </w:t>
      </w:r>
      <w:r w:rsidR="001C69CA" w:rsidRPr="00581847">
        <w:t xml:space="preserve">infection </w:t>
      </w:r>
      <w:r w:rsidR="00FE0415" w:rsidRPr="00581847">
        <w:t>risk and s</w:t>
      </w:r>
      <w:r w:rsidR="001C69CA" w:rsidRPr="00581847">
        <w:t>everity</w:t>
      </w:r>
      <w:r w:rsidR="00C9495F" w:rsidRPr="00581847">
        <w:t>.</w:t>
      </w:r>
      <w:r w:rsidR="005C763C" w:rsidRPr="00581847">
        <w:fldChar w:fldCharType="begin"/>
      </w:r>
      <w:r w:rsidR="005C763C" w:rsidRPr="00581847">
        <w:instrText xml:space="preserve"> ADDIN EN.CITE &lt;EndNote&gt;&lt;Cite&gt;&lt;Author&gt;Pearson-Stuttard&lt;/Author&gt;&lt;Year&gt;2016&lt;/Year&gt;&lt;RecNum&gt;4&lt;/RecNum&gt;&lt;DisplayText&gt;[4]&lt;/DisplayText&gt;&lt;record&gt;&lt;rec-number&gt;4&lt;/rec-number&gt;&lt;foreign-keys&gt;&lt;key app="EN" db-id="pvxsd52ec9tfp7esev6xtr2gtwravtt5rafd" timestamp="1547228196"&gt;4&lt;/key&gt;&lt;/foreign-keys&gt;&lt;ref-type name="Journal Article"&gt;17&lt;/ref-type&gt;&lt;contributors&gt;&lt;authors&gt;&lt;author&gt;Pearson-Stuttard, J.&lt;/author&gt;&lt;author&gt;Blundell, S.&lt;/author&gt;&lt;author&gt;Harris, T.&lt;/author&gt;&lt;author&gt;Cook, D. G.&lt;/author&gt;&lt;author&gt;Critchley, J.&lt;/author&gt;&lt;/authors&gt;&lt;/contributors&gt;&lt;auth-address&gt;Department of Primary Care &amp;amp; Public Health, Imperial College London, London, UK. Electronic address: j.pearson-stuttard@imperial.ac.uk.&amp;#xD;Northwick Park Hospital, Harrow, Middlesex, UK.&amp;#xD;Population Health Research Institute, St George&amp;apos;s, University of London, London, UK.&lt;/auth-address&gt;&lt;titles&gt;&lt;title&gt;Diabetes and infection: assessing the association with glycaemic control in population-based studies&lt;/title&gt;&lt;secondary-title&gt;Lancet Diabetes Endocrinol&lt;/secondary-title&gt;&lt;/titles&gt;&lt;periodical&gt;&lt;full-title&gt;Lancet Diabetes Endocrinol&lt;/full-title&gt;&lt;/periodical&gt;&lt;pages&gt;148-58&lt;/pages&gt;&lt;volume&gt;4&lt;/volume&gt;&lt;number&gt;2&lt;/number&gt;&lt;keywords&gt;&lt;keyword&gt;Diabetes Complications/*etiology/prevention &amp;amp; control&lt;/keyword&gt;&lt;keyword&gt;Humans&lt;/keyword&gt;&lt;keyword&gt;Infection/*etiology&lt;/keyword&gt;&lt;keyword&gt;Infection Control&lt;/keyword&gt;&lt;/keywords&gt;&lt;dates&gt;&lt;year&gt;2016&lt;/year&gt;&lt;pub-dates&gt;&lt;date&gt;Feb&lt;/date&gt;&lt;/pub-dates&gt;&lt;/dates&gt;&lt;isbn&gt;2213-8595 (Electronic)&amp;#xD;2213-8587 (Linking)&lt;/isbn&gt;&lt;accession-num&gt;26656292&lt;/accession-num&gt;&lt;urls&gt;&lt;related-urls&gt;&lt;url&gt;http://www.ncbi.nlm.nih.gov/pubmed/26656292&lt;/url&gt;&lt;/related-urls&gt;&lt;/urls&gt;&lt;electronic-resource-num&gt;10.1016/S2213-8587(15)00379-4&lt;/electronic-resource-num&gt;&lt;/record&gt;&lt;/Cite&gt;&lt;/EndNote&gt;</w:instrText>
      </w:r>
      <w:r w:rsidR="005C763C" w:rsidRPr="00581847">
        <w:fldChar w:fldCharType="separate"/>
      </w:r>
      <w:r w:rsidR="005C763C" w:rsidRPr="00581847">
        <w:rPr>
          <w:noProof/>
        </w:rPr>
        <w:t>[4]</w:t>
      </w:r>
      <w:r w:rsidR="005C763C" w:rsidRPr="00581847">
        <w:fldChar w:fldCharType="end"/>
      </w:r>
      <w:r w:rsidR="00C9495F" w:rsidRPr="00581847">
        <w:t xml:space="preserve"> </w:t>
      </w:r>
      <w:r w:rsidR="00D35E3F" w:rsidRPr="00581847">
        <w:t>Furthermore, DM complications such as kidney and cardiovascular diseases may complicate TB treatment.</w:t>
      </w:r>
      <w:r w:rsidR="005C763C" w:rsidRPr="00581847">
        <w:fldChar w:fldCharType="begin"/>
      </w:r>
      <w:r w:rsidR="005C763C" w:rsidRPr="00581847">
        <w:instrText xml:space="preserve"> ADDIN EN.CITE &lt;EndNote&gt;&lt;Cite ExcludeYear="1"&gt;&lt;Author&gt;Pearson-Stuttard&lt;/Author&gt;&lt;Year&gt;2016&lt;/Year&gt;&lt;RecNum&gt;4&lt;/RecNum&gt;&lt;DisplayText&gt;[4]&lt;/DisplayText&gt;&lt;record&gt;&lt;rec-number&gt;4&lt;/rec-number&gt;&lt;foreign-keys&gt;&lt;key app="EN" db-id="pvxsd52ec9tfp7esev6xtr2gtwravtt5rafd" timestamp="1547228196"&gt;4&lt;/key&gt;&lt;/foreign-keys&gt;&lt;ref-type name="Journal Article"&gt;17&lt;/ref-type&gt;&lt;contributors&gt;&lt;authors&gt;&lt;author&gt;Pearson-Stuttard, J.&lt;/author&gt;&lt;author&gt;Blundell, S.&lt;/author&gt;&lt;author&gt;Harris, T.&lt;/author&gt;&lt;author&gt;Cook, D. G.&lt;/author&gt;&lt;author&gt;Critchley, J.&lt;/author&gt;&lt;/authors&gt;&lt;/contributors&gt;&lt;auth-address&gt;Department of Primary Care &amp;amp; Public Health, Imperial College London, London, UK. Electronic address: j.pearson-stuttard@imperial.ac.uk.&amp;#xD;Northwick Park Hospital, Harrow, Middlesex, UK.&amp;#xD;Population Health Research Institute, St George&amp;apos;s, University of London, London, UK.&lt;/auth-address&gt;&lt;titles&gt;&lt;title&gt;Diabetes and infection: assessing the association with glycaemic control in population-based studies&lt;/title&gt;&lt;secondary-title&gt;Lancet Diabetes Endocrinol&lt;/secondary-title&gt;&lt;/titles&gt;&lt;periodical&gt;&lt;full-title&gt;Lancet Diabetes Endocrinol&lt;/full-title&gt;&lt;/periodical&gt;&lt;pages&gt;148-58&lt;/pages&gt;&lt;volume&gt;4&lt;/volume&gt;&lt;number&gt;2&lt;/number&gt;&lt;keywords&gt;&lt;keyword&gt;Diabetes Complications/*etiology/prevention &amp;amp; control&lt;/keyword&gt;&lt;keyword&gt;Humans&lt;/keyword&gt;&lt;keyword&gt;Infection/*etiology&lt;/keyword&gt;&lt;keyword&gt;Infection Control&lt;/keyword&gt;&lt;/keywords&gt;&lt;dates&gt;&lt;year&gt;2016&lt;/year&gt;&lt;pub-dates&gt;&lt;date&gt;Feb&lt;/date&gt;&lt;/pub-dates&gt;&lt;/dates&gt;&lt;isbn&gt;2213-8595 (Electronic)&amp;#xD;2213-8587 (Linking)&lt;/isbn&gt;&lt;accession-num&gt;26656292&lt;/accession-num&gt;&lt;urls&gt;&lt;related-urls&gt;&lt;url&gt;http://www.ncbi.nlm.nih.gov/pubmed/26656292&lt;/url&gt;&lt;/related-urls&gt;&lt;/urls&gt;&lt;electronic-resource-num&gt;10.1016/S2213-8587(15)00379-4&lt;/electronic-resource-num&gt;&lt;/record&gt;&lt;/Cite&gt;&lt;/EndNote&gt;</w:instrText>
      </w:r>
      <w:r w:rsidR="005C763C" w:rsidRPr="00581847">
        <w:fldChar w:fldCharType="separate"/>
      </w:r>
      <w:r w:rsidR="005C763C" w:rsidRPr="00581847">
        <w:rPr>
          <w:noProof/>
        </w:rPr>
        <w:t>[4]</w:t>
      </w:r>
      <w:r w:rsidR="005C763C" w:rsidRPr="00581847">
        <w:fldChar w:fldCharType="end"/>
      </w:r>
      <w:r w:rsidR="00844866" w:rsidRPr="00581847">
        <w:t xml:space="preserve"> </w:t>
      </w:r>
      <w:r w:rsidR="00C9495F" w:rsidRPr="00581847">
        <w:t xml:space="preserve">With </w:t>
      </w:r>
      <w:r w:rsidR="00860F35" w:rsidRPr="00581847">
        <w:t>th</w:t>
      </w:r>
      <w:r w:rsidR="001C69CA" w:rsidRPr="00581847">
        <w:t>e</w:t>
      </w:r>
      <w:r w:rsidR="00860F35" w:rsidRPr="00581847">
        <w:t xml:space="preserve"> rising pandemic of type 2 DM, the relationship between DM and TB has drawn more attention in academic research.</w:t>
      </w:r>
      <w:r w:rsidR="005C763C" w:rsidRPr="00581847">
        <w:fldChar w:fldCharType="begin">
          <w:fldData xml:space="preserve">PEVuZE5vdGU+PENpdGU+PEF1dGhvcj5TdGV2ZW5zb248L0F1dGhvcj48WWVhcj4yMDA3PC9ZZWFy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</w:fldData>
        </w:fldChar>
      </w:r>
      <w:r w:rsidR="005C763C" w:rsidRPr="00581847">
        <w:instrText xml:space="preserve"> ADDIN EN.CITE </w:instrText>
      </w:r>
      <w:r w:rsidR="005C763C" w:rsidRPr="00581847">
        <w:fldChar w:fldCharType="begin">
          <w:fldData xml:space="preserve">PEVuZE5vdGU+PENpdGU+PEF1dGhvcj5TdGV2ZW5zb248L0F1dGhvcj48WWVhcj4yMDA3PC9ZZWFy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5-11]</w:t>
      </w:r>
      <w:r w:rsidR="005C763C" w:rsidRPr="00581847">
        <w:fldChar w:fldCharType="end"/>
      </w:r>
      <w:r w:rsidR="00DD5A92" w:rsidRPr="00581847">
        <w:t xml:space="preserve"> </w:t>
      </w:r>
    </w:p>
    <w:p w14:paraId="510E3A67" w14:textId="7B11A75C" w:rsidR="00414710" w:rsidRPr="00581847" w:rsidRDefault="00AF093D" w:rsidP="00300717">
      <w:pPr>
        <w:spacing w:line="480" w:lineRule="auto"/>
        <w:jc w:val="both"/>
      </w:pPr>
      <w:r w:rsidRPr="00581847">
        <w:t xml:space="preserve">An earlier systematic review </w:t>
      </w:r>
      <w:r w:rsidR="00827E36" w:rsidRPr="00581847">
        <w:t xml:space="preserve">suggested that </w:t>
      </w:r>
      <w:r w:rsidR="00557BE5" w:rsidRPr="00581847">
        <w:t>DM</w:t>
      </w:r>
      <w:r w:rsidR="00827E36" w:rsidRPr="00581847">
        <w:t xml:space="preserve"> worsens </w:t>
      </w:r>
      <w:r w:rsidR="00BA0C6C" w:rsidRPr="00581847">
        <w:t>TB</w:t>
      </w:r>
      <w:r w:rsidR="00827E36" w:rsidRPr="00581847">
        <w:t xml:space="preserve"> treatment outcomes</w:t>
      </w:r>
      <w:r w:rsidR="00082995" w:rsidRPr="00581847">
        <w:t>.</w:t>
      </w:r>
      <w:r w:rsidR="005C763C" w:rsidRPr="00581847">
        <w:fldChar w:fldCharType="begin"/>
      </w:r>
      <w:r w:rsidR="005C763C" w:rsidRPr="00581847">
        <w:instrText xml:space="preserve"> ADDIN EN.CITE &lt;EndNote&gt;&lt;Cite&gt;&lt;Author&gt;Baker&lt;/Author&gt;&lt;Year&gt;2011&lt;/Year&gt;&lt;RecNum&gt;7&lt;/RecNum&gt;&lt;DisplayText&gt;[7]&lt;/DisplayText&gt;&lt;record&gt;&lt;rec-number&gt;7&lt;/rec-number&gt;&lt;foreign-keys&gt;&lt;key app="EN" db-id="pvxsd52ec9tfp7esev6xtr2gtwravtt5rafd" timestamp="1547228213"&gt;7&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isbn&gt;1741-7015 (Electronic)&amp;#xD;1741-7015 (Linking)&lt;/isbn&gt;&lt;accession-num&gt;21722362&lt;/accession-num&gt;&lt;urls&gt;&lt;related-urls&gt;&lt;url&gt;http://www.ncbi.nlm.nih.gov/pubmed/21722362&lt;/url&gt;&lt;/related-urls&gt;&lt;/urls&gt;&lt;custom2&gt;PMC3155828&lt;/custom2&gt;&lt;electronic-resource-num&gt;10.1186/1741-7015-9-81&lt;/electronic-resource-num&gt;&lt;/record&gt;&lt;/Cite&gt;&lt;/EndNote&gt;</w:instrText>
      </w:r>
      <w:r w:rsidR="005C763C" w:rsidRPr="00581847">
        <w:fldChar w:fldCharType="separate"/>
      </w:r>
      <w:r w:rsidR="005C763C" w:rsidRPr="00581847">
        <w:rPr>
          <w:noProof/>
        </w:rPr>
        <w:t>[7]</w:t>
      </w:r>
      <w:r w:rsidR="005C763C" w:rsidRPr="00581847">
        <w:fldChar w:fldCharType="end"/>
      </w:r>
      <w:r w:rsidRPr="00581847">
        <w:t xml:space="preserve"> However </w:t>
      </w:r>
      <w:r w:rsidR="007C7F1A" w:rsidRPr="00581847">
        <w:t xml:space="preserve">the studies included in </w:t>
      </w:r>
      <w:r w:rsidRPr="00581847">
        <w:t xml:space="preserve">this </w:t>
      </w:r>
      <w:r w:rsidR="00827E36" w:rsidRPr="00581847">
        <w:t xml:space="preserve">review had many limitations, </w:t>
      </w:r>
      <w:r w:rsidR="00472BE0" w:rsidRPr="00581847">
        <w:t xml:space="preserve">in </w:t>
      </w:r>
      <w:r w:rsidR="00827E36" w:rsidRPr="00581847">
        <w:t>particular lack</w:t>
      </w:r>
      <w:r w:rsidR="00844866" w:rsidRPr="00581847">
        <w:t>ing</w:t>
      </w:r>
      <w:r w:rsidR="00827E36" w:rsidRPr="00581847">
        <w:t xml:space="preserve"> control </w:t>
      </w:r>
      <w:r w:rsidR="00F54EF6" w:rsidRPr="00581847">
        <w:t xml:space="preserve">of </w:t>
      </w:r>
      <w:r w:rsidR="00586CB3" w:rsidRPr="00581847">
        <w:t>potential confounders</w:t>
      </w:r>
      <w:r w:rsidR="00827E36" w:rsidRPr="00581847">
        <w:t>.</w:t>
      </w:r>
      <w:r w:rsidR="005C763C" w:rsidRPr="00581847">
        <w:fldChar w:fldCharType="begin"/>
      </w:r>
      <w:r w:rsidR="005C763C" w:rsidRPr="00581847">
        <w:instrText xml:space="preserve"> ADDIN EN.CITE &lt;EndNote&gt;&lt;Cite&gt;&lt;Author&gt;Baker&lt;/Author&gt;&lt;Year&gt;2011&lt;/Year&gt;&lt;RecNum&gt;7&lt;/RecNum&gt;&lt;DisplayText&gt;[7]&lt;/DisplayText&gt;&lt;record&gt;&lt;rec-number&gt;7&lt;/rec-number&gt;&lt;foreign-keys&gt;&lt;key app="EN" db-id="pvxsd52ec9tfp7esev6xtr2gtwravtt5rafd" timestamp="1547228213"&gt;7&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isbn&gt;1741-7015 (Electronic)&amp;#xD;1741-7015 (Linking)&lt;/isbn&gt;&lt;accession-num&gt;21722362&lt;/accession-num&gt;&lt;urls&gt;&lt;related-urls&gt;&lt;url&gt;http://www.ncbi.nlm.nih.gov/pubmed/21722362&lt;/url&gt;&lt;/related-urls&gt;&lt;/urls&gt;&lt;custom2&gt;PMC3155828&lt;/custom2&gt;&lt;electronic-resource-num&gt;10.1186/1741-7015-9-81&lt;/electronic-resource-num&gt;&lt;/record&gt;&lt;/Cite&gt;&lt;/EndNote&gt;</w:instrText>
      </w:r>
      <w:r w:rsidR="005C763C" w:rsidRPr="00581847">
        <w:fldChar w:fldCharType="separate"/>
      </w:r>
      <w:r w:rsidR="005C763C" w:rsidRPr="00581847">
        <w:rPr>
          <w:noProof/>
        </w:rPr>
        <w:t>[7]</w:t>
      </w:r>
      <w:r w:rsidR="005C763C" w:rsidRPr="00581847">
        <w:fldChar w:fldCharType="end"/>
      </w:r>
      <w:r w:rsidR="00827E36" w:rsidRPr="00581847">
        <w:t xml:space="preserve"> </w:t>
      </w:r>
      <w:r w:rsidRPr="00581847">
        <w:t>T</w:t>
      </w:r>
      <w:r w:rsidR="00827E36" w:rsidRPr="00581847">
        <w:t xml:space="preserve">his review </w:t>
      </w:r>
      <w:r w:rsidRPr="00581847">
        <w:t xml:space="preserve">also only </w:t>
      </w:r>
      <w:r w:rsidR="00827E36" w:rsidRPr="00581847">
        <w:t xml:space="preserve">identified a handful of studies that had been able to assess the associations between </w:t>
      </w:r>
      <w:r w:rsidR="0006607C" w:rsidRPr="00581847">
        <w:t>DM</w:t>
      </w:r>
      <w:r w:rsidR="00827E36" w:rsidRPr="00581847">
        <w:t xml:space="preserve"> and longer</w:t>
      </w:r>
      <w:r w:rsidR="00513180" w:rsidRPr="00581847">
        <w:t xml:space="preserve"> term TB </w:t>
      </w:r>
      <w:r w:rsidR="007C7F1A" w:rsidRPr="00581847">
        <w:t>outcomes (</w:t>
      </w:r>
      <w:r w:rsidR="00827E36" w:rsidRPr="00581847">
        <w:t>relapse or recurrence), or the development of drug resista</w:t>
      </w:r>
      <w:r w:rsidR="007C7F1A" w:rsidRPr="00581847">
        <w:t>nce.</w:t>
      </w:r>
      <w:r w:rsidR="005C763C" w:rsidRPr="00581847">
        <w:fldChar w:fldCharType="begin"/>
      </w:r>
      <w:r w:rsidR="005C763C" w:rsidRPr="00581847">
        <w:instrText xml:space="preserve"> ADDIN EN.CITE &lt;EndNote&gt;&lt;Cite&gt;&lt;Author&gt;Baker&lt;/Author&gt;&lt;Year&gt;2011&lt;/Year&gt;&lt;RecNum&gt;7&lt;/RecNum&gt;&lt;DisplayText&gt;[7]&lt;/DisplayText&gt;&lt;record&gt;&lt;rec-number&gt;7&lt;/rec-number&gt;&lt;foreign-keys&gt;&lt;key app="EN" db-id="pvxsd52ec9tfp7esev6xtr2gtwravtt5rafd" timestamp="1547228213"&gt;7&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isbn&gt;1741-7015 (Electronic)&amp;#xD;1741-7015 (Linking)&lt;/isbn&gt;&lt;accession-num&gt;21722362&lt;/accession-num&gt;&lt;urls&gt;&lt;related-urls&gt;&lt;url&gt;http://www.ncbi.nlm.nih.gov/pubmed/21722362&lt;/url&gt;&lt;/related-urls&gt;&lt;/urls&gt;&lt;custom2&gt;PMC3155828&lt;/custom2&gt;&lt;electronic-resource-num&gt;10.1186/1741-7015-9-81&lt;/electronic-resource-num&gt;&lt;/record&gt;&lt;/Cite&gt;&lt;/EndNote&gt;</w:instrText>
      </w:r>
      <w:r w:rsidR="005C763C" w:rsidRPr="00581847">
        <w:fldChar w:fldCharType="separate"/>
      </w:r>
      <w:r w:rsidR="005C763C" w:rsidRPr="00581847">
        <w:rPr>
          <w:noProof/>
        </w:rPr>
        <w:t>[7]</w:t>
      </w:r>
      <w:r w:rsidR="005C763C" w:rsidRPr="00581847">
        <w:fldChar w:fldCharType="end"/>
      </w:r>
      <w:r w:rsidR="007C7F1A" w:rsidRPr="00581847">
        <w:t xml:space="preserve"> Many new studies have</w:t>
      </w:r>
      <w:r w:rsidR="00827E36" w:rsidRPr="00581847">
        <w:t xml:space="preserve"> </w:t>
      </w:r>
      <w:r w:rsidR="006E47FC" w:rsidRPr="00581847">
        <w:t xml:space="preserve">now </w:t>
      </w:r>
      <w:r w:rsidR="00827E36" w:rsidRPr="00581847">
        <w:t>been published</w:t>
      </w:r>
      <w:r w:rsidR="006E47FC" w:rsidRPr="00581847">
        <w:t xml:space="preserve">, but </w:t>
      </w:r>
      <w:r w:rsidR="00B23BE9" w:rsidRPr="00581847">
        <w:t>few</w:t>
      </w:r>
      <w:r w:rsidR="006E47FC" w:rsidRPr="00581847">
        <w:t xml:space="preserve"> </w:t>
      </w:r>
      <w:r w:rsidR="00844866" w:rsidRPr="00581847">
        <w:t xml:space="preserve">further </w:t>
      </w:r>
      <w:r w:rsidR="006E47FC" w:rsidRPr="00581847">
        <w:t>comprehensive reviews</w:t>
      </w:r>
      <w:r w:rsidR="005963EF" w:rsidRPr="00581847">
        <w:t xml:space="preserve"> </w:t>
      </w:r>
      <w:r w:rsidR="00B23BE9" w:rsidRPr="00581847">
        <w:t xml:space="preserve">including multiple outcomes have been </w:t>
      </w:r>
      <w:r w:rsidR="00844866" w:rsidRPr="00581847">
        <w:t>undertaken.</w:t>
      </w:r>
      <w:r w:rsidR="005C763C" w:rsidRPr="00581847">
        <w:fldChar w:fldCharType="begin">
          <w:fldData xml:space="preserve">PEVuZE5vdGU+PENpdGU+PEF1dGhvcj5IYW48L0F1dGhvcj48WWVhcj4yMDE2PC9ZZWFyPjxSZWNO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==
</w:fldData>
        </w:fldChar>
      </w:r>
      <w:r w:rsidR="005C763C" w:rsidRPr="00581847">
        <w:instrText xml:space="preserve"> ADDIN EN.CITE </w:instrText>
      </w:r>
      <w:r w:rsidR="005C763C" w:rsidRPr="00581847">
        <w:fldChar w:fldCharType="begin">
          <w:fldData xml:space="preserve">PEVuZE5vdGU+PENpdGU+PEF1dGhvcj5IYW48L0F1dGhvcj48WWVhcj4yMDE2PC9ZZWFyPjxSZWNO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12, 13]</w:t>
      </w:r>
      <w:r w:rsidR="005C763C" w:rsidRPr="00581847">
        <w:fldChar w:fldCharType="end"/>
      </w:r>
      <w:r w:rsidR="00F54EF6" w:rsidRPr="00581847">
        <w:t xml:space="preserve"> All </w:t>
      </w:r>
      <w:r w:rsidR="00844866" w:rsidRPr="00581847">
        <w:t xml:space="preserve">earlier </w:t>
      </w:r>
      <w:r w:rsidR="00F54EF6" w:rsidRPr="00581847">
        <w:t>reviews have found substantial heterogeneity between studies, but ha</w:t>
      </w:r>
      <w:r w:rsidR="00844866" w:rsidRPr="00581847">
        <w:t>ve</w:t>
      </w:r>
      <w:r w:rsidR="00F54EF6" w:rsidRPr="00581847">
        <w:t xml:space="preserve"> not attempted to explore this quantitatively</w:t>
      </w:r>
      <w:r w:rsidR="00F3299E" w:rsidRPr="00581847">
        <w:t>, or assess the robustness of the evidence base for each outcome</w:t>
      </w:r>
      <w:r w:rsidR="00F54EF6" w:rsidRPr="00581847">
        <w:t>.</w:t>
      </w:r>
    </w:p>
    <w:p w14:paraId="29E35E7B" w14:textId="77777777" w:rsidR="005963EF" w:rsidRPr="00581847" w:rsidRDefault="00827E36" w:rsidP="006E1206">
      <w:pPr>
        <w:spacing w:line="480" w:lineRule="auto"/>
        <w:rPr>
          <w:b/>
        </w:rPr>
      </w:pPr>
      <w:r w:rsidRPr="00581847">
        <w:t xml:space="preserve">We </w:t>
      </w:r>
      <w:r w:rsidR="004A68D7" w:rsidRPr="00581847">
        <w:t xml:space="preserve">thus </w:t>
      </w:r>
      <w:r w:rsidRPr="00581847">
        <w:t>perform</w:t>
      </w:r>
      <w:r w:rsidR="004A68D7" w:rsidRPr="00581847">
        <w:t>ed</w:t>
      </w:r>
      <w:r w:rsidR="00343AA5" w:rsidRPr="00581847">
        <w:t xml:space="preserve"> a new </w:t>
      </w:r>
      <w:r w:rsidR="006D1E95" w:rsidRPr="00581847">
        <w:t xml:space="preserve">systematic review </w:t>
      </w:r>
      <w:r w:rsidR="00A73AB9" w:rsidRPr="00581847">
        <w:t>to</w:t>
      </w:r>
      <w:r w:rsidR="005822FF" w:rsidRPr="00581847">
        <w:t xml:space="preserve"> </w:t>
      </w:r>
      <w:r w:rsidR="006E47FC" w:rsidRPr="00581847">
        <w:t>estimate</w:t>
      </w:r>
      <w:r w:rsidR="005822FF" w:rsidRPr="00581847">
        <w:t xml:space="preserve"> the</w:t>
      </w:r>
      <w:r w:rsidR="006E47FC" w:rsidRPr="00581847">
        <w:t xml:space="preserve"> magnitude of the</w:t>
      </w:r>
      <w:r w:rsidR="005822FF" w:rsidRPr="00581847">
        <w:t xml:space="preserve"> </w:t>
      </w:r>
      <w:r w:rsidR="00DE36DC" w:rsidRPr="00581847">
        <w:t>impact of DM on</w:t>
      </w:r>
      <w:r w:rsidRPr="00581847">
        <w:t xml:space="preserve"> </w:t>
      </w:r>
      <w:r w:rsidR="00860F35" w:rsidRPr="00581847">
        <w:t xml:space="preserve">selected </w:t>
      </w:r>
      <w:r w:rsidRPr="00581847">
        <w:t>TB treatment outcomes</w:t>
      </w:r>
      <w:r w:rsidR="006E47FC" w:rsidRPr="00581847">
        <w:t xml:space="preserve">, </w:t>
      </w:r>
      <w:r w:rsidR="00844866" w:rsidRPr="00581847">
        <w:t xml:space="preserve">given the recently published data available, </w:t>
      </w:r>
      <w:r w:rsidR="006E47FC" w:rsidRPr="00581847">
        <w:t xml:space="preserve">and </w:t>
      </w:r>
      <w:r w:rsidR="00844866" w:rsidRPr="00581847">
        <w:t xml:space="preserve">to </w:t>
      </w:r>
      <w:r w:rsidR="006E47FC" w:rsidRPr="00581847">
        <w:t xml:space="preserve">explore the anticipated heterogeneity between included studies. </w:t>
      </w:r>
    </w:p>
    <w:p w14:paraId="12AC5F17" w14:textId="77777777" w:rsidR="00844866" w:rsidRPr="00581847" w:rsidRDefault="00844866">
      <w:pPr>
        <w:rPr>
          <w:b/>
        </w:rPr>
      </w:pPr>
      <w:r w:rsidRPr="00581847">
        <w:rPr>
          <w:b/>
        </w:rPr>
        <w:br w:type="page"/>
      </w:r>
    </w:p>
    <w:p w14:paraId="79C8B6FD" w14:textId="77777777" w:rsidR="00827E36" w:rsidRPr="00581847" w:rsidRDefault="00163B1B" w:rsidP="00300717">
      <w:pPr>
        <w:spacing w:line="480" w:lineRule="auto"/>
        <w:jc w:val="both"/>
        <w:rPr>
          <w:b/>
        </w:rPr>
      </w:pPr>
      <w:r w:rsidRPr="00581847">
        <w:rPr>
          <w:b/>
        </w:rPr>
        <w:lastRenderedPageBreak/>
        <w:t>Methods</w:t>
      </w:r>
    </w:p>
    <w:p w14:paraId="24210C9C" w14:textId="52F7F31B" w:rsidR="00F3299E" w:rsidRPr="00581847" w:rsidRDefault="00F3299E" w:rsidP="00300717">
      <w:pPr>
        <w:spacing w:line="480" w:lineRule="auto"/>
        <w:jc w:val="both"/>
        <w:rPr>
          <w:b/>
        </w:rPr>
      </w:pPr>
      <w:r w:rsidRPr="00581847">
        <w:t xml:space="preserve">We included cohort and case-control studies of patients with newly diagnosed </w:t>
      </w:r>
      <w:r w:rsidR="00082995" w:rsidRPr="00581847">
        <w:t>TB</w:t>
      </w:r>
      <w:r w:rsidRPr="00581847">
        <w:t xml:space="preserve">. The key exposure was </w:t>
      </w:r>
      <w:r w:rsidR="00082995" w:rsidRPr="00581847">
        <w:t xml:space="preserve">DM </w:t>
      </w:r>
      <w:r w:rsidRPr="00581847">
        <w:t xml:space="preserve">(as defined by the individual studies – </w:t>
      </w:r>
      <w:r w:rsidR="00777AC7" w:rsidRPr="00581847">
        <w:t xml:space="preserve">generally </w:t>
      </w:r>
      <w:r w:rsidRPr="00581847">
        <w:t>self-reported by patients, abstracted from medical records, and / or through blood glucose / glycated haemoglobin</w:t>
      </w:r>
      <w:r w:rsidR="00197540" w:rsidRPr="00581847">
        <w:t xml:space="preserve"> (HbA1c)</w:t>
      </w:r>
      <w:r w:rsidRPr="00581847">
        <w:t xml:space="preserve"> testing). The main outcomes included were death, treatment failure, </w:t>
      </w:r>
      <w:r w:rsidR="00777AC7" w:rsidRPr="00581847">
        <w:t xml:space="preserve">recurrence </w:t>
      </w:r>
      <w:r w:rsidRPr="00581847">
        <w:t>and relapse</w:t>
      </w:r>
      <w:r w:rsidR="00777AC7" w:rsidRPr="00581847">
        <w:t>, all defined</w:t>
      </w:r>
      <w:r w:rsidRPr="00581847">
        <w:t xml:space="preserve"> according to WHO </w:t>
      </w:r>
      <w:r w:rsidR="00777AC7" w:rsidRPr="00581847">
        <w:t>criteria</w:t>
      </w:r>
      <w:r w:rsidRPr="00581847">
        <w:t>.</w:t>
      </w:r>
      <w:r w:rsidR="005C763C" w:rsidRPr="00581847">
        <w:fldChar w:fldCharType="begin"/>
      </w:r>
      <w:r w:rsidR="005C763C" w:rsidRPr="00581847">
        <w:instrText xml:space="preserve"> ADDIN EN.CITE &lt;EndNote&gt;&lt;Cite&gt;&lt;Author&gt;WHO&lt;/Author&gt;&lt;Year&gt;2013&lt;/Year&gt;&lt;RecNum&gt;14&lt;/RecNum&gt;&lt;DisplayText&gt;[14]&lt;/DisplayText&gt;&lt;record&gt;&lt;rec-number&gt;14&lt;/rec-number&gt;&lt;foreign-keys&gt;&lt;key app="EN" db-id="pvxsd52ec9tfp7esev6xtr2gtwravtt5rafd" timestamp="1547228254"&gt;14&lt;/key&gt;&lt;/foreign-keys&gt;&lt;ref-type name="Journal Article"&gt;17&lt;/ref-type&gt;&lt;contributors&gt;&lt;authors&gt;&lt;author&gt;WHO&lt;/author&gt;&lt;/authors&gt;&lt;/contributors&gt;&lt;titles&gt;&lt;title&gt;Definitions and reporting framework for tuberculosis 2013 revision, updated December 2014&lt;/title&gt;&lt;/titles&gt;&lt;dates&gt;&lt;year&gt;2013&lt;/year&gt;&lt;/dates&gt;&lt;urls&gt;&lt;/urls&gt;&lt;/record&gt;&lt;/Cite&gt;&lt;/EndNote&gt;</w:instrText>
      </w:r>
      <w:r w:rsidR="005C763C" w:rsidRPr="00581847">
        <w:fldChar w:fldCharType="separate"/>
      </w:r>
      <w:r w:rsidR="005C763C" w:rsidRPr="00581847">
        <w:rPr>
          <w:noProof/>
        </w:rPr>
        <w:t>[14]</w:t>
      </w:r>
      <w:r w:rsidR="005C763C" w:rsidRPr="00581847">
        <w:fldChar w:fldCharType="end"/>
      </w:r>
      <w:r w:rsidR="00777AC7" w:rsidRPr="00581847">
        <w:t xml:space="preserve"> Due to the variable and often interchangeable definition used for recurrence and relapse in reviewed studies, we decided to combine these two outcomes as one—relapse.</w:t>
      </w:r>
      <w:r w:rsidR="005C763C" w:rsidRPr="00581847">
        <w:fldChar w:fldCharType="begin"/>
      </w:r>
      <w:r w:rsidR="005C763C" w:rsidRPr="00581847">
        <w:instrText xml:space="preserve"> ADDIN EN.CITE &lt;EndNote&gt;&lt;Cite&gt;&lt;Author&gt;WHO&lt;/Author&gt;&lt;Year&gt;2013&lt;/Year&gt;&lt;RecNum&gt;14&lt;/RecNum&gt;&lt;DisplayText&gt;[14]&lt;/DisplayText&gt;&lt;record&gt;&lt;rec-number&gt;14&lt;/rec-number&gt;&lt;foreign-keys&gt;&lt;key app="EN" db-id="pvxsd52ec9tfp7esev6xtr2gtwravtt5rafd" timestamp="1547228254"&gt;14&lt;/key&gt;&lt;/foreign-keys&gt;&lt;ref-type name="Journal Article"&gt;17&lt;/ref-type&gt;&lt;contributors&gt;&lt;authors&gt;&lt;author&gt;WHO&lt;/author&gt;&lt;/authors&gt;&lt;/contributors&gt;&lt;titles&gt;&lt;title&gt;Definitions and reporting framework for tuberculosis 2013 revision, updated December 2014&lt;/title&gt;&lt;/titles&gt;&lt;dates&gt;&lt;year&gt;2013&lt;/year&gt;&lt;/dates&gt;&lt;urls&gt;&lt;/urls&gt;&lt;/record&gt;&lt;/Cite&gt;&lt;/EndNote&gt;</w:instrText>
      </w:r>
      <w:r w:rsidR="005C763C" w:rsidRPr="00581847">
        <w:fldChar w:fldCharType="separate"/>
      </w:r>
      <w:r w:rsidR="005C763C" w:rsidRPr="00581847">
        <w:rPr>
          <w:noProof/>
        </w:rPr>
        <w:t>[14]</w:t>
      </w:r>
      <w:r w:rsidR="005C763C" w:rsidRPr="00581847">
        <w:fldChar w:fldCharType="end"/>
      </w:r>
      <w:r w:rsidR="00617EA1" w:rsidRPr="00581847">
        <w:t xml:space="preserve"> </w:t>
      </w:r>
      <w:r w:rsidRPr="00581847">
        <w:t>Sputum conversion at two/three months (as an important proxy of treatment outcome) and multi-drug resistant TB (MDR-TB) (as a longer-term treatment outcome) were also investigated</w:t>
      </w:r>
      <w:r w:rsidR="00740571" w:rsidRPr="00581847">
        <w:t>.</w:t>
      </w:r>
    </w:p>
    <w:p w14:paraId="22ED8A86" w14:textId="77777777" w:rsidR="00827E36" w:rsidRPr="00581847" w:rsidRDefault="00827E36" w:rsidP="00300717">
      <w:pPr>
        <w:spacing w:line="480" w:lineRule="auto"/>
        <w:jc w:val="both"/>
        <w:rPr>
          <w:b/>
          <w:i/>
        </w:rPr>
      </w:pPr>
      <w:r w:rsidRPr="00581847">
        <w:rPr>
          <w:b/>
          <w:i/>
        </w:rPr>
        <w:t>Search strategy</w:t>
      </w:r>
    </w:p>
    <w:p w14:paraId="0DE805F5" w14:textId="25C71B2C" w:rsidR="000012D2" w:rsidRPr="00581847" w:rsidRDefault="00827E36" w:rsidP="00300717">
      <w:pPr>
        <w:spacing w:before="100" w:beforeAutospacing="1" w:after="100" w:afterAutospacing="1" w:line="480" w:lineRule="auto"/>
        <w:jc w:val="both"/>
      </w:pPr>
      <w:r w:rsidRPr="00581847">
        <w:t>We searched the following electronic scientific journal databases</w:t>
      </w:r>
      <w:r w:rsidR="00C733EE" w:rsidRPr="00581847">
        <w:t xml:space="preserve"> for studies published </w:t>
      </w:r>
      <w:r w:rsidRPr="00581847">
        <w:t>fro</w:t>
      </w:r>
      <w:r w:rsidR="00FD3671" w:rsidRPr="00581847">
        <w:t xml:space="preserve">m the 1/1/1980 up to </w:t>
      </w:r>
      <w:r w:rsidR="00F3299E" w:rsidRPr="00581847">
        <w:t>23/07/2018</w:t>
      </w:r>
      <w:r w:rsidR="00FD3671" w:rsidRPr="00581847">
        <w:t>:</w:t>
      </w:r>
      <w:r w:rsidRPr="00581847">
        <w:t xml:space="preserve"> </w:t>
      </w:r>
      <w:r w:rsidR="000012D2" w:rsidRPr="00581847">
        <w:t>Medline (via Pu</w:t>
      </w:r>
      <w:bookmarkStart w:id="0" w:name="_GoBack"/>
      <w:bookmarkEnd w:id="0"/>
      <w:r w:rsidR="000012D2" w:rsidRPr="00581847">
        <w:t xml:space="preserve">bMed), </w:t>
      </w:r>
      <w:r w:rsidR="00676839" w:rsidRPr="00581847">
        <w:t xml:space="preserve">EMBASE </w:t>
      </w:r>
      <w:r w:rsidR="00FD3671" w:rsidRPr="00581847">
        <w:t>(via Embase.com</w:t>
      </w:r>
      <w:r w:rsidR="00676839" w:rsidRPr="00581847">
        <w:t>)</w:t>
      </w:r>
      <w:r w:rsidR="000012D2" w:rsidRPr="00581847">
        <w:t xml:space="preserve">, </w:t>
      </w:r>
      <w:r w:rsidR="00417047" w:rsidRPr="00581847">
        <w:t>African Index Medicus (AIM), Literature in the Health Sciences in Latin America and Caribbean (LILACS), Index Medicus for the Eastern Mediterranean Region (IMEMR), Index Medicus for the South-East Asian Region (IMSEAR)</w:t>
      </w:r>
      <w:r w:rsidR="00FD3671" w:rsidRPr="00581847">
        <w:t>,</w:t>
      </w:r>
      <w:r w:rsidR="00417047" w:rsidRPr="00581847">
        <w:t xml:space="preserve"> and Western Pacific Region Index Medicus (WPRIM) </w:t>
      </w:r>
      <w:r w:rsidR="000012D2" w:rsidRPr="00581847">
        <w:t>(</w:t>
      </w:r>
      <w:r w:rsidR="00725A1F" w:rsidRPr="00581847">
        <w:t xml:space="preserve">all </w:t>
      </w:r>
      <w:r w:rsidR="000012D2" w:rsidRPr="00581847">
        <w:t>via WHO global index medicus). The start da</w:t>
      </w:r>
      <w:r w:rsidR="00C4787D" w:rsidRPr="00581847">
        <w:t>te was chosen as by this point r</w:t>
      </w:r>
      <w:r w:rsidR="000012D2" w:rsidRPr="00581847">
        <w:t>ifampicin was in common</w:t>
      </w:r>
      <w:r w:rsidR="004A1793" w:rsidRPr="00581847">
        <w:t xml:space="preserve"> use as a mainstay </w:t>
      </w:r>
      <w:r w:rsidR="00203E81" w:rsidRPr="00581847">
        <w:t xml:space="preserve">of </w:t>
      </w:r>
      <w:r w:rsidR="004A1793" w:rsidRPr="00581847">
        <w:t xml:space="preserve">TB treatment. </w:t>
      </w:r>
      <w:r w:rsidR="000012D2" w:rsidRPr="00581847">
        <w:t>We used both</w:t>
      </w:r>
      <w:r w:rsidR="007A6C58" w:rsidRPr="00581847">
        <w:t xml:space="preserve"> </w:t>
      </w:r>
      <w:r w:rsidR="00494B68" w:rsidRPr="00581847">
        <w:t xml:space="preserve">(Medical Subject Headings) </w:t>
      </w:r>
      <w:r w:rsidR="007A6C58" w:rsidRPr="00581847">
        <w:t>Me</w:t>
      </w:r>
      <w:r w:rsidR="000012D2" w:rsidRPr="00581847">
        <w:t xml:space="preserve">SH and keyword terms (tuberculosis, diabetes mellitus, risk factor, outcome) in combination with standard Boolean operators to create a </w:t>
      </w:r>
      <w:r w:rsidR="006C1473" w:rsidRPr="00581847">
        <w:t xml:space="preserve">sensitive search strategy </w:t>
      </w:r>
      <w:r w:rsidR="00D024D5" w:rsidRPr="00581847">
        <w:t>(</w:t>
      </w:r>
      <w:r w:rsidR="00273C24" w:rsidRPr="00581847">
        <w:t>A</w:t>
      </w:r>
      <w:r w:rsidR="006C1473" w:rsidRPr="00581847">
        <w:t xml:space="preserve">ppendix </w:t>
      </w:r>
      <w:r w:rsidR="00273C24" w:rsidRPr="00581847">
        <w:rPr>
          <w:rFonts w:hint="eastAsia"/>
        </w:rPr>
        <w:t>1</w:t>
      </w:r>
      <w:r w:rsidR="000012D2" w:rsidRPr="00581847">
        <w:t xml:space="preserve">). We also identified potentially relevant titles through conference proceeding searches, contacting specialists in the field and completing a citation search (via Scopus) </w:t>
      </w:r>
      <w:r w:rsidR="00EB4371" w:rsidRPr="00581847">
        <w:t xml:space="preserve">on </w:t>
      </w:r>
      <w:r w:rsidR="004412AF" w:rsidRPr="00581847">
        <w:t xml:space="preserve">an </w:t>
      </w:r>
      <w:r w:rsidR="00EB4371" w:rsidRPr="00581847">
        <w:t>earlier review</w:t>
      </w:r>
      <w:r w:rsidR="00725A1F" w:rsidRPr="00581847">
        <w:t xml:space="preserve"> by Baker et al</w:t>
      </w:r>
      <w:r w:rsidR="000012D2" w:rsidRPr="00581847">
        <w:t>.</w:t>
      </w:r>
      <w:r w:rsidR="005C763C" w:rsidRPr="00581847">
        <w:fldChar w:fldCharType="begin"/>
      </w:r>
      <w:r w:rsidR="005C763C" w:rsidRPr="00581847">
        <w:instrText xml:space="preserve"> ADDIN EN.CITE &lt;EndNote&gt;&lt;Cite&gt;&lt;Author&gt;Baker&lt;/Author&gt;&lt;Year&gt;2011&lt;/Year&gt;&lt;RecNum&gt;7&lt;/RecNum&gt;&lt;DisplayText&gt;[7]&lt;/DisplayText&gt;&lt;record&gt;&lt;rec-number&gt;7&lt;/rec-number&gt;&lt;foreign-keys&gt;&lt;key app="EN" db-id="pvxsd52ec9tfp7esev6xtr2gtwravtt5rafd" timestamp="1547228213"&gt;7&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isbn&gt;1741-7015 (Electronic)&amp;#xD;1741-7015 (Linking)&lt;/isbn&gt;&lt;accession-num&gt;21722362&lt;/accession-num&gt;&lt;urls&gt;&lt;related-urls&gt;&lt;url&gt;http://www.ncbi.nlm.nih.gov/pubmed/21722362&lt;/url&gt;&lt;/related-urls&gt;&lt;/urls&gt;&lt;custom2&gt;PMC3155828&lt;/custom2&gt;&lt;electronic-resource-num&gt;10.1186/1741-7015-9-81&lt;/electronic-resource-num&gt;&lt;/record&gt;&lt;/Cite&gt;&lt;/EndNote&gt;</w:instrText>
      </w:r>
      <w:r w:rsidR="005C763C" w:rsidRPr="00581847">
        <w:fldChar w:fldCharType="separate"/>
      </w:r>
      <w:r w:rsidR="005C763C" w:rsidRPr="00581847">
        <w:rPr>
          <w:noProof/>
        </w:rPr>
        <w:t>[7]</w:t>
      </w:r>
      <w:r w:rsidR="005C763C" w:rsidRPr="00581847">
        <w:fldChar w:fldCharType="end"/>
      </w:r>
      <w:r w:rsidR="000012D2" w:rsidRPr="00581847">
        <w:t xml:space="preserve"> </w:t>
      </w:r>
    </w:p>
    <w:p w14:paraId="1939423A" w14:textId="77777777" w:rsidR="00827E36" w:rsidRPr="00581847" w:rsidRDefault="00827E36" w:rsidP="00300717">
      <w:pPr>
        <w:spacing w:line="480" w:lineRule="auto"/>
        <w:jc w:val="both"/>
        <w:rPr>
          <w:b/>
          <w:i/>
        </w:rPr>
      </w:pPr>
      <w:r w:rsidRPr="00581847">
        <w:rPr>
          <w:b/>
          <w:i/>
        </w:rPr>
        <w:t>Inclusion and exclusion criteria</w:t>
      </w:r>
    </w:p>
    <w:p w14:paraId="44AE63B7" w14:textId="77777777" w:rsidR="00827E36" w:rsidRPr="00581847" w:rsidRDefault="001853A7" w:rsidP="00300717">
      <w:pPr>
        <w:spacing w:line="480" w:lineRule="auto"/>
        <w:jc w:val="both"/>
      </w:pPr>
      <w:r w:rsidRPr="00581847">
        <w:t>Cohort and case-control s</w:t>
      </w:r>
      <w:r w:rsidR="00827E36" w:rsidRPr="00581847">
        <w:t>tudies</w:t>
      </w:r>
      <w:r w:rsidR="00347348" w:rsidRPr="00581847">
        <w:t xml:space="preserve"> </w:t>
      </w:r>
      <w:r w:rsidR="0022714E" w:rsidRPr="00581847">
        <w:t>examining the difference in TB treatment outcomes</w:t>
      </w:r>
      <w:r w:rsidR="00827E36" w:rsidRPr="00581847">
        <w:t xml:space="preserve"> </w:t>
      </w:r>
      <w:r w:rsidR="00004815" w:rsidRPr="00581847">
        <w:t xml:space="preserve">between </w:t>
      </w:r>
      <w:r w:rsidR="001414D0" w:rsidRPr="00581847">
        <w:t>TB-DM</w:t>
      </w:r>
      <w:r w:rsidR="0022714E" w:rsidRPr="00581847">
        <w:t xml:space="preserve"> and TB only patients</w:t>
      </w:r>
      <w:r w:rsidR="00004815" w:rsidRPr="00581847">
        <w:t xml:space="preserve"> </w:t>
      </w:r>
      <w:r w:rsidR="00827E36" w:rsidRPr="00581847">
        <w:t>were incl</w:t>
      </w:r>
      <w:r w:rsidR="002C24C2" w:rsidRPr="00581847">
        <w:t>uded</w:t>
      </w:r>
      <w:r w:rsidR="00004815" w:rsidRPr="00581847">
        <w:t xml:space="preserve">. Studies </w:t>
      </w:r>
      <w:r w:rsidR="0015738E" w:rsidRPr="00581847">
        <w:t xml:space="preserve">were </w:t>
      </w:r>
      <w:r w:rsidR="00004815" w:rsidRPr="00581847">
        <w:t xml:space="preserve">included </w:t>
      </w:r>
      <w:r w:rsidR="002C24C2" w:rsidRPr="00581847">
        <w:t>irrespective of</w:t>
      </w:r>
      <w:r w:rsidR="00827E36" w:rsidRPr="00581847">
        <w:t xml:space="preserve"> language, study setting, </w:t>
      </w:r>
      <w:r w:rsidR="00BA0C6C" w:rsidRPr="00581847">
        <w:t>TB</w:t>
      </w:r>
      <w:r w:rsidR="00827E36" w:rsidRPr="00581847">
        <w:t xml:space="preserve"> </w:t>
      </w:r>
      <w:r w:rsidR="00827E36" w:rsidRPr="00581847">
        <w:lastRenderedPageBreak/>
        <w:t>type</w:t>
      </w:r>
      <w:r w:rsidR="00741B8A" w:rsidRPr="00581847">
        <w:t xml:space="preserve"> (i.e. pulmonary TB or extra</w:t>
      </w:r>
      <w:r w:rsidR="002B06DA" w:rsidRPr="00581847">
        <w:t>-</w:t>
      </w:r>
      <w:r w:rsidR="00741B8A" w:rsidRPr="00581847">
        <w:t>pulmonary TB)</w:t>
      </w:r>
      <w:r w:rsidR="00827E36" w:rsidRPr="00581847">
        <w:t>, ascertainment method used for TB</w:t>
      </w:r>
      <w:r w:rsidR="003B14FF" w:rsidRPr="00581847">
        <w:t xml:space="preserve"> or DM</w:t>
      </w:r>
      <w:r w:rsidR="00827E36" w:rsidRPr="00581847">
        <w:t xml:space="preserve">, </w:t>
      </w:r>
      <w:r w:rsidR="002C24C2" w:rsidRPr="00581847">
        <w:t>DM</w:t>
      </w:r>
      <w:r w:rsidR="00827E36" w:rsidRPr="00581847">
        <w:t xml:space="preserve"> sub-type</w:t>
      </w:r>
      <w:r w:rsidR="00D712EE" w:rsidRPr="00581847">
        <w:t xml:space="preserve"> (type 1 and t</w:t>
      </w:r>
      <w:r w:rsidR="009E2A49" w:rsidRPr="00581847">
        <w:t>ype 2 DM)</w:t>
      </w:r>
      <w:r w:rsidR="00827E36" w:rsidRPr="00581847">
        <w:t>, or presence of co-morbidities among the study population.</w:t>
      </w:r>
      <w:r w:rsidR="00617EA1" w:rsidRPr="00581847">
        <w:t xml:space="preserve"> </w:t>
      </w:r>
    </w:p>
    <w:p w14:paraId="7134499B" w14:textId="59EE9C60" w:rsidR="00827E36" w:rsidRPr="00581847" w:rsidRDefault="00827E36" w:rsidP="00300717">
      <w:pPr>
        <w:spacing w:line="480" w:lineRule="auto"/>
        <w:jc w:val="both"/>
      </w:pPr>
      <w:r w:rsidRPr="00581847">
        <w:t xml:space="preserve">We excluded: </w:t>
      </w:r>
      <w:r w:rsidR="0049767F" w:rsidRPr="00581847">
        <w:t>non</w:t>
      </w:r>
      <w:r w:rsidRPr="00581847">
        <w:t xml:space="preserve">-research articles, </w:t>
      </w:r>
      <w:r w:rsidR="00567A6A" w:rsidRPr="00581847">
        <w:t xml:space="preserve">abstracts without sufficient </w:t>
      </w:r>
      <w:r w:rsidR="00697F53" w:rsidRPr="00581847">
        <w:t xml:space="preserve">quantitative </w:t>
      </w:r>
      <w:r w:rsidR="00567A6A" w:rsidRPr="00581847">
        <w:t xml:space="preserve">information, </w:t>
      </w:r>
      <w:r w:rsidR="00CC28F2" w:rsidRPr="00581847">
        <w:t xml:space="preserve">studies with no appropriate control group (i.e. TB </w:t>
      </w:r>
      <w:r w:rsidR="00082995" w:rsidRPr="00581847">
        <w:t>only</w:t>
      </w:r>
      <w:r w:rsidR="00CC28F2" w:rsidRPr="00581847">
        <w:t xml:space="preserve"> group) or TB-DM group, studies </w:t>
      </w:r>
      <w:r w:rsidR="00860F35" w:rsidRPr="00581847">
        <w:t xml:space="preserve">using </w:t>
      </w:r>
      <w:r w:rsidR="00CC28F2" w:rsidRPr="00581847">
        <w:t>non-standard TB treatment</w:t>
      </w:r>
      <w:r w:rsidR="00860F35" w:rsidRPr="00581847">
        <w:t xml:space="preserve"> regimes</w:t>
      </w:r>
      <w:r w:rsidR="00CC28F2" w:rsidRPr="00581847">
        <w:t xml:space="preserve">, </w:t>
      </w:r>
      <w:r w:rsidR="0057081A" w:rsidRPr="00581847">
        <w:t xml:space="preserve">studies with no TB treatment recorded, studies conducted among patients with severe conditions or among TB patients with known drug resistance at baseline, </w:t>
      </w:r>
      <w:r w:rsidRPr="00581847">
        <w:t xml:space="preserve">studies that did not compare TB treatment outcomes amongst those with and without </w:t>
      </w:r>
      <w:r w:rsidR="002C24C2" w:rsidRPr="00581847">
        <w:t>DM</w:t>
      </w:r>
      <w:r w:rsidRPr="00581847">
        <w:t xml:space="preserve"> (e.g</w:t>
      </w:r>
      <w:r w:rsidR="00FB5E2A" w:rsidRPr="00581847">
        <w:t>.</w:t>
      </w:r>
      <w:r w:rsidRPr="00581847">
        <w:t xml:space="preserve"> studies of the incidence of TB amongst those with </w:t>
      </w:r>
      <w:r w:rsidR="00FB5E2A" w:rsidRPr="00581847">
        <w:t>DM</w:t>
      </w:r>
      <w:r w:rsidR="0057081A" w:rsidRPr="00581847">
        <w:t>),</w:t>
      </w:r>
      <w:r w:rsidRPr="00581847">
        <w:t xml:space="preserve"> studies amongst children</w:t>
      </w:r>
      <w:r w:rsidR="00EC61A7" w:rsidRPr="00581847">
        <w:t xml:space="preserve">, </w:t>
      </w:r>
      <w:r w:rsidR="00FD3671" w:rsidRPr="00581847">
        <w:t xml:space="preserve">and </w:t>
      </w:r>
      <w:r w:rsidR="00EC61A7" w:rsidRPr="00581847">
        <w:t>studies we could not obtain from any sources (i.e. online databases, library request, or by contacting authors)</w:t>
      </w:r>
      <w:r w:rsidRPr="00581847">
        <w:t>.</w:t>
      </w:r>
    </w:p>
    <w:p w14:paraId="7DF8AF3F" w14:textId="77777777" w:rsidR="005260AD" w:rsidRPr="00581847" w:rsidRDefault="005260AD" w:rsidP="005260AD">
      <w:pPr>
        <w:spacing w:line="480" w:lineRule="auto"/>
        <w:jc w:val="both"/>
        <w:rPr>
          <w:b/>
          <w:i/>
        </w:rPr>
      </w:pPr>
      <w:r w:rsidRPr="00581847">
        <w:rPr>
          <w:b/>
          <w:i/>
        </w:rPr>
        <w:t>Study sel</w:t>
      </w:r>
      <w:r w:rsidR="000D1921" w:rsidRPr="00581847">
        <w:rPr>
          <w:b/>
          <w:i/>
        </w:rPr>
        <w:t>e</w:t>
      </w:r>
      <w:r w:rsidRPr="00581847">
        <w:rPr>
          <w:b/>
          <w:i/>
        </w:rPr>
        <w:t xml:space="preserve">ction, data extraction </w:t>
      </w:r>
    </w:p>
    <w:p w14:paraId="4868127A" w14:textId="2E29097D" w:rsidR="00B5678F" w:rsidRPr="00581847" w:rsidRDefault="00827E36" w:rsidP="005260AD">
      <w:pPr>
        <w:spacing w:line="480" w:lineRule="auto"/>
        <w:jc w:val="both"/>
      </w:pPr>
      <w:r w:rsidRPr="00581847">
        <w:t>Titles and abstracts</w:t>
      </w:r>
      <w:r w:rsidR="00A30867" w:rsidRPr="00581847">
        <w:t xml:space="preserve"> ide</w:t>
      </w:r>
      <w:r w:rsidR="00D34003" w:rsidRPr="00581847">
        <w:t xml:space="preserve">ntified through searches </w:t>
      </w:r>
      <w:r w:rsidRPr="00581847">
        <w:t>were s</w:t>
      </w:r>
      <w:r w:rsidR="00CC4DCC" w:rsidRPr="00581847">
        <w:t>creened</w:t>
      </w:r>
      <w:r w:rsidRPr="00581847">
        <w:t xml:space="preserve"> for relevance by two</w:t>
      </w:r>
      <w:r w:rsidR="00B2171F" w:rsidRPr="00581847">
        <w:t xml:space="preserve"> of three</w:t>
      </w:r>
      <w:r w:rsidRPr="00581847">
        <w:t xml:space="preserve"> reviewers</w:t>
      </w:r>
      <w:r w:rsidR="00B2171F" w:rsidRPr="00581847">
        <w:t xml:space="preserve"> independently</w:t>
      </w:r>
      <w:r w:rsidR="002C24C2" w:rsidRPr="00581847">
        <w:t xml:space="preserve"> (CU, </w:t>
      </w:r>
      <w:r w:rsidR="00FA44DC" w:rsidRPr="00581847">
        <w:t>JC</w:t>
      </w:r>
      <w:r w:rsidR="00822D00" w:rsidRPr="00581847">
        <w:t xml:space="preserve">, or </w:t>
      </w:r>
      <w:r w:rsidR="00FA44DC" w:rsidRPr="00581847">
        <w:t>FP</w:t>
      </w:r>
      <w:r w:rsidR="005260AD" w:rsidRPr="00581847">
        <w:t xml:space="preserve">). </w:t>
      </w:r>
      <w:r w:rsidR="0015738E" w:rsidRPr="00581847">
        <w:t>F</w:t>
      </w:r>
      <w:r w:rsidRPr="00581847">
        <w:t xml:space="preserve">ull text </w:t>
      </w:r>
      <w:r w:rsidR="005260AD" w:rsidRPr="00581847">
        <w:t xml:space="preserve">of potentially relevant </w:t>
      </w:r>
      <w:r w:rsidRPr="00581847">
        <w:t>articles</w:t>
      </w:r>
      <w:r w:rsidR="005260AD" w:rsidRPr="00581847">
        <w:t xml:space="preserve"> were</w:t>
      </w:r>
      <w:r w:rsidR="006D1E95" w:rsidRPr="00581847">
        <w:t xml:space="preserve"> r</w:t>
      </w:r>
      <w:r w:rsidRPr="00581847">
        <w:t xml:space="preserve">etrieved </w:t>
      </w:r>
      <w:r w:rsidR="005260AD" w:rsidRPr="00581847">
        <w:t>and assessed for eligibility</w:t>
      </w:r>
      <w:r w:rsidRPr="00581847">
        <w:t xml:space="preserve">. </w:t>
      </w:r>
      <w:r w:rsidR="005260AD" w:rsidRPr="00581847">
        <w:t xml:space="preserve">Two of </w:t>
      </w:r>
      <w:r w:rsidR="0015738E" w:rsidRPr="00581847">
        <w:t xml:space="preserve">four </w:t>
      </w:r>
      <w:r w:rsidR="005260AD" w:rsidRPr="00581847">
        <w:t>researchers (PH, CU, JC</w:t>
      </w:r>
      <w:r w:rsidR="0015738E" w:rsidRPr="00581847">
        <w:t xml:space="preserve"> or FP</w:t>
      </w:r>
      <w:r w:rsidR="005260AD" w:rsidRPr="00581847">
        <w:t>) independently extracted data into an online data extraction form.</w:t>
      </w:r>
      <w:r w:rsidR="005C763C" w:rsidRPr="00581847">
        <w:fldChar w:fldCharType="begin"/>
      </w:r>
      <w:r w:rsidR="005C763C" w:rsidRPr="00581847">
        <w:instrText xml:space="preserve"> ADDIN EN.CITE &lt;EndNote&gt;&lt;Cite ExcludeAuth="1" ExcludeYear="1"&gt;&lt;Author&gt;Liu&lt;/Author&gt;&lt;Year&gt;2017&lt;/Year&gt;&lt;RecNum&gt;13&lt;/RecNum&gt;&lt;DisplayText&gt;[13]&lt;/DisplayText&gt;&lt;record&gt;&lt;rec-number&gt;13&lt;/rec-number&gt;&lt;foreign-keys&gt;&lt;key app="EN" db-id="pvxsd52ec9tfp7esev6xtr2gtwravtt5rafd" timestamp="1547228248"&gt;13&lt;/key&gt;&lt;/foreign-keys&gt;&lt;ref-type name="Journal Article"&gt;17&lt;/ref-type&gt;&lt;contributors&gt;&lt;authors&gt;&lt;author&gt;Liu, Qianqian&lt;/author&gt;&lt;author&gt;Li, Wenzhang&lt;/author&gt;&lt;author&gt;Xue, Miao&lt;/author&gt;&lt;author&gt;Chen, Yunfeng&lt;/author&gt;&lt;author&gt;Du, Xinmiao&lt;/author&gt;&lt;author&gt;Wang, Chengdi&lt;/author&gt;&lt;author&gt;Han, Lina&lt;/author&gt;&lt;author&gt;Tang, Yin&lt;/author&gt;&lt;author&gt;Feng, Yulin&lt;/author&gt;&lt;author&gt;Tao, Chuanmin&lt;/author&gt;&lt;author&gt;He, Jian-Qing&lt;/author&gt;&lt;/authors&gt;&lt;/contributors&gt;&lt;titles&gt;&lt;title&gt;Diabetes mellitus and the risk of multidrug resistant tuberculosis: a meta-analysis&lt;/title&gt;&lt;secondary-title&gt;Scientific reports&lt;/secondary-title&gt;&lt;/titles&gt;&lt;periodical&gt;&lt;full-title&gt;Scientific reports&lt;/full-title&gt;&lt;/periodical&gt;&lt;pages&gt;1090-1090&lt;/pages&gt;&lt;volume&gt;7&lt;/volume&gt;&lt;number&gt;1&lt;/number&gt;&lt;dates&gt;&lt;year&gt;2017&lt;/year&gt;&lt;/dates&gt;&lt;publisher&gt;Nature Publishing Group UK&lt;/publisher&gt;&lt;isbn&gt;2045-2322&lt;/isbn&gt;&lt;accession-num&gt;28439071&lt;/accession-num&gt;&lt;urls&gt;&lt;related-urls&gt;&lt;url&gt;https://www.ncbi.nlm.nih.gov/pubmed/28439071&lt;/url&gt;&lt;url&gt;https://www.ncbi.nlm.nih.gov/pmc/PMC5430797/&lt;/url&gt;&lt;/related-urls&gt;&lt;/urls&gt;&lt;electronic-resource-num&gt;10.1038/s41598-017-01213-5&lt;/electronic-resource-num&gt;&lt;remote-database-name&gt;PubMed&lt;/remote-database-name&gt;&lt;/record&gt;&lt;/Cite&gt;&lt;/EndNote&gt;</w:instrText>
      </w:r>
      <w:r w:rsidR="005C763C" w:rsidRPr="00581847">
        <w:fldChar w:fldCharType="separate"/>
      </w:r>
      <w:r w:rsidR="005C763C" w:rsidRPr="00581847">
        <w:rPr>
          <w:noProof/>
        </w:rPr>
        <w:t>[13]</w:t>
      </w:r>
      <w:r w:rsidR="005C763C" w:rsidRPr="00581847">
        <w:fldChar w:fldCharType="end"/>
      </w:r>
      <w:r w:rsidR="005260AD" w:rsidRPr="00581847">
        <w:t xml:space="preserve"> </w:t>
      </w:r>
      <w:r w:rsidR="004412AF" w:rsidRPr="00581847">
        <w:t>Native language r</w:t>
      </w:r>
      <w:r w:rsidR="006F49E0" w:rsidRPr="00581847">
        <w:t xml:space="preserve">esearchers assisted in eligibility assessment and data extraction of non-English language papers. </w:t>
      </w:r>
      <w:r w:rsidR="005260AD" w:rsidRPr="00581847">
        <w:t>Data extracted included study characteristics (study type, study period, country of the study, type of TB, TB/DM diagnosis definition, language, exclusion criteria, and TB treatment regimen), baseline participant characteristics (age, sex, body mass index (BMI) or related measures, fasting blood glucose (FBG) or related measures, HIV status, new TB cases, TB/DM history, TB type, culture positivity, new DM cases, and hypertension status),</w:t>
      </w:r>
      <w:r w:rsidR="00BC7661" w:rsidRPr="00581847">
        <w:t xml:space="preserve"> </w:t>
      </w:r>
      <w:r w:rsidR="005260AD" w:rsidRPr="00581847">
        <w:t>potential confounders measured or adjusted for.</w:t>
      </w:r>
      <w:r w:rsidR="005C763C" w:rsidRPr="00581847">
        <w:fldChar w:fldCharType="begin"/>
      </w:r>
      <w:r w:rsidR="005C763C" w:rsidRPr="00581847">
        <w:instrText xml:space="preserve"> ADDIN EN.CITE &lt;EndNote&gt;&lt;Cite ExcludeYear="1"&gt;&lt;Author&gt;Wells&lt;/Author&gt;&lt;RecNum&gt;16&lt;/RecNum&gt;&lt;DisplayText&gt;[15]&lt;/DisplayText&gt;&lt;record&gt;&lt;rec-number&gt;16&lt;/rec-number&gt;&lt;foreign-keys&gt;&lt;key app="EN" db-id="pvxsd52ec9tfp7esev6xtr2gtwravtt5rafd" timestamp="1547228265"&gt;16&lt;/key&gt;&lt;/foreign-keys&gt;&lt;ref-type name="Electronic Article"&gt;43&lt;/ref-type&gt;&lt;contributors&gt;&lt;authors&gt;&lt;author&gt;Wells, G. A. &lt;/author&gt;&lt;author&gt;Shea, B. &lt;/author&gt;&lt;author&gt;O&amp;apos;Connell, D. &lt;/author&gt;&lt;author&gt;Peterson, J.  &lt;/author&gt;&lt;author&gt;Welch, V. &lt;/author&gt;&lt;author&gt;Losos, M. &lt;/author&gt;&lt;author&gt;Tugwell, P. &lt;/author&gt;&lt;/authors&gt;&lt;/contributors&gt;&lt;titles&gt;&lt;title&gt;The Newcastle-Ottawa Scale (NOS) for assessing the quality of nonrandomised studies in meta-analyses&lt;/title&gt;&lt;/titles&gt;&lt;dates&gt;&lt;/dates&gt;&lt;urls&gt;&lt;related-urls&gt;&lt;url&gt;http://www.ohri.ca/programs/clinical_epidemiology/nosgen.pdf&lt;/url&gt;&lt;/related-urls&gt;&lt;/urls&gt;&lt;custom2&gt;August 10 2016&lt;/custom2&gt;&lt;/record&gt;&lt;/Cite&gt;&lt;/EndNote&gt;</w:instrText>
      </w:r>
      <w:r w:rsidR="005C763C" w:rsidRPr="00581847">
        <w:fldChar w:fldCharType="separate"/>
      </w:r>
      <w:r w:rsidR="005C763C" w:rsidRPr="00581847">
        <w:rPr>
          <w:noProof/>
        </w:rPr>
        <w:t>[15]</w:t>
      </w:r>
      <w:r w:rsidR="005C763C" w:rsidRPr="00581847">
        <w:fldChar w:fldCharType="end"/>
      </w:r>
      <w:r w:rsidR="005260AD" w:rsidRPr="00581847">
        <w:t xml:space="preserve"> Any discrepancies identified in data extraction were adjudicated by a third researcher (JC or FP). </w:t>
      </w:r>
    </w:p>
    <w:p w14:paraId="5B999F45" w14:textId="77777777" w:rsidR="005260AD" w:rsidRPr="00581847" w:rsidRDefault="00B5678F" w:rsidP="005260AD">
      <w:pPr>
        <w:spacing w:line="480" w:lineRule="auto"/>
        <w:jc w:val="both"/>
      </w:pPr>
      <w:r w:rsidRPr="00581847">
        <w:t xml:space="preserve">Where data was not available in publications we contacted study authors to provide more detailed information, out of </w:t>
      </w:r>
      <w:r w:rsidR="006E1206" w:rsidRPr="00581847">
        <w:t>33</w:t>
      </w:r>
      <w:r w:rsidRPr="00581847">
        <w:t xml:space="preserve"> authors contacted seven replied.</w:t>
      </w:r>
      <w:r w:rsidR="00740571" w:rsidRPr="00581847">
        <w:t xml:space="preserve"> </w:t>
      </w:r>
    </w:p>
    <w:p w14:paraId="2F8008D0" w14:textId="77777777" w:rsidR="00827E36" w:rsidRPr="00581847" w:rsidRDefault="002335A5" w:rsidP="00300717">
      <w:pPr>
        <w:spacing w:line="480" w:lineRule="auto"/>
        <w:jc w:val="both"/>
        <w:rPr>
          <w:b/>
          <w:i/>
        </w:rPr>
      </w:pPr>
      <w:r w:rsidRPr="00581847">
        <w:rPr>
          <w:b/>
          <w:i/>
        </w:rPr>
        <w:t>S</w:t>
      </w:r>
      <w:r w:rsidR="00827E36" w:rsidRPr="00581847">
        <w:rPr>
          <w:b/>
          <w:i/>
        </w:rPr>
        <w:t>tatistical analysis</w:t>
      </w:r>
    </w:p>
    <w:p w14:paraId="5DDED8DF" w14:textId="0C89386B" w:rsidR="00C67242" w:rsidRPr="00581847" w:rsidRDefault="002753E7" w:rsidP="00C67242">
      <w:pPr>
        <w:spacing w:line="480" w:lineRule="auto"/>
        <w:jc w:val="both"/>
      </w:pPr>
      <w:r w:rsidRPr="00581847">
        <w:lastRenderedPageBreak/>
        <w:t>We pooled studies statistically</w:t>
      </w:r>
      <w:r w:rsidR="00775B1C" w:rsidRPr="00581847">
        <w:t xml:space="preserve"> aiming </w:t>
      </w:r>
      <w:r w:rsidRPr="00581847">
        <w:t>to summarise conflicting evidence</w:t>
      </w:r>
      <w:r w:rsidR="00775B1C" w:rsidRPr="00581847">
        <w:t>.</w:t>
      </w:r>
      <w:r w:rsidRPr="00581847">
        <w:t xml:space="preserve"> </w:t>
      </w:r>
      <w:r w:rsidR="008F0E78" w:rsidRPr="00581847">
        <w:t>Random effects meta-analysis, which allows for a distribution of true effect sizes, was chosen due to the likely clinical heterogeneity between the studies included.</w:t>
      </w:r>
      <w:r w:rsidR="00E83D25" w:rsidRPr="00581847">
        <w:t xml:space="preserve"> We c</w:t>
      </w:r>
      <w:r w:rsidR="00F30DE3" w:rsidRPr="00581847">
        <w:t xml:space="preserve">onducted meta-analyses for death, </w:t>
      </w:r>
      <w:r w:rsidR="005260AD" w:rsidRPr="00581847">
        <w:t>treatment failure</w:t>
      </w:r>
      <w:r w:rsidR="00082995" w:rsidRPr="00581847">
        <w:t>,</w:t>
      </w:r>
      <w:r w:rsidR="005260AD" w:rsidRPr="00581847">
        <w:t xml:space="preserve"> </w:t>
      </w:r>
      <w:r w:rsidRPr="00581847">
        <w:t>relapse</w:t>
      </w:r>
      <w:r w:rsidR="00F30DE3" w:rsidRPr="00581847">
        <w:t xml:space="preserve">, </w:t>
      </w:r>
      <w:r w:rsidRPr="00581847">
        <w:t>presence of MDR</w:t>
      </w:r>
      <w:r w:rsidR="00775B1C" w:rsidRPr="00581847">
        <w:t>-</w:t>
      </w:r>
      <w:r w:rsidRPr="00581847">
        <w:t>TB</w:t>
      </w:r>
      <w:r w:rsidR="00F30DE3" w:rsidRPr="00581847">
        <w:t xml:space="preserve">, and sputum </w:t>
      </w:r>
      <w:r w:rsidR="00082995" w:rsidRPr="00581847">
        <w:t xml:space="preserve">culture </w:t>
      </w:r>
      <w:r w:rsidR="00F30DE3" w:rsidRPr="00581847">
        <w:t>conversion at two/three month</w:t>
      </w:r>
      <w:r w:rsidRPr="00581847">
        <w:t xml:space="preserve"> s</w:t>
      </w:r>
      <w:r w:rsidR="00F30DE3" w:rsidRPr="00581847">
        <w:t>eparately. We also combined death</w:t>
      </w:r>
      <w:r w:rsidRPr="00581847">
        <w:t xml:space="preserve"> and treatment failure as a single outcome</w:t>
      </w:r>
      <w:r w:rsidR="00F30DE3" w:rsidRPr="00581847">
        <w:t xml:space="preserve"> in meta-analysis</w:t>
      </w:r>
      <w:r w:rsidRPr="00581847">
        <w:t xml:space="preserve"> since death is a “competing risk” for treatment failure</w:t>
      </w:r>
      <w:r w:rsidR="00E83D25" w:rsidRPr="00581847">
        <w:t>.</w:t>
      </w:r>
      <w:r w:rsidR="00113A9E" w:rsidRPr="00581847">
        <w:t xml:space="preserve"> </w:t>
      </w:r>
      <w:r w:rsidR="00C67242" w:rsidRPr="00581847">
        <w:t>All statistical analyses were conducted in Stata 15.</w:t>
      </w:r>
      <w:r w:rsidR="005C763C" w:rsidRPr="00581847">
        <w:fldChar w:fldCharType="begin"/>
      </w:r>
      <w:r w:rsidR="005C763C" w:rsidRPr="00581847">
        <w:instrText xml:space="preserve"> ADDIN EN.CITE &lt;EndNote&gt;&lt;Cite&gt;&lt;Author&gt;StataCorp&lt;/Author&gt;&lt;Year&gt;2011&lt;/Year&gt;&lt;RecNum&gt;17&lt;/RecNum&gt;&lt;DisplayText&gt;[16]&lt;/DisplayText&gt;&lt;record&gt;&lt;rec-number&gt;17&lt;/rec-number&gt;&lt;foreign-keys&gt;&lt;key app="EN" db-id="pvxsd52ec9tfp7esev6xtr2gtwravtt5rafd" timestamp="1547228269"&gt;17&lt;/key&gt;&lt;/foreign-keys&gt;&lt;ref-type name="Computer Program"&gt;9&lt;/ref-type&gt;&lt;contributors&gt;&lt;authors&gt;&lt;author&gt;StataCorp&lt;/author&gt;&lt;/authors&gt;&lt;/contributors&gt;&lt;titles&gt;&lt;title&gt;Stata Statistical Software: Release 12. College Station, TX: StataCorp LP.&lt;/title&gt;&lt;/titles&gt;&lt;dates&gt;&lt;year&gt;2011&lt;/year&gt;&lt;/dates&gt;&lt;urls&gt;&lt;/urls&gt;&lt;/record&gt;&lt;/Cite&gt;&lt;/EndNote&gt;</w:instrText>
      </w:r>
      <w:r w:rsidR="005C763C" w:rsidRPr="00581847">
        <w:fldChar w:fldCharType="separate"/>
      </w:r>
      <w:r w:rsidR="005C763C" w:rsidRPr="00581847">
        <w:rPr>
          <w:noProof/>
        </w:rPr>
        <w:t>[16]</w:t>
      </w:r>
      <w:r w:rsidR="005C763C" w:rsidRPr="00581847">
        <w:fldChar w:fldCharType="end"/>
      </w:r>
    </w:p>
    <w:p w14:paraId="4932BD86" w14:textId="2098D080" w:rsidR="000D1921" w:rsidRPr="00581847" w:rsidRDefault="000D1921" w:rsidP="00300717">
      <w:pPr>
        <w:spacing w:line="480" w:lineRule="auto"/>
        <w:jc w:val="both"/>
        <w:rPr>
          <w:b/>
          <w:i/>
        </w:rPr>
      </w:pPr>
      <w:r w:rsidRPr="00581847">
        <w:rPr>
          <w:b/>
          <w:i/>
        </w:rPr>
        <w:t>Sub-group analyses</w:t>
      </w:r>
      <w:r w:rsidR="00777AC7" w:rsidRPr="00581847">
        <w:rPr>
          <w:b/>
          <w:i/>
        </w:rPr>
        <w:t>, sensitivity analyses</w:t>
      </w:r>
      <w:r w:rsidR="00A237D2" w:rsidRPr="00581847">
        <w:rPr>
          <w:b/>
          <w:i/>
        </w:rPr>
        <w:t>,</w:t>
      </w:r>
      <w:r w:rsidRPr="00581847">
        <w:rPr>
          <w:b/>
          <w:i/>
        </w:rPr>
        <w:t xml:space="preserve"> and </w:t>
      </w:r>
      <w:r w:rsidR="00ED01CB" w:rsidRPr="00581847">
        <w:rPr>
          <w:b/>
          <w:i/>
        </w:rPr>
        <w:t>meta</w:t>
      </w:r>
      <w:r w:rsidRPr="00581847">
        <w:rPr>
          <w:b/>
          <w:i/>
        </w:rPr>
        <w:t>-regression</w:t>
      </w:r>
      <w:r w:rsidR="0014633D" w:rsidRPr="00581847">
        <w:rPr>
          <w:b/>
          <w:i/>
        </w:rPr>
        <w:t xml:space="preserve"> </w:t>
      </w:r>
    </w:p>
    <w:p w14:paraId="3A9DA7B4" w14:textId="1B6F8CAB" w:rsidR="00ED01CB" w:rsidRPr="00581847" w:rsidRDefault="006F49E0" w:rsidP="00300717">
      <w:pPr>
        <w:spacing w:line="480" w:lineRule="auto"/>
        <w:jc w:val="both"/>
      </w:pPr>
      <w:r w:rsidRPr="00581847">
        <w:t xml:space="preserve">Heterogeneity of effect estimates was assessed using the </w:t>
      </w:r>
      <w:r w:rsidRPr="00581847">
        <w:rPr>
          <w:i/>
        </w:rPr>
        <w:t>I</w:t>
      </w:r>
      <w:r w:rsidRPr="00581847">
        <w:rPr>
          <w:i/>
          <w:vertAlign w:val="superscript"/>
        </w:rPr>
        <w:t>2</w:t>
      </w:r>
      <w:r w:rsidRPr="00581847">
        <w:t xml:space="preserve"> statistic. </w:t>
      </w:r>
      <w:r w:rsidR="005458F0" w:rsidRPr="00581847">
        <w:t>We</w:t>
      </w:r>
      <w:r w:rsidR="008F0E78" w:rsidRPr="00581847">
        <w:t xml:space="preserve"> performed meta-regression to explore </w:t>
      </w:r>
      <w:r w:rsidR="00F3735E" w:rsidRPr="00581847">
        <w:t xml:space="preserve">the </w:t>
      </w:r>
      <w:r w:rsidR="008F0E78" w:rsidRPr="00581847">
        <w:t xml:space="preserve">effects of </w:t>
      </w:r>
      <w:r w:rsidR="00F3735E" w:rsidRPr="00581847">
        <w:t xml:space="preserve">the following </w:t>
      </w:r>
      <w:r w:rsidR="003C79A3" w:rsidRPr="00581847">
        <w:t xml:space="preserve">pre-specified </w:t>
      </w:r>
      <w:r w:rsidR="008F0E78" w:rsidRPr="00581847">
        <w:t>variables that might explain heterogeneity</w:t>
      </w:r>
      <w:r w:rsidR="00ED01CB" w:rsidRPr="00581847">
        <w:t>;</w:t>
      </w:r>
      <w:r w:rsidR="008F0E78" w:rsidRPr="00581847">
        <w:t xml:space="preserve"> </w:t>
      </w:r>
      <w:r w:rsidR="00ED01CB" w:rsidRPr="00581847">
        <w:t xml:space="preserve"> </w:t>
      </w:r>
      <w:r w:rsidR="008F0E78" w:rsidRPr="00581847">
        <w:t>income level of study country</w:t>
      </w:r>
      <w:r w:rsidR="00B36DCB" w:rsidRPr="00581847">
        <w:t xml:space="preserve"> (low</w:t>
      </w:r>
      <w:r w:rsidR="00113A9E" w:rsidRPr="00581847">
        <w:t xml:space="preserve"> and middle versus</w:t>
      </w:r>
      <w:r w:rsidR="00B36DCB" w:rsidRPr="00581847">
        <w:t xml:space="preserve"> high)</w:t>
      </w:r>
      <w:r w:rsidR="008F0E78" w:rsidRPr="00581847">
        <w:t>,</w:t>
      </w:r>
      <w:r w:rsidR="005C763C" w:rsidRPr="00581847">
        <w:fldChar w:fldCharType="begin"/>
      </w:r>
      <w:r w:rsidR="005C763C" w:rsidRPr="00581847">
        <w:instrText xml:space="preserve"> ADDIN EN.CITE &lt;EndNote&gt;&lt;Cite ExcludeAuth="1"&gt;&lt;Year&gt;2017&lt;/Year&gt;&lt;RecNum&gt;18&lt;/RecNum&gt;&lt;DisplayText&gt;[17]&lt;/DisplayText&gt;&lt;record&gt;&lt;rec-number&gt;18&lt;/rec-number&gt;&lt;foreign-keys&gt;&lt;key app="EN" db-id="pvxsd52ec9tfp7esev6xtr2gtwravtt5rafd" timestamp="1547228274"&gt;18&lt;/key&gt;&lt;/foreign-keys&gt;&lt;ref-type name="Online Database"&gt;45&lt;/ref-type&gt;&lt;contributors&gt;&lt;/contributors&gt;&lt;titles&gt;&lt;title&gt;World Bank Analytical Classifications&lt;/title&gt;&lt;/titles&gt;&lt;dates&gt;&lt;year&gt;2017&lt;/year&gt;&lt;/dates&gt;&lt;urls&gt;&lt;related-urls&gt;&lt;url&gt;https://datahelpdesk.worldbank.org/knowledgebase/articles/906519-world-bank-country-and-lending-groups&lt;/url&gt;&lt;/related-urls&gt;&lt;/urls&gt;&lt;remote-database-provider&gt;World Bank&lt;/remote-database-provider&gt;&lt;/record&gt;&lt;/Cite&gt;&lt;/EndNote&gt;</w:instrText>
      </w:r>
      <w:r w:rsidR="005C763C" w:rsidRPr="00581847">
        <w:fldChar w:fldCharType="separate"/>
      </w:r>
      <w:r w:rsidR="005C763C" w:rsidRPr="00581847">
        <w:rPr>
          <w:noProof/>
        </w:rPr>
        <w:t>[17]</w:t>
      </w:r>
      <w:r w:rsidR="005C763C" w:rsidRPr="00581847">
        <w:fldChar w:fldCharType="end"/>
      </w:r>
      <w:r w:rsidR="008F0E78" w:rsidRPr="00581847">
        <w:t xml:space="preserve"> method of </w:t>
      </w:r>
      <w:r w:rsidRPr="00581847">
        <w:t xml:space="preserve">exposure </w:t>
      </w:r>
      <w:r w:rsidR="00F3735E" w:rsidRPr="00581847">
        <w:t>ascertainment (</w:t>
      </w:r>
      <w:r w:rsidR="008F0E78" w:rsidRPr="00581847">
        <w:t xml:space="preserve">DM </w:t>
      </w:r>
      <w:r w:rsidR="00F3735E" w:rsidRPr="00581847">
        <w:t xml:space="preserve">defined using </w:t>
      </w:r>
      <w:r w:rsidR="008F0E78" w:rsidRPr="00581847">
        <w:t xml:space="preserve">glucose or </w:t>
      </w:r>
      <w:r w:rsidR="00F56DCD" w:rsidRPr="00581847">
        <w:t>glycated haemoglobin (</w:t>
      </w:r>
      <w:r w:rsidR="008F0E78" w:rsidRPr="00581847">
        <w:t>HbA1c</w:t>
      </w:r>
      <w:r w:rsidR="00F56DCD" w:rsidRPr="00581847">
        <w:t>)</w:t>
      </w:r>
      <w:r w:rsidR="008F0E78" w:rsidRPr="00581847">
        <w:t xml:space="preserve"> test versus self-report or medical records</w:t>
      </w:r>
      <w:r w:rsidR="00ED2F15" w:rsidRPr="00581847">
        <w:t xml:space="preserve"> or not reported</w:t>
      </w:r>
      <w:r w:rsidR="00ED01CB" w:rsidRPr="00581847">
        <w:t xml:space="preserve">) and </w:t>
      </w:r>
      <w:r w:rsidR="008F0E78" w:rsidRPr="00581847">
        <w:t>adjustment for confounding (none</w:t>
      </w:r>
      <w:r w:rsidR="0015738E" w:rsidRPr="00581847">
        <w:t xml:space="preserve"> or </w:t>
      </w:r>
      <w:r w:rsidR="008F0E78" w:rsidRPr="00581847">
        <w:t xml:space="preserve">any). </w:t>
      </w:r>
    </w:p>
    <w:p w14:paraId="4D377F0E" w14:textId="77777777" w:rsidR="00EC5D54" w:rsidRPr="00581847" w:rsidRDefault="006E1206" w:rsidP="00300717">
      <w:pPr>
        <w:spacing w:line="480" w:lineRule="auto"/>
        <w:jc w:val="both"/>
      </w:pPr>
      <w:r w:rsidRPr="00581847">
        <w:t xml:space="preserve">We were aware of </w:t>
      </w:r>
      <w:r w:rsidR="00777AC7" w:rsidRPr="00581847">
        <w:t>some</w:t>
      </w:r>
      <w:r w:rsidRPr="00581847">
        <w:t xml:space="preserve"> potential</w:t>
      </w:r>
      <w:r w:rsidR="00777AC7" w:rsidRPr="00581847">
        <w:t>ly</w:t>
      </w:r>
      <w:r w:rsidRPr="00581847">
        <w:t xml:space="preserve"> overlapping studies (i.e. study sample draw</w:t>
      </w:r>
      <w:r w:rsidR="00C10F5D" w:rsidRPr="00581847">
        <w:t>n</w:t>
      </w:r>
      <w:r w:rsidRPr="00581847">
        <w:t xml:space="preserve"> from the same dataset within overlapping time period</w:t>
      </w:r>
      <w:r w:rsidR="00777AC7" w:rsidRPr="00581847">
        <w:t>s</w:t>
      </w:r>
      <w:r w:rsidRPr="00581847">
        <w:t xml:space="preserve">), thus some sensitivity analyses were performed by removing these potential </w:t>
      </w:r>
      <w:r w:rsidR="0014633D" w:rsidRPr="00581847">
        <w:t>overlapping</w:t>
      </w:r>
      <w:r w:rsidRPr="00581847">
        <w:t xml:space="preserve"> studies, but results were very similar to the main findings</w:t>
      </w:r>
      <w:r w:rsidR="00EE770F" w:rsidRPr="00581847">
        <w:t xml:space="preserve"> (results not shown)</w:t>
      </w:r>
      <w:r w:rsidRPr="00581847">
        <w:t xml:space="preserve">. </w:t>
      </w:r>
    </w:p>
    <w:p w14:paraId="65120DAE" w14:textId="676794DB" w:rsidR="00827E36" w:rsidRPr="00581847" w:rsidRDefault="00827E36" w:rsidP="00300717">
      <w:pPr>
        <w:spacing w:line="480" w:lineRule="auto"/>
        <w:jc w:val="both"/>
      </w:pPr>
      <w:r w:rsidRPr="00581847">
        <w:t>Publication bias was assessed using Begg</w:t>
      </w:r>
      <w:r w:rsidR="00073C2F" w:rsidRPr="00581847">
        <w:t>’</w:t>
      </w:r>
      <w:r w:rsidRPr="00581847">
        <w:t>s funnel plot by plotting the estimates of e</w:t>
      </w:r>
      <w:r w:rsidR="00323980" w:rsidRPr="00581847">
        <w:t xml:space="preserve">ffect against standard errors. </w:t>
      </w:r>
      <w:r w:rsidR="00697F53" w:rsidRPr="00581847">
        <w:t xml:space="preserve">Where potential publication bias was identified, </w:t>
      </w:r>
      <w:r w:rsidR="0052481C" w:rsidRPr="00581847">
        <w:t>c</w:t>
      </w:r>
      <w:r w:rsidR="00697F53" w:rsidRPr="00581847">
        <w:t>umulative meta-analysis was used to assess the individual influence of each study contributing to the pooled assessment of the association</w:t>
      </w:r>
      <w:r w:rsidR="0052481C" w:rsidRPr="00581847">
        <w:t>.</w:t>
      </w:r>
      <w:r w:rsidR="00697F53" w:rsidRPr="00581847">
        <w:t xml:space="preserve"> </w:t>
      </w:r>
    </w:p>
    <w:p w14:paraId="00A3C500" w14:textId="77777777" w:rsidR="00BC7661" w:rsidRPr="00581847" w:rsidRDefault="00BC7661" w:rsidP="00BC7661">
      <w:pPr>
        <w:spacing w:line="480" w:lineRule="auto"/>
        <w:jc w:val="both"/>
        <w:rPr>
          <w:b/>
          <w:i/>
        </w:rPr>
      </w:pPr>
      <w:r w:rsidRPr="00581847">
        <w:rPr>
          <w:b/>
          <w:i/>
        </w:rPr>
        <w:t>Population Attributable Risk (PAR)</w:t>
      </w:r>
    </w:p>
    <w:p w14:paraId="25C93CFC" w14:textId="4D41801A" w:rsidR="00BC7661" w:rsidRPr="00581847" w:rsidRDefault="00BC7661" w:rsidP="00BC7661">
      <w:pPr>
        <w:spacing w:line="480" w:lineRule="auto"/>
        <w:jc w:val="both"/>
      </w:pPr>
      <w:r w:rsidRPr="00581847">
        <w:t>We calculated the PAR of TB death associated with DM using the standard Levin’s formula.</w:t>
      </w:r>
      <w:r w:rsidR="005C763C" w:rsidRPr="00581847">
        <w:fldChar w:fldCharType="begin"/>
      </w:r>
      <w:r w:rsidR="005C763C" w:rsidRPr="00581847">
        <w:instrText xml:space="preserve"> ADDIN EN.CITE &lt;EndNote&gt;&lt;Cite&gt;&lt;Author&gt;ML&lt;/Author&gt;&lt;Year&gt;1953&lt;/Year&gt;&lt;RecNum&gt;19&lt;/RecNum&gt;&lt;DisplayText&gt;[18]&lt;/DisplayText&gt;&lt;record&gt;&lt;rec-number&gt;19&lt;/rec-number&gt;&lt;foreign-keys&gt;&lt;key app="EN" db-id="pvxsd52ec9tfp7esev6xtr2gtwravtt5rafd" timestamp="1547228278"&gt;19&lt;/key&gt;&lt;/foreign-keys&gt;&lt;ref-type name="Journal Article"&gt;17&lt;/ref-type&gt;&lt;contributors&gt;&lt;authors&gt;&lt;author&gt;Levin ML &lt;/author&gt;&lt;/authors&gt;&lt;/contributors&gt;&lt;titles&gt;&lt;title&gt;The occurrence of lung cancer in man.&lt;/title&gt;&lt;secondary-title&gt;Acta Unio Int Contra Cancrum&lt;/secondary-title&gt;&lt;/titles&gt;&lt;periodical&gt;&lt;full-title&gt;Acta Unio Int Contra Cancrum&lt;/full-title&gt;&lt;/periodical&gt;&lt;pages&gt;531-41&lt;/pages&gt;&lt;volume&gt;9&lt;/volume&gt;&lt;dates&gt;&lt;year&gt;1953&lt;/year&gt;&lt;/dates&gt;&lt;urls&gt;&lt;/urls&gt;&lt;/record&gt;&lt;/Cite&gt;&lt;/EndNote&gt;</w:instrText>
      </w:r>
      <w:r w:rsidR="005C763C" w:rsidRPr="00581847">
        <w:fldChar w:fldCharType="separate"/>
      </w:r>
      <w:r w:rsidR="005C763C" w:rsidRPr="00581847">
        <w:rPr>
          <w:noProof/>
        </w:rPr>
        <w:t>[18]</w:t>
      </w:r>
      <w:r w:rsidR="005C763C" w:rsidRPr="00581847">
        <w:fldChar w:fldCharType="end"/>
      </w:r>
      <w:r w:rsidRPr="00581847">
        <w:t xml:space="preserve"> We estimated that the prevalence of DM in TB patients was 10—40% from TANDEM</w:t>
      </w:r>
      <w:r w:rsidR="005C763C" w:rsidRPr="00581847">
        <w:fldChar w:fldCharType="begin"/>
      </w:r>
      <w:r w:rsidR="005C763C" w:rsidRPr="00581847">
        <w:instrText xml:space="preserve"> ADDIN EN.CITE &lt;EndNote&gt;&lt;Cite&gt;&lt;Author&gt;Alisjahbana B&lt;/Author&gt;&lt;Year&gt;2016&lt;/Year&gt;&lt;RecNum&gt;20&lt;/RecNum&gt;&lt;DisplayText&gt;[19]&lt;/DisplayText&gt;&lt;record&gt;&lt;rec-number&gt;20&lt;/rec-number&gt;&lt;foreign-keys&gt;&lt;key app="EN" db-id="pvxsd52ec9tfp7esev6xtr2gtwravtt5rafd" timestamp="1547228283"&gt;20&lt;/key&gt;&lt;/foreign-keys&gt;&lt;ref-type name="Conference Paper"&gt;47&lt;/ref-type&gt;&lt;contributors&gt;&lt;authors&gt;&lt;author&gt;Alisjahbana B,&lt;/author&gt;&lt;author&gt;Ronacher K, &lt;/author&gt;&lt;author&gt;Ugarte-Gill C, &lt;/author&gt;&lt;author&gt;Riza A, &lt;/author&gt;&lt;author&gt;Grint D, &lt;/author&gt;&lt;author&gt;Critchley J, &lt;/author&gt;&lt;author&gt;Dockrell H, &lt;/author&gt;&lt;author&gt;van Crevel R&lt;/author&gt;&lt;/authors&gt;&lt;/contributors&gt;&lt;titles&gt;&lt;title&gt;Can bi-directional screening for diabetes and tuberculosis efficiently identify cases of co-morbidity? &lt;/title&gt;&lt;secondary-title&gt;47th World Conference on Lung Health of the International Union Against Tuberculosis and Lung Disease (The Union)&lt;/secondary-title&gt;&lt;/titles&gt;&lt;dates&gt;&lt;year&gt;2016&lt;/year&gt;&lt;/dates&gt;&lt;pub-location&gt;Liverpool, UK&lt;/pub-location&gt;&lt;urls&gt;&lt;/urls&gt;&lt;/record&gt;&lt;/Cite&gt;&lt;/EndNote&gt;</w:instrText>
      </w:r>
      <w:r w:rsidR="005C763C" w:rsidRPr="00581847">
        <w:fldChar w:fldCharType="separate"/>
      </w:r>
      <w:r w:rsidR="005C763C" w:rsidRPr="00581847">
        <w:rPr>
          <w:noProof/>
        </w:rPr>
        <w:t>[19]</w:t>
      </w:r>
      <w:r w:rsidR="005C763C" w:rsidRPr="00581847">
        <w:fldChar w:fldCharType="end"/>
      </w:r>
      <w:r w:rsidRPr="00581847">
        <w:t xml:space="preserve"> and other studies</w:t>
      </w:r>
      <w:r w:rsidR="005C763C" w:rsidRPr="00581847">
        <w:fldChar w:fldCharType="begin">
          <w:fldData xml:space="preserve">PEVuZE5vdGU+PENpdGU+PEF1dGhvcj5BYmRlbGJhcnk8L0F1dGhvcj48WWVhcj4yMDE2PC9ZZWFy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</w:fldData>
        </w:fldChar>
      </w:r>
      <w:r w:rsidR="005C763C" w:rsidRPr="00581847">
        <w:instrText xml:space="preserve"> ADDIN EN.CITE </w:instrText>
      </w:r>
      <w:r w:rsidR="005C763C" w:rsidRPr="00581847">
        <w:fldChar w:fldCharType="begin">
          <w:fldData xml:space="preserve">PEVuZE5vdGU+PENpdGU+PEF1dGhvcj5BYmRlbGJhcnk8L0F1dGhvcj48WWVhcj4yMDE2PC9ZZWFy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0, 21]</w:t>
      </w:r>
      <w:r w:rsidR="005C763C" w:rsidRPr="00581847">
        <w:fldChar w:fldCharType="end"/>
      </w:r>
      <w:r w:rsidRPr="00581847">
        <w:t>) and estimated the RR (converted from OR) from the meta-analysis of death.</w:t>
      </w:r>
    </w:p>
    <w:p w14:paraId="34355AED" w14:textId="77777777" w:rsidR="00A71D16" w:rsidRPr="00581847" w:rsidRDefault="00A71D16" w:rsidP="00A71D16">
      <w:pPr>
        <w:spacing w:line="480" w:lineRule="auto"/>
        <w:jc w:val="both"/>
        <w:rPr>
          <w:b/>
          <w:i/>
        </w:rPr>
      </w:pPr>
      <w:r w:rsidRPr="00581847">
        <w:rPr>
          <w:b/>
          <w:i/>
        </w:rPr>
        <w:lastRenderedPageBreak/>
        <w:t>Risk of bias assessment</w:t>
      </w:r>
    </w:p>
    <w:p w14:paraId="7DEE1118" w14:textId="6467146E" w:rsidR="00A71D16" w:rsidRPr="00581847" w:rsidRDefault="00A71D16" w:rsidP="00A71D16">
      <w:pPr>
        <w:spacing w:line="480" w:lineRule="auto"/>
        <w:jc w:val="both"/>
      </w:pPr>
      <w:r w:rsidRPr="00581847">
        <w:t>We used the Newcastle-Ottawa Scale to assess risk of bias for each individual study</w:t>
      </w:r>
      <w:r w:rsidR="00E55F1A" w:rsidRPr="00581847">
        <w:t xml:space="preserve"> (Supplementary Table 1) </w:t>
      </w:r>
      <w:r w:rsidRPr="00581847">
        <w:t>and summarised the strength of the overall body of evidence contributing to each outcome in a Grading of Recommendations, Assessment, Development and Evaluations (GRADE) table.</w:t>
      </w:r>
      <w:r w:rsidR="005C763C" w:rsidRPr="00581847">
        <w:fldChar w:fldCharType="begin"/>
      </w:r>
      <w:r w:rsidR="005C763C" w:rsidRPr="00581847">
        <w:instrText xml:space="preserve"> ADDIN EN.CITE &lt;EndNote&gt;&lt;Cite ExcludeAuth="1" ExcludeYear="1"&gt;&lt;Author&gt;Schünemann H&lt;/Author&gt;&lt;Year&gt;Updated October 2013&lt;/Year&gt;&lt;RecNum&gt;23&lt;/RecNum&gt;&lt;DisplayText&gt;[22]&lt;/DisplayText&gt;&lt;record&gt;&lt;rec-number&gt;23&lt;/rec-number&gt;&lt;foreign-keys&gt;&lt;key app="EN" db-id="pvxsd52ec9tfp7esev6xtr2gtwravtt5rafd" timestamp="1547228299"&gt;23&lt;/key&gt;&lt;/foreign-keys&gt;&lt;ref-type name="Electronic Book"&gt;44&lt;/ref-type&gt;&lt;contributors&gt;&lt;authors&gt;&lt;author&gt;&lt;style face="normal" font="default" size="100%"&gt;Schünemann H, Bro&lt;/style&gt;&lt;style face="normal" font="default" charset="238" size="100%"&gt;żek J, Guyatt G, Oxman A, editors&lt;/style&gt;&lt;/author&gt;&lt;/authors&gt;&lt;/contributors&gt;&lt;titles&gt;&lt;title&gt;GRADE handbook for grading quality of evidence and strength of recommendations&lt;/title&gt;&lt;/titles&gt;&lt;dates&gt;&lt;year&gt;Updated October 2013&lt;/year&gt;&lt;/dates&gt;&lt;publisher&gt;The GRADE Working Group, 2013&lt;/publisher&gt;&lt;urls&gt;&lt;related-urls&gt;&lt;url&gt;guidelinedevelopment.org/handbook&lt;/url&gt;&lt;/related-urls&gt;&lt;/urls&gt;&lt;/record&gt;&lt;/Cite&gt;&lt;/EndNote&gt;</w:instrText>
      </w:r>
      <w:r w:rsidR="005C763C" w:rsidRPr="00581847">
        <w:fldChar w:fldCharType="separate"/>
      </w:r>
      <w:r w:rsidR="005C763C" w:rsidRPr="00581847">
        <w:rPr>
          <w:noProof/>
        </w:rPr>
        <w:t>[22]</w:t>
      </w:r>
      <w:r w:rsidR="005C763C" w:rsidRPr="00581847">
        <w:fldChar w:fldCharType="end"/>
      </w:r>
      <w:r w:rsidRPr="00581847">
        <w:t xml:space="preserve"> </w:t>
      </w:r>
    </w:p>
    <w:p w14:paraId="3112C9DB" w14:textId="77777777" w:rsidR="00B5678F" w:rsidRPr="00581847" w:rsidRDefault="00B5678F">
      <w:pPr>
        <w:rPr>
          <w:b/>
        </w:rPr>
      </w:pPr>
      <w:r w:rsidRPr="00581847">
        <w:rPr>
          <w:b/>
        </w:rPr>
        <w:br w:type="page"/>
      </w:r>
    </w:p>
    <w:p w14:paraId="38D6A9A8" w14:textId="77777777" w:rsidR="00827E36" w:rsidRPr="00581847" w:rsidRDefault="00827E36" w:rsidP="00300717">
      <w:pPr>
        <w:spacing w:line="480" w:lineRule="auto"/>
        <w:jc w:val="both"/>
        <w:rPr>
          <w:b/>
        </w:rPr>
      </w:pPr>
      <w:r w:rsidRPr="00581847">
        <w:rPr>
          <w:b/>
        </w:rPr>
        <w:lastRenderedPageBreak/>
        <w:t>Findings</w:t>
      </w:r>
      <w:r w:rsidR="008B141B" w:rsidRPr="00581847">
        <w:rPr>
          <w:b/>
        </w:rPr>
        <w:t xml:space="preserve"> </w:t>
      </w:r>
    </w:p>
    <w:p w14:paraId="1E37565E" w14:textId="77777777" w:rsidR="00827E36" w:rsidRPr="00581847" w:rsidRDefault="00827E36" w:rsidP="00300717">
      <w:pPr>
        <w:spacing w:line="480" w:lineRule="auto"/>
        <w:jc w:val="both"/>
        <w:rPr>
          <w:b/>
          <w:i/>
        </w:rPr>
      </w:pPr>
      <w:r w:rsidRPr="00581847">
        <w:rPr>
          <w:b/>
          <w:i/>
        </w:rPr>
        <w:t xml:space="preserve">Search results </w:t>
      </w:r>
    </w:p>
    <w:p w14:paraId="4BF920CD" w14:textId="66D275A5" w:rsidR="00FE68AE" w:rsidRPr="00581847" w:rsidRDefault="00BA4991" w:rsidP="00300717">
      <w:pPr>
        <w:spacing w:line="480" w:lineRule="auto"/>
        <w:jc w:val="both"/>
      </w:pPr>
      <w:r w:rsidRPr="00581847">
        <w:t xml:space="preserve">We identified </w:t>
      </w:r>
      <w:r w:rsidR="00B5678F" w:rsidRPr="00581847">
        <w:t>20</w:t>
      </w:r>
      <w:r w:rsidR="008F4EFC" w:rsidRPr="00581847">
        <w:t>,</w:t>
      </w:r>
      <w:r w:rsidR="00B5678F" w:rsidRPr="00581847">
        <w:t xml:space="preserve">455 </w:t>
      </w:r>
      <w:r w:rsidRPr="00581847">
        <w:t>articles (Figure 1);</w:t>
      </w:r>
      <w:r w:rsidR="007D5904" w:rsidRPr="00581847">
        <w:t xml:space="preserve"> </w:t>
      </w:r>
      <w:r w:rsidR="003C10C9" w:rsidRPr="00581847">
        <w:t>after</w:t>
      </w:r>
      <w:r w:rsidR="007D5904" w:rsidRPr="00581847">
        <w:t xml:space="preserve"> screening, we included </w:t>
      </w:r>
      <w:r w:rsidR="00ED01CB" w:rsidRPr="00581847">
        <w:t>10</w:t>
      </w:r>
      <w:r w:rsidR="00DC6E08" w:rsidRPr="00581847">
        <w:t>4</w:t>
      </w:r>
      <w:r w:rsidR="00ED01CB" w:rsidRPr="00581847">
        <w:t xml:space="preserve"> publications</w:t>
      </w:r>
      <w:r w:rsidR="00A867EC" w:rsidRPr="00581847">
        <w:t>.</w:t>
      </w:r>
      <w:r w:rsidR="00ED01CB" w:rsidRPr="00581847">
        <w:t xml:space="preserve"> </w:t>
      </w:r>
      <w:r w:rsidR="00A867EC" w:rsidRPr="00581847">
        <w:t>O</w:t>
      </w:r>
      <w:r w:rsidR="005222E5" w:rsidRPr="00581847">
        <w:t>ne publication</w:t>
      </w:r>
      <w:r w:rsidR="005C763C" w:rsidRPr="00581847">
        <w:fldChar w:fldCharType="begin">
          <w:fldData xml:space="preserve">PEVuZE5vdGU+PENpdGU+PEF1dGhvcj5GaXNoZXItSG9jaDwvQXV0aG9yPjxZZWFyPjIwMDg8L1ll
YXI+PFJlY051bT4yNDwvUmVjTnVtPjxEaXNwbGF5VGV4dD5bMjNdPC9EaXNwbGF5VGV4dD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wvRW5kTm90ZT5=
</w:fldData>
        </w:fldChar>
      </w:r>
      <w:r w:rsidR="005C763C" w:rsidRPr="00581847">
        <w:instrText xml:space="preserve"> ADDIN EN.CITE </w:instrText>
      </w:r>
      <w:r w:rsidR="005C763C" w:rsidRPr="00581847">
        <w:fldChar w:fldCharType="begin">
          <w:fldData xml:space="preserve">PEVuZE5vdGU+PENpdGU+PEF1dGhvcj5GaXNoZXItSG9jaDwvQXV0aG9yPjxZZWFyPjIwMDg8L1ll
YXI+PFJlY051bT4yNDwvUmVjTnVtPjxEaXNwbGF5VGV4dD5bMjNdPC9EaXNwbGF5VGV4dD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wvRW5kTm90ZT5=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3]</w:t>
      </w:r>
      <w:r w:rsidR="005C763C" w:rsidRPr="00581847">
        <w:fldChar w:fldCharType="end"/>
      </w:r>
      <w:r w:rsidR="001414D0" w:rsidRPr="00581847">
        <w:t xml:space="preserve"> </w:t>
      </w:r>
      <w:r w:rsidR="005222E5" w:rsidRPr="00581847">
        <w:t>included two separate cohorts in the U.S. and Mexico</w:t>
      </w:r>
      <w:r w:rsidR="00773E19" w:rsidRPr="00581847">
        <w:t xml:space="preserve">, therefore </w:t>
      </w:r>
      <w:r w:rsidR="00ED01CB" w:rsidRPr="00581847">
        <w:t xml:space="preserve">in analyses it </w:t>
      </w:r>
      <w:r w:rsidR="00A237D2" w:rsidRPr="00581847">
        <w:t>was</w:t>
      </w:r>
      <w:r w:rsidR="00ED01CB" w:rsidRPr="00581847">
        <w:t xml:space="preserve"> </w:t>
      </w:r>
      <w:r w:rsidR="00773E19" w:rsidRPr="00581847">
        <w:t>treated as two separate studies</w:t>
      </w:r>
      <w:r w:rsidR="00A237D2" w:rsidRPr="00581847">
        <w:t>; thus in total</w:t>
      </w:r>
      <w:r w:rsidR="006171FE" w:rsidRPr="00581847">
        <w:t xml:space="preserve"> </w:t>
      </w:r>
      <w:r w:rsidR="00A867EC" w:rsidRPr="00581847">
        <w:t>10</w:t>
      </w:r>
      <w:r w:rsidR="00DC6E08" w:rsidRPr="00581847">
        <w:t>5</w:t>
      </w:r>
      <w:r w:rsidR="00A867EC" w:rsidRPr="00581847">
        <w:t xml:space="preserve"> studies </w:t>
      </w:r>
      <w:r w:rsidR="00A237D2" w:rsidRPr="00581847">
        <w:t>were</w:t>
      </w:r>
      <w:r w:rsidR="00A867EC" w:rsidRPr="00581847">
        <w:t xml:space="preserve"> included in the review. </w:t>
      </w:r>
      <w:r w:rsidR="005458F0" w:rsidRPr="00581847">
        <w:t>The previous review included</w:t>
      </w:r>
      <w:r w:rsidR="00785710" w:rsidRPr="00581847">
        <w:t xml:space="preserve"> 33 </w:t>
      </w:r>
      <w:r w:rsidR="005458F0" w:rsidRPr="00581847">
        <w:t xml:space="preserve">studies; </w:t>
      </w:r>
      <w:r w:rsidR="003C10C9" w:rsidRPr="00581847">
        <w:t>w</w:t>
      </w:r>
      <w:r w:rsidR="00785710" w:rsidRPr="00581847">
        <w:t>e included 49 studies published over the same time period (</w:t>
      </w:r>
      <w:r w:rsidR="00741B8A" w:rsidRPr="00581847">
        <w:t xml:space="preserve">i.e. </w:t>
      </w:r>
      <w:r w:rsidR="00785710" w:rsidRPr="00581847">
        <w:t>up to the end of 2010)</w:t>
      </w:r>
      <w:r w:rsidR="00113A9E" w:rsidRPr="00581847">
        <w:t>.</w:t>
      </w:r>
      <w:r w:rsidR="00785710" w:rsidRPr="00581847">
        <w:t xml:space="preserve"> </w:t>
      </w:r>
      <w:r w:rsidR="001162ED" w:rsidRPr="00581847">
        <w:t>One study</w:t>
      </w:r>
      <w:r w:rsidR="005C0D00" w:rsidRPr="00581847">
        <w:t xml:space="preserve"> report</w:t>
      </w:r>
      <w:r w:rsidR="00235FB1" w:rsidRPr="00581847">
        <w:t>ed</w:t>
      </w:r>
      <w:r w:rsidR="005C0D00" w:rsidRPr="00581847">
        <w:t xml:space="preserve"> outcome</w:t>
      </w:r>
      <w:r w:rsidR="00785710" w:rsidRPr="00581847">
        <w:t>s</w:t>
      </w:r>
      <w:r w:rsidR="005C0D00" w:rsidRPr="00581847">
        <w:t xml:space="preserve"> </w:t>
      </w:r>
      <w:r w:rsidR="00785710" w:rsidRPr="00581847">
        <w:t>using statistical methods</w:t>
      </w:r>
      <w:r w:rsidR="009142AF" w:rsidRPr="00581847">
        <w:t xml:space="preserve"> (i.e. using survival analysis to explore time to culture conversion)</w:t>
      </w:r>
      <w:r w:rsidR="00785710" w:rsidRPr="00581847">
        <w:t xml:space="preserve"> </w:t>
      </w:r>
      <w:r w:rsidR="005C0D00" w:rsidRPr="00581847">
        <w:t>we could not combine</w:t>
      </w:r>
      <w:r w:rsidR="00785710" w:rsidRPr="00581847">
        <w:t xml:space="preserve"> with other studies</w:t>
      </w:r>
      <w:r w:rsidR="002753E7" w:rsidRPr="00581847">
        <w:t>.</w:t>
      </w:r>
      <w:r w:rsidR="009142AF" w:rsidRPr="00581847">
        <w:t xml:space="preserve"> </w:t>
      </w:r>
      <w:r w:rsidR="001162ED" w:rsidRPr="00581847">
        <w:t>It</w:t>
      </w:r>
      <w:r w:rsidR="005C763C" w:rsidRPr="00581847">
        <w:t xml:space="preserve"> </w:t>
      </w:r>
      <w:r w:rsidR="00235FB1" w:rsidRPr="00581847">
        <w:t>showed</w:t>
      </w:r>
      <w:r w:rsidR="005C0D00" w:rsidRPr="00581847">
        <w:t xml:space="preserve"> that DM was associated with delayed culture conversion time </w:t>
      </w:r>
      <w:r w:rsidR="00F726F6" w:rsidRPr="00581847">
        <w:t>(</w:t>
      </w:r>
      <w:r w:rsidR="00785710" w:rsidRPr="00581847">
        <w:t xml:space="preserve">see </w:t>
      </w:r>
      <w:r w:rsidR="00D47901" w:rsidRPr="00581847">
        <w:t>Appendi</w:t>
      </w:r>
      <w:r w:rsidR="003F1EEF" w:rsidRPr="00581847">
        <w:t>x</w:t>
      </w:r>
      <w:r w:rsidR="00F726F6" w:rsidRPr="00581847">
        <w:t xml:space="preserve"> 2 </w:t>
      </w:r>
      <w:r w:rsidR="00785710" w:rsidRPr="00581847">
        <w:t>for more details</w:t>
      </w:r>
      <w:r w:rsidR="00F726F6" w:rsidRPr="00581847">
        <w:t>)</w:t>
      </w:r>
      <w:r w:rsidR="00DE5796" w:rsidRPr="00581847">
        <w:t>.</w:t>
      </w:r>
      <w:r w:rsidR="005C763C" w:rsidRPr="00581847">
        <w:fldChar w:fldCharType="begin">
          <w:fldData xml:space="preserve">PEVuZE5vdGU+PENpdGU+PEF1dGhvcj5SZXN0cmVwbzwvQXV0aG9yPjxZZWFyPjIwMDg8L1llYXI+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</w:fldData>
        </w:fldChar>
      </w:r>
      <w:r w:rsidR="005C763C" w:rsidRPr="00581847">
        <w:instrText xml:space="preserve"> ADDIN EN.CITE </w:instrText>
      </w:r>
      <w:r w:rsidR="005C763C" w:rsidRPr="00581847">
        <w:fldChar w:fldCharType="begin">
          <w:fldData xml:space="preserve">PEVuZE5vdGU+PENpdGU+PEF1dGhvcj5SZXN0cmVwbzwvQXV0aG9yPjxZZWFyPjIwMDg8L1llYXI+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4]</w:t>
      </w:r>
      <w:r w:rsidR="005C763C" w:rsidRPr="00581847">
        <w:fldChar w:fldCharType="end"/>
      </w:r>
      <w:r w:rsidR="00DE5796" w:rsidRPr="00581847">
        <w:t xml:space="preserve"> </w:t>
      </w:r>
    </w:p>
    <w:p w14:paraId="2F6C2B58" w14:textId="515278BA" w:rsidR="00A71D16" w:rsidRPr="00581847" w:rsidRDefault="00A71D16" w:rsidP="00A71D16">
      <w:pPr>
        <w:spacing w:line="480" w:lineRule="auto"/>
        <w:jc w:val="both"/>
      </w:pPr>
      <w:r w:rsidRPr="00581847">
        <w:t>Most (70) studies used logistic regression and reported outcomes in format of Odds Ratio (OR). Twelve studies reported results using Hazard Ratios (HR),</w:t>
      </w:r>
      <w:r w:rsidR="005C763C" w:rsidRPr="00581847">
        <w:fldChar w:fldCharType="begin">
          <w:fldData xml:space="preserve">b3JkPjxrZXl3b3JkPmRpc2Vhc2Ugc2V2ZXJpdHk8L2tleXdvcmQ+PGtleXdvcmQ+ZmVtYWxlPC9r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==
</w:fldData>
        </w:fldChar>
      </w:r>
      <w:r w:rsidR="005C763C" w:rsidRPr="00581847">
        <w:instrText xml:space="preserve"> ADDIN EN.CITE </w:instrText>
      </w:r>
      <w:r w:rsidR="005C763C" w:rsidRPr="00581847">
        <w:fldChar w:fldCharType="begin">
          <w:fldData xml:space="preserve">PEVuZE5vdGU+PENpdGU+PEF1dGhvcj5PdXJzbGVyPC9BdXRob3I+PFllYXI+MjAwMjwvWWVhcj48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NTgwNDQ8L3BhZ2Vz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zNjktNzU8L3BhZ2VzPjx2b2x1bWU+MjQ8L3ZvbHVtZT48bnVtYmVyPjU8L251bWJlcj48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==
</w:fldData>
        </w:fldChar>
      </w:r>
      <w:r w:rsidR="005C763C" w:rsidRPr="00581847">
        <w:instrText xml:space="preserve"> ADDIN EN.CITE.DATA </w:instrText>
      </w:r>
      <w:r w:rsidR="005C763C" w:rsidRPr="00581847">
        <w:fldChar w:fldCharType="end"/>
      </w:r>
      <w:r w:rsidR="005C763C" w:rsidRPr="00581847">
        <w:fldChar w:fldCharType="begin">
          <w:fldData xml:space="preserve">b3JkPjxrZXl3b3JkPmRpc2Vhc2Ugc2V2ZXJpdHk8L2tleXdvcmQ+PGtleXdvcmQ+ZmVtYWxlPC9r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5-36]</w:t>
      </w:r>
      <w:r w:rsidR="005C763C" w:rsidRPr="00581847">
        <w:fldChar w:fldCharType="end"/>
      </w:r>
      <w:r w:rsidRPr="00581847">
        <w:t xml:space="preserve"> but as there was no statistically significant difference between studies reporting results as HR and those as OR (results not shown), we reported OR as the overall estimate. </w:t>
      </w:r>
    </w:p>
    <w:p w14:paraId="63C7A4C3" w14:textId="168F7C67" w:rsidR="00A53FF8" w:rsidRPr="00581847" w:rsidRDefault="00DE5796" w:rsidP="00300717">
      <w:pPr>
        <w:spacing w:line="480" w:lineRule="auto"/>
        <w:jc w:val="both"/>
      </w:pPr>
      <w:r w:rsidRPr="00581847">
        <w:t xml:space="preserve">Of the </w:t>
      </w:r>
      <w:r w:rsidR="003F1EEF" w:rsidRPr="00581847">
        <w:t>10</w:t>
      </w:r>
      <w:r w:rsidR="00EB5B60" w:rsidRPr="00581847">
        <w:t>4</w:t>
      </w:r>
      <w:r w:rsidR="003F1EEF" w:rsidRPr="00581847">
        <w:t xml:space="preserve"> </w:t>
      </w:r>
      <w:r w:rsidR="00512CE9" w:rsidRPr="00581847">
        <w:t>studies included in meta-analyses</w:t>
      </w:r>
      <w:r w:rsidR="00D31C1F" w:rsidRPr="00581847">
        <w:t>,</w:t>
      </w:r>
      <w:r w:rsidR="00294ED2" w:rsidRPr="00581847">
        <w:t xml:space="preserve"> </w:t>
      </w:r>
      <w:r w:rsidR="00B23AD8" w:rsidRPr="00581847">
        <w:t xml:space="preserve">18 </w:t>
      </w:r>
      <w:r w:rsidR="00512CE9" w:rsidRPr="00581847">
        <w:t>reported culture co</w:t>
      </w:r>
      <w:r w:rsidR="00ED7244" w:rsidRPr="00581847">
        <w:t xml:space="preserve">nversion at two/three months, </w:t>
      </w:r>
      <w:r w:rsidR="00B23AD8" w:rsidRPr="00581847">
        <w:t xml:space="preserve">72 </w:t>
      </w:r>
      <w:r w:rsidR="00512CE9" w:rsidRPr="00581847">
        <w:t>reported death</w:t>
      </w:r>
      <w:r w:rsidR="00ED7244" w:rsidRPr="00581847">
        <w:t xml:space="preserve"> (including studies </w:t>
      </w:r>
      <w:r w:rsidR="004753ED" w:rsidRPr="00581847">
        <w:t xml:space="preserve">reporting </w:t>
      </w:r>
      <w:r w:rsidR="00ED7244" w:rsidRPr="00581847">
        <w:t>only adjusted estimates)</w:t>
      </w:r>
      <w:r w:rsidR="00512CE9" w:rsidRPr="00581847">
        <w:t>,</w:t>
      </w:r>
      <w:r w:rsidR="00EB5B60" w:rsidRPr="00581847">
        <w:t xml:space="preserve"> </w:t>
      </w:r>
      <w:r w:rsidR="00ED2F15" w:rsidRPr="00581847">
        <w:t xml:space="preserve">35 </w:t>
      </w:r>
      <w:r w:rsidR="00512CE9" w:rsidRPr="00581847">
        <w:t xml:space="preserve">reported </w:t>
      </w:r>
      <w:r w:rsidR="003D3432" w:rsidRPr="00581847">
        <w:t>“</w:t>
      </w:r>
      <w:r w:rsidR="00512CE9" w:rsidRPr="00581847">
        <w:t>death and failure</w:t>
      </w:r>
      <w:r w:rsidR="003D3432" w:rsidRPr="00581847">
        <w:t>”</w:t>
      </w:r>
      <w:r w:rsidR="00512CE9" w:rsidRPr="00581847">
        <w:t>,</w:t>
      </w:r>
      <w:r w:rsidR="00EB5B60" w:rsidRPr="00581847">
        <w:t xml:space="preserve"> 20</w:t>
      </w:r>
      <w:r w:rsidR="00512CE9" w:rsidRPr="00581847">
        <w:t xml:space="preserve"> reported</w:t>
      </w:r>
      <w:r w:rsidR="00ED2F15" w:rsidRPr="00581847">
        <w:t xml:space="preserve"> relapse (i.e. </w:t>
      </w:r>
      <w:r w:rsidR="00512CE9" w:rsidRPr="00581847">
        <w:t>relapse</w:t>
      </w:r>
      <w:r w:rsidR="00ED2F15" w:rsidRPr="00581847">
        <w:t xml:space="preserve"> or recurrence)</w:t>
      </w:r>
      <w:r w:rsidR="00512CE9" w:rsidRPr="00581847">
        <w:t xml:space="preserve">, </w:t>
      </w:r>
      <w:r w:rsidR="00811C56" w:rsidRPr="00581847">
        <w:t>and</w:t>
      </w:r>
      <w:r w:rsidR="00EB5B60" w:rsidRPr="00581847">
        <w:t xml:space="preserve"> 19</w:t>
      </w:r>
      <w:r w:rsidR="00811C56" w:rsidRPr="00581847">
        <w:t xml:space="preserve"> </w:t>
      </w:r>
      <w:r w:rsidR="00512CE9" w:rsidRPr="00581847">
        <w:t>studies reported MDR-TB (Table 1).</w:t>
      </w:r>
      <w:r w:rsidR="00A53FF8" w:rsidRPr="00581847">
        <w:t xml:space="preserve"> </w:t>
      </w:r>
      <w:r w:rsidR="00EB5B60" w:rsidRPr="00581847">
        <w:t xml:space="preserve"> T</w:t>
      </w:r>
      <w:r w:rsidR="00ED2F15" w:rsidRPr="00581847">
        <w:t>wenty-six</w:t>
      </w:r>
      <w:r w:rsidR="00EB5B60" w:rsidRPr="00581847">
        <w:t xml:space="preserve"> </w:t>
      </w:r>
      <w:r w:rsidR="005458F0" w:rsidRPr="00581847">
        <w:t>studies</w:t>
      </w:r>
      <w:r w:rsidR="00590A4B" w:rsidRPr="00581847">
        <w:t xml:space="preserve"> were</w:t>
      </w:r>
      <w:r w:rsidR="00A53FF8" w:rsidRPr="00581847">
        <w:t xml:space="preserve"> prospective cohort studies, </w:t>
      </w:r>
      <w:r w:rsidR="00EB5B60" w:rsidRPr="00581847">
        <w:t xml:space="preserve">ten </w:t>
      </w:r>
      <w:r w:rsidR="00590A4B" w:rsidRPr="00581847">
        <w:t>were</w:t>
      </w:r>
      <w:r w:rsidR="00A53FF8" w:rsidRPr="00581847">
        <w:t xml:space="preserve"> </w:t>
      </w:r>
      <w:r w:rsidR="00590A4B" w:rsidRPr="00581847">
        <w:t xml:space="preserve">case-control studies, and </w:t>
      </w:r>
      <w:r w:rsidR="00ED2F15" w:rsidRPr="00581847">
        <w:t>68</w:t>
      </w:r>
      <w:r w:rsidR="00EB5B60" w:rsidRPr="00581847">
        <w:t xml:space="preserve"> </w:t>
      </w:r>
      <w:r w:rsidR="00590A4B" w:rsidRPr="00581847">
        <w:t>were</w:t>
      </w:r>
      <w:r w:rsidR="00A53FF8" w:rsidRPr="00581847">
        <w:t xml:space="preserve"> retrospective cohort studies. </w:t>
      </w:r>
      <w:r w:rsidR="00E13847" w:rsidRPr="00581847">
        <w:t xml:space="preserve">Forty-six </w:t>
      </w:r>
      <w:r w:rsidR="00590A4B" w:rsidRPr="00581847">
        <w:t>studies were</w:t>
      </w:r>
      <w:r w:rsidR="00FE5128" w:rsidRPr="00581847">
        <w:t xml:space="preserve"> from high income countries, </w:t>
      </w:r>
      <w:r w:rsidR="00ED2F15" w:rsidRPr="00581847">
        <w:t>38 studies</w:t>
      </w:r>
      <w:r w:rsidR="00E13847" w:rsidRPr="00581847">
        <w:t xml:space="preserve"> </w:t>
      </w:r>
      <w:r w:rsidR="00FE5128" w:rsidRPr="00581847">
        <w:t xml:space="preserve">from upper-middle income countries, </w:t>
      </w:r>
      <w:r w:rsidR="00E13847" w:rsidRPr="00581847">
        <w:t xml:space="preserve">14 </w:t>
      </w:r>
      <w:r w:rsidR="00FE5128" w:rsidRPr="00581847">
        <w:t xml:space="preserve">from lower-middle income countries, and </w:t>
      </w:r>
      <w:r w:rsidR="00E13847" w:rsidRPr="00581847">
        <w:t xml:space="preserve">five </w:t>
      </w:r>
      <w:r w:rsidR="00FE5128" w:rsidRPr="00581847">
        <w:t xml:space="preserve">from </w:t>
      </w:r>
      <w:r w:rsidR="00235FB1" w:rsidRPr="00581847">
        <w:t xml:space="preserve">a </w:t>
      </w:r>
      <w:r w:rsidR="00FE5128" w:rsidRPr="00581847">
        <w:t>low income country</w:t>
      </w:r>
      <w:r w:rsidR="00E13847" w:rsidRPr="00581847">
        <w:t xml:space="preserve"> (one study did not report study country)</w:t>
      </w:r>
      <w:r w:rsidR="00FE5128" w:rsidRPr="00581847">
        <w:t xml:space="preserve">. </w:t>
      </w:r>
      <w:r w:rsidR="0036350C" w:rsidRPr="00581847">
        <w:t>Sample sizes range</w:t>
      </w:r>
      <w:r w:rsidR="00590A4B" w:rsidRPr="00581847">
        <w:t>d</w:t>
      </w:r>
      <w:r w:rsidR="0036350C" w:rsidRPr="00581847">
        <w:t xml:space="preserve"> from</w:t>
      </w:r>
      <w:r w:rsidR="00EE770F" w:rsidRPr="00581847">
        <w:t xml:space="preserve"> 50</w:t>
      </w:r>
      <w:r w:rsidR="0036350C" w:rsidRPr="00581847">
        <w:t xml:space="preserve"> to</w:t>
      </w:r>
      <w:r w:rsidR="00EE770F" w:rsidRPr="00581847">
        <w:t xml:space="preserve"> 55</w:t>
      </w:r>
      <w:r w:rsidR="00197540" w:rsidRPr="00581847">
        <w:t>,</w:t>
      </w:r>
      <w:r w:rsidR="00EE770F" w:rsidRPr="00581847">
        <w:t>883</w:t>
      </w:r>
      <w:r w:rsidR="002E2BF5" w:rsidRPr="00581847">
        <w:t xml:space="preserve">, seven </w:t>
      </w:r>
      <w:r w:rsidR="00590A4B" w:rsidRPr="00581847">
        <w:t>studies had</w:t>
      </w:r>
      <w:r w:rsidR="0036350C" w:rsidRPr="00581847">
        <w:t xml:space="preserve"> large sample size</w:t>
      </w:r>
      <w:r w:rsidR="005458F0" w:rsidRPr="00581847">
        <w:t>s</w:t>
      </w:r>
      <w:r w:rsidR="0036350C" w:rsidRPr="00581847">
        <w:t xml:space="preserve"> over 12,000</w:t>
      </w:r>
      <w:r w:rsidR="00197540" w:rsidRPr="00581847">
        <w:t>.</w:t>
      </w:r>
      <w:r w:rsidR="005C763C" w:rsidRPr="00581847">
        <w:fldChar w:fldCharType="begin">
          <w:fldData xml:space="preserve">PEVuZE5vdGU+PENpdGU+PEF1dGhvcj5EZWxnYWRvLVPDoW5jaGV6PC9BdXRob3I+PFllYXI+MjAx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NjI2MDQ8L3BhZ2VzPjx2b2x1bWU+ODwvdm9sdW1lPjxudW1iZXI+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</w:fldData>
        </w:fldChar>
      </w:r>
      <w:r w:rsidR="005C763C" w:rsidRPr="00581847">
        <w:instrText xml:space="preserve"> ADDIN EN.CITE </w:instrText>
      </w:r>
      <w:r w:rsidR="005C763C" w:rsidRPr="00581847">
        <w:fldChar w:fldCharType="begin">
          <w:fldData xml:space="preserve">PEVuZE5vdGU+PENpdGU+PEF1dGhvcj5EZWxnYWRvLVPDoW5jaGV6PC9BdXRob3I+PFllYXI+MjAx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NjI2MDQ8L3BhZ2VzPjx2b2x1bWU+ODwvdm9sdW1lPjxudW1iZXI+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37-43]</w:t>
      </w:r>
      <w:r w:rsidR="005C763C" w:rsidRPr="00581847">
        <w:fldChar w:fldCharType="end"/>
      </w:r>
      <w:r w:rsidR="00DE1B3C" w:rsidRPr="00581847">
        <w:t xml:space="preserve"> </w:t>
      </w:r>
    </w:p>
    <w:p w14:paraId="7D08A5DA" w14:textId="42D5BDD1" w:rsidR="00B349D9" w:rsidRPr="00581847" w:rsidRDefault="00DE1B3C" w:rsidP="00300717">
      <w:pPr>
        <w:spacing w:line="480" w:lineRule="auto"/>
        <w:jc w:val="both"/>
      </w:pPr>
      <w:r w:rsidRPr="00581847">
        <w:rPr>
          <w:rFonts w:hint="eastAsia"/>
        </w:rPr>
        <w:t>All</w:t>
      </w:r>
      <w:r w:rsidRPr="00581847">
        <w:t xml:space="preserve"> </w:t>
      </w:r>
      <w:r w:rsidR="005166C2" w:rsidRPr="00581847">
        <w:t xml:space="preserve">studies </w:t>
      </w:r>
      <w:r w:rsidR="00235FB1" w:rsidRPr="00581847">
        <w:t>were conducted among both men and wo</w:t>
      </w:r>
      <w:r w:rsidR="003E0B9F" w:rsidRPr="00581847">
        <w:t>men</w:t>
      </w:r>
      <w:r w:rsidR="005F3010" w:rsidRPr="00581847">
        <w:t xml:space="preserve"> (mainly from hospital or TB tertiary</w:t>
      </w:r>
      <w:r w:rsidR="003D3432" w:rsidRPr="00581847">
        <w:t xml:space="preserve"> care</w:t>
      </w:r>
      <w:r w:rsidR="005F3010" w:rsidRPr="00581847">
        <w:t xml:space="preserve"> centres)</w:t>
      </w:r>
      <w:r w:rsidR="005166C2" w:rsidRPr="00581847">
        <w:t xml:space="preserve">, </w:t>
      </w:r>
      <w:r w:rsidR="005F3010" w:rsidRPr="00581847">
        <w:t xml:space="preserve">apart from </w:t>
      </w:r>
      <w:r w:rsidR="005166C2" w:rsidRPr="00581847">
        <w:t xml:space="preserve">one study </w:t>
      </w:r>
      <w:r w:rsidR="005F3010" w:rsidRPr="00581847">
        <w:t xml:space="preserve">conducted among </w:t>
      </w:r>
      <w:r w:rsidR="005458F0" w:rsidRPr="00581847">
        <w:t xml:space="preserve">mostly male </w:t>
      </w:r>
      <w:r w:rsidR="005F3010" w:rsidRPr="00581847">
        <w:t>prisoners.</w:t>
      </w:r>
      <w:r w:rsidR="005C763C" w:rsidRPr="00581847">
        <w:fldChar w:fldCharType="begin"/>
      </w:r>
      <w:r w:rsidR="005C763C" w:rsidRPr="00581847">
        <w:instrText xml:space="preserve"> ADDIN EN.CITE &lt;EndNote&gt;&lt;Cite&gt;&lt;Author&gt;Ribeiro Macedo&lt;/Author&gt;&lt;Year&gt;2013&lt;/Year&gt;&lt;RecNum&gt;42&lt;/RecNum&gt;&lt;DisplayText&gt;[40]&lt;/DisplayText&gt;&lt;record&gt;&lt;rec-number&gt;42&lt;/rec-number&gt;&lt;foreign-keys&gt;&lt;key app="EN" db-id="pvxsd52ec9tfp7esev6xtr2gtwravtt5rafd" timestamp="1547228417"&gt;42&lt;/key&gt;&lt;/foreign-keys&gt;&lt;ref-type name="Journal Article"&gt;17&lt;/ref-type&gt;&lt;contributors&gt;&lt;authors&gt;&lt;author&gt;Ribeiro Macedo, L.&lt;/author&gt;&lt;author&gt;Reis-Santos, B.&lt;/author&gt;&lt;author&gt;Riley, L. W.&lt;/author&gt;&lt;author&gt;Maciel, E. L.&lt;/author&gt;&lt;/authors&gt;&lt;/contributors&gt;&lt;titles&gt;&lt;title&gt;Treatment outcomes of tuberculosis patients in Brazilian prisons: A polytomous regression analysis&lt;/title&gt;&lt;secondary-title&gt;International Journal of Tuberculosis and Lung Disease&lt;/secondary-title&gt;&lt;/titles&gt;&lt;periodical&gt;&lt;full-title&gt;International Journal of Tuberculosis and Lung Disease&lt;/full-title&gt;&lt;/periodical&gt;&lt;pages&gt;1427-1434&lt;/pages&gt;&lt;volume&gt;17&lt;/volume&gt;&lt;number&gt;11&lt;/number&gt;&lt;dates&gt;&lt;year&gt;2013&lt;/year&gt;&lt;/dates&gt;&lt;urls&gt;&lt;related-urls&gt;&lt;url&gt;http://www.scopus.com/inward/record.url?eid=2-s2.0-84888116705&amp;amp;partnerID=40&amp;amp;md5=036d94e857738864dfed0fb9b9845fcd&lt;/url&gt;&lt;url&gt;http://www.ingentaconnect.com/content/iuatld/ijtld/2013/00000017/00000011/art00012?token=004610e45a666f3a7b6c2a404242576b745d48663b49264f65263a3d4f58762f46b2c2&lt;/url&gt;&lt;/related-urls&gt;&lt;/urls&gt;&lt;/record&gt;&lt;/Cite&gt;&lt;/EndNote&gt;</w:instrText>
      </w:r>
      <w:r w:rsidR="005C763C" w:rsidRPr="00581847">
        <w:fldChar w:fldCharType="separate"/>
      </w:r>
      <w:r w:rsidR="005C763C" w:rsidRPr="00581847">
        <w:rPr>
          <w:noProof/>
        </w:rPr>
        <w:t>[40]</w:t>
      </w:r>
      <w:r w:rsidR="005C763C" w:rsidRPr="00581847">
        <w:fldChar w:fldCharType="end"/>
      </w:r>
      <w:r w:rsidR="001414D0" w:rsidRPr="00581847">
        <w:t xml:space="preserve"> </w:t>
      </w:r>
      <w:r w:rsidR="00A47E67" w:rsidRPr="00581847">
        <w:t>The average</w:t>
      </w:r>
      <w:r w:rsidR="00ED7244" w:rsidRPr="00581847">
        <w:t xml:space="preserve"> age of the participants was</w:t>
      </w:r>
      <w:r w:rsidR="00AB32F6" w:rsidRPr="00581847">
        <w:t xml:space="preserve"> between 30 and 70 years old</w:t>
      </w:r>
      <w:r w:rsidR="002A7208" w:rsidRPr="00581847">
        <w:t xml:space="preserve"> in the included studies</w:t>
      </w:r>
      <w:r w:rsidR="00AB32F6" w:rsidRPr="00581847">
        <w:t xml:space="preserve">, and TB patients </w:t>
      </w:r>
      <w:r w:rsidR="00235FB1" w:rsidRPr="00581847">
        <w:t>with DM</w:t>
      </w:r>
      <w:r w:rsidR="003E0B9F" w:rsidRPr="00581847">
        <w:t xml:space="preserve"> were </w:t>
      </w:r>
      <w:r w:rsidR="003E0B9F" w:rsidRPr="00581847">
        <w:lastRenderedPageBreak/>
        <w:t>older than those without</w:t>
      </w:r>
      <w:r w:rsidR="00A0169D" w:rsidRPr="00581847">
        <w:t xml:space="preserve">. </w:t>
      </w:r>
      <w:r w:rsidR="00EA01CD" w:rsidRPr="00581847">
        <w:t>Most</w:t>
      </w:r>
      <w:r w:rsidR="00256BB5" w:rsidRPr="00581847">
        <w:t xml:space="preserve"> studies</w:t>
      </w:r>
      <w:r w:rsidR="00EA01CD" w:rsidRPr="00581847">
        <w:t xml:space="preserve"> reported the use of</w:t>
      </w:r>
      <w:r w:rsidR="00256BB5" w:rsidRPr="00581847">
        <w:t xml:space="preserve"> standard TB treatment regimen</w:t>
      </w:r>
      <w:r w:rsidR="00EA01CD" w:rsidRPr="00581847">
        <w:t>,</w:t>
      </w:r>
      <w:r w:rsidR="00256BB5" w:rsidRPr="00581847">
        <w:t xml:space="preserve"> </w:t>
      </w:r>
      <w:r w:rsidR="00EA01CD" w:rsidRPr="00581847">
        <w:t xml:space="preserve">but </w:t>
      </w:r>
      <w:r w:rsidR="006612D8" w:rsidRPr="00581847">
        <w:t>30 (42.3</w:t>
      </w:r>
      <w:r w:rsidR="00EA01CD" w:rsidRPr="00581847">
        <w:t>%) studies</w:t>
      </w:r>
      <w:r w:rsidR="00157282" w:rsidRPr="00581847">
        <w:t xml:space="preserve"> d</w:t>
      </w:r>
      <w:r w:rsidR="00256BB5" w:rsidRPr="00581847">
        <w:t xml:space="preserve">id not report </w:t>
      </w:r>
      <w:r w:rsidR="00EA01CD" w:rsidRPr="00581847">
        <w:t xml:space="preserve">the </w:t>
      </w:r>
      <w:r w:rsidR="00256BB5" w:rsidRPr="00581847">
        <w:t>treatment regimen</w:t>
      </w:r>
      <w:r w:rsidR="00157282" w:rsidRPr="00581847">
        <w:t xml:space="preserve">. </w:t>
      </w:r>
      <w:r w:rsidR="006612D8" w:rsidRPr="00581847">
        <w:t>Twelve</w:t>
      </w:r>
      <w:r w:rsidR="00A0169D" w:rsidRPr="00581847">
        <w:t xml:space="preserve"> studies were conducted among TB patients</w:t>
      </w:r>
      <w:r w:rsidR="00235FB1" w:rsidRPr="00581847">
        <w:t xml:space="preserve"> without a history of prior TB</w:t>
      </w:r>
      <w:r w:rsidR="00073C2F" w:rsidRPr="00581847">
        <w:t>.</w:t>
      </w:r>
      <w:r w:rsidR="005C763C" w:rsidRPr="00581847">
        <w:fldChar w:fldCharType="begin">
          <w:fldData xml:space="preserve">PEVuZE5vdGU+PENpdGU+PEF1dGhvcj5HdWxlcjwvQXV0aG9yPjxZZWFyPjIwMDc8L1llYXI+PFJl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</w:fldData>
        </w:fldChar>
      </w:r>
      <w:r w:rsidR="005C763C" w:rsidRPr="00581847">
        <w:instrText xml:space="preserve"> ADDIN EN.CITE </w:instrText>
      </w:r>
      <w:r w:rsidR="005C763C" w:rsidRPr="00581847">
        <w:fldChar w:fldCharType="begin">
          <w:fldData xml:space="preserve">PEVuZE5vdGU+PENpdGU+PEF1dGhvcj5HdWxlcjwvQXV0aG9yPjxZZWFyPjIwMDc8L1llYXI+PFJl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30, 32, 43-52]</w:t>
      </w:r>
      <w:r w:rsidR="005C763C" w:rsidRPr="00581847">
        <w:fldChar w:fldCharType="end"/>
      </w:r>
      <w:r w:rsidR="00235FB1" w:rsidRPr="00581847">
        <w:t xml:space="preserve"> </w:t>
      </w:r>
      <w:r w:rsidR="0067677C" w:rsidRPr="00581847">
        <w:t>Other</w:t>
      </w:r>
      <w:r w:rsidR="00235FB1" w:rsidRPr="00581847">
        <w:t xml:space="preserve"> studies which reported on TB history found that </w:t>
      </w:r>
      <w:r w:rsidR="00DC68BC" w:rsidRPr="00581847">
        <w:t xml:space="preserve">most </w:t>
      </w:r>
      <w:r w:rsidR="00235FB1" w:rsidRPr="00581847">
        <w:t xml:space="preserve">patients </w:t>
      </w:r>
      <w:r w:rsidR="00DC68BC" w:rsidRPr="00581847">
        <w:t xml:space="preserve">(generally over 75%) </w:t>
      </w:r>
      <w:r w:rsidR="008E02EB" w:rsidRPr="00581847">
        <w:t xml:space="preserve">were new TB patients. </w:t>
      </w:r>
      <w:r w:rsidR="00073C2F" w:rsidRPr="00581847">
        <w:t xml:space="preserve">Methods of identifying DM </w:t>
      </w:r>
      <w:r w:rsidR="00785710" w:rsidRPr="00581847">
        <w:t xml:space="preserve">used </w:t>
      </w:r>
      <w:r w:rsidR="00035AD4" w:rsidRPr="00581847">
        <w:t xml:space="preserve">in studies </w:t>
      </w:r>
      <w:r w:rsidR="00073C2F" w:rsidRPr="00581847">
        <w:t xml:space="preserve">included </w:t>
      </w:r>
      <w:r w:rsidR="00785710" w:rsidRPr="00581847">
        <w:t>self-report, medical record</w:t>
      </w:r>
      <w:r w:rsidR="00073C2F" w:rsidRPr="00581847">
        <w:t xml:space="preserve"> review</w:t>
      </w:r>
      <w:r w:rsidR="00785710" w:rsidRPr="00581847">
        <w:t xml:space="preserve">, </w:t>
      </w:r>
      <w:r w:rsidR="00073C2F" w:rsidRPr="00581847">
        <w:t xml:space="preserve">use of </w:t>
      </w:r>
      <w:r w:rsidR="00785710" w:rsidRPr="00581847">
        <w:t xml:space="preserve">anti-DM treatment, </w:t>
      </w:r>
      <w:r w:rsidR="00073C2F" w:rsidRPr="00581847">
        <w:t xml:space="preserve">measurement of </w:t>
      </w:r>
      <w:r w:rsidR="0067677C" w:rsidRPr="00581847">
        <w:t>FBG</w:t>
      </w:r>
      <w:r w:rsidR="00035AD4" w:rsidRPr="00581847">
        <w:t xml:space="preserve">, random blood glucose, </w:t>
      </w:r>
      <w:r w:rsidR="00073C2F" w:rsidRPr="00581847">
        <w:t>or</w:t>
      </w:r>
      <w:r w:rsidR="00035AD4" w:rsidRPr="00581847">
        <w:t xml:space="preserve"> HbA1c test.</w:t>
      </w:r>
      <w:r w:rsidR="00785710" w:rsidRPr="00581847">
        <w:t xml:space="preserve"> </w:t>
      </w:r>
    </w:p>
    <w:p w14:paraId="4FCF944E" w14:textId="77777777" w:rsidR="00785710" w:rsidRPr="00581847" w:rsidRDefault="007D4C06" w:rsidP="00300717">
      <w:pPr>
        <w:spacing w:line="480" w:lineRule="auto"/>
        <w:jc w:val="both"/>
      </w:pPr>
      <w:r w:rsidRPr="00581847">
        <w:t xml:space="preserve">Forty seven </w:t>
      </w:r>
      <w:r w:rsidR="006A60C7" w:rsidRPr="00581847">
        <w:t>studies</w:t>
      </w:r>
      <w:r w:rsidR="008B7CA8" w:rsidRPr="00581847">
        <w:t xml:space="preserve"> reported </w:t>
      </w:r>
      <w:r w:rsidR="00DC68BC" w:rsidRPr="00581847">
        <w:t xml:space="preserve">on completeness of follow-up which we defined as those with a known outcome </w:t>
      </w:r>
      <w:r w:rsidR="008B7CA8" w:rsidRPr="00581847">
        <w:t xml:space="preserve">(i.e. </w:t>
      </w:r>
      <w:r w:rsidR="006A60C7" w:rsidRPr="00581847">
        <w:t>excluding</w:t>
      </w:r>
      <w:r w:rsidR="00DC68BC" w:rsidRPr="00581847">
        <w:t xml:space="preserve"> patients who </w:t>
      </w:r>
      <w:r w:rsidR="008B7CA8" w:rsidRPr="00581847">
        <w:t>default</w:t>
      </w:r>
      <w:r w:rsidR="00DC68BC" w:rsidRPr="00581847">
        <w:t>ed</w:t>
      </w:r>
      <w:r w:rsidR="008B7CA8" w:rsidRPr="00581847">
        <w:t>, transferred out, abandon</w:t>
      </w:r>
      <w:r w:rsidR="006A60C7" w:rsidRPr="00581847">
        <w:t>ed or refused</w:t>
      </w:r>
      <w:r w:rsidR="008B7CA8" w:rsidRPr="00581847">
        <w:t xml:space="preserve"> treatment, </w:t>
      </w:r>
      <w:r w:rsidR="00DC68BC" w:rsidRPr="00581847">
        <w:t>withdrew due to an adverse drug reaction, with outcome not recor</w:t>
      </w:r>
      <w:r w:rsidR="006A60C7" w:rsidRPr="00581847">
        <w:t>ded, or lost to follow-up</w:t>
      </w:r>
      <w:r w:rsidR="00ED7244" w:rsidRPr="00581847">
        <w:t>)</w:t>
      </w:r>
      <w:r w:rsidR="008B7CA8" w:rsidRPr="00581847">
        <w:t>.</w:t>
      </w:r>
      <w:r w:rsidR="00DC68BC" w:rsidRPr="00581847">
        <w:t xml:space="preserve"> For most of these studies, completeness of follow-up was high (over </w:t>
      </w:r>
      <w:r w:rsidR="0015023E" w:rsidRPr="00581847">
        <w:t>80</w:t>
      </w:r>
      <w:r w:rsidR="00DC68BC" w:rsidRPr="00581847">
        <w:t xml:space="preserve">%). </w:t>
      </w:r>
      <w:r w:rsidR="008B7CA8" w:rsidRPr="00581847">
        <w:t xml:space="preserve"> </w:t>
      </w:r>
    </w:p>
    <w:p w14:paraId="697954C4" w14:textId="16D52ED0" w:rsidR="00070188" w:rsidRPr="00581847" w:rsidRDefault="00A867EC" w:rsidP="00300717">
      <w:pPr>
        <w:spacing w:line="480" w:lineRule="auto"/>
        <w:jc w:val="both"/>
      </w:pPr>
      <w:r w:rsidRPr="00581847">
        <w:t xml:space="preserve">Forty eight </w:t>
      </w:r>
      <w:r w:rsidR="00070188" w:rsidRPr="00581847">
        <w:t xml:space="preserve">of </w:t>
      </w:r>
      <w:r w:rsidR="0015023E" w:rsidRPr="00581847">
        <w:t>104</w:t>
      </w:r>
      <w:r w:rsidR="00B349D9" w:rsidRPr="00581847">
        <w:t xml:space="preserve"> </w:t>
      </w:r>
      <w:r w:rsidR="00070188" w:rsidRPr="00581847">
        <w:t xml:space="preserve">studies made adjustment for </w:t>
      </w:r>
      <w:r w:rsidRPr="00581847">
        <w:t>at least</w:t>
      </w:r>
      <w:r w:rsidR="00E55F1A" w:rsidRPr="00581847">
        <w:t xml:space="preserve"> one</w:t>
      </w:r>
      <w:r w:rsidRPr="00581847">
        <w:t xml:space="preserve"> </w:t>
      </w:r>
      <w:r w:rsidR="00070188" w:rsidRPr="00581847">
        <w:t xml:space="preserve">confounding variable for any outcome measure. Most of these studies adjusted for age and sex, though some adjusted for age only. A few studies adjusted for other socio-demographic factors such as marital status, ethnicity, and education. Only a small number of studies adjusted for HIV status, though </w:t>
      </w:r>
      <w:r w:rsidR="00DC68BC" w:rsidRPr="00581847">
        <w:t xml:space="preserve">most </w:t>
      </w:r>
      <w:r w:rsidR="00070188" w:rsidRPr="00581847">
        <w:t>studies excluded patients with HIV or took places in settings where HIV prevalence is relatively low. A number of studies adjusted for other factors associated with either TB tre</w:t>
      </w:r>
      <w:r w:rsidR="009142AF" w:rsidRPr="00581847">
        <w:t>atment outcomes or with DM</w:t>
      </w:r>
      <w:r w:rsidR="00070188" w:rsidRPr="00581847">
        <w:t xml:space="preserve"> risk (or both), such as smoking, drug abuse (including alcohol use), homelessness</w:t>
      </w:r>
      <w:r w:rsidR="00197540" w:rsidRPr="00581847">
        <w:t>,</w:t>
      </w:r>
      <w:r w:rsidR="00070188" w:rsidRPr="00581847">
        <w:t xml:space="preserve"> or incarceration.</w:t>
      </w:r>
      <w:r w:rsidR="00035AD4" w:rsidRPr="00581847">
        <w:t xml:space="preserve"> </w:t>
      </w:r>
      <w:r w:rsidR="00070188" w:rsidRPr="00581847">
        <w:t xml:space="preserve">Some studies also adjusted for clinical variables such as previous TB history, </w:t>
      </w:r>
      <w:r w:rsidR="00466407" w:rsidRPr="00581847">
        <w:t>chest X-ray</w:t>
      </w:r>
      <w:r w:rsidR="00070188" w:rsidRPr="00581847">
        <w:t xml:space="preserve"> results, cavitation, sputum smear positivity</w:t>
      </w:r>
      <w:r w:rsidR="002B248F" w:rsidRPr="00581847">
        <w:t xml:space="preserve"> at baseline</w:t>
      </w:r>
      <w:r w:rsidR="00256BB5" w:rsidRPr="00581847">
        <w:t xml:space="preserve">, </w:t>
      </w:r>
      <w:r w:rsidR="00070188" w:rsidRPr="00581847">
        <w:t xml:space="preserve">time to </w:t>
      </w:r>
      <w:r w:rsidR="002B248F" w:rsidRPr="00581847">
        <w:t xml:space="preserve">sputum </w:t>
      </w:r>
      <w:r w:rsidR="00070188" w:rsidRPr="00581847">
        <w:t>clearanc</w:t>
      </w:r>
      <w:r w:rsidR="00217B74" w:rsidRPr="00581847">
        <w:t>e</w:t>
      </w:r>
      <w:r w:rsidR="002B248F" w:rsidRPr="00581847">
        <w:t xml:space="preserve"> (i.e. whether there was </w:t>
      </w:r>
      <w:r w:rsidR="002B248F" w:rsidRPr="00581847">
        <w:rPr>
          <w:i/>
        </w:rPr>
        <w:t>Mtb</w:t>
      </w:r>
      <w:r w:rsidR="002B248F" w:rsidRPr="00581847">
        <w:t xml:space="preserve"> in a sputum sample)</w:t>
      </w:r>
      <w:r w:rsidR="00217B74" w:rsidRPr="00581847">
        <w:t>, TB symptoms, drug resistance/</w:t>
      </w:r>
      <w:r w:rsidR="00070188" w:rsidRPr="00581847">
        <w:t>susceptibility patterns, and co-morbidities</w:t>
      </w:r>
      <w:r w:rsidR="00073C2F" w:rsidRPr="00581847">
        <w:t>.</w:t>
      </w:r>
      <w:r w:rsidR="006A60C7" w:rsidRPr="00581847">
        <w:t xml:space="preserve"> </w:t>
      </w:r>
      <w:r w:rsidR="00073C2F" w:rsidRPr="00581847">
        <w:t>I</w:t>
      </w:r>
      <w:r w:rsidR="006A60C7" w:rsidRPr="00581847">
        <w:t>t is plaus</w:t>
      </w:r>
      <w:r w:rsidR="003C79A3" w:rsidRPr="00581847">
        <w:t xml:space="preserve">ible that some of these </w:t>
      </w:r>
      <w:r w:rsidR="00073C2F" w:rsidRPr="00581847">
        <w:t xml:space="preserve">clinical </w:t>
      </w:r>
      <w:r w:rsidR="00070188" w:rsidRPr="00581847">
        <w:t>variables</w:t>
      </w:r>
      <w:r w:rsidR="00113A9E" w:rsidRPr="00581847">
        <w:t>, particularly those associated with baseline severity of TB,</w:t>
      </w:r>
      <w:r w:rsidR="00070188" w:rsidRPr="00581847">
        <w:t xml:space="preserve"> may be on the pathway</w:t>
      </w:r>
      <w:r w:rsidR="006A60C7" w:rsidRPr="00581847">
        <w:t xml:space="preserve"> between DM</w:t>
      </w:r>
      <w:r w:rsidR="003C79A3" w:rsidRPr="00581847">
        <w:t xml:space="preserve"> and a poor outcome</w:t>
      </w:r>
      <w:r w:rsidR="002A5254" w:rsidRPr="00581847">
        <w:t xml:space="preserve"> (particularly death during TB treatment)</w:t>
      </w:r>
      <w:r w:rsidR="003C79A3" w:rsidRPr="00581847">
        <w:t xml:space="preserve">; adjusting for them might therefore over-adjust and underestimate the effects of </w:t>
      </w:r>
      <w:r w:rsidR="00C8504F" w:rsidRPr="00581847">
        <w:t>DM</w:t>
      </w:r>
      <w:r w:rsidR="000D1921" w:rsidRPr="00581847">
        <w:t>, though this is uncertain at present</w:t>
      </w:r>
      <w:r w:rsidR="003C79A3" w:rsidRPr="00581847">
        <w:t>.</w:t>
      </w:r>
      <w:r w:rsidR="005C763C" w:rsidRPr="00581847">
        <w:fldChar w:fldCharType="begin"/>
      </w:r>
      <w:r w:rsidR="005C763C" w:rsidRPr="00581847">
        <w:instrText xml:space="preserve"> ADDIN EN.CITE &lt;EndNote&gt;&lt;Cite&gt;&lt;Author&gt;Baker&lt;/Author&gt;&lt;Year&gt;2011&lt;/Year&gt;&lt;RecNum&gt;7&lt;/RecNum&gt;&lt;DisplayText&gt;[7]&lt;/DisplayText&gt;&lt;record&gt;&lt;rec-number&gt;7&lt;/rec-number&gt;&lt;foreign-keys&gt;&lt;key app="EN" db-id="pvxsd52ec9tfp7esev6xtr2gtwravtt5rafd" timestamp="1547228213"&gt;7&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isbn&gt;1741-7015 (Electronic)&amp;#xD;1741-7015 (Linking)&lt;/isbn&gt;&lt;accession-num&gt;21722362&lt;/accession-num&gt;&lt;urls&gt;&lt;related-urls&gt;&lt;url&gt;http://www.ncbi.nlm.nih.gov/pubmed/21722362&lt;/url&gt;&lt;/related-urls&gt;&lt;/urls&gt;&lt;custom2&gt;PMC3155828&lt;/custom2&gt;&lt;electronic-resource-num&gt;10.1186/1741-7015-9-81&lt;/electronic-resource-num&gt;&lt;/record&gt;&lt;/Cite&gt;&lt;/EndNote&gt;</w:instrText>
      </w:r>
      <w:r w:rsidR="005C763C" w:rsidRPr="00581847">
        <w:fldChar w:fldCharType="separate"/>
      </w:r>
      <w:r w:rsidR="005C763C" w:rsidRPr="00581847">
        <w:rPr>
          <w:noProof/>
        </w:rPr>
        <w:t>[7]</w:t>
      </w:r>
      <w:r w:rsidR="005C763C" w:rsidRPr="00581847">
        <w:fldChar w:fldCharType="end"/>
      </w:r>
      <w:r w:rsidR="00070188" w:rsidRPr="00581847">
        <w:t xml:space="preserve"> </w:t>
      </w:r>
    </w:p>
    <w:p w14:paraId="6EB5DAA3" w14:textId="77777777" w:rsidR="0041498B" w:rsidRPr="00581847" w:rsidRDefault="0041498B" w:rsidP="00300717">
      <w:pPr>
        <w:spacing w:line="480" w:lineRule="auto"/>
        <w:jc w:val="both"/>
      </w:pPr>
    </w:p>
    <w:p w14:paraId="51918D95" w14:textId="77777777" w:rsidR="00AA3BF7" w:rsidRPr="00581847" w:rsidRDefault="00073C2F" w:rsidP="00300717">
      <w:pPr>
        <w:spacing w:line="480" w:lineRule="auto"/>
        <w:jc w:val="both"/>
        <w:rPr>
          <w:b/>
          <w:i/>
        </w:rPr>
      </w:pPr>
      <w:r w:rsidRPr="00581847">
        <w:rPr>
          <w:b/>
          <w:i/>
        </w:rPr>
        <w:lastRenderedPageBreak/>
        <w:t>Effect of DM on d</w:t>
      </w:r>
      <w:r w:rsidR="00AA3BF7" w:rsidRPr="00581847">
        <w:rPr>
          <w:b/>
          <w:i/>
        </w:rPr>
        <w:t xml:space="preserve">eath </w:t>
      </w:r>
    </w:p>
    <w:p w14:paraId="57F17C65" w14:textId="0E8F8D83" w:rsidR="00875F75" w:rsidRPr="00581847" w:rsidRDefault="008439F3" w:rsidP="00300717">
      <w:pPr>
        <w:spacing w:line="480" w:lineRule="auto"/>
        <w:jc w:val="both"/>
      </w:pPr>
      <w:r w:rsidRPr="00581847">
        <w:t xml:space="preserve">The pooled OR for death among </w:t>
      </w:r>
      <w:r w:rsidR="00DA18D4" w:rsidRPr="00581847">
        <w:t>64</w:t>
      </w:r>
      <w:r w:rsidRPr="00581847">
        <w:t xml:space="preserve"> studies</w:t>
      </w:r>
      <w:r w:rsidR="00571D50" w:rsidRPr="00581847">
        <w:t xml:space="preserve"> (with unadjusted estimates)</w:t>
      </w:r>
      <w:r w:rsidRPr="00581847">
        <w:t xml:space="preserve"> was </w:t>
      </w:r>
      <w:r w:rsidR="00DA18D4" w:rsidRPr="00581847">
        <w:t>1.88</w:t>
      </w:r>
      <w:r w:rsidRPr="00581847">
        <w:t xml:space="preserve"> </w:t>
      </w:r>
      <w:r w:rsidR="00A031C5" w:rsidRPr="00581847">
        <w:t xml:space="preserve">(95%CI: </w:t>
      </w:r>
      <w:r w:rsidR="00DA18D4" w:rsidRPr="00581847">
        <w:t>1.59-2.21</w:t>
      </w:r>
      <w:r w:rsidR="002A45C1" w:rsidRPr="00581847">
        <w:t>;</w:t>
      </w:r>
      <w:r w:rsidR="00D024D5" w:rsidRPr="00581847">
        <w:t xml:space="preserve"> </w:t>
      </w:r>
      <w:r w:rsidR="00DA18D4" w:rsidRPr="00581847">
        <w:rPr>
          <w:i/>
        </w:rPr>
        <w:t>I</w:t>
      </w:r>
      <w:r w:rsidR="00DA18D4" w:rsidRPr="00581847">
        <w:rPr>
          <w:i/>
          <w:vertAlign w:val="superscript"/>
        </w:rPr>
        <w:t>2</w:t>
      </w:r>
      <w:r w:rsidR="00DA18D4" w:rsidRPr="00581847">
        <w:t xml:space="preserve">=93%; </w:t>
      </w:r>
      <w:r w:rsidR="0009158F" w:rsidRPr="00581847">
        <w:t>Figure 2</w:t>
      </w:r>
      <w:r w:rsidR="00A95246" w:rsidRPr="00581847">
        <w:t>)</w:t>
      </w:r>
      <w:r w:rsidR="00603610" w:rsidRPr="00581847">
        <w:t xml:space="preserve">. </w:t>
      </w:r>
      <w:r w:rsidR="00875F75" w:rsidRPr="00581847">
        <w:t xml:space="preserve">The association </w:t>
      </w:r>
      <w:r w:rsidR="0015023E" w:rsidRPr="00581847">
        <w:t xml:space="preserve">appeared to be slightly </w:t>
      </w:r>
      <w:r w:rsidR="00875F75" w:rsidRPr="00581847">
        <w:t xml:space="preserve">stronger among </w:t>
      </w:r>
      <w:r w:rsidR="00DA18D4" w:rsidRPr="00581847">
        <w:t>26</w:t>
      </w:r>
      <w:r w:rsidR="001729E6" w:rsidRPr="00581847">
        <w:t xml:space="preserve"> </w:t>
      </w:r>
      <w:r w:rsidR="00875F75" w:rsidRPr="00581847">
        <w:t>studies that used blood glucose measures</w:t>
      </w:r>
      <w:r w:rsidR="00ED7244" w:rsidRPr="00581847">
        <w:t xml:space="preserve"> (e.g. FBG or HbA1c)</w:t>
      </w:r>
      <w:r w:rsidR="00DA18D4" w:rsidRPr="00581847">
        <w:t xml:space="preserve"> (OR=1.97, 95%CI: 1.51-2.59; </w:t>
      </w:r>
      <w:r w:rsidR="00DA18D4" w:rsidRPr="00581847">
        <w:rPr>
          <w:i/>
        </w:rPr>
        <w:t>I</w:t>
      </w:r>
      <w:r w:rsidR="00DA18D4" w:rsidRPr="00581847">
        <w:rPr>
          <w:i/>
          <w:vertAlign w:val="superscript"/>
        </w:rPr>
        <w:t>2</w:t>
      </w:r>
      <w:r w:rsidR="00DA18D4" w:rsidRPr="00581847">
        <w:t>=93%</w:t>
      </w:r>
      <w:r w:rsidR="00875F75" w:rsidRPr="00581847">
        <w:t xml:space="preserve">) compared to </w:t>
      </w:r>
      <w:r w:rsidR="00DA18D4" w:rsidRPr="00581847">
        <w:t>38</w:t>
      </w:r>
      <w:r w:rsidR="001729E6" w:rsidRPr="00581847">
        <w:t xml:space="preserve"> studies</w:t>
      </w:r>
      <w:r w:rsidR="00875F75" w:rsidRPr="00581847">
        <w:t xml:space="preserve"> using self-reported or medical records</w:t>
      </w:r>
      <w:r w:rsidR="00ED2F15" w:rsidRPr="00581847">
        <w:t xml:space="preserve"> </w:t>
      </w:r>
      <w:r w:rsidR="00875F75" w:rsidRPr="00581847">
        <w:t>(OR=1</w:t>
      </w:r>
      <w:r w:rsidR="001013A5" w:rsidRPr="00581847">
        <w:t>.</w:t>
      </w:r>
      <w:r w:rsidR="00DA18D4" w:rsidRPr="00581847">
        <w:t>70</w:t>
      </w:r>
      <w:r w:rsidR="00875F75" w:rsidRPr="00581847">
        <w:t>, 95%CI: 1</w:t>
      </w:r>
      <w:r w:rsidR="001013A5" w:rsidRPr="00581847">
        <w:t>.</w:t>
      </w:r>
      <w:r w:rsidR="00DA18D4" w:rsidRPr="00581847">
        <w:t>50</w:t>
      </w:r>
      <w:r w:rsidR="001414D0" w:rsidRPr="00581847">
        <w:t>-</w:t>
      </w:r>
      <w:r w:rsidR="00DA18D4" w:rsidRPr="00581847">
        <w:t>1.93</w:t>
      </w:r>
      <w:r w:rsidR="00875F75" w:rsidRPr="00581847">
        <w:t xml:space="preserve">; </w:t>
      </w:r>
      <w:r w:rsidR="00DA18D4" w:rsidRPr="00581847">
        <w:rPr>
          <w:i/>
        </w:rPr>
        <w:t>I</w:t>
      </w:r>
      <w:r w:rsidR="00DA18D4" w:rsidRPr="00581847">
        <w:rPr>
          <w:i/>
          <w:vertAlign w:val="superscript"/>
        </w:rPr>
        <w:t>2</w:t>
      </w:r>
      <w:r w:rsidR="00DA18D4" w:rsidRPr="00581847">
        <w:t xml:space="preserve">=68%; </w:t>
      </w:r>
      <w:r w:rsidR="00875F75" w:rsidRPr="00581847">
        <w:t>Figure 3)</w:t>
      </w:r>
      <w:r w:rsidR="00C10F5D" w:rsidRPr="00581847">
        <w:t>, but this was not statistically significant</w:t>
      </w:r>
      <w:r w:rsidR="009B1E00" w:rsidRPr="00581847">
        <w:t xml:space="preserve"> (</w:t>
      </w:r>
      <w:r w:rsidR="00943576" w:rsidRPr="00581847">
        <w:rPr>
          <w:i/>
        </w:rPr>
        <w:t>b</w:t>
      </w:r>
      <w:r w:rsidR="00943576" w:rsidRPr="00581847">
        <w:t xml:space="preserve">=1.09, 95%CI: 0.74-1.59, </w:t>
      </w:r>
      <w:r w:rsidR="009B1E00" w:rsidRPr="00581847">
        <w:t>P=0.67</w:t>
      </w:r>
      <w:r w:rsidR="00DF526C" w:rsidRPr="00581847">
        <w:t>,</w:t>
      </w:r>
      <w:r w:rsidR="00943576" w:rsidRPr="00581847">
        <w:t xml:space="preserve"> R</w:t>
      </w:r>
      <w:r w:rsidR="00943576" w:rsidRPr="00581847">
        <w:rPr>
          <w:vertAlign w:val="superscript"/>
        </w:rPr>
        <w:t>2</w:t>
      </w:r>
      <w:r w:rsidR="00943576" w:rsidRPr="00581847">
        <w:t>=-2.2%;</w:t>
      </w:r>
      <w:r w:rsidR="00DF526C" w:rsidRPr="00581847">
        <w:t xml:space="preserve"> see </w:t>
      </w:r>
      <w:r w:rsidR="006956FA" w:rsidRPr="00581847">
        <w:t>meta-regression results Appendices</w:t>
      </w:r>
      <w:r w:rsidR="00DF526C" w:rsidRPr="00581847">
        <w:t xml:space="preserve"> 3</w:t>
      </w:r>
      <w:r w:rsidR="006956FA" w:rsidRPr="00581847">
        <w:t xml:space="preserve"> and 4</w:t>
      </w:r>
      <w:r w:rsidR="00DF526C" w:rsidRPr="00581847">
        <w:t>)</w:t>
      </w:r>
      <w:r w:rsidR="00256BB5" w:rsidRPr="00581847">
        <w:t>.</w:t>
      </w:r>
      <w:r w:rsidR="00457ABD" w:rsidRPr="00581847">
        <w:t xml:space="preserve"> </w:t>
      </w:r>
      <w:r w:rsidR="0037396E" w:rsidRPr="00581847">
        <w:t xml:space="preserve">The association </w:t>
      </w:r>
      <w:r w:rsidR="00EA01CD" w:rsidRPr="00581847">
        <w:t xml:space="preserve">was similar </w:t>
      </w:r>
      <w:r w:rsidR="00C440F9" w:rsidRPr="00581847">
        <w:t>in low income countries (34 studies in total; OR=1.80</w:t>
      </w:r>
      <w:r w:rsidR="0037396E" w:rsidRPr="00581847">
        <w:t>, 95%CI: 1</w:t>
      </w:r>
      <w:r w:rsidR="001013A5" w:rsidRPr="00581847">
        <w:t>.</w:t>
      </w:r>
      <w:r w:rsidR="00C440F9" w:rsidRPr="00581847">
        <w:t>35</w:t>
      </w:r>
      <w:r w:rsidR="001414D0" w:rsidRPr="00581847">
        <w:t>-</w:t>
      </w:r>
      <w:r w:rsidR="00C440F9" w:rsidRPr="00581847">
        <w:t xml:space="preserve">2.40; </w:t>
      </w:r>
      <w:r w:rsidR="00C440F9" w:rsidRPr="00581847">
        <w:rPr>
          <w:i/>
        </w:rPr>
        <w:t>I</w:t>
      </w:r>
      <w:r w:rsidR="00C440F9" w:rsidRPr="00581847">
        <w:rPr>
          <w:i/>
          <w:vertAlign w:val="superscript"/>
        </w:rPr>
        <w:t>2</w:t>
      </w:r>
      <w:r w:rsidR="00C440F9" w:rsidRPr="00581847">
        <w:t>=91%</w:t>
      </w:r>
      <w:r w:rsidR="0037396E" w:rsidRPr="00581847">
        <w:t xml:space="preserve">) </w:t>
      </w:r>
      <w:r w:rsidR="000D1921" w:rsidRPr="00581847">
        <w:t xml:space="preserve">and </w:t>
      </w:r>
      <w:r w:rsidR="0037396E" w:rsidRPr="00581847">
        <w:t>high income countries (</w:t>
      </w:r>
      <w:r w:rsidR="00C440F9" w:rsidRPr="00581847">
        <w:t>30</w:t>
      </w:r>
      <w:r w:rsidR="00E13E91" w:rsidRPr="00581847">
        <w:t xml:space="preserve"> studies</w:t>
      </w:r>
      <w:r w:rsidR="00EA01CD" w:rsidRPr="00581847">
        <w:t xml:space="preserve"> in total</w:t>
      </w:r>
      <w:r w:rsidR="00E13E91" w:rsidRPr="00581847">
        <w:t xml:space="preserve">; </w:t>
      </w:r>
      <w:r w:rsidR="0037396E" w:rsidRPr="00581847">
        <w:t>OR=1</w:t>
      </w:r>
      <w:r w:rsidR="001013A5" w:rsidRPr="00581847">
        <w:t>.</w:t>
      </w:r>
      <w:r w:rsidR="00C440F9" w:rsidRPr="00581847">
        <w:t>97</w:t>
      </w:r>
      <w:r w:rsidR="0037396E" w:rsidRPr="00581847">
        <w:t>, 95%CI: 1</w:t>
      </w:r>
      <w:r w:rsidR="001013A5" w:rsidRPr="00581847">
        <w:t>.</w:t>
      </w:r>
      <w:r w:rsidR="00C440F9" w:rsidRPr="00581847">
        <w:t>64-2.35</w:t>
      </w:r>
      <w:r w:rsidR="0037396E" w:rsidRPr="00581847">
        <w:t xml:space="preserve">; </w:t>
      </w:r>
      <w:r w:rsidR="00C440F9" w:rsidRPr="00581847">
        <w:rPr>
          <w:i/>
        </w:rPr>
        <w:t>I</w:t>
      </w:r>
      <w:r w:rsidR="00C440F9" w:rsidRPr="00581847">
        <w:rPr>
          <w:i/>
          <w:vertAlign w:val="superscript"/>
        </w:rPr>
        <w:t>2</w:t>
      </w:r>
      <w:r w:rsidR="00C440F9" w:rsidRPr="00581847">
        <w:t xml:space="preserve">=89%; </w:t>
      </w:r>
      <w:r w:rsidR="0037396E" w:rsidRPr="00581847">
        <w:t>Figure 4).</w:t>
      </w:r>
      <w:r w:rsidR="00C01135" w:rsidRPr="00581847">
        <w:t xml:space="preserve"> </w:t>
      </w:r>
      <w:r w:rsidR="00875F75" w:rsidRPr="00581847">
        <w:t>Twe</w:t>
      </w:r>
      <w:r w:rsidR="00C67242" w:rsidRPr="00581847">
        <w:t>nty-four</w:t>
      </w:r>
      <w:r w:rsidR="00875F75" w:rsidRPr="00581847">
        <w:t xml:space="preserve"> studies reported adjusted estimates for mortality</w:t>
      </w:r>
      <w:r w:rsidR="007455FE" w:rsidRPr="00581847">
        <w:t xml:space="preserve"> (see Figure 5)</w:t>
      </w:r>
      <w:r w:rsidR="00875F75" w:rsidRPr="00581847">
        <w:t>.</w:t>
      </w:r>
      <w:r w:rsidR="005C763C" w:rsidRPr="00581847">
        <w:fldChar w:fldCharType="begin">
          <w:fldData xml:space="preserve">b3JkPm1vcnRhbGl0eTwva2V5d29yZD48a2V5d29yZD5tdWx0aWRydWcgcmVzaXN0YW5jZTwva2V5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==
</w:fldData>
        </w:fldChar>
      </w:r>
      <w:r w:rsidR="005C763C" w:rsidRPr="00581847">
        <w:instrText xml:space="preserve"> ADDIN EN.CITE </w:instrText>
      </w:r>
      <w:r w:rsidR="005C763C" w:rsidRPr="00581847">
        <w:fldChar w:fldCharType="begin">
          <w:fldData xml:space="preserve">PEVuZE5vdGU+PENpdGU+PEF1dGhvcj5PdXJzbGVyPC9BdXRob3I+PFllYXI+MjAwMjwvWWVhcj48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U4MDQ0PC9w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==
</w:fldData>
        </w:fldChar>
      </w:r>
      <w:r w:rsidR="005C763C" w:rsidRPr="00581847">
        <w:instrText xml:space="preserve"> ADDIN EN.CITE.DATA </w:instrText>
      </w:r>
      <w:r w:rsidR="005C763C" w:rsidRPr="00581847">
        <w:fldChar w:fldCharType="end"/>
      </w:r>
      <w:r w:rsidR="005C763C" w:rsidRPr="00581847">
        <w:fldChar w:fldCharType="begin">
          <w:fldData xml:space="preserve">b3JkPm1vcnRhbGl0eTwva2V5d29yZD48a2V5d29yZD5tdWx0aWRydWcgcmVzaXN0YW5jZTwva2V5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==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0, 25-32, 34, 35, 40, 48, 49, 53-62]</w:t>
      </w:r>
      <w:r w:rsidR="005C763C" w:rsidRPr="00581847">
        <w:fldChar w:fldCharType="end"/>
      </w:r>
      <w:r w:rsidR="000A266E" w:rsidRPr="00581847">
        <w:t xml:space="preserve"> </w:t>
      </w:r>
      <w:r w:rsidR="001136E0" w:rsidRPr="00581847">
        <w:t>Six of these studies had adjusted for all key confounders (</w:t>
      </w:r>
      <w:r w:rsidR="008E02EB" w:rsidRPr="00581847">
        <w:t>age,</w:t>
      </w:r>
      <w:r w:rsidR="00875F75" w:rsidRPr="00581847">
        <w:t xml:space="preserve"> sex,</w:t>
      </w:r>
      <w:r w:rsidR="008E02EB" w:rsidRPr="00581847">
        <w:t xml:space="preserve"> and HIV status</w:t>
      </w:r>
      <w:r w:rsidR="001136E0" w:rsidRPr="00581847">
        <w:t>) and had not adjusted for any clinical variables (</w:t>
      </w:r>
      <w:r w:rsidR="00197540" w:rsidRPr="00581847">
        <w:t xml:space="preserve">i.e. </w:t>
      </w:r>
      <w:r w:rsidR="001136E0" w:rsidRPr="00581847">
        <w:t>baseline severity of TB) that might potentially be more likely to lead to early death and hence may overadjust for the effects of DM</w:t>
      </w:r>
      <w:r w:rsidR="00875F75" w:rsidRPr="00581847">
        <w:t>.</w:t>
      </w:r>
      <w:r w:rsidR="005C763C" w:rsidRPr="00581847">
        <w:fldChar w:fldCharType="begin">
          <w:fldData xml:space="preserve">PEVuZE5vdGU+PENpdGU+PEF1dGhvcj5PdXJzbGVyPC9BdXRob3I+PFllYXI+MjAwMjwvWWVhcj48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U4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==
</w:fldData>
        </w:fldChar>
      </w:r>
      <w:r w:rsidR="005C763C" w:rsidRPr="00581847">
        <w:instrText xml:space="preserve"> ADDIN EN.CITE </w:instrText>
      </w:r>
      <w:r w:rsidR="005C763C" w:rsidRPr="00581847">
        <w:fldChar w:fldCharType="begin">
          <w:fldData xml:space="preserve">PEVuZE5vdGU+PENpdGU+PEF1dGhvcj5PdXJzbGVyPC9BdXRob3I+PFllYXI+MjAwMjwvWWVhcj48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U4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5, 27, 35, 49, 56, 57]</w:t>
      </w:r>
      <w:r w:rsidR="005C763C" w:rsidRPr="00581847">
        <w:fldChar w:fldCharType="end"/>
      </w:r>
      <w:r w:rsidR="00946618" w:rsidRPr="00581847">
        <w:t xml:space="preserve"> </w:t>
      </w:r>
      <w:r w:rsidR="00875F75" w:rsidRPr="00581847">
        <w:t xml:space="preserve">The pooled results </w:t>
      </w:r>
      <w:r w:rsidR="00197BCA" w:rsidRPr="00581847">
        <w:t xml:space="preserve">for this subgroup </w:t>
      </w:r>
      <w:r w:rsidR="000C2A5A" w:rsidRPr="00581847">
        <w:t xml:space="preserve">showed </w:t>
      </w:r>
      <w:r w:rsidR="002753E7" w:rsidRPr="00581847">
        <w:t xml:space="preserve">a </w:t>
      </w:r>
      <w:r w:rsidR="00BF69D0" w:rsidRPr="00581847">
        <w:t>strong</w:t>
      </w:r>
      <w:r w:rsidR="000C2A5A" w:rsidRPr="00581847">
        <w:t xml:space="preserve"> association</w:t>
      </w:r>
      <w:r w:rsidR="00FC7364" w:rsidRPr="00581847">
        <w:t xml:space="preserve"> between DM and death among TB patients</w:t>
      </w:r>
      <w:r w:rsidR="00875F75" w:rsidRPr="00581847">
        <w:t xml:space="preserve"> (</w:t>
      </w:r>
      <w:r w:rsidR="000C2A5A" w:rsidRPr="00581847">
        <w:t>OR=</w:t>
      </w:r>
      <w:r w:rsidR="000A266E" w:rsidRPr="00581847">
        <w:t>2.83, 95%CI: 1.45</w:t>
      </w:r>
      <w:r w:rsidR="001414D0" w:rsidRPr="00581847">
        <w:t>-</w:t>
      </w:r>
      <w:r w:rsidR="000A266E" w:rsidRPr="00581847">
        <w:t>5.52</w:t>
      </w:r>
      <w:r w:rsidR="000F68BD" w:rsidRPr="00581847">
        <w:t>;</w:t>
      </w:r>
      <w:r w:rsidR="000F68BD" w:rsidRPr="00581847">
        <w:rPr>
          <w:i/>
        </w:rPr>
        <w:t xml:space="preserve"> I</w:t>
      </w:r>
      <w:r w:rsidR="000F68BD" w:rsidRPr="00581847">
        <w:rPr>
          <w:i/>
          <w:vertAlign w:val="superscript"/>
        </w:rPr>
        <w:t>2</w:t>
      </w:r>
      <w:r w:rsidR="000F68BD" w:rsidRPr="00581847">
        <w:t>=47%</w:t>
      </w:r>
      <w:r w:rsidR="00875F75" w:rsidRPr="00581847">
        <w:t xml:space="preserve">; see </w:t>
      </w:r>
      <w:r w:rsidR="008675E7" w:rsidRPr="00581847">
        <w:t xml:space="preserve">Figure </w:t>
      </w:r>
      <w:r w:rsidR="007455FE" w:rsidRPr="00581847">
        <w:t>6</w:t>
      </w:r>
      <w:r w:rsidR="00875F75" w:rsidRPr="00581847">
        <w:t xml:space="preserve">). </w:t>
      </w:r>
    </w:p>
    <w:p w14:paraId="663E24C7" w14:textId="77777777" w:rsidR="0001196F" w:rsidRPr="00581847" w:rsidRDefault="00B36C75" w:rsidP="00300717">
      <w:pPr>
        <w:spacing w:line="480" w:lineRule="auto"/>
        <w:jc w:val="both"/>
      </w:pPr>
      <w:r w:rsidRPr="00581847">
        <w:t>However, m</w:t>
      </w:r>
      <w:r w:rsidR="000727EB" w:rsidRPr="00581847">
        <w:t>eta-regression</w:t>
      </w:r>
      <w:r w:rsidRPr="00581847">
        <w:t xml:space="preserve"> results </w:t>
      </w:r>
      <w:r w:rsidR="001136E0" w:rsidRPr="00581847">
        <w:t>showed that</w:t>
      </w:r>
      <w:r w:rsidR="00946618" w:rsidRPr="00581847">
        <w:t xml:space="preserve"> </w:t>
      </w:r>
      <w:r w:rsidR="001136E0" w:rsidRPr="00581847">
        <w:t xml:space="preserve">method of </w:t>
      </w:r>
      <w:r w:rsidRPr="00581847">
        <w:t xml:space="preserve">DM diagnosis, study design, confounding adjustment, or </w:t>
      </w:r>
      <w:r w:rsidR="001136E0" w:rsidRPr="00581847">
        <w:t xml:space="preserve">country </w:t>
      </w:r>
      <w:r w:rsidRPr="00581847">
        <w:t xml:space="preserve">income level could </w:t>
      </w:r>
      <w:r w:rsidR="001136E0" w:rsidRPr="00581847">
        <w:t xml:space="preserve">not </w:t>
      </w:r>
      <w:r w:rsidRPr="00581847">
        <w:t>explain the</w:t>
      </w:r>
      <w:r w:rsidR="00891839" w:rsidRPr="00581847">
        <w:t xml:space="preserve"> large</w:t>
      </w:r>
      <w:r w:rsidRPr="00581847">
        <w:t xml:space="preserve"> heterogeneity</w:t>
      </w:r>
      <w:r w:rsidR="00891839" w:rsidRPr="00581847">
        <w:t xml:space="preserve"> among studies</w:t>
      </w:r>
      <w:r w:rsidRPr="00581847">
        <w:t xml:space="preserve"> (see Appendi</w:t>
      </w:r>
      <w:r w:rsidR="00113A9E" w:rsidRPr="00581847">
        <w:t>ces</w:t>
      </w:r>
      <w:r w:rsidRPr="00581847">
        <w:t xml:space="preserve"> 3</w:t>
      </w:r>
      <w:r w:rsidR="00956BBC" w:rsidRPr="00581847">
        <w:t xml:space="preserve"> &amp; 4</w:t>
      </w:r>
      <w:r w:rsidRPr="00581847">
        <w:t>)</w:t>
      </w:r>
      <w:r w:rsidR="00026967" w:rsidRPr="00581847">
        <w:t>.</w:t>
      </w:r>
      <w:r w:rsidR="007B07C4" w:rsidRPr="00581847">
        <w:t xml:space="preserve"> </w:t>
      </w:r>
    </w:p>
    <w:p w14:paraId="7915CA52" w14:textId="6E5B4969" w:rsidR="00823D54" w:rsidRPr="00581847" w:rsidRDefault="00113A9E" w:rsidP="00300717">
      <w:pPr>
        <w:spacing w:line="480" w:lineRule="auto"/>
        <w:jc w:val="both"/>
      </w:pPr>
      <w:r w:rsidRPr="00581847">
        <w:t>Overall, the population attribut</w:t>
      </w:r>
      <w:r w:rsidR="00026967" w:rsidRPr="00581847">
        <w:t xml:space="preserve">able risk suggested that around </w:t>
      </w:r>
      <w:r w:rsidR="004201E3" w:rsidRPr="00581847">
        <w:t>8—25</w:t>
      </w:r>
      <w:r w:rsidR="0001196F" w:rsidRPr="00581847">
        <w:t xml:space="preserve">% deaths </w:t>
      </w:r>
      <w:r w:rsidR="0041498B" w:rsidRPr="00581847">
        <w:t xml:space="preserve">during TB treatment </w:t>
      </w:r>
      <w:r w:rsidRPr="00581847">
        <w:t xml:space="preserve">in entire populations </w:t>
      </w:r>
      <w:r w:rsidR="0001196F" w:rsidRPr="00581847">
        <w:t xml:space="preserve">could </w:t>
      </w:r>
      <w:r w:rsidRPr="00581847">
        <w:t xml:space="preserve">potentially </w:t>
      </w:r>
      <w:r w:rsidR="0001196F" w:rsidRPr="00581847">
        <w:t xml:space="preserve">be </w:t>
      </w:r>
      <w:r w:rsidR="00823D54" w:rsidRPr="00581847">
        <w:t xml:space="preserve">statistically attributed to DM. </w:t>
      </w:r>
    </w:p>
    <w:p w14:paraId="53FF986F" w14:textId="77777777" w:rsidR="00153C15" w:rsidRPr="00581847" w:rsidRDefault="00073C2F" w:rsidP="00300717">
      <w:pPr>
        <w:spacing w:line="480" w:lineRule="auto"/>
        <w:jc w:val="both"/>
        <w:rPr>
          <w:b/>
          <w:i/>
        </w:rPr>
      </w:pPr>
      <w:r w:rsidRPr="00581847">
        <w:rPr>
          <w:b/>
          <w:i/>
        </w:rPr>
        <w:t>Effect of DM on d</w:t>
      </w:r>
      <w:r w:rsidR="00153C15" w:rsidRPr="00581847">
        <w:rPr>
          <w:b/>
          <w:i/>
        </w:rPr>
        <w:t xml:space="preserve">eath and </w:t>
      </w:r>
      <w:r w:rsidRPr="00581847">
        <w:rPr>
          <w:b/>
          <w:i/>
        </w:rPr>
        <w:t xml:space="preserve">treatment </w:t>
      </w:r>
      <w:r w:rsidR="00153C15" w:rsidRPr="00581847">
        <w:rPr>
          <w:b/>
          <w:i/>
        </w:rPr>
        <w:t xml:space="preserve">failure </w:t>
      </w:r>
    </w:p>
    <w:p w14:paraId="0F87C2DA" w14:textId="14D3916B" w:rsidR="00056EE0" w:rsidRPr="00581847" w:rsidRDefault="00153C15" w:rsidP="00300717">
      <w:pPr>
        <w:spacing w:line="480" w:lineRule="auto"/>
        <w:jc w:val="both"/>
        <w:rPr>
          <w:highlight w:val="yellow"/>
        </w:rPr>
      </w:pPr>
      <w:r w:rsidRPr="00581847">
        <w:t xml:space="preserve">The pooled OR for </w:t>
      </w:r>
      <w:r w:rsidR="001414D0" w:rsidRPr="00581847">
        <w:t>“death and failure”</w:t>
      </w:r>
      <w:r w:rsidRPr="00581847">
        <w:t xml:space="preserve"> as a combined treatment outcome was </w:t>
      </w:r>
      <w:r w:rsidR="00C67242" w:rsidRPr="00581847">
        <w:t>1.65</w:t>
      </w:r>
      <w:r w:rsidRPr="00581847">
        <w:t xml:space="preserve"> (95%CI</w:t>
      </w:r>
      <w:r w:rsidR="00424E57" w:rsidRPr="00581847">
        <w:t xml:space="preserve">: </w:t>
      </w:r>
      <w:r w:rsidR="008B2919" w:rsidRPr="00581847">
        <w:t>1</w:t>
      </w:r>
      <w:r w:rsidR="001013A5" w:rsidRPr="00581847">
        <w:t>.</w:t>
      </w:r>
      <w:r w:rsidR="00C67242" w:rsidRPr="00581847">
        <w:t>39</w:t>
      </w:r>
      <w:r w:rsidR="001414D0" w:rsidRPr="00581847">
        <w:t>-</w:t>
      </w:r>
      <w:r w:rsidR="00C67242" w:rsidRPr="00581847">
        <w:t>1.96</w:t>
      </w:r>
      <w:r w:rsidR="00F56173" w:rsidRPr="00581847">
        <w:t xml:space="preserve">; </w:t>
      </w:r>
      <w:r w:rsidR="00F56173" w:rsidRPr="00581847">
        <w:rPr>
          <w:i/>
        </w:rPr>
        <w:t>I</w:t>
      </w:r>
      <w:r w:rsidR="00F56173" w:rsidRPr="00581847">
        <w:rPr>
          <w:i/>
          <w:vertAlign w:val="superscript"/>
        </w:rPr>
        <w:t>2</w:t>
      </w:r>
      <w:r w:rsidR="00F56173" w:rsidRPr="00581847">
        <w:t xml:space="preserve">=88%; </w:t>
      </w:r>
      <w:r w:rsidR="00CA1CFA" w:rsidRPr="00581847">
        <w:t xml:space="preserve">Figure </w:t>
      </w:r>
      <w:r w:rsidR="00956BBC" w:rsidRPr="00581847">
        <w:t>7</w:t>
      </w:r>
      <w:r w:rsidR="00C67242" w:rsidRPr="00581847">
        <w:t>) among 35</w:t>
      </w:r>
      <w:r w:rsidR="00424E57" w:rsidRPr="00581847">
        <w:t xml:space="preserve"> studies</w:t>
      </w:r>
      <w:r w:rsidRPr="00581847">
        <w:t xml:space="preserve">. </w:t>
      </w:r>
      <w:r w:rsidR="00875F75" w:rsidRPr="00581847">
        <w:t>T</w:t>
      </w:r>
      <w:r w:rsidRPr="00581847">
        <w:t xml:space="preserve">he pooled OR for </w:t>
      </w:r>
      <w:r w:rsidR="001414D0" w:rsidRPr="00581847">
        <w:t>“death and failure”</w:t>
      </w:r>
      <w:r w:rsidR="009357F2" w:rsidRPr="00581847">
        <w:t xml:space="preserve"> among 18</w:t>
      </w:r>
      <w:r w:rsidRPr="00581847">
        <w:t xml:space="preserve"> studies using blood glucose measures to identify DM was </w:t>
      </w:r>
      <w:r w:rsidR="009F0FCC" w:rsidRPr="00581847">
        <w:t>1.53</w:t>
      </w:r>
      <w:r w:rsidRPr="00581847">
        <w:t xml:space="preserve"> (95%CI: </w:t>
      </w:r>
      <w:r w:rsidR="008B2919" w:rsidRPr="00581847">
        <w:t>1</w:t>
      </w:r>
      <w:r w:rsidR="001013A5" w:rsidRPr="00581847">
        <w:t>.</w:t>
      </w:r>
      <w:r w:rsidR="009357F2" w:rsidRPr="00581847">
        <w:t>23</w:t>
      </w:r>
      <w:r w:rsidR="001414D0" w:rsidRPr="00581847">
        <w:t>-</w:t>
      </w:r>
      <w:r w:rsidR="009357F2" w:rsidRPr="00581847">
        <w:t>1.89</w:t>
      </w:r>
      <w:r w:rsidRPr="00581847">
        <w:t xml:space="preserve">) and it was </w:t>
      </w:r>
      <w:r w:rsidR="008B2919" w:rsidRPr="00581847">
        <w:t>1</w:t>
      </w:r>
      <w:r w:rsidR="001013A5" w:rsidRPr="00581847">
        <w:t>.</w:t>
      </w:r>
      <w:r w:rsidR="009F0FCC" w:rsidRPr="00581847">
        <w:t>71</w:t>
      </w:r>
      <w:r w:rsidRPr="00581847">
        <w:t xml:space="preserve"> (95%CI: </w:t>
      </w:r>
      <w:r w:rsidR="008B2919" w:rsidRPr="00581847">
        <w:t>1</w:t>
      </w:r>
      <w:r w:rsidR="001013A5" w:rsidRPr="00581847">
        <w:t>.</w:t>
      </w:r>
      <w:r w:rsidR="009F0FCC" w:rsidRPr="00581847">
        <w:t>34</w:t>
      </w:r>
      <w:r w:rsidR="001414D0" w:rsidRPr="00581847">
        <w:t>-</w:t>
      </w:r>
      <w:r w:rsidR="008B2919" w:rsidRPr="00581847">
        <w:t>2</w:t>
      </w:r>
      <w:r w:rsidR="001013A5" w:rsidRPr="00581847">
        <w:t>.</w:t>
      </w:r>
      <w:r w:rsidR="009F0FCC" w:rsidRPr="00581847">
        <w:t>18</w:t>
      </w:r>
      <w:r w:rsidRPr="00581847">
        <w:t>) among those using self-report data or med</w:t>
      </w:r>
      <w:r w:rsidR="0009158F" w:rsidRPr="00581847">
        <w:t xml:space="preserve">ical records </w:t>
      </w:r>
      <w:r w:rsidR="00D024D5" w:rsidRPr="00581847">
        <w:t>(</w:t>
      </w:r>
      <w:r w:rsidR="00A86EE4" w:rsidRPr="00581847">
        <w:t xml:space="preserve">Figure </w:t>
      </w:r>
      <w:r w:rsidR="00956BBC" w:rsidRPr="00581847">
        <w:t>8</w:t>
      </w:r>
      <w:r w:rsidRPr="00581847">
        <w:t>)</w:t>
      </w:r>
      <w:r w:rsidR="00BD78BC" w:rsidRPr="00581847">
        <w:t>.</w:t>
      </w:r>
      <w:r w:rsidRPr="00581847">
        <w:t xml:space="preserve"> The heterogeneity (</w:t>
      </w:r>
      <w:r w:rsidR="00A648C5" w:rsidRPr="00581847">
        <w:rPr>
          <w:i/>
        </w:rPr>
        <w:t>I</w:t>
      </w:r>
      <w:r w:rsidR="00A648C5" w:rsidRPr="00581847">
        <w:rPr>
          <w:i/>
          <w:vertAlign w:val="superscript"/>
        </w:rPr>
        <w:t>2</w:t>
      </w:r>
      <w:r w:rsidR="00A648C5" w:rsidRPr="00581847">
        <w:t>=</w:t>
      </w:r>
      <w:r w:rsidR="009357F2" w:rsidRPr="00581847">
        <w:t>88</w:t>
      </w:r>
      <w:r w:rsidRPr="00581847">
        <w:t xml:space="preserve">%) was high </w:t>
      </w:r>
      <w:r w:rsidRPr="00581847">
        <w:lastRenderedPageBreak/>
        <w:t xml:space="preserve">among studies using any </w:t>
      </w:r>
      <w:r w:rsidR="008505E6" w:rsidRPr="00581847">
        <w:t>blood glucose measures to diagnose</w:t>
      </w:r>
      <w:r w:rsidRPr="00581847">
        <w:t xml:space="preserve"> DM</w:t>
      </w:r>
      <w:r w:rsidR="00875F75" w:rsidRPr="00581847">
        <w:t>, possibly</w:t>
      </w:r>
      <w:r w:rsidRPr="00581847">
        <w:t xml:space="preserve"> due to the different laboratory methods </w:t>
      </w:r>
      <w:r w:rsidR="00E364C1" w:rsidRPr="00581847">
        <w:t xml:space="preserve">and tests </w:t>
      </w:r>
      <w:r w:rsidRPr="00581847">
        <w:t xml:space="preserve">used, but heterogeneity was </w:t>
      </w:r>
      <w:r w:rsidR="009C40DC" w:rsidRPr="00581847">
        <w:t xml:space="preserve">somewhat lower </w:t>
      </w:r>
      <w:r w:rsidRPr="00581847">
        <w:t xml:space="preserve"> (</w:t>
      </w:r>
      <w:r w:rsidR="00A648C5" w:rsidRPr="00581847">
        <w:rPr>
          <w:i/>
        </w:rPr>
        <w:t>I</w:t>
      </w:r>
      <w:r w:rsidR="00A648C5" w:rsidRPr="00581847">
        <w:rPr>
          <w:i/>
          <w:vertAlign w:val="superscript"/>
        </w:rPr>
        <w:t>2</w:t>
      </w:r>
      <w:r w:rsidR="00A648C5" w:rsidRPr="00581847">
        <w:t>=</w:t>
      </w:r>
      <w:r w:rsidR="009F0FCC" w:rsidRPr="00581847">
        <w:t>70</w:t>
      </w:r>
      <w:r w:rsidRPr="00581847">
        <w:t xml:space="preserve">%) </w:t>
      </w:r>
      <w:r w:rsidR="00A648C5" w:rsidRPr="00581847">
        <w:t xml:space="preserve">in </w:t>
      </w:r>
      <w:r w:rsidR="002A5254" w:rsidRPr="00581847">
        <w:t xml:space="preserve">the </w:t>
      </w:r>
      <w:r w:rsidR="00A648C5" w:rsidRPr="00581847">
        <w:t xml:space="preserve">subgroup of studies </w:t>
      </w:r>
      <w:r w:rsidRPr="00581847">
        <w:t>defining DM based on self-report data or medical records</w:t>
      </w:r>
      <w:r w:rsidR="0025141E" w:rsidRPr="00581847">
        <w:t xml:space="preserve"> (Figure </w:t>
      </w:r>
      <w:r w:rsidR="00956BBC" w:rsidRPr="00581847">
        <w:t>8</w:t>
      </w:r>
      <w:r w:rsidR="00875F75" w:rsidRPr="00581847">
        <w:t>)</w:t>
      </w:r>
      <w:r w:rsidR="000F0A61" w:rsidRPr="00581847">
        <w:t>.</w:t>
      </w:r>
      <w:r w:rsidR="00457ABD" w:rsidRPr="00581847">
        <w:t xml:space="preserve"> </w:t>
      </w:r>
      <w:r w:rsidR="0025141E" w:rsidRPr="00581847">
        <w:t xml:space="preserve">The association </w:t>
      </w:r>
      <w:r w:rsidR="00683ADA" w:rsidRPr="00581847">
        <w:t xml:space="preserve">was </w:t>
      </w:r>
      <w:r w:rsidR="009357F2" w:rsidRPr="00581847">
        <w:t>stronger among 22</w:t>
      </w:r>
      <w:r w:rsidR="0025141E" w:rsidRPr="00581847">
        <w:t xml:space="preserve"> studies conducted in low income countries </w:t>
      </w:r>
      <w:r w:rsidR="009357F2" w:rsidRPr="00581847">
        <w:t>(OR=1.90, 95%CI: 1.43</w:t>
      </w:r>
      <w:r w:rsidR="001414D0" w:rsidRPr="00581847">
        <w:t>-</w:t>
      </w:r>
      <w:r w:rsidR="009F0FCC" w:rsidRPr="00581847">
        <w:t>2.53) compared to 13</w:t>
      </w:r>
      <w:r w:rsidR="0025141E" w:rsidRPr="00581847">
        <w:t xml:space="preserve"> studies conducted in high income countries (OR=1</w:t>
      </w:r>
      <w:r w:rsidR="001013A5" w:rsidRPr="00581847">
        <w:t>.</w:t>
      </w:r>
      <w:r w:rsidR="009F0FCC" w:rsidRPr="00581847">
        <w:t>52</w:t>
      </w:r>
      <w:r w:rsidR="0025141E" w:rsidRPr="00581847">
        <w:t>, 95%CI: 1</w:t>
      </w:r>
      <w:r w:rsidR="001013A5" w:rsidRPr="00581847">
        <w:t>.</w:t>
      </w:r>
      <w:r w:rsidR="009F0FCC" w:rsidRPr="00581847">
        <w:t>17</w:t>
      </w:r>
      <w:r w:rsidR="001414D0" w:rsidRPr="00581847">
        <w:t>-</w:t>
      </w:r>
      <w:r w:rsidR="009F0FCC" w:rsidRPr="00581847">
        <w:t>1.98</w:t>
      </w:r>
      <w:r w:rsidR="0025141E" w:rsidRPr="00581847">
        <w:t xml:space="preserve">; Figure </w:t>
      </w:r>
      <w:r w:rsidR="00956BBC" w:rsidRPr="00581847">
        <w:t>9</w:t>
      </w:r>
      <w:r w:rsidR="0025141E" w:rsidRPr="00581847">
        <w:t>)</w:t>
      </w:r>
      <w:r w:rsidR="00405CED" w:rsidRPr="00581847">
        <w:t>, P</w:t>
      </w:r>
      <w:r w:rsidR="00D142E2" w:rsidRPr="00581847">
        <w:t xml:space="preserve"> value for differe</w:t>
      </w:r>
      <w:r w:rsidR="00405CED" w:rsidRPr="00581847">
        <w:t>nce in OR from meta-regression was</w:t>
      </w:r>
      <w:r w:rsidR="009F0FCC" w:rsidRPr="00581847">
        <w:t xml:space="preserve"> 0.03</w:t>
      </w:r>
      <w:r w:rsidR="00A86C40" w:rsidRPr="00581847">
        <w:t xml:space="preserve"> </w:t>
      </w:r>
      <w:r w:rsidR="009C40DC" w:rsidRPr="00581847">
        <w:t>after accounting</w:t>
      </w:r>
      <w:r w:rsidR="00A86C40" w:rsidRPr="00581847">
        <w:t xml:space="preserve"> for other factors (DM diagnosis and study design)</w:t>
      </w:r>
      <w:r w:rsidR="00CD4637" w:rsidRPr="00581847">
        <w:t xml:space="preserve"> (Appendices 5 and 6)</w:t>
      </w:r>
      <w:r w:rsidR="0025141E" w:rsidRPr="00581847">
        <w:t xml:space="preserve">. </w:t>
      </w:r>
      <w:r w:rsidR="00D142E2" w:rsidRPr="00581847">
        <w:t>H</w:t>
      </w:r>
      <w:r w:rsidR="0025141E" w:rsidRPr="00581847">
        <w:t xml:space="preserve">eterogeneity </w:t>
      </w:r>
      <w:r w:rsidR="003B7CCB" w:rsidRPr="00581847">
        <w:t xml:space="preserve">was </w:t>
      </w:r>
      <w:r w:rsidR="00D142E2" w:rsidRPr="00581847">
        <w:t xml:space="preserve">however </w:t>
      </w:r>
      <w:r w:rsidR="003B7CCB" w:rsidRPr="00581847">
        <w:t xml:space="preserve">high in both </w:t>
      </w:r>
      <w:r w:rsidR="00D142E2" w:rsidRPr="00581847">
        <w:t xml:space="preserve">country income level </w:t>
      </w:r>
      <w:r w:rsidR="009F0FCC" w:rsidRPr="00581847">
        <w:t>subgroups (84</w:t>
      </w:r>
      <w:r w:rsidR="00A86C40" w:rsidRPr="00581847">
        <w:t>% and 87</w:t>
      </w:r>
      <w:r w:rsidR="00457ABD" w:rsidRPr="00581847">
        <w:t xml:space="preserve">% respectively). </w:t>
      </w:r>
      <w:r w:rsidR="00A86C40" w:rsidRPr="00581847">
        <w:t xml:space="preserve">We found </w:t>
      </w:r>
      <w:r w:rsidR="009F0FCC" w:rsidRPr="00581847">
        <w:t>two studies</w:t>
      </w:r>
      <w:r w:rsidR="00056EE0" w:rsidRPr="00581847">
        <w:t xml:space="preserve"> which reported an adjusted association</w:t>
      </w:r>
      <w:r w:rsidR="00A86C40" w:rsidRPr="00581847">
        <w:t xml:space="preserve"> for “death and failure”</w:t>
      </w:r>
      <w:r w:rsidR="00F51C04" w:rsidRPr="00581847">
        <w:t>;</w:t>
      </w:r>
      <w:r w:rsidR="005C763C" w:rsidRPr="00581847">
        <w:fldChar w:fldCharType="begin">
          <w:fldData xml:space="preserve">PEVuZE5vdGU+PENpdGU+PEF1dGhvcj5BbnVubmF0c2lyaTwvQXV0aG9yPjxZZWFyPjIwMDU8L1ll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</w:fldData>
        </w:fldChar>
      </w:r>
      <w:r w:rsidR="005C763C" w:rsidRPr="00581847">
        <w:instrText xml:space="preserve"> ADDIN EN.CITE </w:instrText>
      </w:r>
      <w:r w:rsidR="005C763C" w:rsidRPr="00581847">
        <w:fldChar w:fldCharType="begin">
          <w:fldData xml:space="preserve">PEVuZE5vdGU+PENpdGU+PEF1dGhvcj5BbnVubmF0c2lyaTwvQXV0aG9yPjxZZWFyPjIwMDU8L1ll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63, 64]</w:t>
      </w:r>
      <w:r w:rsidR="005C763C" w:rsidRPr="00581847">
        <w:fldChar w:fldCharType="end"/>
      </w:r>
      <w:r w:rsidR="00A648C5" w:rsidRPr="00581847">
        <w:t xml:space="preserve"> </w:t>
      </w:r>
      <w:r w:rsidR="00A86C40" w:rsidRPr="00581847">
        <w:t>and another five reported for “failure” only</w:t>
      </w:r>
      <w:r w:rsidR="00F51C04" w:rsidRPr="00581847">
        <w:t>,</w:t>
      </w:r>
      <w:r w:rsidR="005C763C" w:rsidRPr="00581847">
        <w:fldChar w:fldCharType="begin">
          <w:fldData xml:space="preserve">PEVuZE5vdGU+PENpdGU+PEF1dGhvcj5Nb3JzeTwvQXV0aG9yPjxZZWFyPjIwMDM8L1llYXI+PFJl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</w:fldData>
        </w:fldChar>
      </w:r>
      <w:r w:rsidR="005C763C" w:rsidRPr="00581847">
        <w:instrText xml:space="preserve"> ADDIN EN.CITE </w:instrText>
      </w:r>
      <w:r w:rsidR="005C763C" w:rsidRPr="00581847">
        <w:fldChar w:fldCharType="begin">
          <w:fldData xml:space="preserve">PEVuZE5vdGU+PENpdGU+PEF1dGhvcj5Nb3JzeTwvQXV0aG9yPjxZZWFyPjIwMDM8L1llYXI+PFJl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0, 37, 45, 48, 61]</w:t>
      </w:r>
      <w:r w:rsidR="005C763C" w:rsidRPr="00581847">
        <w:fldChar w:fldCharType="end"/>
      </w:r>
      <w:r w:rsidR="009C40DC" w:rsidRPr="00581847">
        <w:t>.</w:t>
      </w:r>
      <w:r w:rsidR="00F51C04" w:rsidRPr="00581847">
        <w:t xml:space="preserve"> </w:t>
      </w:r>
      <w:r w:rsidR="009C40DC" w:rsidRPr="00581847">
        <w:t xml:space="preserve">We performed </w:t>
      </w:r>
      <w:r w:rsidR="00F51C04" w:rsidRPr="00581847">
        <w:t>se</w:t>
      </w:r>
      <w:r w:rsidR="009F0FCC" w:rsidRPr="00581847">
        <w:t>nsitivity analysis for these seven</w:t>
      </w:r>
      <w:r w:rsidR="00F51C04" w:rsidRPr="00581847">
        <w:t xml:space="preserve"> studies and results showed</w:t>
      </w:r>
      <w:r w:rsidR="00B00125" w:rsidRPr="00581847">
        <w:t xml:space="preserve"> higher odds of “death and failure” or failure among TB-DM patients compared to those with TB only </w:t>
      </w:r>
      <w:r w:rsidR="00026967" w:rsidRPr="00581847">
        <w:t>(</w:t>
      </w:r>
      <w:r w:rsidR="009F0FCC" w:rsidRPr="00581847">
        <w:t>OR=2.19, 95%CI: 1.45-3.31</w:t>
      </w:r>
      <w:r w:rsidR="006803E4" w:rsidRPr="00581847">
        <w:t xml:space="preserve">; </w:t>
      </w:r>
      <w:r w:rsidR="006803E4" w:rsidRPr="00581847">
        <w:rPr>
          <w:i/>
        </w:rPr>
        <w:t>I</w:t>
      </w:r>
      <w:r w:rsidR="006803E4" w:rsidRPr="00581847">
        <w:rPr>
          <w:i/>
          <w:vertAlign w:val="superscript"/>
        </w:rPr>
        <w:t>2</w:t>
      </w:r>
      <w:r w:rsidR="009F0FCC" w:rsidRPr="00581847">
        <w:t>=73</w:t>
      </w:r>
      <w:r w:rsidR="006803E4" w:rsidRPr="00581847">
        <w:t xml:space="preserve">%; </w:t>
      </w:r>
      <w:r w:rsidR="00B00125" w:rsidRPr="00581847">
        <w:t xml:space="preserve">Appendix </w:t>
      </w:r>
      <w:r w:rsidR="00CD4637" w:rsidRPr="00581847">
        <w:t>7</w:t>
      </w:r>
      <w:r w:rsidR="00B00125" w:rsidRPr="00581847">
        <w:t>)</w:t>
      </w:r>
      <w:r w:rsidR="00A648C5" w:rsidRPr="00581847">
        <w:t xml:space="preserve">. </w:t>
      </w:r>
    </w:p>
    <w:p w14:paraId="664AE794" w14:textId="77777777" w:rsidR="00DA7D4E" w:rsidRPr="00581847" w:rsidRDefault="00073C2F" w:rsidP="00300717">
      <w:pPr>
        <w:spacing w:line="480" w:lineRule="auto"/>
        <w:jc w:val="both"/>
        <w:rPr>
          <w:b/>
          <w:i/>
        </w:rPr>
      </w:pPr>
      <w:r w:rsidRPr="00581847">
        <w:rPr>
          <w:b/>
          <w:i/>
        </w:rPr>
        <w:t>Effect of DM on TB r</w:t>
      </w:r>
      <w:r w:rsidR="009D078D" w:rsidRPr="00581847">
        <w:rPr>
          <w:b/>
          <w:i/>
        </w:rPr>
        <w:t>elapse (r</w:t>
      </w:r>
      <w:r w:rsidR="00DA7D4E" w:rsidRPr="00581847">
        <w:rPr>
          <w:b/>
          <w:i/>
        </w:rPr>
        <w:t>elapse and recurrence combined</w:t>
      </w:r>
      <w:r w:rsidR="009D078D" w:rsidRPr="00581847">
        <w:rPr>
          <w:b/>
          <w:i/>
        </w:rPr>
        <w:t>)</w:t>
      </w:r>
      <w:r w:rsidR="00DA7D4E" w:rsidRPr="00581847">
        <w:rPr>
          <w:b/>
          <w:i/>
        </w:rPr>
        <w:t xml:space="preserve"> </w:t>
      </w:r>
    </w:p>
    <w:p w14:paraId="62A3166B" w14:textId="76C03EF9" w:rsidR="002371D9" w:rsidRPr="00581847" w:rsidRDefault="00A65316" w:rsidP="00300717">
      <w:pPr>
        <w:spacing w:line="480" w:lineRule="auto"/>
        <w:jc w:val="both"/>
      </w:pPr>
      <w:r w:rsidRPr="00581847">
        <w:t xml:space="preserve">The pooled </w:t>
      </w:r>
      <w:r w:rsidR="00486453" w:rsidRPr="00581847">
        <w:t>result</w:t>
      </w:r>
      <w:r w:rsidRPr="00581847">
        <w:t xml:space="preserve"> for </w:t>
      </w:r>
      <w:r w:rsidR="008121BD" w:rsidRPr="00581847">
        <w:t xml:space="preserve">combined </w:t>
      </w:r>
      <w:r w:rsidRPr="00581847">
        <w:t xml:space="preserve">outcome </w:t>
      </w:r>
      <w:r w:rsidR="00486453" w:rsidRPr="00581847">
        <w:t>“</w:t>
      </w:r>
      <w:r w:rsidRPr="00581847">
        <w:t>relapse</w:t>
      </w:r>
      <w:r w:rsidR="00486453" w:rsidRPr="00581847">
        <w:t>”</w:t>
      </w:r>
      <w:r w:rsidR="001E08CE" w:rsidRPr="00581847">
        <w:t xml:space="preserve"> (among 19 unadjusted</w:t>
      </w:r>
      <w:r w:rsidR="005F002C" w:rsidRPr="00581847">
        <w:t xml:space="preserve"> studies)</w:t>
      </w:r>
      <w:r w:rsidRPr="00581847">
        <w:t xml:space="preserve"> </w:t>
      </w:r>
      <w:r w:rsidR="001E08CE" w:rsidRPr="00581847">
        <w:t>was 1.64 (95%CI: 1.29</w:t>
      </w:r>
      <w:r w:rsidR="001414D0" w:rsidRPr="00581847">
        <w:t>-</w:t>
      </w:r>
      <w:r w:rsidR="001E08CE" w:rsidRPr="00581847">
        <w:t>2.08</w:t>
      </w:r>
      <w:r w:rsidR="009C40DC" w:rsidRPr="00581847">
        <w:t xml:space="preserve">; </w:t>
      </w:r>
      <w:r w:rsidR="0007671B" w:rsidRPr="00581847">
        <w:rPr>
          <w:i/>
        </w:rPr>
        <w:t>I</w:t>
      </w:r>
      <w:r w:rsidR="009C40DC" w:rsidRPr="00581847">
        <w:rPr>
          <w:i/>
          <w:vertAlign w:val="superscript"/>
        </w:rPr>
        <w:t>2</w:t>
      </w:r>
      <w:r w:rsidR="009C40DC" w:rsidRPr="00581847">
        <w:t>=74%</w:t>
      </w:r>
      <w:r w:rsidR="00643867" w:rsidRPr="00581847">
        <w:t xml:space="preserve">, </w:t>
      </w:r>
      <w:r w:rsidR="002371D9" w:rsidRPr="00581847">
        <w:t>P&lt;0.001</w:t>
      </w:r>
      <w:r w:rsidR="00043021" w:rsidRPr="00581847">
        <w:t>; Figure 10</w:t>
      </w:r>
      <w:r w:rsidR="00FB7469" w:rsidRPr="00581847">
        <w:t>)</w:t>
      </w:r>
      <w:r w:rsidR="00486453" w:rsidRPr="00581847">
        <w:t>.</w:t>
      </w:r>
      <w:r w:rsidR="001E08CE" w:rsidRPr="00581847">
        <w:t xml:space="preserve"> Among f</w:t>
      </w:r>
      <w:r w:rsidR="00CD4637" w:rsidRPr="00581847">
        <w:t>ive</w:t>
      </w:r>
      <w:r w:rsidR="001E08CE" w:rsidRPr="00581847">
        <w:t xml:space="preserve"> adjusted studies the effect estimates was slight</w:t>
      </w:r>
      <w:r w:rsidR="009C40DC" w:rsidRPr="00581847">
        <w:t>ly</w:t>
      </w:r>
      <w:r w:rsidR="001E08CE" w:rsidRPr="00581847">
        <w:t xml:space="preserve"> greater </w:t>
      </w:r>
      <w:r w:rsidR="0007671B" w:rsidRPr="00581847">
        <w:t xml:space="preserve">(OR=1.86; 95%CI: 1.51-2.28) </w:t>
      </w:r>
      <w:r w:rsidR="001E08CE" w:rsidRPr="00581847">
        <w:t xml:space="preserve">and showed </w:t>
      </w:r>
      <w:r w:rsidR="009C40DC" w:rsidRPr="00581847">
        <w:t>no heterogeneity (</w:t>
      </w:r>
      <w:r w:rsidR="0007671B" w:rsidRPr="00581847">
        <w:rPr>
          <w:i/>
        </w:rPr>
        <w:t>I</w:t>
      </w:r>
      <w:r w:rsidR="009C40DC" w:rsidRPr="00581847">
        <w:rPr>
          <w:i/>
          <w:vertAlign w:val="superscript"/>
        </w:rPr>
        <w:t>2</w:t>
      </w:r>
      <w:r w:rsidR="009C40DC" w:rsidRPr="00581847">
        <w:t xml:space="preserve">=0%) </w:t>
      </w:r>
      <w:r w:rsidR="00C67645" w:rsidRPr="00581847">
        <w:t xml:space="preserve"> (Figure 11</w:t>
      </w:r>
      <w:r w:rsidR="001E08CE" w:rsidRPr="00581847">
        <w:t xml:space="preserve">). </w:t>
      </w:r>
    </w:p>
    <w:p w14:paraId="259FF82A" w14:textId="77777777" w:rsidR="001B346B" w:rsidRPr="00581847" w:rsidRDefault="00073C2F" w:rsidP="001B346B">
      <w:pPr>
        <w:spacing w:line="480" w:lineRule="auto"/>
        <w:jc w:val="both"/>
        <w:rPr>
          <w:i/>
        </w:rPr>
      </w:pPr>
      <w:r w:rsidRPr="00581847">
        <w:rPr>
          <w:b/>
          <w:i/>
        </w:rPr>
        <w:t>Effect of DM on s</w:t>
      </w:r>
      <w:r w:rsidR="001B346B" w:rsidRPr="00581847">
        <w:rPr>
          <w:b/>
          <w:i/>
        </w:rPr>
        <w:t xml:space="preserve">putum culture conversion at two/three months </w:t>
      </w:r>
    </w:p>
    <w:p w14:paraId="05002F50" w14:textId="5E6DC966" w:rsidR="001B346B" w:rsidRPr="00581847" w:rsidRDefault="001E08CE" w:rsidP="001B346B">
      <w:pPr>
        <w:spacing w:line="480" w:lineRule="auto"/>
        <w:jc w:val="both"/>
        <w:rPr>
          <w:highlight w:val="yellow"/>
        </w:rPr>
      </w:pPr>
      <w:r w:rsidRPr="00581847">
        <w:t xml:space="preserve">We found </w:t>
      </w:r>
      <w:r w:rsidR="001A7931" w:rsidRPr="00581847">
        <w:t>19</w:t>
      </w:r>
      <w:r w:rsidR="001B346B" w:rsidRPr="00581847">
        <w:t xml:space="preserve"> studies investigated the association between DM and culture conversion at two/three month. </w:t>
      </w:r>
      <w:r w:rsidR="001A7931" w:rsidRPr="00581847">
        <w:t>The pooled OR was 2.06 (95%CI: 1.70</w:t>
      </w:r>
      <w:r w:rsidR="001414D0" w:rsidRPr="00581847">
        <w:t>-</w:t>
      </w:r>
      <w:r w:rsidR="001A7931" w:rsidRPr="00581847">
        <w:t>2.49</w:t>
      </w:r>
      <w:r w:rsidR="00D83FF8" w:rsidRPr="00581847">
        <w:t>, P=0.01</w:t>
      </w:r>
      <w:r w:rsidR="001B346B" w:rsidRPr="00581847">
        <w:t>;</w:t>
      </w:r>
      <w:r w:rsidR="00A65674" w:rsidRPr="00581847">
        <w:t xml:space="preserve"> </w:t>
      </w:r>
      <w:r w:rsidR="00A65674" w:rsidRPr="00581847">
        <w:rPr>
          <w:i/>
        </w:rPr>
        <w:t>I</w:t>
      </w:r>
      <w:r w:rsidR="00A65674" w:rsidRPr="00581847">
        <w:rPr>
          <w:i/>
          <w:vertAlign w:val="superscript"/>
        </w:rPr>
        <w:t>2</w:t>
      </w:r>
      <w:r w:rsidR="00A65674" w:rsidRPr="00581847">
        <w:t>=75%;</w:t>
      </w:r>
      <w:r w:rsidR="001B346B" w:rsidRPr="00581847">
        <w:t xml:space="preserve"> </w:t>
      </w:r>
      <w:r w:rsidR="00C67645" w:rsidRPr="00581847">
        <w:t>Figure 12</w:t>
      </w:r>
      <w:r w:rsidR="001B346B" w:rsidRPr="00581847">
        <w:t xml:space="preserve">). </w:t>
      </w:r>
      <w:r w:rsidR="006803E4" w:rsidRPr="00581847">
        <w:t>Eight</w:t>
      </w:r>
      <w:r w:rsidR="00D83FF8" w:rsidRPr="00581847">
        <w:t xml:space="preserve"> studies reported the adjusted estimates, and the pool</w:t>
      </w:r>
      <w:r w:rsidR="009C40DC" w:rsidRPr="00581847">
        <w:t>ed</w:t>
      </w:r>
      <w:r w:rsidR="006803E4" w:rsidRPr="00581847">
        <w:t xml:space="preserve"> result was 1.75</w:t>
      </w:r>
      <w:r w:rsidR="00D83FF8" w:rsidRPr="00581847">
        <w:t xml:space="preserve"> (95%CI:</w:t>
      </w:r>
      <w:r w:rsidR="006803E4" w:rsidRPr="00581847">
        <w:t xml:space="preserve"> 1.37-2.24</w:t>
      </w:r>
      <w:r w:rsidR="00D83FF8" w:rsidRPr="00581847">
        <w:t>,</w:t>
      </w:r>
      <w:r w:rsidR="00A65674" w:rsidRPr="00581847">
        <w:t xml:space="preserve"> </w:t>
      </w:r>
      <w:r w:rsidR="006803E4" w:rsidRPr="00581847">
        <w:t>P&lt;0.001</w:t>
      </w:r>
      <w:r w:rsidR="00D83FF8" w:rsidRPr="00581847">
        <w:t>;</w:t>
      </w:r>
      <w:r w:rsidR="00A65674" w:rsidRPr="00581847">
        <w:t xml:space="preserve"> </w:t>
      </w:r>
      <w:r w:rsidR="00A65674" w:rsidRPr="00581847">
        <w:rPr>
          <w:i/>
        </w:rPr>
        <w:t>I</w:t>
      </w:r>
      <w:r w:rsidR="00A65674" w:rsidRPr="00581847">
        <w:rPr>
          <w:i/>
          <w:vertAlign w:val="superscript"/>
        </w:rPr>
        <w:t>2</w:t>
      </w:r>
      <w:r w:rsidR="006803E4" w:rsidRPr="00581847">
        <w:t>=66</w:t>
      </w:r>
      <w:r w:rsidR="00A65674" w:rsidRPr="00581847">
        <w:t>%;</w:t>
      </w:r>
      <w:r w:rsidR="00D83FF8" w:rsidRPr="00581847">
        <w:t xml:space="preserve"> </w:t>
      </w:r>
      <w:r w:rsidR="00C67645" w:rsidRPr="00581847">
        <w:t>Figure 13)</w:t>
      </w:r>
    </w:p>
    <w:p w14:paraId="7323D18C" w14:textId="77777777" w:rsidR="0062015F" w:rsidRPr="00581847" w:rsidRDefault="00073C2F" w:rsidP="00300717">
      <w:pPr>
        <w:spacing w:line="480" w:lineRule="auto"/>
        <w:rPr>
          <w:b/>
          <w:i/>
        </w:rPr>
      </w:pPr>
      <w:r w:rsidRPr="00581847">
        <w:rPr>
          <w:b/>
          <w:i/>
        </w:rPr>
        <w:t xml:space="preserve">Effect of DM on </w:t>
      </w:r>
      <w:r w:rsidR="007560F3" w:rsidRPr="00581847">
        <w:rPr>
          <w:b/>
          <w:i/>
        </w:rPr>
        <w:t>MDR-TB</w:t>
      </w:r>
    </w:p>
    <w:p w14:paraId="402ADE9F" w14:textId="665E2CA3" w:rsidR="00EC14B7" w:rsidRPr="00581847" w:rsidRDefault="00201161" w:rsidP="00300717">
      <w:pPr>
        <w:spacing w:line="480" w:lineRule="auto"/>
        <w:jc w:val="both"/>
      </w:pPr>
      <w:r w:rsidRPr="00581847">
        <w:t>MDR-TB was defined as resistan</w:t>
      </w:r>
      <w:r w:rsidR="007D213E" w:rsidRPr="00581847">
        <w:t>ce</w:t>
      </w:r>
      <w:r w:rsidRPr="00581847">
        <w:t xml:space="preserve"> to at least isoniazid and rifampicin </w:t>
      </w:r>
      <w:r w:rsidR="00D83FF8" w:rsidRPr="00581847">
        <w:t>in 12 out of 19</w:t>
      </w:r>
      <w:r w:rsidR="00FF7055" w:rsidRPr="00581847">
        <w:t xml:space="preserve"> studies, while the rest were not clearly defined.</w:t>
      </w:r>
      <w:r w:rsidR="00766949" w:rsidRPr="00581847">
        <w:t xml:space="preserve"> </w:t>
      </w:r>
      <w:r w:rsidR="00706051" w:rsidRPr="00581847">
        <w:t xml:space="preserve">One study </w:t>
      </w:r>
      <w:r w:rsidR="001D42AE" w:rsidRPr="00581847">
        <w:t>implied that</w:t>
      </w:r>
      <w:r w:rsidR="00706051" w:rsidRPr="00581847">
        <w:t xml:space="preserve"> all MDR-TB patients were from re-treatment cases</w:t>
      </w:r>
      <w:r w:rsidR="007D213E" w:rsidRPr="00581847">
        <w:t>.</w:t>
      </w:r>
      <w:r w:rsidR="005C763C" w:rsidRPr="00581847">
        <w:fldChar w:fldCharType="begin">
          <w:fldData xml:space="preserve">PEVuZE5vdGU+PENpdGU+PEF1dGhvcj5Ib25nZ3Vhbmc8L0F1dGhvcj48WWVhcj4yMDE1PC9ZZWFy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</w:fldData>
        </w:fldChar>
      </w:r>
      <w:r w:rsidR="005C763C" w:rsidRPr="00581847">
        <w:instrText xml:space="preserve"> ADDIN EN.CITE </w:instrText>
      </w:r>
      <w:r w:rsidR="005C763C" w:rsidRPr="00581847">
        <w:fldChar w:fldCharType="begin">
          <w:fldData xml:space="preserve">PEVuZE5vdGU+PENpdGU+PEF1dGhvcj5Ib25nZ3Vhbmc8L0F1dGhvcj48WWVhcj4yMDE1PC9ZZWFy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65]</w:t>
      </w:r>
      <w:r w:rsidR="005C763C" w:rsidRPr="00581847">
        <w:fldChar w:fldCharType="end"/>
      </w:r>
      <w:r w:rsidR="001414D0" w:rsidRPr="00581847">
        <w:t xml:space="preserve"> </w:t>
      </w:r>
      <w:r w:rsidR="00CB1FC0" w:rsidRPr="00581847">
        <w:t xml:space="preserve">Five studies reported the distribution of MDR-TB among new and retreatment/relapse </w:t>
      </w:r>
      <w:r w:rsidR="00CB1FC0" w:rsidRPr="00581847">
        <w:lastRenderedPageBreak/>
        <w:t>cases, while four found that MDR-TB was more common among retreatment/relapse cases,</w:t>
      </w:r>
      <w:r w:rsidR="005C763C" w:rsidRPr="00581847">
        <w:fldChar w:fldCharType="begin">
          <w:fldData xml:space="preserve">PEVuZE5vdGU+PENpdGU+PEF1dGhvcj5CYXNoYXI8L0F1dGhvcj48WWVhcj4yMDAxPC9ZZWFyPjxS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xDaXRlPjxBdXRob3I+Q2hhbmc8L0F1dGhvcj48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</w:fldData>
        </w:fldChar>
      </w:r>
      <w:r w:rsidR="005C763C" w:rsidRPr="00581847">
        <w:instrText xml:space="preserve"> ADDIN EN.CITE </w:instrText>
      </w:r>
      <w:r w:rsidR="005C763C" w:rsidRPr="00581847">
        <w:fldChar w:fldCharType="begin">
          <w:fldData xml:space="preserve">PEVuZE5vdGU+PENpdGU+PEF1dGhvcj5CYXNoYXI8L0F1dGhvcj48WWVhcj4yMDAxPC9ZZWFyPjxS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xDaXRlPjxBdXRob3I+Q2hhbmc8L0F1dGhvcj48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3, 66-68]</w:t>
      </w:r>
      <w:r w:rsidR="005C763C" w:rsidRPr="00581847">
        <w:fldChar w:fldCharType="end"/>
      </w:r>
      <w:r w:rsidR="00CB1FC0" w:rsidRPr="00581847">
        <w:t xml:space="preserve"> and one found the rate was similar.</w:t>
      </w:r>
      <w:r w:rsidR="005C763C" w:rsidRPr="00581847">
        <w:fldChar w:fldCharType="begin"/>
      </w:r>
      <w:r w:rsidR="005C763C" w:rsidRPr="00581847">
        <w:instrText xml:space="preserve"> ADDIN EN.CITE &lt;EndNote&gt;&lt;Cite&gt;&lt;Author&gt;Ribeiro Macedo&lt;/Author&gt;&lt;Year&gt;2013&lt;/Year&gt;&lt;RecNum&gt;42&lt;/RecNum&gt;&lt;DisplayText&gt;[40]&lt;/DisplayText&gt;&lt;record&gt;&lt;rec-number&gt;42&lt;/rec-number&gt;&lt;foreign-keys&gt;&lt;key app="EN" db-id="pvxsd52ec9tfp7esev6xtr2gtwravtt5rafd" timestamp="1547228417"&gt;42&lt;/key&gt;&lt;/foreign-keys&gt;&lt;ref-type name="Journal Article"&gt;17&lt;/ref-type&gt;&lt;contributors&gt;&lt;authors&gt;&lt;author&gt;Ribeiro Macedo, L.&lt;/author&gt;&lt;author&gt;Reis-Santos, B.&lt;/author&gt;&lt;author&gt;Riley, L. W.&lt;/author&gt;&lt;author&gt;Maciel, E. L.&lt;/author&gt;&lt;/authors&gt;&lt;/contributors&gt;&lt;titles&gt;&lt;title&gt;Treatment outcomes of tuberculosis patients in Brazilian prisons: A polytomous regression analysis&lt;/title&gt;&lt;secondary-title&gt;International Journal of Tuberculosis and Lung Disease&lt;/secondary-title&gt;&lt;/titles&gt;&lt;periodical&gt;&lt;full-title&gt;International Journal of Tuberculosis and Lung Disease&lt;/full-title&gt;&lt;/periodical&gt;&lt;pages&gt;1427-1434&lt;/pages&gt;&lt;volume&gt;17&lt;/volume&gt;&lt;number&gt;11&lt;/number&gt;&lt;dates&gt;&lt;year&gt;2013&lt;/year&gt;&lt;/dates&gt;&lt;urls&gt;&lt;related-urls&gt;&lt;url&gt;http://www.scopus.com/inward/record.url?eid=2-s2.0-84888116705&amp;amp;partnerID=40&amp;amp;md5=036d94e857738864dfed0fb9b9845fcd&lt;/url&gt;&lt;url&gt;http://www.ingentaconnect.com/content/iuatld/ijtld/2013/00000017/00000011/art00012?token=004610e45a666f3a7b6c2a404242576b745d48663b49264f65263a3d4f58762f46b2c2&lt;/url&gt;&lt;/related-urls&gt;&lt;/urls&gt;&lt;/record&gt;&lt;/Cite&gt;&lt;/EndNote&gt;</w:instrText>
      </w:r>
      <w:r w:rsidR="005C763C" w:rsidRPr="00581847">
        <w:fldChar w:fldCharType="separate"/>
      </w:r>
      <w:r w:rsidR="005C763C" w:rsidRPr="00581847">
        <w:rPr>
          <w:noProof/>
        </w:rPr>
        <w:t>[40]</w:t>
      </w:r>
      <w:r w:rsidR="005C763C" w:rsidRPr="00581847">
        <w:fldChar w:fldCharType="end"/>
      </w:r>
      <w:r w:rsidR="00CB1FC0" w:rsidRPr="00581847">
        <w:t xml:space="preserve"> </w:t>
      </w:r>
      <w:r w:rsidR="00766949" w:rsidRPr="00581847">
        <w:t>The pooled analyses show</w:t>
      </w:r>
      <w:r w:rsidR="004559A4" w:rsidRPr="00581847">
        <w:t xml:space="preserve">ed that </w:t>
      </w:r>
      <w:r w:rsidR="008B141B" w:rsidRPr="00581847">
        <w:t>DM</w:t>
      </w:r>
      <w:r w:rsidR="004559A4" w:rsidRPr="00581847">
        <w:t xml:space="preserve"> was associated with </w:t>
      </w:r>
      <w:r w:rsidR="007D213E" w:rsidRPr="00581847">
        <w:t xml:space="preserve">a </w:t>
      </w:r>
      <w:r w:rsidR="004559A4" w:rsidRPr="00581847">
        <w:t xml:space="preserve">two-fold increased </w:t>
      </w:r>
      <w:r w:rsidR="00CA49D3" w:rsidRPr="00581847">
        <w:t>odds</w:t>
      </w:r>
      <w:r w:rsidR="004559A4" w:rsidRPr="00581847">
        <w:t xml:space="preserve"> of MDR</w:t>
      </w:r>
      <w:r w:rsidR="00EC22AC" w:rsidRPr="00581847">
        <w:t>-</w:t>
      </w:r>
      <w:r w:rsidR="004559A4" w:rsidRPr="00581847">
        <w:t>TB among TB patients</w:t>
      </w:r>
      <w:r w:rsidR="00716E93" w:rsidRPr="00581847">
        <w:t xml:space="preserve"> </w:t>
      </w:r>
      <w:r w:rsidR="00D024D5" w:rsidRPr="00581847">
        <w:t>(</w:t>
      </w:r>
      <w:r w:rsidR="00D83FF8" w:rsidRPr="00581847">
        <w:t>OR=1.98, 95%CI: 1.51</w:t>
      </w:r>
      <w:r w:rsidR="001414D0" w:rsidRPr="00581847">
        <w:t>-</w:t>
      </w:r>
      <w:r w:rsidR="00D83FF8" w:rsidRPr="00581847">
        <w:t>2.60, P=0.01</w:t>
      </w:r>
      <w:r w:rsidR="006D43BF" w:rsidRPr="00581847">
        <w:t xml:space="preserve">; </w:t>
      </w:r>
      <w:r w:rsidR="00716E93" w:rsidRPr="00581847">
        <w:t>Figure</w:t>
      </w:r>
      <w:r w:rsidR="003A0085" w:rsidRPr="00581847">
        <w:t xml:space="preserve"> 14</w:t>
      </w:r>
      <w:r w:rsidR="00EC22AC" w:rsidRPr="00581847">
        <w:t>)</w:t>
      </w:r>
      <w:r w:rsidR="004559A4" w:rsidRPr="00581847">
        <w:t xml:space="preserve">. </w:t>
      </w:r>
      <w:r w:rsidR="004F65A8" w:rsidRPr="00581847">
        <w:t>Moderate</w:t>
      </w:r>
      <w:r w:rsidR="004559A4" w:rsidRPr="00581847">
        <w:t xml:space="preserve"> heterogenei</w:t>
      </w:r>
      <w:r w:rsidR="00EC22AC" w:rsidRPr="00581847">
        <w:t>ty (</w:t>
      </w:r>
      <w:r w:rsidR="00643867" w:rsidRPr="00581847">
        <w:rPr>
          <w:i/>
        </w:rPr>
        <w:t>I</w:t>
      </w:r>
      <w:r w:rsidR="00643867" w:rsidRPr="00581847">
        <w:rPr>
          <w:i/>
          <w:vertAlign w:val="superscript"/>
        </w:rPr>
        <w:t>2</w:t>
      </w:r>
      <w:r w:rsidR="00643867" w:rsidRPr="00581847">
        <w:t>=</w:t>
      </w:r>
      <w:r w:rsidR="00EC22AC" w:rsidRPr="00581847">
        <w:t>4</w:t>
      </w:r>
      <w:r w:rsidR="00D83FF8" w:rsidRPr="00581847">
        <w:t>8</w:t>
      </w:r>
      <w:r w:rsidR="00EC22AC" w:rsidRPr="00581847">
        <w:t>%) was found in these</w:t>
      </w:r>
      <w:r w:rsidR="004559A4" w:rsidRPr="00581847">
        <w:t xml:space="preserve"> studies</w:t>
      </w:r>
      <w:r w:rsidR="00933D60" w:rsidRPr="00581847">
        <w:t>.</w:t>
      </w:r>
    </w:p>
    <w:p w14:paraId="47AB4FDB" w14:textId="7E90D943" w:rsidR="002B4082" w:rsidRPr="00581847" w:rsidRDefault="004559A4" w:rsidP="00300717">
      <w:pPr>
        <w:spacing w:line="480" w:lineRule="auto"/>
        <w:jc w:val="both"/>
      </w:pPr>
      <w:r w:rsidRPr="00581847">
        <w:t>Among the</w:t>
      </w:r>
      <w:r w:rsidR="00D83FF8" w:rsidRPr="00581847">
        <w:t xml:space="preserve"> 19</w:t>
      </w:r>
      <w:r w:rsidR="005E00C7" w:rsidRPr="00581847">
        <w:t xml:space="preserve"> studies</w:t>
      </w:r>
      <w:r w:rsidR="00320D2B" w:rsidRPr="00581847">
        <w:t>, ten</w:t>
      </w:r>
      <w:r w:rsidR="005C763C" w:rsidRPr="00581847">
        <w:fldChar w:fldCharType="begin">
          <w:fldData xml:space="preserve">PEVuZE5vdGU+PENpdGU+PEF1dGhvcj5QZXJlei1OYXZhcnJvPC9BdXRob3I+PFllYXI+MjAxNTwv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2MjYwNDwvcGFnZXM+PHZvbHVtZT44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</w:fldData>
        </w:fldChar>
      </w:r>
      <w:r w:rsidR="005C763C" w:rsidRPr="00581847">
        <w:instrText xml:space="preserve"> ADDIN EN.CITE </w:instrText>
      </w:r>
      <w:r w:rsidR="005C763C" w:rsidRPr="00581847">
        <w:fldChar w:fldCharType="begin">
          <w:fldData xml:space="preserve">PEVuZE5vdGU+PENpdGU+PEF1dGhvcj5QZXJlei1OYXZhcnJvPC9BdXRob3I+PFllYXI+MjAxNTwv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2MjYwNDwvcGFnZXM+PHZvbHVtZT44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3, 37, 39, 40, 46, 50, 61, 66, 69]</w:t>
      </w:r>
      <w:r w:rsidR="005C763C" w:rsidRPr="00581847">
        <w:fldChar w:fldCharType="end"/>
      </w:r>
      <w:r w:rsidR="000F0A61" w:rsidRPr="00581847">
        <w:t xml:space="preserve"> reported adjusted estimates</w:t>
      </w:r>
      <w:r w:rsidR="00320D2B" w:rsidRPr="00581847">
        <w:t>. The pooled adjusted OR was 2.22 (95%CI: 1.54-3.20; P=0.004</w:t>
      </w:r>
      <w:r w:rsidR="009C40DC" w:rsidRPr="00581847">
        <w:t xml:space="preserve"> </w:t>
      </w:r>
      <w:r w:rsidR="00E13847" w:rsidRPr="00581847">
        <w:rPr>
          <w:i/>
        </w:rPr>
        <w:t>I</w:t>
      </w:r>
      <w:r w:rsidR="009C40DC" w:rsidRPr="00581847">
        <w:rPr>
          <w:i/>
          <w:vertAlign w:val="superscript"/>
        </w:rPr>
        <w:t xml:space="preserve">2 </w:t>
      </w:r>
      <w:r w:rsidR="009C40DC" w:rsidRPr="00581847">
        <w:rPr>
          <w:i/>
        </w:rPr>
        <w:t>=62%</w:t>
      </w:r>
      <w:r w:rsidR="003A0085" w:rsidRPr="00581847">
        <w:t>; Figure 15</w:t>
      </w:r>
      <w:r w:rsidR="00320D2B" w:rsidRPr="00581847">
        <w:t xml:space="preserve">). </w:t>
      </w:r>
      <w:r w:rsidR="009B35CE" w:rsidRPr="00581847">
        <w:t xml:space="preserve"> </w:t>
      </w:r>
    </w:p>
    <w:p w14:paraId="12235316" w14:textId="77777777" w:rsidR="009954F2" w:rsidRPr="00581847" w:rsidRDefault="00C43629" w:rsidP="00300717">
      <w:pPr>
        <w:spacing w:line="480" w:lineRule="auto"/>
        <w:jc w:val="both"/>
        <w:rPr>
          <w:b/>
          <w:bCs/>
          <w:i/>
          <w:iCs/>
        </w:rPr>
      </w:pPr>
      <w:r w:rsidRPr="00581847">
        <w:rPr>
          <w:b/>
          <w:bCs/>
          <w:i/>
          <w:iCs/>
        </w:rPr>
        <w:t>Publication bias</w:t>
      </w:r>
    </w:p>
    <w:p w14:paraId="70373441" w14:textId="7024702A" w:rsidR="002E255A" w:rsidRPr="00581847" w:rsidRDefault="00C43629" w:rsidP="002E255A">
      <w:pPr>
        <w:spacing w:line="480" w:lineRule="auto"/>
        <w:jc w:val="both"/>
      </w:pPr>
      <w:r w:rsidRPr="00581847">
        <w:t>Begg’s test showed no evidence of publication bias</w:t>
      </w:r>
      <w:r w:rsidR="00921C35" w:rsidRPr="00581847">
        <w:t xml:space="preserve"> for</w:t>
      </w:r>
      <w:r w:rsidR="009954F2" w:rsidRPr="00581847">
        <w:t xml:space="preserve"> the association between DM and</w:t>
      </w:r>
      <w:r w:rsidR="00921C35" w:rsidRPr="00581847">
        <w:t xml:space="preserve"> </w:t>
      </w:r>
      <w:r w:rsidR="00FB07D0" w:rsidRPr="00581847">
        <w:t>“</w:t>
      </w:r>
      <w:r w:rsidR="00921C35" w:rsidRPr="00581847">
        <w:t>death</w:t>
      </w:r>
      <w:r w:rsidR="00CA4263" w:rsidRPr="00581847">
        <w:t xml:space="preserve"> </w:t>
      </w:r>
      <w:r w:rsidR="00320D2B" w:rsidRPr="00581847">
        <w:t>and failure</w:t>
      </w:r>
      <w:r w:rsidR="00FB07D0" w:rsidRPr="00581847">
        <w:t>”</w:t>
      </w:r>
      <w:r w:rsidR="00320D2B" w:rsidRPr="00581847">
        <w:t xml:space="preserve"> </w:t>
      </w:r>
      <w:r w:rsidR="00CA4263" w:rsidRPr="00581847">
        <w:t>(P=0</w:t>
      </w:r>
      <w:r w:rsidR="001013A5" w:rsidRPr="00581847">
        <w:t>.</w:t>
      </w:r>
      <w:r w:rsidR="00320D2B" w:rsidRPr="00581847">
        <w:t>10</w:t>
      </w:r>
      <w:r w:rsidR="00CA4263" w:rsidRPr="00581847">
        <w:t>)</w:t>
      </w:r>
      <w:r w:rsidR="006A35C9" w:rsidRPr="00581847">
        <w:t>,</w:t>
      </w:r>
      <w:r w:rsidR="00CA4263" w:rsidRPr="00581847">
        <w:t xml:space="preserve"> relapse</w:t>
      </w:r>
      <w:r w:rsidR="009954F2" w:rsidRPr="00581847">
        <w:t xml:space="preserve"> (P=0.</w:t>
      </w:r>
      <w:r w:rsidR="00320D2B" w:rsidRPr="00581847">
        <w:t>14</w:t>
      </w:r>
      <w:r w:rsidR="009954F2" w:rsidRPr="00581847">
        <w:t>), s</w:t>
      </w:r>
      <w:r w:rsidR="00CA4263" w:rsidRPr="00581847">
        <w:t>putum culture conversion</w:t>
      </w:r>
      <w:r w:rsidR="009954F2" w:rsidRPr="00581847">
        <w:t xml:space="preserve"> (P=0.</w:t>
      </w:r>
      <w:r w:rsidR="00320D2B" w:rsidRPr="00581847">
        <w:t>65</w:t>
      </w:r>
      <w:r w:rsidR="009954F2" w:rsidRPr="00581847">
        <w:t>)</w:t>
      </w:r>
      <w:r w:rsidR="00CA4263" w:rsidRPr="00581847">
        <w:t>, or MDR-TB</w:t>
      </w:r>
      <w:r w:rsidR="009954F2" w:rsidRPr="00581847">
        <w:t xml:space="preserve"> (P=0</w:t>
      </w:r>
      <w:r w:rsidR="001013A5" w:rsidRPr="00581847">
        <w:t>.</w:t>
      </w:r>
      <w:r w:rsidR="009954F2" w:rsidRPr="00581847">
        <w:t>3</w:t>
      </w:r>
      <w:r w:rsidR="00320D2B" w:rsidRPr="00581847">
        <w:t>3</w:t>
      </w:r>
      <w:r w:rsidR="009954F2" w:rsidRPr="00581847">
        <w:t>); whereas there was publication bias for the association between DM and</w:t>
      </w:r>
      <w:r w:rsidR="00320D2B" w:rsidRPr="00581847">
        <w:t xml:space="preserve"> death</w:t>
      </w:r>
      <w:r w:rsidR="009954F2" w:rsidRPr="00581847">
        <w:t xml:space="preserve"> (P=0</w:t>
      </w:r>
      <w:r w:rsidR="001013A5" w:rsidRPr="00581847">
        <w:t>.</w:t>
      </w:r>
      <w:r w:rsidR="00FB07D0" w:rsidRPr="00581847">
        <w:t>03</w:t>
      </w:r>
      <w:r w:rsidR="009954F2" w:rsidRPr="00581847">
        <w:t>).</w:t>
      </w:r>
      <w:r w:rsidR="002E255A" w:rsidRPr="00581847">
        <w:t xml:space="preserve"> Therefore, we performed cumulative meta-analysis sorted by sample size and standard error, and assessed the individual influence of each stud</w:t>
      </w:r>
      <w:r w:rsidR="003B5143" w:rsidRPr="00581847">
        <w:t xml:space="preserve">y towards the pooled result for </w:t>
      </w:r>
      <w:r w:rsidR="00320D2B" w:rsidRPr="00581847">
        <w:t xml:space="preserve">death. </w:t>
      </w:r>
      <w:r w:rsidR="002E255A" w:rsidRPr="00581847">
        <w:t>This demonstrated that smaller studies (sample size&lt;500) had little influence on the</w:t>
      </w:r>
      <w:r w:rsidR="00A403BE" w:rsidRPr="00581847">
        <w:t xml:space="preserve"> overall effect size (Appendix </w:t>
      </w:r>
      <w:r w:rsidR="00B86E43" w:rsidRPr="00581847">
        <w:t>8</w:t>
      </w:r>
      <w:r w:rsidR="002E255A" w:rsidRPr="00581847">
        <w:t>), providing some assurance that smaller studies, more likely to be at risk of publication bias,</w:t>
      </w:r>
      <w:r w:rsidR="005C763C" w:rsidRPr="00581847">
        <w:fldChar w:fldCharType="begin"/>
      </w:r>
      <w:r w:rsidR="005C763C" w:rsidRPr="00581847">
        <w:instrText xml:space="preserve"> ADDIN EN.CITE &lt;EndNote&gt;&lt;Cite&gt;&lt;Author&gt;Critchley&lt;/Author&gt;&lt;Year&gt;2003&lt;/Year&gt;&lt;RecNum&gt;72&lt;/RecNum&gt;&lt;DisplayText&gt;[70]&lt;/DisplayText&gt;&lt;record&gt;&lt;rec-number&gt;72&lt;/rec-number&gt;&lt;foreign-keys&gt;&lt;key app="EN" db-id="pvxsd52ec9tfp7esev6xtr2gtwravtt5rafd" timestamp="1547228641"&gt;72&lt;/key&gt;&lt;/foreign-keys&gt;&lt;ref-type name="Journal Article"&gt;17&lt;/ref-type&gt;&lt;contributors&gt;&lt;authors&gt;&lt;author&gt;Critchley, J. A.&lt;/author&gt;&lt;author&gt;Unal, B.&lt;/author&gt;&lt;/authors&gt;&lt;/contributors&gt;&lt;auth-address&gt;Department of Public Health, University of Liverpool, Liverpool L69 3GB, UK. juliac@liverpool.ac.uk&lt;/auth-address&gt;&lt;titles&gt;&lt;title&gt;Health effects associated with smokeless tobacco: a systematic review&lt;/title&gt;&lt;secondary-title&gt;Thorax&lt;/secondary-title&gt;&lt;/titles&gt;&lt;periodical&gt;&lt;full-title&gt;Thorax&lt;/full-title&gt;&lt;/periodical&gt;&lt;pages&gt;435-43&lt;/pages&gt;&lt;volume&gt;58&lt;/volume&gt;&lt;number&gt;5&lt;/number&gt;&lt;keywords&gt;&lt;keyword&gt;Areca/adverse effects&lt;/keyword&gt;&lt;keyword&gt;Asia/epidemiology&lt;/keyword&gt;&lt;keyword&gt;Cardiovascular Diseases/epidemiology/etiology&lt;/keyword&gt;&lt;keyword&gt;Case-Control Studies&lt;/keyword&gt;&lt;keyword&gt;Cohort Studies&lt;/keyword&gt;&lt;keyword&gt;Confounding Factors (Epidemiology)&lt;/keyword&gt;&lt;keyword&gt;Cross-Sectional Studies&lt;/keyword&gt;&lt;keyword&gt;Female&lt;/keyword&gt;&lt;keyword&gt;Humans&lt;/keyword&gt;&lt;keyword&gt;Male&lt;/keyword&gt;&lt;keyword&gt;Neoplasms/epidemiology/etiology&lt;/keyword&gt;&lt;keyword&gt;Pregnancy&lt;/keyword&gt;&lt;keyword&gt;Pregnancy Complications/epidemiology/etiology&lt;/keyword&gt;&lt;keyword&gt;Prospective Studies&lt;/keyword&gt;&lt;keyword&gt;Risk Factors&lt;/keyword&gt;&lt;keyword&gt;Scandinavian and Nordic Countries/epidemiology&lt;/keyword&gt;&lt;keyword&gt;Tobacco, Smokeless/*adverse effects&lt;/keyword&gt;&lt;keyword&gt;Tooth Diseases/epidemiology/etiology&lt;/keyword&gt;&lt;keyword&gt;United States/epidemiology&lt;/keyword&gt;&lt;/keywords&gt;&lt;dates&gt;&lt;year&gt;2003&lt;/year&gt;&lt;pub-dates&gt;&lt;date&gt;May&lt;/date&gt;&lt;/pub-dates&gt;&lt;/dates&gt;&lt;isbn&gt;0040-6376 (Print)&amp;#xD;0040-6376 (Linking)&lt;/isbn&gt;&lt;accession-num&gt;12728167&lt;/accession-num&gt;&lt;urls&gt;&lt;related-urls&gt;&lt;url&gt;https://www.ncbi.nlm.nih.gov/pubmed/12728167&lt;/url&gt;&lt;/related-urls&gt;&lt;/urls&gt;&lt;custom2&gt;PMC1746661&lt;/custom2&gt;&lt;/record&gt;&lt;/Cite&gt;&lt;/EndNote&gt;</w:instrText>
      </w:r>
      <w:r w:rsidR="005C763C" w:rsidRPr="00581847">
        <w:fldChar w:fldCharType="separate"/>
      </w:r>
      <w:r w:rsidR="005C763C" w:rsidRPr="00581847">
        <w:rPr>
          <w:noProof/>
        </w:rPr>
        <w:t>[70]</w:t>
      </w:r>
      <w:r w:rsidR="005C763C" w:rsidRPr="00581847">
        <w:fldChar w:fldCharType="end"/>
      </w:r>
      <w:r w:rsidR="002E255A" w:rsidRPr="00581847">
        <w:t xml:space="preserve"> were not substantially affecting the pooled results.</w:t>
      </w:r>
    </w:p>
    <w:p w14:paraId="10DC8379" w14:textId="77777777" w:rsidR="00F87E27" w:rsidRPr="00581847" w:rsidRDefault="00190B37" w:rsidP="00300717">
      <w:pPr>
        <w:spacing w:line="480" w:lineRule="auto"/>
        <w:rPr>
          <w:b/>
          <w:bCs/>
          <w:i/>
          <w:iCs/>
        </w:rPr>
      </w:pPr>
      <w:r w:rsidRPr="00581847">
        <w:rPr>
          <w:b/>
          <w:bCs/>
          <w:i/>
          <w:iCs/>
        </w:rPr>
        <w:t xml:space="preserve">Risk of bias </w:t>
      </w:r>
      <w:r w:rsidR="00D72986" w:rsidRPr="00581847">
        <w:rPr>
          <w:b/>
          <w:bCs/>
          <w:i/>
          <w:iCs/>
        </w:rPr>
        <w:t xml:space="preserve">and certainty </w:t>
      </w:r>
      <w:r w:rsidR="00F87E27" w:rsidRPr="00581847">
        <w:rPr>
          <w:b/>
          <w:bCs/>
          <w:i/>
          <w:iCs/>
        </w:rPr>
        <w:t>of the body of evidence synthesised</w:t>
      </w:r>
    </w:p>
    <w:p w14:paraId="76AC751F" w14:textId="77777777" w:rsidR="009D0B67" w:rsidRPr="00581847" w:rsidRDefault="00A867EC" w:rsidP="00300717">
      <w:pPr>
        <w:spacing w:line="480" w:lineRule="auto"/>
        <w:jc w:val="both"/>
      </w:pPr>
      <w:r w:rsidRPr="00581847">
        <w:t xml:space="preserve">Sixty </w:t>
      </w:r>
      <w:r w:rsidR="009618CC" w:rsidRPr="00581847">
        <w:t xml:space="preserve">eight studies </w:t>
      </w:r>
      <w:r w:rsidR="00BF69D0" w:rsidRPr="00581847">
        <w:t>used either medical records or self-report to identify the exposure of interest (DM) resulting in a high potential for non-differential misclassification of the exposure, potentially underestimating associations between DM and TB treatment outcomes</w:t>
      </w:r>
      <w:r w:rsidR="000A02D3" w:rsidRPr="00581847">
        <w:t xml:space="preserve">. </w:t>
      </w:r>
      <w:r w:rsidR="00AA7DF2" w:rsidRPr="00581847">
        <w:t xml:space="preserve">Fifty six </w:t>
      </w:r>
      <w:r w:rsidR="000A02D3" w:rsidRPr="00581847">
        <w:t xml:space="preserve">studies </w:t>
      </w:r>
      <w:r w:rsidR="009D0B67" w:rsidRPr="00581847">
        <w:t>did not adjust fo</w:t>
      </w:r>
      <w:r w:rsidR="00D72986" w:rsidRPr="00581847">
        <w:t xml:space="preserve">r </w:t>
      </w:r>
      <w:r w:rsidR="00523197" w:rsidRPr="00581847">
        <w:t>key confounders in analyse</w:t>
      </w:r>
      <w:r w:rsidR="00D72986" w:rsidRPr="00581847">
        <w:t xml:space="preserve">s and ten </w:t>
      </w:r>
      <w:r w:rsidR="009D0B67" w:rsidRPr="00581847">
        <w:t xml:space="preserve">adjusted for </w:t>
      </w:r>
      <w:r w:rsidR="00523197" w:rsidRPr="00581847">
        <w:t>confounders</w:t>
      </w:r>
      <w:r w:rsidR="009D0B67" w:rsidRPr="00581847">
        <w:t xml:space="preserve"> </w:t>
      </w:r>
      <w:r w:rsidR="000A02D3" w:rsidRPr="00581847">
        <w:t xml:space="preserve">we considered </w:t>
      </w:r>
      <w:r w:rsidR="007D213E" w:rsidRPr="00581847">
        <w:t xml:space="preserve">potentially </w:t>
      </w:r>
      <w:r w:rsidR="009D0B67" w:rsidRPr="00581847">
        <w:t xml:space="preserve">on the pathway to a poor TB outcome </w:t>
      </w:r>
      <w:r w:rsidR="00696F8F" w:rsidRPr="00581847">
        <w:t xml:space="preserve">(particularly death) </w:t>
      </w:r>
      <w:r w:rsidR="00D72986" w:rsidRPr="00581847">
        <w:t xml:space="preserve">in their analyses, which could potentially result in over-adjustment </w:t>
      </w:r>
      <w:r w:rsidR="00623AF1" w:rsidRPr="00581847">
        <w:t xml:space="preserve">(Table 1, Appendices </w:t>
      </w:r>
      <w:r w:rsidR="009D0B67" w:rsidRPr="00581847">
        <w:t>2 and 3).</w:t>
      </w:r>
    </w:p>
    <w:p w14:paraId="511620FE" w14:textId="73C5A596" w:rsidR="00B349D9" w:rsidRPr="00581847" w:rsidRDefault="00BB7467" w:rsidP="00300717">
      <w:pPr>
        <w:spacing w:line="480" w:lineRule="auto"/>
        <w:jc w:val="both"/>
      </w:pPr>
      <w:r w:rsidRPr="00581847">
        <w:t xml:space="preserve">As only observational studies were identified the overall Cochrane GRADE scores were limited as being of adequate quality or below without any upgrading of evidence (e.g. for large magnitude of effects </w:t>
      </w:r>
      <w:r w:rsidRPr="00581847">
        <w:lastRenderedPageBreak/>
        <w:t>or presence of dose-response gradient). In general, data pooled for each outcome was not impacted by bias, inconsistency, indirectness</w:t>
      </w:r>
      <w:r w:rsidR="00E13847" w:rsidRPr="00581847">
        <w:t>,</w:t>
      </w:r>
      <w:r w:rsidRPr="00581847">
        <w:t xml:space="preserve"> or imprecision. </w:t>
      </w:r>
      <w:r w:rsidR="000A02D3" w:rsidRPr="00581847">
        <w:t xml:space="preserve">For </w:t>
      </w:r>
      <w:r w:rsidR="00531B3C" w:rsidRPr="00581847">
        <w:t>“death and failure” as</w:t>
      </w:r>
      <w:r w:rsidR="000A02D3" w:rsidRPr="00581847">
        <w:t xml:space="preserve"> outcome</w:t>
      </w:r>
      <w:r w:rsidR="00531B3C" w:rsidRPr="00581847">
        <w:t>s</w:t>
      </w:r>
      <w:r w:rsidR="000A02D3" w:rsidRPr="00581847">
        <w:t xml:space="preserve">, we could explain </w:t>
      </w:r>
      <w:r w:rsidR="002F007E" w:rsidRPr="00581847">
        <w:t>some</w:t>
      </w:r>
      <w:r w:rsidR="000A02D3" w:rsidRPr="00581847">
        <w:t xml:space="preserve"> of the heterogeneity</w:t>
      </w:r>
      <w:r w:rsidR="00531B3C" w:rsidRPr="00581847">
        <w:t xml:space="preserve"> in the unadjusted studies</w:t>
      </w:r>
      <w:r w:rsidR="000A02D3" w:rsidRPr="00581847">
        <w:t>, and considering the large number of s</w:t>
      </w:r>
      <w:r w:rsidR="00E92A81" w:rsidRPr="00581847">
        <w:t xml:space="preserve">tudies, consistent results, </w:t>
      </w:r>
      <w:r w:rsidR="000A02D3" w:rsidRPr="00581847">
        <w:t xml:space="preserve">lack of </w:t>
      </w:r>
      <w:r w:rsidR="00D72986" w:rsidRPr="00581847">
        <w:t>strong</w:t>
      </w:r>
      <w:r w:rsidR="000A02D3" w:rsidRPr="00581847">
        <w:t xml:space="preserve"> evidence of publication bias</w:t>
      </w:r>
      <w:r w:rsidR="00E92A81" w:rsidRPr="00581847">
        <w:t>, and evidence of stronger associations in better designed studies,</w:t>
      </w:r>
      <w:r w:rsidR="001414D0" w:rsidRPr="00581847">
        <w:t xml:space="preserve"> </w:t>
      </w:r>
      <w:r w:rsidR="000A02D3" w:rsidRPr="00581847">
        <w:t>we ra</w:t>
      </w:r>
      <w:r w:rsidR="00D429DC" w:rsidRPr="00581847">
        <w:t>te the quality as “moderate”</w:t>
      </w:r>
      <w:r w:rsidRPr="00581847">
        <w:t>. The quality of evidence contribut</w:t>
      </w:r>
      <w:r w:rsidR="00CA49D3" w:rsidRPr="00581847">
        <w:t xml:space="preserve">ing to the pooled analysis for </w:t>
      </w:r>
      <w:r w:rsidRPr="00581847">
        <w:t>MDR-TB was downgraded for risk of bias due to the high potential of variability be</w:t>
      </w:r>
      <w:r w:rsidR="000F1090" w:rsidRPr="00581847">
        <w:t>tween the study defined outcomes</w:t>
      </w:r>
      <w:r w:rsidRPr="00581847">
        <w:t xml:space="preserve"> measured. Quality of evidence was also downgraded for outcomes where confounding and lack of adjustment was deemed to impact upon pooled estimates derived.</w:t>
      </w:r>
      <w:r w:rsidR="000662A3" w:rsidRPr="00581847">
        <w:t xml:space="preserve"> The overall </w:t>
      </w:r>
      <w:r w:rsidR="00073C2F" w:rsidRPr="00581847">
        <w:t xml:space="preserve">certainty </w:t>
      </w:r>
      <w:r w:rsidR="000662A3" w:rsidRPr="00581847">
        <w:t xml:space="preserve">is </w:t>
      </w:r>
      <w:r w:rsidR="00073C2F" w:rsidRPr="00581847">
        <w:t xml:space="preserve">considered </w:t>
      </w:r>
      <w:r w:rsidR="008A08F0" w:rsidRPr="00581847">
        <w:t xml:space="preserve">moderate in studies </w:t>
      </w:r>
      <w:r w:rsidR="00D429DC" w:rsidRPr="00581847">
        <w:t>reporting</w:t>
      </w:r>
      <w:r w:rsidR="008A08F0" w:rsidRPr="00581847">
        <w:t xml:space="preserve"> </w:t>
      </w:r>
      <w:r w:rsidR="004E2248" w:rsidRPr="00581847">
        <w:t>death</w:t>
      </w:r>
      <w:r w:rsidR="00CA49D3" w:rsidRPr="00581847">
        <w:t xml:space="preserve"> and “death and failure”</w:t>
      </w:r>
      <w:r w:rsidR="008A08F0" w:rsidRPr="00581847">
        <w:t xml:space="preserve">, </w:t>
      </w:r>
      <w:r w:rsidR="000662A3" w:rsidRPr="00581847">
        <w:t>low among studies report</w:t>
      </w:r>
      <w:r w:rsidR="002A5254" w:rsidRPr="00581847">
        <w:t>ing</w:t>
      </w:r>
      <w:r w:rsidR="00CA49D3" w:rsidRPr="00581847">
        <w:t xml:space="preserve"> </w:t>
      </w:r>
      <w:r w:rsidR="004E2248" w:rsidRPr="00581847">
        <w:t>relapse</w:t>
      </w:r>
      <w:r w:rsidR="002E6E80" w:rsidRPr="00581847">
        <w:t xml:space="preserve">, </w:t>
      </w:r>
      <w:r w:rsidR="00202850" w:rsidRPr="00581847">
        <w:t>MDR-TB,</w:t>
      </w:r>
      <w:r w:rsidR="008A08F0" w:rsidRPr="00581847">
        <w:t xml:space="preserve"> and sputum culture conversion at 2-3 months</w:t>
      </w:r>
      <w:r w:rsidR="00CA49D3" w:rsidRPr="00581847">
        <w:t xml:space="preserve"> (see Table 2)</w:t>
      </w:r>
      <w:r w:rsidR="008A08F0" w:rsidRPr="00581847">
        <w:t xml:space="preserve">. </w:t>
      </w:r>
      <w:r w:rsidR="00202850" w:rsidRPr="00581847">
        <w:t xml:space="preserve"> </w:t>
      </w:r>
    </w:p>
    <w:p w14:paraId="58FC9E7E" w14:textId="77777777" w:rsidR="00BB7467" w:rsidRPr="00581847" w:rsidRDefault="00B349D9" w:rsidP="00DB12FB">
      <w:r w:rsidRPr="00581847">
        <w:br w:type="page"/>
      </w:r>
    </w:p>
    <w:p w14:paraId="6E592907" w14:textId="77777777" w:rsidR="00934C63" w:rsidRPr="00581847" w:rsidRDefault="00934C63" w:rsidP="00934C63">
      <w:pPr>
        <w:spacing w:line="480" w:lineRule="auto"/>
        <w:jc w:val="both"/>
        <w:rPr>
          <w:b/>
        </w:rPr>
      </w:pPr>
      <w:r w:rsidRPr="00581847">
        <w:rPr>
          <w:b/>
        </w:rPr>
        <w:lastRenderedPageBreak/>
        <w:t>Discussion</w:t>
      </w:r>
    </w:p>
    <w:p w14:paraId="6D87E8E7" w14:textId="77777777" w:rsidR="00934C63" w:rsidRPr="00581847" w:rsidRDefault="00934C63" w:rsidP="00934C63">
      <w:pPr>
        <w:spacing w:line="480" w:lineRule="auto"/>
        <w:jc w:val="both"/>
        <w:rPr>
          <w:b/>
          <w:i/>
        </w:rPr>
      </w:pPr>
      <w:r w:rsidRPr="00581847">
        <w:rPr>
          <w:b/>
          <w:i/>
        </w:rPr>
        <w:t>Key Strengths</w:t>
      </w:r>
    </w:p>
    <w:p w14:paraId="11FECD66" w14:textId="79C0EDF4" w:rsidR="00934C63" w:rsidRPr="00581847" w:rsidRDefault="00934C63" w:rsidP="00934C63">
      <w:pPr>
        <w:spacing w:line="480" w:lineRule="auto"/>
        <w:jc w:val="both"/>
      </w:pPr>
      <w:r w:rsidRPr="00581847">
        <w:t xml:space="preserve">This updated review identified </w:t>
      </w:r>
      <w:r w:rsidR="003A0085" w:rsidRPr="00581847">
        <w:t>106</w:t>
      </w:r>
      <w:r w:rsidR="00B349D9" w:rsidRPr="00581847">
        <w:t xml:space="preserve"> </w:t>
      </w:r>
      <w:r w:rsidRPr="00581847">
        <w:t>studies (compared with the 33</w:t>
      </w:r>
      <w:r w:rsidR="005C763C" w:rsidRPr="00581847">
        <w:fldChar w:fldCharType="begin"/>
      </w:r>
      <w:r w:rsidR="005C763C" w:rsidRPr="00581847">
        <w:instrText xml:space="preserve"> ADDIN EN.CITE &lt;EndNote&gt;&lt;Cite&gt;&lt;Author&gt;Baker&lt;/Author&gt;&lt;Year&gt;2011&lt;/Year&gt;&lt;RecNum&gt;7&lt;/RecNum&gt;&lt;DisplayText&gt;[7]&lt;/DisplayText&gt;&lt;record&gt;&lt;rec-number&gt;7&lt;/rec-number&gt;&lt;foreign-keys&gt;&lt;key app="EN" db-id="pvxsd52ec9tfp7esev6xtr2gtwravtt5rafd" timestamp="1547228213"&gt;7&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isbn&gt;1741-7015 (Electronic)&amp;#xD;1741-7015 (Linking)&lt;/isbn&gt;&lt;accession-num&gt;21722362&lt;/accession-num&gt;&lt;urls&gt;&lt;related-urls&gt;&lt;url&gt;http://www.ncbi.nlm.nih.gov/pubmed/21722362&lt;/url&gt;&lt;/related-urls&gt;&lt;/urls&gt;&lt;custom2&gt;PMC3155828&lt;/custom2&gt;&lt;electronic-resource-num&gt;10.1186/1741-7015-9-81&lt;/electronic-resource-num&gt;&lt;/record&gt;&lt;/Cite&gt;&lt;/EndNote&gt;</w:instrText>
      </w:r>
      <w:r w:rsidR="005C763C" w:rsidRPr="00581847">
        <w:fldChar w:fldCharType="separate"/>
      </w:r>
      <w:r w:rsidR="005C763C" w:rsidRPr="00581847">
        <w:rPr>
          <w:noProof/>
        </w:rPr>
        <w:t>[7]</w:t>
      </w:r>
      <w:r w:rsidR="005C763C" w:rsidRPr="00581847">
        <w:fldChar w:fldCharType="end"/>
      </w:r>
      <w:r w:rsidRPr="00581847">
        <w:t xml:space="preserve"> </w:t>
      </w:r>
      <w:r w:rsidR="00F23282" w:rsidRPr="00581847">
        <w:t>and 54</w:t>
      </w:r>
      <w:r w:rsidR="005C763C" w:rsidRPr="00581847">
        <w:fldChar w:fldCharType="begin">
          <w:fldData xml:space="preserve">PEVuZE5vdGU+PENpdGU+PEF1dGhvcj5IYW48L0F1dGhvcj48WWVhcj4yMDE2PC9ZZWFyPjxSZWNO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==
</w:fldData>
        </w:fldChar>
      </w:r>
      <w:r w:rsidR="005C763C" w:rsidRPr="00581847">
        <w:instrText xml:space="preserve"> ADDIN EN.CITE </w:instrText>
      </w:r>
      <w:r w:rsidR="005C763C" w:rsidRPr="00581847">
        <w:fldChar w:fldCharType="begin">
          <w:fldData xml:space="preserve">PEVuZE5vdGU+PENpdGU+PEF1dGhvcj5IYW48L0F1dGhvcj48WWVhcj4yMDE2PC9ZZWFyPjxSZWNO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==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12]</w:t>
      </w:r>
      <w:r w:rsidR="005C763C" w:rsidRPr="00581847">
        <w:fldChar w:fldCharType="end"/>
      </w:r>
      <w:r w:rsidR="00F23282" w:rsidRPr="00581847">
        <w:t xml:space="preserve"> </w:t>
      </w:r>
      <w:r w:rsidRPr="00581847">
        <w:t>included in previous systematic review</w:t>
      </w:r>
      <w:r w:rsidR="00F23282" w:rsidRPr="00581847">
        <w:t>s</w:t>
      </w:r>
      <w:r w:rsidRPr="00581847">
        <w:t>) providing more robust evidence for the detrimental effects of DM on TB treatment outcomes.</w:t>
      </w:r>
      <w:r w:rsidR="002530BB" w:rsidRPr="00581847">
        <w:t xml:space="preserve"> </w:t>
      </w:r>
      <w:r w:rsidRPr="00581847">
        <w:t>To reduce the risk of publication bias, we developed a more sensitive search strategy, screening far more records than previously identified (</w:t>
      </w:r>
      <w:r w:rsidR="00B349D9" w:rsidRPr="00581847">
        <w:t>20</w:t>
      </w:r>
      <w:r w:rsidRPr="00581847">
        <w:t>,</w:t>
      </w:r>
      <w:r w:rsidR="00B349D9" w:rsidRPr="00581847">
        <w:t xml:space="preserve">455 </w:t>
      </w:r>
      <w:r w:rsidRPr="00581847">
        <w:t>compared with 3,623</w:t>
      </w:r>
      <w:r w:rsidR="005C763C" w:rsidRPr="00581847">
        <w:fldChar w:fldCharType="begin"/>
      </w:r>
      <w:r w:rsidR="005C763C" w:rsidRPr="00581847">
        <w:instrText xml:space="preserve"> ADDIN EN.CITE &lt;EndNote&gt;&lt;Cite&gt;&lt;Author&gt;Baker&lt;/Author&gt;&lt;Year&gt;2011&lt;/Year&gt;&lt;RecNum&gt;7&lt;/RecNum&gt;&lt;DisplayText&gt;[7]&lt;/DisplayText&gt;&lt;record&gt;&lt;rec-number&gt;7&lt;/rec-number&gt;&lt;foreign-keys&gt;&lt;key app="EN" db-id="pvxsd52ec9tfp7esev6xtr2gtwravtt5rafd" timestamp="1547228213"&gt;7&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isbn&gt;1741-7015 (Electronic)&amp;#xD;1741-7015 (Linking)&lt;/isbn&gt;&lt;accession-num&gt;21722362&lt;/accession-num&gt;&lt;urls&gt;&lt;related-urls&gt;&lt;url&gt;http://www.ncbi.nlm.nih.gov/pubmed/21722362&lt;/url&gt;&lt;/related-urls&gt;&lt;/urls&gt;&lt;custom2&gt;PMC3155828&lt;/custom2&gt;&lt;electronic-resource-num&gt;10.1186/1741-7015-9-81&lt;/electronic-resource-num&gt;&lt;/record&gt;&lt;/Cite&gt;&lt;/EndNote&gt;</w:instrText>
      </w:r>
      <w:r w:rsidR="005C763C" w:rsidRPr="00581847">
        <w:fldChar w:fldCharType="separate"/>
      </w:r>
      <w:r w:rsidR="005C763C" w:rsidRPr="00581847">
        <w:rPr>
          <w:noProof/>
        </w:rPr>
        <w:t>[7]</w:t>
      </w:r>
      <w:r w:rsidR="005C763C" w:rsidRPr="00581847">
        <w:fldChar w:fldCharType="end"/>
      </w:r>
      <w:r w:rsidR="00E13BAC" w:rsidRPr="00581847">
        <w:t xml:space="preserve"> and 2</w:t>
      </w:r>
      <w:r w:rsidR="001C1592" w:rsidRPr="00581847">
        <w:t>,</w:t>
      </w:r>
      <w:r w:rsidR="00E13BAC" w:rsidRPr="00581847">
        <w:t>131</w:t>
      </w:r>
      <w:r w:rsidR="005C763C" w:rsidRPr="00581847">
        <w:fldChar w:fldCharType="begin">
          <w:fldData xml:space="preserve">PEVuZE5vdGU+PENpdGU+PEF1dGhvcj5IYW48L0F1dGhvcj48WWVhcj4yMDE2PC9ZZWFyPjxSZWNO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==
</w:fldData>
        </w:fldChar>
      </w:r>
      <w:r w:rsidR="005C763C" w:rsidRPr="00581847">
        <w:instrText xml:space="preserve"> ADDIN EN.CITE </w:instrText>
      </w:r>
      <w:r w:rsidR="005C763C" w:rsidRPr="00581847">
        <w:fldChar w:fldCharType="begin">
          <w:fldData xml:space="preserve">PEVuZE5vdGU+PENpdGU+PEF1dGhvcj5IYW48L0F1dGhvcj48WWVhcj4yMDE2PC9ZZWFyPjxSZWNO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==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12]</w:t>
      </w:r>
      <w:r w:rsidR="005C763C" w:rsidRPr="00581847">
        <w:fldChar w:fldCharType="end"/>
      </w:r>
      <w:r w:rsidRPr="00581847">
        <w:t xml:space="preserve">). This review is therefore larger than any other we are aware of to date, and brings together all major relevant TB treatment outcomes, as well as the effects of DM on MDR-TB.  </w:t>
      </w:r>
    </w:p>
    <w:p w14:paraId="771A6FAF" w14:textId="63EBCB18" w:rsidR="00934C63" w:rsidRPr="00581847" w:rsidRDefault="00934C63" w:rsidP="00934C63">
      <w:pPr>
        <w:spacing w:line="480" w:lineRule="auto"/>
        <w:jc w:val="both"/>
        <w:rPr>
          <w:lang w:val="en-US"/>
        </w:rPr>
      </w:pPr>
      <w:r w:rsidRPr="00581847">
        <w:t xml:space="preserve">We found </w:t>
      </w:r>
      <w:r w:rsidR="00943C60" w:rsidRPr="00581847">
        <w:t>similar</w:t>
      </w:r>
      <w:r w:rsidRPr="00581847">
        <w:t xml:space="preserve"> association between DM and TB treatment failure and death </w:t>
      </w:r>
      <w:r w:rsidR="00E91A4A" w:rsidRPr="00581847">
        <w:t xml:space="preserve">with </w:t>
      </w:r>
      <w:r w:rsidRPr="00581847">
        <w:t xml:space="preserve"> </w:t>
      </w:r>
      <w:r w:rsidR="00F23282" w:rsidRPr="00581847">
        <w:t xml:space="preserve">both </w:t>
      </w:r>
      <w:r w:rsidRPr="00581847">
        <w:t>previous review</w:t>
      </w:r>
      <w:r w:rsidR="00F23282" w:rsidRPr="00581847">
        <w:t>s</w:t>
      </w:r>
      <w:r w:rsidR="00943C60" w:rsidRPr="00581847">
        <w:t xml:space="preserve"> (1.61 (95%CI: 1.36</w:t>
      </w:r>
      <w:r w:rsidR="001414D0" w:rsidRPr="00581847">
        <w:t>-</w:t>
      </w:r>
      <w:r w:rsidR="00943C60" w:rsidRPr="00581847">
        <w:t>1.91</w:t>
      </w:r>
      <w:r w:rsidRPr="00581847">
        <w:t>) compared with 1.69 (95%CI: 1.3</w:t>
      </w:r>
      <w:r w:rsidR="001414D0" w:rsidRPr="00581847">
        <w:t>6-</w:t>
      </w:r>
      <w:r w:rsidRPr="00581847">
        <w:t>2.12))</w:t>
      </w:r>
      <w:r w:rsidR="005C763C" w:rsidRPr="00581847">
        <w:fldChar w:fldCharType="begin"/>
      </w:r>
      <w:r w:rsidR="005C763C" w:rsidRPr="00581847">
        <w:instrText xml:space="preserve"> ADDIN EN.CITE &lt;EndNote&gt;&lt;Cite&gt;&lt;Author&gt;Baker&lt;/Author&gt;&lt;Year&gt;2011&lt;/Year&gt;&lt;RecNum&gt;7&lt;/RecNum&gt;&lt;DisplayText&gt;[7]&lt;/DisplayText&gt;&lt;record&gt;&lt;rec-number&gt;7&lt;/rec-number&gt;&lt;foreign-keys&gt;&lt;key app="EN" db-id="pvxsd52ec9tfp7esev6xtr2gtwravtt5rafd" timestamp="1547228213"&gt;7&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isbn&gt;1741-7015 (Electronic)&amp;#xD;1741-7015 (Linking)&lt;/isbn&gt;&lt;accession-num&gt;21722362&lt;/accession-num&gt;&lt;urls&gt;&lt;related-urls&gt;&lt;url&gt;http://www.ncbi.nlm.nih.gov/pubmed/21722362&lt;/url&gt;&lt;/related-urls&gt;&lt;/urls&gt;&lt;custom2&gt;PMC3155828&lt;/custom2&gt;&lt;electronic-resource-num&gt;10.1186/1741-7015-9-81&lt;/electronic-resource-num&gt;&lt;/record&gt;&lt;/Cite&gt;&lt;/EndNote&gt;</w:instrText>
      </w:r>
      <w:r w:rsidR="005C763C" w:rsidRPr="00581847">
        <w:fldChar w:fldCharType="separate"/>
      </w:r>
      <w:r w:rsidR="005C763C" w:rsidRPr="00581847">
        <w:rPr>
          <w:noProof/>
        </w:rPr>
        <w:t>[7]</w:t>
      </w:r>
      <w:r w:rsidR="005C763C" w:rsidRPr="00581847">
        <w:fldChar w:fldCharType="end"/>
      </w:r>
      <w:r w:rsidR="00F23282" w:rsidRPr="00581847">
        <w:t xml:space="preserve"> and </w:t>
      </w:r>
      <w:r w:rsidR="00655F3E" w:rsidRPr="00581847">
        <w:t>1.96 (95 % CI: 1.64-</w:t>
      </w:r>
      <w:r w:rsidR="00F23282" w:rsidRPr="00581847">
        <w:t>2.33)</w:t>
      </w:r>
      <w:r w:rsidRPr="00581847">
        <w:t>.</w:t>
      </w:r>
      <w:r w:rsidR="005C763C" w:rsidRPr="00581847">
        <w:fldChar w:fldCharType="begin">
          <w:fldData xml:space="preserve">PEVuZE5vdGU+PENpdGU+PEF1dGhvcj5IYW48L0F1dGhvcj48WWVhcj4yMDE2PC9ZZWFyPjxSZWNO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==
</w:fldData>
        </w:fldChar>
      </w:r>
      <w:r w:rsidR="005C763C" w:rsidRPr="00581847">
        <w:instrText xml:space="preserve"> ADDIN EN.CITE </w:instrText>
      </w:r>
      <w:r w:rsidR="005C763C" w:rsidRPr="00581847">
        <w:fldChar w:fldCharType="begin">
          <w:fldData xml:space="preserve">PEVuZE5vdGU+PENpdGU+PEF1dGhvcj5IYW48L0F1dGhvcj48WWVhcj4yMDE2PC9ZZWFyPjxSZWNO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==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12]</w:t>
      </w:r>
      <w:r w:rsidR="005C763C" w:rsidRPr="00581847">
        <w:fldChar w:fldCharType="end"/>
      </w:r>
      <w:r w:rsidR="00DB12FB" w:rsidRPr="00581847">
        <w:t xml:space="preserve"> Studies with </w:t>
      </w:r>
      <w:r w:rsidR="002A5254" w:rsidRPr="00581847">
        <w:t xml:space="preserve">improved </w:t>
      </w:r>
      <w:r w:rsidRPr="00581847">
        <w:t xml:space="preserve">control of confounding showed a </w:t>
      </w:r>
      <w:r w:rsidR="00B26467" w:rsidRPr="00581847">
        <w:t xml:space="preserve">somewhat </w:t>
      </w:r>
      <w:r w:rsidRPr="00581847">
        <w:t xml:space="preserve">stronger association, up to a </w:t>
      </w:r>
      <w:r w:rsidR="00E91A4A" w:rsidRPr="00581847">
        <w:t>three</w:t>
      </w:r>
      <w:r w:rsidRPr="00581847">
        <w:t xml:space="preserve">-fold increased odds of </w:t>
      </w:r>
      <w:r w:rsidR="00696F8F" w:rsidRPr="00581847">
        <w:t>death</w:t>
      </w:r>
      <w:r w:rsidR="00617EA1" w:rsidRPr="00581847">
        <w:t xml:space="preserve"> (OR=2.83, 95%CI: 1.45-5.52)</w:t>
      </w:r>
      <w:r w:rsidR="00794FA1" w:rsidRPr="00581847">
        <w:t>.</w:t>
      </w:r>
      <w:r w:rsidRPr="00581847">
        <w:t xml:space="preserve">  </w:t>
      </w:r>
    </w:p>
    <w:p w14:paraId="4C3B7E2A" w14:textId="79C9605A" w:rsidR="00934C63" w:rsidRPr="00581847" w:rsidRDefault="00934C63" w:rsidP="00934C63">
      <w:pPr>
        <w:spacing w:line="480" w:lineRule="auto"/>
        <w:jc w:val="both"/>
      </w:pPr>
      <w:r w:rsidRPr="00581847">
        <w:t xml:space="preserve">This review presents substantial new evidence that DM affects a number of longer term TB treatment outcomes, particularly a doubling of the risk of relapse. Most importantly, we found that DM is associated with a two-fold increased odds </w:t>
      </w:r>
      <w:r w:rsidR="00655F3E" w:rsidRPr="00581847">
        <w:t xml:space="preserve">of MDR-TB, </w:t>
      </w:r>
      <w:r w:rsidRPr="00581847">
        <w:t>given the rising global burden of MDR-TB (a 20% increase in cases treated has been reported over the past year).</w:t>
      </w:r>
      <w:r w:rsidR="005C763C" w:rsidRPr="00581847">
        <w:fldChar w:fldCharType="begin"/>
      </w:r>
      <w:r w:rsidR="005C763C" w:rsidRPr="00581847">
        <w:instrText xml:space="preserve"> ADDIN EN.CITE &lt;EndNote&gt;&lt;Cite&gt;&lt;Author&gt;WHO&lt;/Author&gt;&lt;Year&gt;2018&lt;/Year&gt;&lt;RecNum&gt;1&lt;/RecNum&gt;&lt;DisplayText&gt;[1]&lt;/DisplayText&gt;&lt;record&gt;&lt;rec-number&gt;1&lt;/rec-number&gt;&lt;foreign-keys&gt;&lt;key app="EN" db-id="pvxsd52ec9tfp7esev6xtr2gtwravtt5rafd" timestamp="1547228183"&gt;1&lt;/key&gt;&lt;/foreign-keys&gt;&lt;ref-type name="Electronic Book"&gt;44&lt;/ref-type&gt;&lt;contributors&gt;&lt;authors&gt;&lt;author&gt;WHO&lt;/author&gt;&lt;/authors&gt;&lt;/contributors&gt;&lt;titles&gt;&lt;title&gt;Global Tuberculosis Report&lt;/title&gt;&lt;/titles&gt;&lt;dates&gt;&lt;year&gt;2018&lt;/year&gt;&lt;/dates&gt;&lt;urls&gt;&lt;/urls&gt;&lt;/record&gt;&lt;/Cite&gt;&lt;/EndNote&gt;</w:instrText>
      </w:r>
      <w:r w:rsidR="005C763C" w:rsidRPr="00581847">
        <w:fldChar w:fldCharType="separate"/>
      </w:r>
      <w:r w:rsidR="005C763C" w:rsidRPr="00581847">
        <w:rPr>
          <w:noProof/>
        </w:rPr>
        <w:t>[1]</w:t>
      </w:r>
      <w:r w:rsidR="005C763C" w:rsidRPr="00581847">
        <w:fldChar w:fldCharType="end"/>
      </w:r>
      <w:r w:rsidRPr="00581847">
        <w:t xml:space="preserve"> </w:t>
      </w:r>
    </w:p>
    <w:p w14:paraId="2163F92F" w14:textId="1083EF4E" w:rsidR="00934C63" w:rsidRPr="00581847" w:rsidRDefault="00934C63" w:rsidP="00934C63">
      <w:pPr>
        <w:spacing w:line="480" w:lineRule="auto"/>
        <w:jc w:val="both"/>
      </w:pPr>
      <w:r w:rsidRPr="00581847">
        <w:t>No previous reviews have examined heterogeneity between studies</w:t>
      </w:r>
      <w:r w:rsidR="00F74DFE" w:rsidRPr="00581847">
        <w:t xml:space="preserve"> in depth</w:t>
      </w:r>
      <w:r w:rsidRPr="00581847">
        <w:t xml:space="preserve">, </w:t>
      </w:r>
      <w:r w:rsidR="00214760" w:rsidRPr="00581847">
        <w:t xml:space="preserve">we </w:t>
      </w:r>
      <w:r w:rsidRPr="00581847">
        <w:t>demonstrate that heterogeneity can partly be explained by differences in adjustment for confounding, and</w:t>
      </w:r>
      <w:r w:rsidR="00214760" w:rsidRPr="00581847">
        <w:t xml:space="preserve"> </w:t>
      </w:r>
      <w:r w:rsidRPr="00581847">
        <w:t>country income level</w:t>
      </w:r>
      <w:r w:rsidR="00B26467" w:rsidRPr="00581847">
        <w:t xml:space="preserve">. Country income level may itself represent different TB incidence or </w:t>
      </w:r>
      <w:r w:rsidR="00B85A93" w:rsidRPr="00581847">
        <w:t>possibly</w:t>
      </w:r>
      <w:r w:rsidR="00B26467" w:rsidRPr="00581847">
        <w:t xml:space="preserve"> differences in diagnosis and management of DM</w:t>
      </w:r>
      <w:r w:rsidRPr="00581847">
        <w:t xml:space="preserve">. We did not find strong evidence of publication bias except </w:t>
      </w:r>
      <w:r w:rsidR="009618CC" w:rsidRPr="00581847">
        <w:t xml:space="preserve">for </w:t>
      </w:r>
      <w:r w:rsidRPr="00581847">
        <w:t>one outcome (</w:t>
      </w:r>
      <w:r w:rsidR="00943C60" w:rsidRPr="00581847">
        <w:t>death</w:t>
      </w:r>
      <w:r w:rsidRPr="00581847">
        <w:t>) which we investigated further using cumulative meta-analysis find</w:t>
      </w:r>
      <w:r w:rsidR="009618CC" w:rsidRPr="00581847">
        <w:t>ing</w:t>
      </w:r>
      <w:r w:rsidRPr="00581847">
        <w:t xml:space="preserve"> </w:t>
      </w:r>
      <w:r w:rsidR="0041498B" w:rsidRPr="00581847">
        <w:t xml:space="preserve">no </w:t>
      </w:r>
      <w:r w:rsidRPr="00581847">
        <w:t>evidence that small</w:t>
      </w:r>
      <w:r w:rsidR="009618CC" w:rsidRPr="00581847">
        <w:t>er</w:t>
      </w:r>
      <w:r w:rsidRPr="00581847">
        <w:t xml:space="preserve"> studies </w:t>
      </w:r>
      <w:r w:rsidR="009618CC" w:rsidRPr="00581847">
        <w:t xml:space="preserve">more prone to this type of bias </w:t>
      </w:r>
      <w:r w:rsidRPr="00581847">
        <w:t xml:space="preserve">were influencing results. </w:t>
      </w:r>
    </w:p>
    <w:p w14:paraId="135B5772" w14:textId="77777777" w:rsidR="00934C63" w:rsidRPr="00581847" w:rsidRDefault="002979C8" w:rsidP="00934C63">
      <w:pPr>
        <w:spacing w:line="480" w:lineRule="auto"/>
        <w:jc w:val="both"/>
        <w:rPr>
          <w:b/>
          <w:i/>
        </w:rPr>
      </w:pPr>
      <w:r w:rsidRPr="00581847">
        <w:rPr>
          <w:b/>
          <w:i/>
        </w:rPr>
        <w:t>Key limitations – study d</w:t>
      </w:r>
      <w:r w:rsidR="00934C63" w:rsidRPr="00581847">
        <w:rPr>
          <w:b/>
          <w:i/>
        </w:rPr>
        <w:t>esign and analysis</w:t>
      </w:r>
    </w:p>
    <w:p w14:paraId="32365BF3" w14:textId="12D0DB25" w:rsidR="002979C8" w:rsidRPr="00581847" w:rsidRDefault="00934C63" w:rsidP="00934C63">
      <w:pPr>
        <w:spacing w:line="480" w:lineRule="auto"/>
        <w:jc w:val="both"/>
      </w:pPr>
      <w:r w:rsidRPr="00581847">
        <w:lastRenderedPageBreak/>
        <w:t>This review has important potential limitations, mostly concerning the variable quality of the evidence base available, and heterogeneity which we could only partially explain. The newer evidence for associations with TB relapse and MDR-TB is important, but</w:t>
      </w:r>
      <w:r w:rsidR="00AC65EE" w:rsidRPr="00581847">
        <w:t xml:space="preserve"> most included studies were based on retrospective </w:t>
      </w:r>
      <w:r w:rsidR="00655F3E" w:rsidRPr="00581847">
        <w:t xml:space="preserve">data sources; </w:t>
      </w:r>
      <w:r w:rsidR="00947A26" w:rsidRPr="00581847">
        <w:t xml:space="preserve">thus </w:t>
      </w:r>
      <w:r w:rsidR="00A22C39" w:rsidRPr="00581847">
        <w:t xml:space="preserve">were </w:t>
      </w:r>
      <w:r w:rsidR="00AC65EE" w:rsidRPr="00581847">
        <w:t>often limited by lack of measurement of confounding variables</w:t>
      </w:r>
      <w:r w:rsidR="00A22C39" w:rsidRPr="00581847">
        <w:t xml:space="preserve"> and case definitions based on data collated</w:t>
      </w:r>
      <w:r w:rsidR="00655F3E" w:rsidRPr="00581847">
        <w:t xml:space="preserve">. Therefore, </w:t>
      </w:r>
      <w:r w:rsidR="00C96931" w:rsidRPr="00581847">
        <w:t xml:space="preserve">many </w:t>
      </w:r>
      <w:r w:rsidRPr="00581847">
        <w:t xml:space="preserve">included studies </w:t>
      </w:r>
      <w:r w:rsidR="00AC65EE" w:rsidRPr="00581847">
        <w:t xml:space="preserve">could not </w:t>
      </w:r>
      <w:r w:rsidRPr="00581847">
        <w:t>adjust for key confounders</w:t>
      </w:r>
      <w:r w:rsidR="00C96931" w:rsidRPr="00581847">
        <w:t>. M</w:t>
      </w:r>
      <w:r w:rsidRPr="00581847">
        <w:t>ost</w:t>
      </w:r>
      <w:r w:rsidR="00C96931" w:rsidRPr="00581847">
        <w:t xml:space="preserve"> studies included</w:t>
      </w:r>
      <w:r w:rsidRPr="00581847">
        <w:t xml:space="preserve"> used multivaria</w:t>
      </w:r>
      <w:r w:rsidR="00573E94" w:rsidRPr="00581847">
        <w:t>te</w:t>
      </w:r>
      <w:r w:rsidRPr="00581847">
        <w:t xml:space="preserve"> logistic regression</w:t>
      </w:r>
      <w:r w:rsidR="00C96931" w:rsidRPr="00581847">
        <w:t>, but t</w:t>
      </w:r>
      <w:r w:rsidRPr="00581847">
        <w:t>his method is potentially biased since it cannot take into account the fact that some patients (both with and without DM) have experienced adverse events such as death, treatment failure, or may be lost to follow-up before they have time to develop longer</w:t>
      </w:r>
      <w:r w:rsidR="00573E94" w:rsidRPr="00581847">
        <w:t>-</w:t>
      </w:r>
      <w:r w:rsidRPr="00581847">
        <w:t>term outcomes. This</w:t>
      </w:r>
      <w:r w:rsidR="00C96931" w:rsidRPr="00581847">
        <w:t xml:space="preserve"> survivor bias</w:t>
      </w:r>
      <w:r w:rsidRPr="00581847">
        <w:t xml:space="preserve"> is likely to </w:t>
      </w:r>
      <w:r w:rsidR="00C96931" w:rsidRPr="00581847">
        <w:t xml:space="preserve">attenuate </w:t>
      </w:r>
      <w:r w:rsidRPr="00581847">
        <w:t>the magnitude of associations between DM and TB outcome</w:t>
      </w:r>
      <w:r w:rsidR="002979C8" w:rsidRPr="00581847">
        <w:t>s</w:t>
      </w:r>
      <w:r w:rsidRPr="00581847">
        <w:t>. Of the studies includ</w:t>
      </w:r>
      <w:r w:rsidR="002979C8" w:rsidRPr="00581847">
        <w:t xml:space="preserve">ed, only </w:t>
      </w:r>
      <w:r w:rsidR="00573E94" w:rsidRPr="00581847">
        <w:t>12</w:t>
      </w:r>
      <w:r w:rsidR="002979C8" w:rsidRPr="00581847">
        <w:t xml:space="preserve"> used </w:t>
      </w:r>
      <w:r w:rsidRPr="00581847">
        <w:t>survival analyses techniques which are able to account for variant follow up time in their risk estimations.</w:t>
      </w:r>
      <w:r w:rsidR="00E13847" w:rsidRPr="00581847">
        <w:t xml:space="preserve"> </w:t>
      </w:r>
      <w:r w:rsidR="005C763C" w:rsidRPr="00581847">
        <w:fldChar w:fldCharType="begin">
          <w:fldData xml:space="preserve">b3JkPjxrZXl3b3JkPmRpc2Vhc2Ugc2V2ZXJpdHk8L2tleXdvcmQ+PGtleXdvcmQ+ZmVtYWxlPC9r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==
</w:fldData>
        </w:fldChar>
      </w:r>
      <w:r w:rsidR="005C763C" w:rsidRPr="00581847">
        <w:instrText xml:space="preserve"> ADDIN EN.CITE </w:instrText>
      </w:r>
      <w:r w:rsidR="005C763C" w:rsidRPr="00581847">
        <w:fldChar w:fldCharType="begin">
          <w:fldData xml:space="preserve">PEVuZE5vdGU+PENpdGU+PEF1dGhvcj5PdXJzbGVyPC9BdXRob3I+PFllYXI+MjAwMjwvWWVhcj48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NTgwNDQ8L3BhZ2Vz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zNjktNzU8L3BhZ2VzPjx2b2x1bWU+MjQ8L3ZvbHVtZT48bnVtYmVyPjU8L251bWJlcj48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==
</w:fldData>
        </w:fldChar>
      </w:r>
      <w:r w:rsidR="005C763C" w:rsidRPr="00581847">
        <w:instrText xml:space="preserve"> ADDIN EN.CITE.DATA </w:instrText>
      </w:r>
      <w:r w:rsidR="005C763C" w:rsidRPr="00581847">
        <w:fldChar w:fldCharType="end"/>
      </w:r>
      <w:r w:rsidR="005C763C" w:rsidRPr="00581847">
        <w:fldChar w:fldCharType="begin">
          <w:fldData xml:space="preserve">b3JkPjxrZXl3b3JkPmRpc2Vhc2Ugc2V2ZXJpdHk8L2tleXdvcmQ+PGtleXdvcmQ+ZmVtYWxlPC9r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5-36]</w:t>
      </w:r>
      <w:r w:rsidR="005C763C" w:rsidRPr="00581847">
        <w:fldChar w:fldCharType="end"/>
      </w:r>
      <w:r w:rsidRPr="00581847">
        <w:t xml:space="preserve"> </w:t>
      </w:r>
    </w:p>
    <w:p w14:paraId="6A724135" w14:textId="73D46208" w:rsidR="00934C63" w:rsidRPr="00581847" w:rsidRDefault="00934C63" w:rsidP="00934C63">
      <w:pPr>
        <w:spacing w:line="480" w:lineRule="auto"/>
        <w:jc w:val="both"/>
      </w:pPr>
      <w:r w:rsidRPr="00581847">
        <w:t xml:space="preserve">We excluded studies where it was clear that drug resistance was present at baseline, but the timing of drug susceptibility testing was not always reported; therefore, it is difficult to distinguish with certainty whether MDR-TB was primary or due to retreatment. However, one study attempted to adjust for a history of TB and showed an increased and significant magnitude of odds of having MDR-TB among </w:t>
      </w:r>
      <w:r w:rsidR="001414D0" w:rsidRPr="00581847">
        <w:t>TB-DM</w:t>
      </w:r>
      <w:r w:rsidRPr="00581847">
        <w:t xml:space="preserve"> patients.</w:t>
      </w:r>
      <w:r w:rsidR="005C763C" w:rsidRPr="00581847">
        <w:fldChar w:fldCharType="begin">
          <w:fldData xml:space="preserve">PEVuZE5vdGU+PENpdGU+PEF1dGhvcj5GaXNoZXItSG9jaDwvQXV0aG9yPjxZZWFyPjIwMDg8L1ll
YXI+PFJlY051bT4yNDwvUmVjTnVtPjxEaXNwbGF5VGV4dD5bMjNdPC9EaXNwbGF5VGV4dD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wvRW5kTm90ZT5=
</w:fldData>
        </w:fldChar>
      </w:r>
      <w:r w:rsidR="005C763C" w:rsidRPr="00581847">
        <w:instrText xml:space="preserve"> ADDIN EN.CITE </w:instrText>
      </w:r>
      <w:r w:rsidR="005C763C" w:rsidRPr="00581847">
        <w:fldChar w:fldCharType="begin">
          <w:fldData xml:space="preserve">PEVuZE5vdGU+PENpdGU+PEF1dGhvcj5GaXNoZXItSG9jaDwvQXV0aG9yPjxZZWFyPjIwMDg8L1ll
YXI+PFJlY051bT4yNDwvUmVjTnVtPjxEaXNwbGF5VGV4dD5bMjNdPC9EaXNwbGF5VGV4dD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wvRW5kTm90ZT5=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23]</w:t>
      </w:r>
      <w:r w:rsidR="005C763C" w:rsidRPr="00581847">
        <w:fldChar w:fldCharType="end"/>
      </w:r>
      <w:r w:rsidRPr="00581847">
        <w:t xml:space="preserve"> </w:t>
      </w:r>
      <w:r w:rsidR="00696F8F" w:rsidRPr="00581847">
        <w:t xml:space="preserve">Other reviews, with somewhat different inclusion criteria, have reached similar conclusions but </w:t>
      </w:r>
      <w:r w:rsidR="00B26467" w:rsidRPr="00581847">
        <w:t xml:space="preserve">did not </w:t>
      </w:r>
      <w:r w:rsidR="00696F8F" w:rsidRPr="00581847">
        <w:t>highlight the uncertainty in the evidence base</w:t>
      </w:r>
      <w:r w:rsidR="00B406BE" w:rsidRPr="00581847">
        <w:t>.</w:t>
      </w:r>
      <w:r w:rsidR="005C763C" w:rsidRPr="00581847">
        <w:fldChar w:fldCharType="begin">
          <w:fldData xml:space="preserve">PEVuZE5vdGU+PENpdGU+PEF1dGhvcj5MaXU8L0F1dGhvcj48WWVhcj4yMDE3PC9ZZWFyPjxSZWNO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==
</w:fldData>
        </w:fldChar>
      </w:r>
      <w:r w:rsidR="005C763C" w:rsidRPr="00581847">
        <w:instrText xml:space="preserve"> ADDIN EN.CITE </w:instrText>
      </w:r>
      <w:r w:rsidR="005C763C" w:rsidRPr="00581847">
        <w:fldChar w:fldCharType="begin">
          <w:fldData xml:space="preserve">PEVuZE5vdGU+PENpdGU+PEF1dGhvcj5MaXU8L0F1dGhvcj48WWVhcj4yMDE3PC9ZZWFyPjxSZWNO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12, 13]</w:t>
      </w:r>
      <w:r w:rsidR="005C763C" w:rsidRPr="00581847">
        <w:fldChar w:fldCharType="end"/>
      </w:r>
      <w:r w:rsidR="00B349D9" w:rsidRPr="00581847">
        <w:t xml:space="preserve"> </w:t>
      </w:r>
      <w:r w:rsidRPr="00581847">
        <w:t>Recent pharmacokinetic studies have shown that the concentration of main anti-TB drugs may be lower in TB patients with DM, suggesting a possible mechanism by which such patients could be at higher risk of developing MDR-TB.</w:t>
      </w:r>
      <w:r w:rsidR="005C763C" w:rsidRPr="00581847">
        <w:fldChar w:fldCharType="begin">
          <w:fldData xml:space="preserve">PEVuZE5vdGU+PENpdGU+PEF1dGhvcj5OaWpsYW5kPC9BdXRob3I+PFllYXI+MjAwNjwvWWVhcj48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</w:fldData>
        </w:fldChar>
      </w:r>
      <w:r w:rsidR="005C763C" w:rsidRPr="00581847">
        <w:instrText xml:space="preserve"> ADDIN EN.CITE </w:instrText>
      </w:r>
      <w:r w:rsidR="005C763C" w:rsidRPr="00581847">
        <w:fldChar w:fldCharType="begin">
          <w:fldData xml:space="preserve">PEVuZE5vdGU+PENpdGU+PEF1dGhvcj5OaWpsYW5kPC9BdXRob3I+PFllYXI+MjAwNjwvWWVhcj48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71-73]</w:t>
      </w:r>
      <w:r w:rsidR="005C763C" w:rsidRPr="00581847">
        <w:fldChar w:fldCharType="end"/>
      </w:r>
      <w:r w:rsidRPr="00581847">
        <w:t xml:space="preserve"> Although some drugs are adjusted for weight, there are concerns that DM patients may experience more weight change during TB treatment, therefore potentially require more frequent re-adjustment of dosage. </w:t>
      </w:r>
    </w:p>
    <w:p w14:paraId="3C3C767B" w14:textId="0E8D6365" w:rsidR="00934C63" w:rsidRPr="00581847" w:rsidRDefault="00934C63" w:rsidP="00934C63">
      <w:pPr>
        <w:tabs>
          <w:tab w:val="left" w:pos="1134"/>
        </w:tabs>
        <w:spacing w:line="480" w:lineRule="auto"/>
        <w:jc w:val="both"/>
      </w:pPr>
      <w:r w:rsidRPr="00581847">
        <w:t xml:space="preserve">Other limitations of the evidence based include lack of information on cause-specific mortality. It, therefore, cannot be assumed that the increased mortality represents death from TB; other causes </w:t>
      </w:r>
      <w:r w:rsidRPr="00581847">
        <w:lastRenderedPageBreak/>
        <w:t>especially cardiovascular disease may also be common. The proportion of patients with “unknown outcomes” were relatively low in studies reporting this figure, but some studie</w:t>
      </w:r>
      <w:r w:rsidR="002979C8" w:rsidRPr="00581847">
        <w:t xml:space="preserve">s did not report on such loss </w:t>
      </w:r>
      <w:r w:rsidRPr="00581847">
        <w:t xml:space="preserve">to follow-up. Given the very large size of the review, it is </w:t>
      </w:r>
      <w:r w:rsidR="00B26467" w:rsidRPr="00581847">
        <w:t xml:space="preserve">less likely </w:t>
      </w:r>
      <w:r w:rsidRPr="00581847">
        <w:t xml:space="preserve">that substantial differences to pooled estimates would result from </w:t>
      </w:r>
      <w:r w:rsidR="00947A26" w:rsidRPr="00581847">
        <w:t xml:space="preserve">new </w:t>
      </w:r>
      <w:r w:rsidRPr="00581847">
        <w:t>studies reporting on death or</w:t>
      </w:r>
      <w:r w:rsidR="001414D0" w:rsidRPr="00581847">
        <w:t xml:space="preserve"> “death and failure”</w:t>
      </w:r>
      <w:r w:rsidR="00947A26" w:rsidRPr="00581847">
        <w:t xml:space="preserve">. However, </w:t>
      </w:r>
      <w:r w:rsidRPr="00581847">
        <w:t xml:space="preserve">the estimates for the </w:t>
      </w:r>
      <w:r w:rsidR="00947A26" w:rsidRPr="00581847">
        <w:t xml:space="preserve">association between </w:t>
      </w:r>
      <w:r w:rsidRPr="00581847">
        <w:t xml:space="preserve">DM </w:t>
      </w:r>
      <w:r w:rsidR="00947A26" w:rsidRPr="00581847">
        <w:t xml:space="preserve">and TB </w:t>
      </w:r>
      <w:r w:rsidRPr="00581847">
        <w:t>relapse and MDR-TB are less certain</w:t>
      </w:r>
      <w:r w:rsidR="00AD7F4C" w:rsidRPr="00581847">
        <w:t>,</w:t>
      </w:r>
      <w:r w:rsidRPr="00581847">
        <w:t xml:space="preserve"> and could potentially alter with newer, better </w:t>
      </w:r>
      <w:r w:rsidR="00947A26" w:rsidRPr="00581847">
        <w:t xml:space="preserve">designed </w:t>
      </w:r>
      <w:r w:rsidRPr="00581847">
        <w:t>studies.</w:t>
      </w:r>
    </w:p>
    <w:p w14:paraId="769A198F" w14:textId="77777777" w:rsidR="00934C63" w:rsidRPr="00581847" w:rsidRDefault="00934C63" w:rsidP="00934C63">
      <w:pPr>
        <w:tabs>
          <w:tab w:val="left" w:pos="1134"/>
        </w:tabs>
        <w:spacing w:line="480" w:lineRule="auto"/>
        <w:jc w:val="both"/>
        <w:rPr>
          <w:b/>
          <w:i/>
        </w:rPr>
      </w:pPr>
      <w:r w:rsidRPr="00581847">
        <w:rPr>
          <w:b/>
          <w:i/>
        </w:rPr>
        <w:t>Heterogeneity of results</w:t>
      </w:r>
    </w:p>
    <w:p w14:paraId="10D36ABA" w14:textId="11F3D739" w:rsidR="00934C63" w:rsidRPr="00581847" w:rsidRDefault="00934C63" w:rsidP="00934C63">
      <w:pPr>
        <w:tabs>
          <w:tab w:val="left" w:pos="1134"/>
        </w:tabs>
        <w:spacing w:line="480" w:lineRule="auto"/>
        <w:jc w:val="both"/>
      </w:pPr>
      <w:r w:rsidRPr="00581847">
        <w:t>The pooled analyses used the random effects model to take into account heterogeneity</w:t>
      </w:r>
      <w:r w:rsidR="00C96931" w:rsidRPr="00581847">
        <w:t xml:space="preserve">, </w:t>
      </w:r>
      <w:r w:rsidR="00B406BE" w:rsidRPr="00581847">
        <w:t xml:space="preserve">the remaining moderate-high heterogeneity between studies could not </w:t>
      </w:r>
      <w:r w:rsidR="00B26467" w:rsidRPr="00581847">
        <w:t xml:space="preserve">be fully </w:t>
      </w:r>
      <w:r w:rsidR="00B406BE" w:rsidRPr="00581847">
        <w:t>explained by</w:t>
      </w:r>
      <w:r w:rsidR="00C96931" w:rsidRPr="00581847">
        <w:t xml:space="preserve"> </w:t>
      </w:r>
      <w:r w:rsidR="00B26467" w:rsidRPr="00581847">
        <w:t>our pre-</w:t>
      </w:r>
      <w:r w:rsidR="00A22C39" w:rsidRPr="00581847">
        <w:t xml:space="preserve">specified </w:t>
      </w:r>
      <w:r w:rsidR="00B26467" w:rsidRPr="00581847">
        <w:t xml:space="preserve">variables including </w:t>
      </w:r>
      <w:r w:rsidR="00A22C39" w:rsidRPr="00581847">
        <w:t xml:space="preserve">exposure ascertainment </w:t>
      </w:r>
      <w:r w:rsidR="00B406BE" w:rsidRPr="00581847">
        <w:t xml:space="preserve">method, </w:t>
      </w:r>
      <w:r w:rsidR="00C96931" w:rsidRPr="00581847">
        <w:t xml:space="preserve">control of confounding, or </w:t>
      </w:r>
      <w:r w:rsidR="00A22C39" w:rsidRPr="00581847">
        <w:t xml:space="preserve">study country </w:t>
      </w:r>
      <w:r w:rsidR="00C96931" w:rsidRPr="00581847">
        <w:t xml:space="preserve">income level. </w:t>
      </w:r>
      <w:r w:rsidR="00A22C39" w:rsidRPr="00581847">
        <w:t xml:space="preserve">Adjustment for confounding was absent from some studies, very variable, and may sometimes include variables (baseline severity of TB disease) that could be on the pathway to death during TB treatment and hence potentially result in over-adjustment. This may also explain heterogeneity between studies, and some of our adjusted analyses (e.g. TB relapse) showed much reduced or no heterogeneity. </w:t>
      </w:r>
      <w:r w:rsidR="00C96931" w:rsidRPr="00581847">
        <w:t xml:space="preserve">Other </w:t>
      </w:r>
      <w:r w:rsidRPr="00581847">
        <w:t xml:space="preserve">explanations </w:t>
      </w:r>
      <w:r w:rsidR="00C96931" w:rsidRPr="00581847">
        <w:t>may</w:t>
      </w:r>
      <w:r w:rsidR="00A22C39" w:rsidRPr="00581847">
        <w:t xml:space="preserve">be that </w:t>
      </w:r>
      <w:r w:rsidR="00C96931" w:rsidRPr="00581847">
        <w:t xml:space="preserve">studies </w:t>
      </w:r>
      <w:r w:rsidR="00A22C39" w:rsidRPr="00581847">
        <w:t xml:space="preserve">include </w:t>
      </w:r>
      <w:r w:rsidR="00C96931" w:rsidRPr="00581847">
        <w:t xml:space="preserve">highly variable </w:t>
      </w:r>
      <w:r w:rsidRPr="00581847">
        <w:t>populations in terms of severity and nature of the TB epidemic, DM prevalence and control, and health care systems, as well as having ethnic and racial variation. Importantly, we found that an association with poor outcomes remained in high income countries (where DM is generally well controlled and TB incidence low), in disagreement with some earlier reports.</w:t>
      </w:r>
      <w:r w:rsidR="005C763C" w:rsidRPr="00581847">
        <w:fldChar w:fldCharType="begin"/>
      </w:r>
      <w:r w:rsidR="005C763C" w:rsidRPr="00581847">
        <w:instrText xml:space="preserve"> ADDIN EN.CITE &lt;EndNote&gt;&lt;Cite&gt;&lt;Author&gt;Leegaard&lt;/Author&gt;&lt;Year&gt;2011&lt;/Year&gt;&lt;RecNum&gt;76&lt;/RecNum&gt;&lt;DisplayText&gt;[74]&lt;/DisplayText&gt;&lt;record&gt;&lt;rec-number&gt;76&lt;/rec-number&gt;&lt;foreign-keys&gt;&lt;key app="EN" db-id="pvxsd52ec9tfp7esev6xtr2gtwravtt5rafd" timestamp="1547228679"&gt;76&lt;/key&gt;&lt;/foreign-keys&gt;&lt;ref-type name="Journal Article"&gt;17&lt;/ref-type&gt;&lt;contributors&gt;&lt;authors&gt;&lt;author&gt;Leegaard, A.&lt;/author&gt;&lt;author&gt;Riis, A.&lt;/author&gt;&lt;author&gt;Kornum, J. B.&lt;/author&gt;&lt;author&gt;Prahl, J. B.&lt;/author&gt;&lt;author&gt;Thomsen, V. O.&lt;/author&gt;&lt;author&gt;Sorensen, H. T.&lt;/author&gt;&lt;author&gt;Horsburgh, C. R.&lt;/author&gt;&lt;author&gt;Thomsen, R. W.&lt;/author&gt;&lt;/authors&gt;&lt;/contributors&gt;&lt;auth-address&gt;Department of Clinical Epidemiology, Institute of Clinical Medicine, Aarhus University Hospital, Aarhus, Denmark.&lt;/auth-address&gt;&lt;titles&gt;&lt;title&gt;Diabetes, glycemic control, and risk of tuberculosis: a population-based case-control study&lt;/title&gt;&lt;secondary-title&gt;Diabetes Care&lt;/secondary-title&gt;&lt;/titles&gt;&lt;periodical&gt;&lt;full-title&gt;Diabetes Care&lt;/full-title&gt;&lt;/periodical&gt;&lt;pages&gt;2530-5&lt;/pages&gt;&lt;volume&gt;34&lt;/volume&gt;&lt;number&gt;12&lt;/number&gt;&lt;keywords&gt;&lt;keyword&gt;Adult&lt;/keyword&gt;&lt;keyword&gt;Aged&lt;/keyword&gt;&lt;keyword&gt;Blood Glucose/metabolism&lt;/keyword&gt;&lt;keyword&gt;Case-Control Studies&lt;/keyword&gt;&lt;keyword&gt;Comorbidity&lt;/keyword&gt;&lt;keyword&gt;Denmark/epidemiology&lt;/keyword&gt;&lt;keyword&gt;Diabetes Complications/*epidemiology&lt;/keyword&gt;&lt;keyword&gt;Diabetes Mellitus/*epidemiology&lt;/keyword&gt;&lt;keyword&gt;Emigrants and Immigrants/statistics &amp;amp; numerical data&lt;/keyword&gt;&lt;keyword&gt;Female&lt;/keyword&gt;&lt;keyword&gt;Humans&lt;/keyword&gt;&lt;keyword&gt;Male&lt;/keyword&gt;&lt;keyword&gt;Middle Aged&lt;/keyword&gt;&lt;keyword&gt;Risk&lt;/keyword&gt;&lt;keyword&gt;Tuberculosis/*complications/epidemiology&lt;/keyword&gt;&lt;/keywords&gt;&lt;dates&gt;&lt;year&gt;2011&lt;/year&gt;&lt;pub-dates&gt;&lt;date&gt;Dec&lt;/date&gt;&lt;/pub-dates&gt;&lt;/dates&gt;&lt;isbn&gt;1935-5548 (Electronic)&amp;#xD;0149-5992 (Linking)&lt;/isbn&gt;&lt;accession-num&gt;21972407&lt;/accession-num&gt;&lt;urls&gt;&lt;related-urls&gt;&lt;url&gt;http://www.ncbi.nlm.nih.gov/pubmed/21972407&lt;/url&gt;&lt;/related-urls&gt;&lt;/urls&gt;&lt;custom2&gt;PMC3220855&lt;/custom2&gt;&lt;electronic-resource-num&gt;10.2337/dc11-0902&lt;/electronic-resource-num&gt;&lt;/record&gt;&lt;/Cite&gt;&lt;/EndNote&gt;</w:instrText>
      </w:r>
      <w:r w:rsidR="005C763C" w:rsidRPr="00581847">
        <w:fldChar w:fldCharType="separate"/>
      </w:r>
      <w:r w:rsidR="005C763C" w:rsidRPr="00581847">
        <w:rPr>
          <w:noProof/>
        </w:rPr>
        <w:t>[74]</w:t>
      </w:r>
      <w:r w:rsidR="005C763C" w:rsidRPr="00581847">
        <w:fldChar w:fldCharType="end"/>
      </w:r>
      <w:r w:rsidRPr="00581847">
        <w:t xml:space="preserve"> </w:t>
      </w:r>
    </w:p>
    <w:p w14:paraId="19B22B14" w14:textId="77777777" w:rsidR="00947A26" w:rsidRPr="00581847" w:rsidRDefault="00947A26" w:rsidP="00934C63">
      <w:pPr>
        <w:tabs>
          <w:tab w:val="left" w:pos="1134"/>
        </w:tabs>
        <w:spacing w:line="480" w:lineRule="auto"/>
        <w:jc w:val="both"/>
        <w:rPr>
          <w:b/>
          <w:i/>
        </w:rPr>
      </w:pPr>
      <w:r w:rsidRPr="00581847">
        <w:rPr>
          <w:b/>
          <w:i/>
        </w:rPr>
        <w:t>Public health importance</w:t>
      </w:r>
      <w:r w:rsidR="00190B37" w:rsidRPr="00581847">
        <w:rPr>
          <w:b/>
          <w:i/>
        </w:rPr>
        <w:t xml:space="preserve"> and need for further research</w:t>
      </w:r>
    </w:p>
    <w:p w14:paraId="632B5902" w14:textId="1AE9A12B" w:rsidR="00934C63" w:rsidRPr="00581847" w:rsidRDefault="00934C63" w:rsidP="00934C63">
      <w:pPr>
        <w:spacing w:line="480" w:lineRule="auto"/>
        <w:jc w:val="both"/>
      </w:pPr>
      <w:r w:rsidRPr="00581847">
        <w:t>The magnitude of the association identified is clearly very important in public health terms. This is because in many parts of the world, DM is highly prevalent in TB patients,</w:t>
      </w:r>
      <w:r w:rsidR="005C763C" w:rsidRPr="00581847">
        <w:fldChar w:fldCharType="begin">
          <w:fldData xml:space="preserve">PEVuZE5vdGU+PENpdGU+PEF1dGhvcj5Lb3JuZmVsZDwvQXV0aG9yPjxZZWFyPjIwMTY8L1llYXI+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</w:fldData>
        </w:fldChar>
      </w:r>
      <w:r w:rsidR="005C763C" w:rsidRPr="00581847">
        <w:instrText xml:space="preserve"> ADDIN EN.CITE </w:instrText>
      </w:r>
      <w:r w:rsidR="005C763C" w:rsidRPr="00581847">
        <w:fldChar w:fldCharType="begin">
          <w:fldData xml:space="preserve">PEVuZE5vdGU+PENpdGU+PEF1dGhvcj5Lb3JuZmVsZDwvQXV0aG9yPjxZZWFyPjIwMTY8L1llYXI+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75, 76]</w:t>
      </w:r>
      <w:r w:rsidR="005C763C" w:rsidRPr="00581847">
        <w:fldChar w:fldCharType="end"/>
      </w:r>
      <w:r w:rsidRPr="00581847">
        <w:t xml:space="preserve"> and it </w:t>
      </w:r>
      <w:r w:rsidR="00B26467" w:rsidRPr="00581847">
        <w:t xml:space="preserve">roughly </w:t>
      </w:r>
      <w:r w:rsidRPr="00581847">
        <w:t>doubled the risk of a poor treatment outcome among TB patients</w:t>
      </w:r>
      <w:r w:rsidR="00947A26" w:rsidRPr="00581847">
        <w:t xml:space="preserve">. We estimated that up to 25% of TB deaths might be attributable to </w:t>
      </w:r>
      <w:r w:rsidR="002A1A60" w:rsidRPr="00581847">
        <w:t>DM</w:t>
      </w:r>
      <w:r w:rsidR="00947A26" w:rsidRPr="00581847">
        <w:t xml:space="preserve"> in some areas</w:t>
      </w:r>
      <w:r w:rsidRPr="00581847">
        <w:t xml:space="preserve">. Further pragmatic trials are thus needed to </w:t>
      </w:r>
      <w:r w:rsidRPr="00581847">
        <w:lastRenderedPageBreak/>
        <w:t>optimise treatment for both TB and DM among such patients. Some observational studies have suggested that prolonged TB treatment may improve outcomes, compared to the standard six-month treatment.</w:t>
      </w:r>
      <w:r w:rsidR="005C763C" w:rsidRPr="00581847">
        <w:fldChar w:fldCharType="begin">
          <w:fldData xml:space="preserve">PEVuZE5vdGU+PENpdGU+PEF1dGhvcj5XYW5nPC9BdXRob3I+PFllYXI+MjAxNTwvWWVhcj48UmVj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</w:fldData>
        </w:fldChar>
      </w:r>
      <w:r w:rsidR="005C763C" w:rsidRPr="00581847">
        <w:instrText xml:space="preserve"> ADDIN EN.CITE </w:instrText>
      </w:r>
      <w:r w:rsidR="005C763C" w:rsidRPr="00581847">
        <w:fldChar w:fldCharType="begin">
          <w:fldData xml:space="preserve">PEVuZE5vdGU+PENpdGU+PEF1dGhvcj5XYW5nPC9BdXRob3I+PFllYXI+MjAxNTwvWWVhcj48UmVj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42]</w:t>
      </w:r>
      <w:r w:rsidR="005C763C" w:rsidRPr="00581847">
        <w:fldChar w:fldCharType="end"/>
      </w:r>
      <w:r w:rsidRPr="00581847">
        <w:t xml:space="preserve"> Higher drug dosages may also be of benefit,</w:t>
      </w:r>
      <w:r w:rsidR="005C763C" w:rsidRPr="00581847">
        <w:fldChar w:fldCharType="begin">
          <w:fldData xml:space="preserve">PEVuZE5vdGU+PENpdGU+PEF1dGhvcj5NYXJ0aW4gSi4gQm9lcmVlPC9BdXRob3I+PFllYXI+MjAx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==
</w:fldData>
        </w:fldChar>
      </w:r>
      <w:r w:rsidR="005C763C" w:rsidRPr="00581847">
        <w:instrText xml:space="preserve"> ADDIN EN.CITE </w:instrText>
      </w:r>
      <w:r w:rsidR="005C763C" w:rsidRPr="00581847">
        <w:fldChar w:fldCharType="begin">
          <w:fldData xml:space="preserve">PEVuZE5vdGU+PENpdGU+PEF1dGhvcj5NYXJ0aW4gSi4gQm9lcmVlPC9BdXRob3I+PFllYXI+MjAx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77, 78]</w:t>
      </w:r>
      <w:r w:rsidR="005C763C" w:rsidRPr="00581847">
        <w:fldChar w:fldCharType="end"/>
      </w:r>
      <w:r w:rsidRPr="00581847">
        <w:t xml:space="preserve"> given the pharmacokinetic evidence showing lower concentrations in DM patients,</w:t>
      </w:r>
      <w:r w:rsidR="005C763C" w:rsidRPr="00581847">
        <w:fldChar w:fldCharType="begin">
          <w:fldData xml:space="preserve">PEVuZE5vdGU+PENpdGU+PEF1dGhvcj5OaWpsYW5kPC9BdXRob3I+PFllYXI+MjAwNjwvWWVhcj48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</w:fldData>
        </w:fldChar>
      </w:r>
      <w:r w:rsidR="005C763C" w:rsidRPr="00581847">
        <w:instrText xml:space="preserve"> ADDIN EN.CITE </w:instrText>
      </w:r>
      <w:r w:rsidR="005C763C" w:rsidRPr="00581847">
        <w:fldChar w:fldCharType="begin">
          <w:fldData xml:space="preserve">PEVuZE5vdGU+PENpdGU+PEF1dGhvcj5OaWpsYW5kPC9BdXRob3I+PFllYXI+MjAwNjwvWWVhcj48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71-73]</w:t>
      </w:r>
      <w:r w:rsidR="005C763C" w:rsidRPr="00581847">
        <w:fldChar w:fldCharType="end"/>
      </w:r>
      <w:r w:rsidRPr="00581847">
        <w:t xml:space="preserve"> although this might also increase the risk of toxicity in older and frailer patients with DM. Very limited evidence from two out of three studies in this review</w:t>
      </w:r>
      <w:r w:rsidR="00A04BE6" w:rsidRPr="00581847">
        <w:t xml:space="preserve"> </w:t>
      </w:r>
      <w:r w:rsidR="005C763C" w:rsidRPr="00581847">
        <w:fldChar w:fldCharType="begin">
          <w:fldData xml:space="preserve">PEVuZE5vdGU+PENpdGU+PEF1dGhvcj5UYWJhcnNpPC9BdXRob3I+PFllYXI+MjAxNDwvWWVhcj48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NzYyNzU8L3BhZ2VzPjx2b2x1bWU+ODwvdm9sdW1lPjxudW1iZXI+MTA8L251bWJlcj48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</w:fldData>
        </w:fldChar>
      </w:r>
      <w:r w:rsidR="005C763C" w:rsidRPr="00581847">
        <w:instrText xml:space="preserve"> ADDIN EN.CITE </w:instrText>
      </w:r>
      <w:r w:rsidR="005C763C" w:rsidRPr="00581847">
        <w:fldChar w:fldCharType="begin">
          <w:fldData xml:space="preserve">PEVuZE5vdGU+PENpdGU+PEF1dGhvcj5UYWJhcnNpPC9BdXRob3I+PFllYXI+MjAxNDwvWWVhcj48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NzYyNzU8L3BhZ2VzPjx2b2x1bWU+ODwvdm9sdW1lPjxudW1iZXI+MTA8L251bWJlcj48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79-81]</w:t>
      </w:r>
      <w:r w:rsidR="005C763C" w:rsidRPr="00581847">
        <w:fldChar w:fldCharType="end"/>
      </w:r>
      <w:r w:rsidR="00947A26" w:rsidRPr="00581847">
        <w:t xml:space="preserve"> and </w:t>
      </w:r>
      <w:r w:rsidR="00A521E0" w:rsidRPr="00581847">
        <w:t>an</w:t>
      </w:r>
      <w:r w:rsidR="00947A26" w:rsidRPr="00581847">
        <w:t>other recent review</w:t>
      </w:r>
      <w:r w:rsidR="005C763C" w:rsidRPr="00581847">
        <w:fldChar w:fldCharType="begin">
          <w:fldData xml:space="preserve">PEVuZE5vdGU+PENpdGU+PEF1dGhvcj5TaGV3YWRlPC9BdXRob3I+PFllYXI+MjAxNzwvWWVhcj48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==
</w:fldData>
        </w:fldChar>
      </w:r>
      <w:r w:rsidR="005C763C" w:rsidRPr="00581847">
        <w:instrText xml:space="preserve"> ADDIN EN.CITE </w:instrText>
      </w:r>
      <w:r w:rsidR="005C763C" w:rsidRPr="00581847">
        <w:fldChar w:fldCharType="begin">
          <w:fldData xml:space="preserve">PEVuZE5vdGU+PENpdGU+PEF1dGhvcj5TaGV3YWRlPC9BdXRob3I+PFllYXI+MjAxNzwvWWVhcj48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==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82]</w:t>
      </w:r>
      <w:r w:rsidR="005C763C" w:rsidRPr="00581847">
        <w:fldChar w:fldCharType="end"/>
      </w:r>
      <w:r w:rsidRPr="00581847">
        <w:t xml:space="preserve"> suggested that lower HbA1c or fasting/random blood glucose levels</w:t>
      </w:r>
      <w:r w:rsidR="00A04BE6" w:rsidRPr="00581847">
        <w:t xml:space="preserve"> and optimal glycaemic control</w:t>
      </w:r>
      <w:r w:rsidRPr="00581847">
        <w:t xml:space="preserve"> were associated with improved TB outcomes. Recently, a large cohort study from Taiwan showed good glycaemic control could modify the risk of TB among </w:t>
      </w:r>
      <w:r w:rsidR="00B2151D" w:rsidRPr="00581847">
        <w:t xml:space="preserve">DM patients, </w:t>
      </w:r>
      <w:r w:rsidRPr="00581847">
        <w:t>suggesting this hypothesis should be investigated further.</w:t>
      </w:r>
      <w:r w:rsidR="005C763C" w:rsidRPr="00581847">
        <w:fldChar w:fldCharType="begin">
          <w:fldData xml:space="preserve">PEVuZE5vdGU+PENpdGU+PEF1dGhvcj5MZWU8L0F1dGhvcj48WWVhcj4yMDE2PC9ZZWFyPjxSZWNO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</w:fldData>
        </w:fldChar>
      </w:r>
      <w:r w:rsidR="005C763C" w:rsidRPr="00581847">
        <w:instrText xml:space="preserve"> ADDIN EN.CITE </w:instrText>
      </w:r>
      <w:r w:rsidR="005C763C" w:rsidRPr="00581847">
        <w:fldChar w:fldCharType="begin">
          <w:fldData xml:space="preserve">PEVuZE5vdGU+PENpdGU+PEF1dGhvcj5MZWU8L0F1dGhvcj48WWVhcj4yMDE2PC9ZZWFyPjxSZWNO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4, 83]</w:t>
      </w:r>
      <w:r w:rsidR="005C763C" w:rsidRPr="00581847">
        <w:fldChar w:fldCharType="end"/>
      </w:r>
      <w:r w:rsidRPr="00581847">
        <w:t xml:space="preserve"> Despite this high need, only two small trials of DM and TB appear to be currently registered and underway.</w:t>
      </w:r>
      <w:r w:rsidR="005C763C" w:rsidRPr="00581847">
        <w:fldChar w:fldCharType="begin"/>
      </w:r>
      <w:r w:rsidR="005C763C" w:rsidRPr="00581847">
        <w:instrText xml:space="preserve"> ADDIN EN.CITE &lt;EndNote&gt;&lt;Cite ExcludeAuth="1" ExcludeYear="1"&gt;&lt;Author&gt;Tabarsi&lt;/Author&gt;&lt;Year&gt;2014&lt;/Year&gt;&lt;RecNum&gt;81&lt;/RecNum&gt;&lt;DisplayText&gt;[79]&lt;/DisplayText&gt;&lt;record&gt;&lt;rec-number&gt;81&lt;/rec-number&gt;&lt;foreign-keys&gt;&lt;key app="EN" db-id="pvxsd52ec9tfp7esev6xtr2gtwravtt5rafd" timestamp="1547228711"&gt;81&lt;/key&gt;&lt;/foreign-keys&gt;&lt;ref-type name="Journal Article"&gt;17&lt;/ref-type&gt;&lt;contributors&gt;&lt;authors&gt;&lt;author&gt;Tabarsi, P.&lt;/author&gt;&lt;author&gt;Baghaei, P.&lt;/author&gt;&lt;author&gt;Marjani, M.&lt;/author&gt;&lt;author&gt;Vollmer, W. M.&lt;/author&gt;&lt;author&gt;Masjedi, M. R.&lt;/author&gt;&lt;author&gt;Harries, A. D.&lt;/author&gt;&lt;/authors&gt;&lt;/contributors&gt;&lt;auth-address&gt;Clinical Tuberculosis and Epidemiology Research Center, National Research Institute of Tuberculosis and Lung Diseases (NRITLD), Masih Daneshvari Hospital, Shahid Beheshti University of Medical Sciences, Tehran, Iran.&amp;#xD;Kaiser Permanente Center for Health Research, Portland, OR USA.&amp;#xD;Chronic Respiratory Disease Research Center, National Research Institute of Tuberculosis and Lung Diseases (NRITLD), Shahid Beheshti University of Medical Sciences, Tehran, Iran.&amp;#xD;International Union Against Tuberculosis and Lung Disease, Paris, France ; London School of Hygiene &amp;amp; Tropical Medicine, London, UK.&lt;/auth-address&gt;&lt;titles&gt;&lt;title&gt;Changes in glycosylated haemoglobin and treatment outcomes in patients with tuberculosis in Iran: a cohort study&lt;/title&gt;&lt;secondary-title&gt;J Diabetes Metab Disord&lt;/secondary-title&gt;&lt;/titles&gt;&lt;periodical&gt;&lt;full-title&gt;J Diabetes Metab Disord&lt;/full-title&gt;&lt;/periodical&gt;&lt;pages&gt;123&lt;/pages&gt;&lt;volume&gt;13&lt;/volume&gt;&lt;number&gt;1&lt;/number&gt;&lt;keywords&gt;&lt;keyword&gt;Glycosylated haemoglobin (HbA1c)&lt;/keyword&gt;&lt;keyword&gt;Outcome&lt;/keyword&gt;&lt;keyword&gt;Temporary hyperglycemia&lt;/keyword&gt;&lt;keyword&gt;Tuberculosis&lt;/keyword&gt;&lt;/keywords&gt;&lt;dates&gt;&lt;year&gt;2014&lt;/year&gt;&lt;/dates&gt;&lt;isbn&gt;2251-6581 (Linking)&lt;/isbn&gt;&lt;accession-num&gt;25551103&lt;/accession-num&gt;&lt;urls&gt;&lt;related-urls&gt;&lt;url&gt;http://www.ncbi.nlm.nih.gov/pubmed/25551103&lt;/url&gt;&lt;/related-urls&gt;&lt;/urls&gt;&lt;custom2&gt;PMC4280034&lt;/custom2&gt;&lt;electronic-resource-num&gt;10.1186/s40200-014-0123-0&lt;/electronic-resource-num&gt;&lt;/record&gt;&lt;/Cite&gt;&lt;/EndNote&gt;</w:instrText>
      </w:r>
      <w:r w:rsidR="005C763C" w:rsidRPr="00581847">
        <w:fldChar w:fldCharType="separate"/>
      </w:r>
      <w:r w:rsidR="005C763C" w:rsidRPr="00581847">
        <w:rPr>
          <w:noProof/>
        </w:rPr>
        <w:t>[79]</w:t>
      </w:r>
      <w:r w:rsidR="005C763C" w:rsidRPr="00581847">
        <w:fldChar w:fldCharType="end"/>
      </w:r>
      <w:r w:rsidRPr="00581847">
        <w:t xml:space="preserve"> </w:t>
      </w:r>
    </w:p>
    <w:p w14:paraId="11028B27" w14:textId="77777777" w:rsidR="00934C63" w:rsidRPr="00581847" w:rsidRDefault="00934C63" w:rsidP="00934C63">
      <w:pPr>
        <w:spacing w:line="480" w:lineRule="auto"/>
        <w:jc w:val="both"/>
        <w:rPr>
          <w:b/>
        </w:rPr>
      </w:pPr>
      <w:r w:rsidRPr="00581847">
        <w:rPr>
          <w:b/>
        </w:rPr>
        <w:t xml:space="preserve">Conclusion </w:t>
      </w:r>
    </w:p>
    <w:p w14:paraId="29A12073" w14:textId="77777777" w:rsidR="00934C63" w:rsidRPr="00581847" w:rsidRDefault="00934C63" w:rsidP="00934C63">
      <w:pPr>
        <w:spacing w:line="480" w:lineRule="auto"/>
        <w:jc w:val="both"/>
      </w:pPr>
      <w:r w:rsidRPr="00581847">
        <w:t xml:space="preserve">This large systematic review and meta-analysis showed that DM plays a salient role among </w:t>
      </w:r>
      <w:r w:rsidR="001414D0" w:rsidRPr="00581847">
        <w:t>TB-DM</w:t>
      </w:r>
      <w:r w:rsidRPr="00581847">
        <w:t xml:space="preserve"> patients. Our results showed that even a doubling risk for poor treatment outcome would have substantial population impact – up to 25% of deaths in TB patients could be attributable to DM. These findings are not only important for low-middle income countries that have high TB incidence and high DM prevalence, but also important for high income countries with sub-populations that have higher risks of both conditions. </w:t>
      </w:r>
      <w:r w:rsidR="00073C2F" w:rsidRPr="00581847">
        <w:t xml:space="preserve">Screening </w:t>
      </w:r>
      <w:r w:rsidRPr="00581847">
        <w:t xml:space="preserve">programmes for DM among TB patients should be implemented in primary care especially in regions that have high incidence of TB. Further studies are needed to explore the optimal treatment plan and glycaemic control among </w:t>
      </w:r>
      <w:r w:rsidR="001414D0" w:rsidRPr="00581847">
        <w:t>TB-DM</w:t>
      </w:r>
      <w:r w:rsidRPr="00581847">
        <w:t xml:space="preserve"> patients to improve their treatment outcomes.  </w:t>
      </w:r>
    </w:p>
    <w:p w14:paraId="2566A7FB" w14:textId="77777777" w:rsidR="00ED1AAF" w:rsidRPr="00581847" w:rsidRDefault="00ED1AAF" w:rsidP="00300717">
      <w:pPr>
        <w:spacing w:line="480" w:lineRule="auto"/>
        <w:jc w:val="both"/>
        <w:rPr>
          <w:b/>
        </w:rPr>
      </w:pPr>
      <w:r w:rsidRPr="00581847">
        <w:rPr>
          <w:b/>
        </w:rPr>
        <w:t>List of abbreviation</w:t>
      </w:r>
    </w:p>
    <w:p w14:paraId="6E47179B" w14:textId="77777777" w:rsidR="00ED1AAF" w:rsidRPr="00581847" w:rsidRDefault="00AB3CBB" w:rsidP="00300717">
      <w:pPr>
        <w:spacing w:line="480" w:lineRule="auto"/>
        <w:jc w:val="both"/>
      </w:pPr>
      <w:r w:rsidRPr="00581847">
        <w:t xml:space="preserve">TB—tuberculosis </w:t>
      </w:r>
    </w:p>
    <w:p w14:paraId="386183D4" w14:textId="77777777" w:rsidR="00AB3CBB" w:rsidRPr="00581847" w:rsidRDefault="00AB3CBB" w:rsidP="00300717">
      <w:pPr>
        <w:spacing w:line="480" w:lineRule="auto"/>
        <w:jc w:val="both"/>
      </w:pPr>
      <w:r w:rsidRPr="00581847">
        <w:t xml:space="preserve">DM—diabetes </w:t>
      </w:r>
    </w:p>
    <w:p w14:paraId="100B32DC" w14:textId="77777777" w:rsidR="00AB3CBB" w:rsidRPr="00581847" w:rsidRDefault="00AB3CBB" w:rsidP="00300717">
      <w:pPr>
        <w:spacing w:line="480" w:lineRule="auto"/>
        <w:jc w:val="both"/>
      </w:pPr>
      <w:r w:rsidRPr="00581847">
        <w:lastRenderedPageBreak/>
        <w:t xml:space="preserve">Medline—Medical Literature Analysis and Retrieval System Online </w:t>
      </w:r>
    </w:p>
    <w:p w14:paraId="18AAE968" w14:textId="77777777" w:rsidR="00AB3CBB" w:rsidRPr="00581847" w:rsidRDefault="00AB3CBB" w:rsidP="00300717">
      <w:pPr>
        <w:spacing w:line="480" w:lineRule="auto"/>
        <w:jc w:val="both"/>
      </w:pPr>
      <w:r w:rsidRPr="00581847">
        <w:t xml:space="preserve">EMBASE—Excerpta Medica dataBASE </w:t>
      </w:r>
    </w:p>
    <w:p w14:paraId="6FC8F932" w14:textId="77777777" w:rsidR="00AB3CBB" w:rsidRPr="00581847" w:rsidRDefault="00AB3CBB" w:rsidP="00300717">
      <w:pPr>
        <w:spacing w:line="480" w:lineRule="auto"/>
        <w:jc w:val="both"/>
      </w:pPr>
      <w:r w:rsidRPr="00581847">
        <w:t xml:space="preserve">AIM—African Index Medicus </w:t>
      </w:r>
    </w:p>
    <w:p w14:paraId="0C0CD8C5" w14:textId="77777777" w:rsidR="00AB3CBB" w:rsidRPr="00581847" w:rsidRDefault="00AB3CBB" w:rsidP="00300717">
      <w:pPr>
        <w:spacing w:line="480" w:lineRule="auto"/>
        <w:jc w:val="both"/>
      </w:pPr>
      <w:r w:rsidRPr="00581847">
        <w:t xml:space="preserve">LILACS—Literature in the Health Sciences in Latin America and Caribbean </w:t>
      </w:r>
    </w:p>
    <w:p w14:paraId="63E4BCBB" w14:textId="77777777" w:rsidR="00AB3CBB" w:rsidRPr="00581847" w:rsidRDefault="00AB3CBB" w:rsidP="00300717">
      <w:pPr>
        <w:spacing w:line="480" w:lineRule="auto"/>
        <w:jc w:val="both"/>
      </w:pPr>
      <w:r w:rsidRPr="00581847">
        <w:t>IMEMR—Index Medicus for the Eastern Mediterranean Region</w:t>
      </w:r>
    </w:p>
    <w:p w14:paraId="5929307E" w14:textId="77777777" w:rsidR="00AB3CBB" w:rsidRPr="00581847" w:rsidRDefault="00AB3CBB" w:rsidP="00300717">
      <w:pPr>
        <w:spacing w:line="480" w:lineRule="auto"/>
        <w:jc w:val="both"/>
      </w:pPr>
      <w:r w:rsidRPr="00581847">
        <w:t>IMSEAR—Index Medicus for the South-East Asian Region</w:t>
      </w:r>
    </w:p>
    <w:p w14:paraId="1C363475" w14:textId="77777777" w:rsidR="00AB3CBB" w:rsidRPr="00581847" w:rsidRDefault="00AB3CBB" w:rsidP="00300717">
      <w:pPr>
        <w:spacing w:line="480" w:lineRule="auto"/>
        <w:jc w:val="both"/>
      </w:pPr>
      <w:r w:rsidRPr="00581847">
        <w:t xml:space="preserve">WPRIM—Western Pacific Region Index Medicus </w:t>
      </w:r>
    </w:p>
    <w:p w14:paraId="66872872" w14:textId="77777777" w:rsidR="00AB3CBB" w:rsidRPr="00581847" w:rsidRDefault="00AB3CBB" w:rsidP="00300717">
      <w:pPr>
        <w:spacing w:line="480" w:lineRule="auto"/>
        <w:jc w:val="both"/>
      </w:pPr>
      <w:r w:rsidRPr="00581847">
        <w:t>MeSH—Medical Subject Headings</w:t>
      </w:r>
    </w:p>
    <w:p w14:paraId="6A27833D" w14:textId="77777777" w:rsidR="00AB3CBB" w:rsidRPr="00581847" w:rsidRDefault="00E93762" w:rsidP="00300717">
      <w:pPr>
        <w:spacing w:line="480" w:lineRule="auto"/>
        <w:jc w:val="both"/>
      </w:pPr>
      <w:r w:rsidRPr="00581847">
        <w:t>MDR-TB—m</w:t>
      </w:r>
      <w:r w:rsidR="00AB3CBB" w:rsidRPr="00581847">
        <w:t>ulti-drug resistant TB</w:t>
      </w:r>
    </w:p>
    <w:p w14:paraId="08E2B599" w14:textId="77777777" w:rsidR="00AB3CBB" w:rsidRPr="00581847" w:rsidRDefault="00E93762" w:rsidP="00300717">
      <w:pPr>
        <w:spacing w:line="480" w:lineRule="auto"/>
        <w:jc w:val="both"/>
      </w:pPr>
      <w:r w:rsidRPr="00581847">
        <w:t>FBG—fasting blood g</w:t>
      </w:r>
      <w:r w:rsidR="00AB3CBB" w:rsidRPr="00581847">
        <w:t>lucose</w:t>
      </w:r>
    </w:p>
    <w:p w14:paraId="7C5D5A69" w14:textId="77777777" w:rsidR="00E93762" w:rsidRPr="00581847" w:rsidRDefault="00E93762" w:rsidP="00300717">
      <w:pPr>
        <w:spacing w:line="480" w:lineRule="auto"/>
        <w:jc w:val="both"/>
      </w:pPr>
      <w:r w:rsidRPr="00581847">
        <w:t>HbA1c –glycated haemoglobin</w:t>
      </w:r>
    </w:p>
    <w:p w14:paraId="24627850" w14:textId="77777777" w:rsidR="00AB3CBB" w:rsidRPr="00581847" w:rsidRDefault="00AB3CBB" w:rsidP="00300717">
      <w:pPr>
        <w:spacing w:line="480" w:lineRule="auto"/>
        <w:jc w:val="both"/>
      </w:pPr>
      <w:r w:rsidRPr="00581847">
        <w:t>OR—odds ratio</w:t>
      </w:r>
    </w:p>
    <w:p w14:paraId="70AE6CCD" w14:textId="77777777" w:rsidR="00AB3CBB" w:rsidRPr="00581847" w:rsidRDefault="00AB3CBB" w:rsidP="00300717">
      <w:pPr>
        <w:spacing w:line="480" w:lineRule="auto"/>
        <w:jc w:val="both"/>
      </w:pPr>
      <w:r w:rsidRPr="00581847">
        <w:t>RR—risk ratio</w:t>
      </w:r>
    </w:p>
    <w:p w14:paraId="6E90E935" w14:textId="77777777" w:rsidR="00AB3CBB" w:rsidRPr="00581847" w:rsidRDefault="00AB3CBB" w:rsidP="00300717">
      <w:pPr>
        <w:spacing w:line="480" w:lineRule="auto"/>
        <w:jc w:val="both"/>
      </w:pPr>
      <w:r w:rsidRPr="00581847">
        <w:t>HR—hazard ratio</w:t>
      </w:r>
    </w:p>
    <w:p w14:paraId="484F9675" w14:textId="77777777" w:rsidR="00744B9B" w:rsidRPr="00581847" w:rsidRDefault="00744B9B" w:rsidP="00300717">
      <w:pPr>
        <w:spacing w:line="480" w:lineRule="auto"/>
        <w:jc w:val="both"/>
      </w:pPr>
      <w:r w:rsidRPr="00581847">
        <w:t>GRADE—Grading of Recommendations, Assessment, Development and Evaluations</w:t>
      </w:r>
    </w:p>
    <w:p w14:paraId="304BD841" w14:textId="77777777" w:rsidR="00DF6A45" w:rsidRPr="00581847" w:rsidRDefault="00DF6A45" w:rsidP="00300717">
      <w:pPr>
        <w:spacing w:line="480" w:lineRule="auto"/>
        <w:jc w:val="both"/>
      </w:pPr>
      <w:r w:rsidRPr="00581847">
        <w:t>U.S.—United States of America</w:t>
      </w:r>
    </w:p>
    <w:p w14:paraId="68B3EF9B" w14:textId="77777777" w:rsidR="00DF6A45" w:rsidRPr="00581847" w:rsidRDefault="00DF6A45" w:rsidP="00300717">
      <w:pPr>
        <w:spacing w:line="480" w:lineRule="auto"/>
        <w:jc w:val="both"/>
      </w:pPr>
      <w:r w:rsidRPr="00581847">
        <w:t>K.S.A.—Kingdom of Saudi Arabia</w:t>
      </w:r>
    </w:p>
    <w:p w14:paraId="59FBFDC6" w14:textId="77777777" w:rsidR="00DF6A45" w:rsidRPr="00581847" w:rsidRDefault="00DF6A45" w:rsidP="00300717">
      <w:pPr>
        <w:spacing w:line="480" w:lineRule="auto"/>
        <w:jc w:val="both"/>
      </w:pPr>
      <w:r w:rsidRPr="00581847">
        <w:t>R.O.K.—Republic of Korea</w:t>
      </w:r>
    </w:p>
    <w:p w14:paraId="3343876C" w14:textId="77777777" w:rsidR="00E74C75" w:rsidRPr="00581847" w:rsidRDefault="00E74C75" w:rsidP="00300717">
      <w:pPr>
        <w:spacing w:line="480" w:lineRule="auto"/>
        <w:jc w:val="both"/>
        <w:rPr>
          <w:b/>
        </w:rPr>
      </w:pPr>
      <w:r w:rsidRPr="00581847">
        <w:rPr>
          <w:b/>
        </w:rPr>
        <w:t>Declarations</w:t>
      </w:r>
    </w:p>
    <w:p w14:paraId="40AF02B1" w14:textId="77777777" w:rsidR="00E74C75" w:rsidRPr="00581847" w:rsidRDefault="00E74C75" w:rsidP="00300717">
      <w:pPr>
        <w:spacing w:line="480" w:lineRule="auto"/>
        <w:jc w:val="both"/>
        <w:rPr>
          <w:b/>
        </w:rPr>
      </w:pPr>
      <w:r w:rsidRPr="00581847">
        <w:rPr>
          <w:b/>
        </w:rPr>
        <w:lastRenderedPageBreak/>
        <w:t>Ethics approval and consent to participate</w:t>
      </w:r>
    </w:p>
    <w:p w14:paraId="15070C95" w14:textId="77777777" w:rsidR="00E74C75" w:rsidRPr="00581847" w:rsidRDefault="00E74C75" w:rsidP="00300717">
      <w:pPr>
        <w:spacing w:line="480" w:lineRule="auto"/>
        <w:jc w:val="both"/>
      </w:pPr>
      <w:r w:rsidRPr="00581847">
        <w:t>Not applicable</w:t>
      </w:r>
      <w:r w:rsidR="00DB4D12" w:rsidRPr="00581847">
        <w:t>.</w:t>
      </w:r>
    </w:p>
    <w:p w14:paraId="4A7A6028" w14:textId="77777777" w:rsidR="00E74C75" w:rsidRPr="00581847" w:rsidRDefault="00E74C75" w:rsidP="00300717">
      <w:pPr>
        <w:spacing w:line="480" w:lineRule="auto"/>
        <w:jc w:val="both"/>
        <w:rPr>
          <w:b/>
        </w:rPr>
      </w:pPr>
      <w:r w:rsidRPr="00581847">
        <w:rPr>
          <w:b/>
        </w:rPr>
        <w:t xml:space="preserve">Consent for publication </w:t>
      </w:r>
    </w:p>
    <w:p w14:paraId="53C7C8EE" w14:textId="77777777" w:rsidR="00E74C75" w:rsidRPr="00581847" w:rsidRDefault="00E74C75" w:rsidP="00300717">
      <w:pPr>
        <w:spacing w:line="480" w:lineRule="auto"/>
        <w:jc w:val="both"/>
      </w:pPr>
      <w:r w:rsidRPr="00581847">
        <w:t>Not applicable</w:t>
      </w:r>
      <w:r w:rsidR="00DB4D12" w:rsidRPr="00581847">
        <w:t>.</w:t>
      </w:r>
    </w:p>
    <w:p w14:paraId="3274299B" w14:textId="77777777" w:rsidR="00E74C75" w:rsidRPr="00581847" w:rsidRDefault="00E74C75" w:rsidP="00300717">
      <w:pPr>
        <w:spacing w:line="480" w:lineRule="auto"/>
        <w:jc w:val="both"/>
        <w:rPr>
          <w:b/>
        </w:rPr>
      </w:pPr>
      <w:r w:rsidRPr="00581847">
        <w:rPr>
          <w:b/>
        </w:rPr>
        <w:t>Availability of data and material</w:t>
      </w:r>
    </w:p>
    <w:p w14:paraId="2D6CDC4D" w14:textId="73B09FFB" w:rsidR="00AB224B" w:rsidRPr="00581847" w:rsidRDefault="008E54F0" w:rsidP="00300717">
      <w:pPr>
        <w:spacing w:line="480" w:lineRule="auto"/>
        <w:jc w:val="both"/>
      </w:pPr>
      <w:r w:rsidRPr="00581847">
        <w:t>All our data is held online in the Systematic Review Data Repository (SRDR)</w:t>
      </w:r>
      <w:r w:rsidR="00150DB0" w:rsidRPr="00581847">
        <w:t>.</w:t>
      </w:r>
      <w:r w:rsidR="005C763C" w:rsidRPr="00581847">
        <w:fldChar w:fldCharType="begin">
          <w:fldData xml:space="preserve">PEVuZE5vdGU+PENpdGUgRXhjbHVkZUF1dGg9IjEiIEV4Y2x1ZGVZZWFyPSIxIj48QXV0aG9yPlpo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</w:fldData>
        </w:fldChar>
      </w:r>
      <w:r w:rsidR="005C763C" w:rsidRPr="00581847">
        <w:instrText xml:space="preserve"> ADDIN EN.CITE </w:instrText>
      </w:r>
      <w:r w:rsidR="005C763C" w:rsidRPr="00581847">
        <w:fldChar w:fldCharType="begin">
          <w:fldData xml:space="preserve">PEVuZE5vdGU+PENpdGUgRXhjbHVkZUF1dGg9IjEiIEV4Y2x1ZGVZZWFyPSIxIj48QXV0aG9yPlpo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</w:fldData>
        </w:fldChar>
      </w:r>
      <w:r w:rsidR="005C763C" w:rsidRPr="00581847">
        <w:instrText xml:space="preserve"> ADDIN EN.CITE.DATA </w:instrText>
      </w:r>
      <w:r w:rsidR="005C763C" w:rsidRPr="00581847">
        <w:fldChar w:fldCharType="end"/>
      </w:r>
      <w:r w:rsidR="005C763C" w:rsidRPr="00581847">
        <w:fldChar w:fldCharType="separate"/>
      </w:r>
      <w:r w:rsidR="005C763C" w:rsidRPr="00581847">
        <w:rPr>
          <w:noProof/>
        </w:rPr>
        <w:t>[84]</w:t>
      </w:r>
      <w:r w:rsidR="005C763C" w:rsidRPr="00581847">
        <w:fldChar w:fldCharType="end"/>
      </w:r>
    </w:p>
    <w:p w14:paraId="444C4A44" w14:textId="77777777" w:rsidR="00E74C75" w:rsidRPr="00581847" w:rsidRDefault="00E74C75" w:rsidP="00E74C75">
      <w:pPr>
        <w:spacing w:line="480" w:lineRule="auto"/>
        <w:jc w:val="both"/>
        <w:rPr>
          <w:b/>
        </w:rPr>
      </w:pPr>
      <w:r w:rsidRPr="00581847">
        <w:rPr>
          <w:b/>
        </w:rPr>
        <w:t>Competing interests</w:t>
      </w:r>
    </w:p>
    <w:p w14:paraId="3DC9F9CE" w14:textId="77777777" w:rsidR="00E74C75" w:rsidRPr="00581847" w:rsidRDefault="00E74C75" w:rsidP="00E74C75">
      <w:pPr>
        <w:spacing w:line="480" w:lineRule="auto"/>
        <w:jc w:val="both"/>
        <w:rPr>
          <w:b/>
        </w:rPr>
      </w:pPr>
      <w:r w:rsidRPr="00581847">
        <w:t>There are no competing interests to declare.</w:t>
      </w:r>
    </w:p>
    <w:p w14:paraId="08812B48" w14:textId="77777777" w:rsidR="00E74C75" w:rsidRPr="00581847" w:rsidRDefault="00E74C75" w:rsidP="00300717">
      <w:pPr>
        <w:spacing w:line="480" w:lineRule="auto"/>
        <w:jc w:val="both"/>
        <w:rPr>
          <w:b/>
        </w:rPr>
      </w:pPr>
      <w:r w:rsidRPr="00581847">
        <w:rPr>
          <w:b/>
        </w:rPr>
        <w:t xml:space="preserve">Funding </w:t>
      </w:r>
    </w:p>
    <w:p w14:paraId="5E661BA8" w14:textId="77777777" w:rsidR="006A52EE" w:rsidRPr="00581847" w:rsidRDefault="00CA74C1" w:rsidP="00300717">
      <w:pPr>
        <w:spacing w:line="480" w:lineRule="auto"/>
        <w:jc w:val="both"/>
        <w:rPr>
          <w:b/>
        </w:rPr>
      </w:pPr>
      <w:r w:rsidRPr="00581847">
        <w:rPr>
          <w:lang w:val="en-US"/>
        </w:rPr>
        <w:t xml:space="preserve">This publication was made possible by NPRP grant # 7-627-3-167 from the Qatar National Research Fund (a member of Qatar Foundation). </w:t>
      </w:r>
      <w:r w:rsidR="00E74C75" w:rsidRPr="00581847">
        <w:t>JC is also funded by the Higher Education Funding Council for England. CU was funded by the Program for Advanced Research Capacities for AIDS in Peru (PARACAS) at Universidad Peruana Cayetano Heredia (D43TW00976301) f</w:t>
      </w:r>
      <w:r w:rsidR="00132A02" w:rsidRPr="00581847">
        <w:t>rom Fogarty International Centre</w:t>
      </w:r>
      <w:r w:rsidR="00E74C75" w:rsidRPr="00581847">
        <w:t xml:space="preserve"> at the U.S. National Institute of Health (NIH). </w:t>
      </w:r>
      <w:r w:rsidRPr="00581847">
        <w:rPr>
          <w:lang w:val="en-US"/>
        </w:rPr>
        <w:t>The findings achieved herein are solely the responsibility of the authors.</w:t>
      </w:r>
      <w:r w:rsidR="006A52EE" w:rsidRPr="00581847">
        <w:rPr>
          <w:lang w:val="en-US"/>
        </w:rPr>
        <w:t xml:space="preserve"> The funders had no </w:t>
      </w:r>
      <w:r w:rsidR="006A52EE" w:rsidRPr="00581847">
        <w:t xml:space="preserve">role in the study design, data collection and analysis, interpretation of data, manuscript writing, or decision to publish. </w:t>
      </w:r>
      <w:r w:rsidR="006A52EE" w:rsidRPr="00581847">
        <w:rPr>
          <w:b/>
        </w:rPr>
        <w:t xml:space="preserve"> </w:t>
      </w:r>
    </w:p>
    <w:p w14:paraId="0E3FE635" w14:textId="77777777" w:rsidR="00A55E22" w:rsidRPr="00581847" w:rsidRDefault="00E74C75" w:rsidP="00300717">
      <w:pPr>
        <w:spacing w:line="480" w:lineRule="auto"/>
        <w:jc w:val="both"/>
      </w:pPr>
      <w:r w:rsidRPr="00581847">
        <w:rPr>
          <w:b/>
        </w:rPr>
        <w:t>Authors’ contributions</w:t>
      </w:r>
    </w:p>
    <w:p w14:paraId="446F417E" w14:textId="77777777" w:rsidR="008A3C5F" w:rsidRPr="00581847" w:rsidRDefault="008A3C5F" w:rsidP="00300717">
      <w:pPr>
        <w:spacing w:line="480" w:lineRule="auto"/>
        <w:jc w:val="both"/>
      </w:pPr>
      <w:r w:rsidRPr="00581847">
        <w:t>CU, FP</w:t>
      </w:r>
      <w:r w:rsidR="00D5765F" w:rsidRPr="00581847">
        <w:t>,</w:t>
      </w:r>
      <w:r w:rsidRPr="00581847">
        <w:t xml:space="preserve"> JG</w:t>
      </w:r>
      <w:r w:rsidR="00D5765F" w:rsidRPr="00581847">
        <w:t>,</w:t>
      </w:r>
      <w:r w:rsidRPr="00581847">
        <w:t xml:space="preserve"> and JC developed the initial concepts for the review. CU, FP</w:t>
      </w:r>
      <w:r w:rsidR="00D5765F" w:rsidRPr="00581847">
        <w:t>,</w:t>
      </w:r>
      <w:r w:rsidRPr="00581847">
        <w:t xml:space="preserve"> and JC implemented search strategies and screened manuscripts for inclusion of studies. PH</w:t>
      </w:r>
      <w:r w:rsidR="00D5765F" w:rsidRPr="00581847">
        <w:t>,</w:t>
      </w:r>
      <w:r w:rsidRPr="00581847">
        <w:t xml:space="preserve"> JC</w:t>
      </w:r>
      <w:r w:rsidR="00D5765F" w:rsidRPr="00581847">
        <w:t>,</w:t>
      </w:r>
      <w:r w:rsidR="007D3414" w:rsidRPr="00581847">
        <w:t xml:space="preserve"> FP</w:t>
      </w:r>
      <w:r w:rsidRPr="00581847">
        <w:t xml:space="preserve"> and CU extracted data from studies and performed quality assessments. PH performed statistical analyses and wrote the first draft of the manus</w:t>
      </w:r>
      <w:r w:rsidR="00CE2D83" w:rsidRPr="00581847">
        <w:t>cript with input from FP, JC,</w:t>
      </w:r>
      <w:r w:rsidRPr="00581847">
        <w:t xml:space="preserve"> CU</w:t>
      </w:r>
      <w:r w:rsidR="00CE2D83" w:rsidRPr="00581847">
        <w:t>,</w:t>
      </w:r>
      <w:r w:rsidRPr="00581847">
        <w:t xml:space="preserve"> and JG. </w:t>
      </w:r>
      <w:r w:rsidR="00B261D0" w:rsidRPr="00581847">
        <w:t>All authors read and approved the final manuscript.</w:t>
      </w:r>
    </w:p>
    <w:p w14:paraId="7B304820" w14:textId="77777777" w:rsidR="00920833" w:rsidRPr="00581847" w:rsidRDefault="005B12B5" w:rsidP="00300717">
      <w:pPr>
        <w:spacing w:line="480" w:lineRule="auto"/>
        <w:jc w:val="both"/>
        <w:rPr>
          <w:b/>
        </w:rPr>
      </w:pPr>
      <w:r w:rsidRPr="00581847">
        <w:rPr>
          <w:b/>
        </w:rPr>
        <w:lastRenderedPageBreak/>
        <w:t>Acknowledgement</w:t>
      </w:r>
    </w:p>
    <w:p w14:paraId="064BED2A" w14:textId="1F05CB12" w:rsidR="00D5765F" w:rsidRPr="00581847" w:rsidRDefault="00920833" w:rsidP="00300717">
      <w:pPr>
        <w:spacing w:line="480" w:lineRule="auto"/>
        <w:jc w:val="both"/>
      </w:pPr>
      <w:r w:rsidRPr="00581847">
        <w:t xml:space="preserve">We thank our translators </w:t>
      </w:r>
      <w:r w:rsidR="00CE2D83" w:rsidRPr="00581847">
        <w:t>(</w:t>
      </w:r>
      <w:r w:rsidR="00062ABC" w:rsidRPr="00581847">
        <w:t xml:space="preserve">Professor </w:t>
      </w:r>
      <w:r w:rsidR="00062ABC" w:rsidRPr="00581847">
        <w:rPr>
          <w:rFonts w:ascii="Calibri" w:hAnsi="Calibri"/>
          <w:lang w:val="en-US"/>
        </w:rPr>
        <w:t xml:space="preserve">Alicja Rudnicka, </w:t>
      </w:r>
      <w:r w:rsidR="00CE2D83" w:rsidRPr="00581847">
        <w:t xml:space="preserve">Dr </w:t>
      </w:r>
      <w:r w:rsidR="0035773D" w:rsidRPr="00581847">
        <w:t xml:space="preserve">Ryosuke Omori, </w:t>
      </w:r>
      <w:r w:rsidRPr="00581847">
        <w:rPr>
          <w:lang w:val="en-US"/>
        </w:rPr>
        <w:t xml:space="preserve">Varvara Bashkirova, </w:t>
      </w:r>
      <w:r w:rsidRPr="00581847">
        <w:rPr>
          <w:rFonts w:ascii="Calibri" w:hAnsi="Calibri"/>
          <w:lang w:val="en-US"/>
        </w:rPr>
        <w:t>Anna Kolodziejczyk, and Yuki Nitta</w:t>
      </w:r>
      <w:r w:rsidR="00CE2D83" w:rsidRPr="00581847">
        <w:rPr>
          <w:rFonts w:ascii="Calibri" w:hAnsi="Calibri"/>
          <w:lang w:val="en-US"/>
        </w:rPr>
        <w:t>)</w:t>
      </w:r>
      <w:r w:rsidRPr="00581847">
        <w:rPr>
          <w:rFonts w:ascii="Calibri" w:hAnsi="Calibri"/>
          <w:lang w:val="en-US"/>
        </w:rPr>
        <w:t xml:space="preserve"> for helping </w:t>
      </w:r>
      <w:r w:rsidR="00AA6438" w:rsidRPr="00581847">
        <w:rPr>
          <w:rFonts w:ascii="Calibri" w:hAnsi="Calibri"/>
          <w:lang w:val="en-US"/>
        </w:rPr>
        <w:t xml:space="preserve">assess and </w:t>
      </w:r>
      <w:r w:rsidRPr="00581847">
        <w:rPr>
          <w:rFonts w:ascii="Calibri" w:hAnsi="Calibri"/>
          <w:lang w:val="en-US"/>
        </w:rPr>
        <w:t>extract non-English articles</w:t>
      </w:r>
      <w:r w:rsidR="0035773D" w:rsidRPr="00581847">
        <w:rPr>
          <w:rFonts w:ascii="Calibri" w:hAnsi="Calibri"/>
          <w:lang w:val="en-US"/>
        </w:rPr>
        <w:t>.</w:t>
      </w:r>
      <w:r w:rsidRPr="00581847">
        <w:t xml:space="preserve"> </w:t>
      </w:r>
    </w:p>
    <w:p w14:paraId="29D60959" w14:textId="77777777" w:rsidR="00F67E2D" w:rsidRPr="00581847" w:rsidRDefault="00F67E2D" w:rsidP="00300717">
      <w:pPr>
        <w:spacing w:line="480" w:lineRule="auto"/>
        <w:jc w:val="both"/>
        <w:rPr>
          <w:b/>
        </w:rPr>
      </w:pPr>
      <w:r w:rsidRPr="00581847">
        <w:rPr>
          <w:b/>
        </w:rPr>
        <w:t xml:space="preserve">Figure legend </w:t>
      </w:r>
    </w:p>
    <w:p w14:paraId="133171CD" w14:textId="77777777" w:rsidR="001226D4" w:rsidRPr="00581847" w:rsidRDefault="001226D4" w:rsidP="00E95118">
      <w:pPr>
        <w:spacing w:line="480" w:lineRule="auto"/>
      </w:pPr>
      <w:r w:rsidRPr="00581847">
        <w:t>Figure 1: Flow chart of study screening, selection, and eligibility assessment in the systematic review</w:t>
      </w:r>
    </w:p>
    <w:p w14:paraId="6AE79079" w14:textId="77777777" w:rsidR="001226D4" w:rsidRPr="00581847" w:rsidRDefault="001226D4" w:rsidP="001226D4">
      <w:pPr>
        <w:spacing w:line="480" w:lineRule="auto"/>
      </w:pPr>
      <w:r w:rsidRPr="00581847">
        <w:t xml:space="preserve">Figure 2 Association between DM and death among TB patients in unadjusted studies </w:t>
      </w:r>
    </w:p>
    <w:p w14:paraId="509E6B57" w14:textId="77777777" w:rsidR="001226D4" w:rsidRPr="00581847" w:rsidRDefault="001226D4" w:rsidP="00E95118">
      <w:pPr>
        <w:spacing w:line="480" w:lineRule="auto"/>
      </w:pPr>
      <w:r w:rsidRPr="00581847">
        <w:t xml:space="preserve">Figure 3 Association between DM and death among TB patients by method of identifying DM </w:t>
      </w:r>
    </w:p>
    <w:p w14:paraId="6888CC55" w14:textId="77777777" w:rsidR="001226D4" w:rsidRPr="00581847" w:rsidRDefault="001226D4" w:rsidP="001226D4">
      <w:pPr>
        <w:spacing w:line="480" w:lineRule="auto"/>
        <w:rPr>
          <w:i/>
        </w:rPr>
      </w:pPr>
      <w:r w:rsidRPr="00581847">
        <w:t>Figure 4 Association between DM and death among TB patients by country income level</w:t>
      </w:r>
    </w:p>
    <w:p w14:paraId="6313D003" w14:textId="77777777" w:rsidR="001226D4" w:rsidRPr="00581847" w:rsidRDefault="001226D4" w:rsidP="001226D4">
      <w:pPr>
        <w:spacing w:line="480" w:lineRule="auto"/>
        <w:rPr>
          <w:i/>
        </w:rPr>
      </w:pPr>
      <w:r w:rsidRPr="00581847">
        <w:t xml:space="preserve">Figure 5 Association between DM and death among TB patients among studies adjusted for any confounders </w:t>
      </w:r>
    </w:p>
    <w:p w14:paraId="0A1FFBF4" w14:textId="77777777" w:rsidR="00E351A0" w:rsidRPr="00581847" w:rsidRDefault="00E351A0" w:rsidP="001226D4">
      <w:pPr>
        <w:spacing w:line="480" w:lineRule="auto"/>
      </w:pPr>
      <w:r w:rsidRPr="00581847">
        <w:t xml:space="preserve">Figure 6 Sensitivity analysis: association between DM and death among TB patients among adjusted studies without potential for over-adjustment </w:t>
      </w:r>
    </w:p>
    <w:p w14:paraId="08117298" w14:textId="77777777" w:rsidR="001226D4" w:rsidRPr="00581847" w:rsidRDefault="001226D4" w:rsidP="001226D4">
      <w:pPr>
        <w:spacing w:line="480" w:lineRule="auto"/>
        <w:rPr>
          <w:i/>
        </w:rPr>
      </w:pPr>
      <w:r w:rsidRPr="00581847">
        <w:t xml:space="preserve">Figure 7 Association between DM and treatment failure and death among TB patients </w:t>
      </w:r>
    </w:p>
    <w:p w14:paraId="2065F87A" w14:textId="77777777" w:rsidR="001226D4" w:rsidRPr="00581847" w:rsidRDefault="001226D4" w:rsidP="001226D4">
      <w:pPr>
        <w:spacing w:line="480" w:lineRule="auto"/>
      </w:pPr>
      <w:r w:rsidRPr="00581847">
        <w:t xml:space="preserve">Figure 8 Association between DM and treatment failure and death among TB patients by method of identifying DM  </w:t>
      </w:r>
    </w:p>
    <w:p w14:paraId="02FA3033" w14:textId="77777777" w:rsidR="001226D4" w:rsidRPr="00581847" w:rsidRDefault="001226D4" w:rsidP="001226D4">
      <w:pPr>
        <w:spacing w:line="480" w:lineRule="auto"/>
        <w:rPr>
          <w:i/>
        </w:rPr>
      </w:pPr>
      <w:r w:rsidRPr="00581847">
        <w:t xml:space="preserve">Figure 9 Association between DM and treatment failure and death among TB patients by country income level </w:t>
      </w:r>
    </w:p>
    <w:p w14:paraId="5317B9C4" w14:textId="77777777" w:rsidR="001226D4" w:rsidRPr="00581847" w:rsidRDefault="001226D4" w:rsidP="001226D4">
      <w:pPr>
        <w:spacing w:line="480" w:lineRule="auto"/>
      </w:pPr>
      <w:r w:rsidRPr="00581847">
        <w:t xml:space="preserve">Figure 10 Association between DM and relapse (relapse and recurrence) among TB patients </w:t>
      </w:r>
    </w:p>
    <w:p w14:paraId="503E789C" w14:textId="77777777" w:rsidR="001226D4" w:rsidRPr="00581847" w:rsidRDefault="001226D4" w:rsidP="001226D4">
      <w:pPr>
        <w:spacing w:line="480" w:lineRule="auto"/>
      </w:pPr>
      <w:r w:rsidRPr="00581847">
        <w:t>Figure 11 Association between DM and relapse (relapse and recurrence) among TB patients in adjusted studies</w:t>
      </w:r>
    </w:p>
    <w:p w14:paraId="07A5D271" w14:textId="77777777" w:rsidR="001226D4" w:rsidRPr="00581847" w:rsidRDefault="001226D4" w:rsidP="001226D4">
      <w:pPr>
        <w:spacing w:line="480" w:lineRule="auto"/>
      </w:pPr>
      <w:r w:rsidRPr="00581847">
        <w:lastRenderedPageBreak/>
        <w:t xml:space="preserve">Figure 12 Association between DM and culture remaining positive at 2-3 months of treatment among TB patients </w:t>
      </w:r>
    </w:p>
    <w:p w14:paraId="7F86DD63" w14:textId="77777777" w:rsidR="001226D4" w:rsidRPr="00581847" w:rsidRDefault="001226D4" w:rsidP="001226D4">
      <w:pPr>
        <w:spacing w:line="480" w:lineRule="auto"/>
      </w:pPr>
      <w:r w:rsidRPr="00581847">
        <w:t xml:space="preserve">Figure 13 Association between DM and culture remaining positive at 2-3 months of treatment among TB patients in adjusted studies </w:t>
      </w:r>
    </w:p>
    <w:p w14:paraId="73E822D6" w14:textId="77777777" w:rsidR="001226D4" w:rsidRPr="00581847" w:rsidRDefault="001226D4" w:rsidP="001226D4">
      <w:pPr>
        <w:spacing w:line="480" w:lineRule="auto"/>
      </w:pPr>
      <w:r w:rsidRPr="00581847">
        <w:t xml:space="preserve">Figure 14 Association between DM and MDR-TB among TB patients </w:t>
      </w:r>
    </w:p>
    <w:p w14:paraId="2B8D5FF5" w14:textId="77777777" w:rsidR="001226D4" w:rsidRPr="00581847" w:rsidRDefault="001226D4" w:rsidP="001226D4">
      <w:pPr>
        <w:spacing w:line="480" w:lineRule="auto"/>
        <w:sectPr w:rsidR="001226D4" w:rsidRPr="00581847" w:rsidSect="0031170C">
          <w:pgSz w:w="11906" w:h="16838"/>
          <w:pgMar w:top="1440" w:right="1440" w:bottom="1440" w:left="1440" w:header="708" w:footer="708" w:gutter="0"/>
          <w:lnNumType w:countBy="1" w:restart="continuous"/>
          <w:cols w:space="708"/>
          <w:docGrid w:linePitch="360"/>
        </w:sectPr>
      </w:pPr>
      <w:r w:rsidRPr="00581847">
        <w:t>Figure 15 Association between DM and MDR-TB among TB patients in adjusted studies</w:t>
      </w:r>
    </w:p>
    <w:p w14:paraId="69A7095A" w14:textId="77777777" w:rsidR="004F1433" w:rsidRPr="00581847" w:rsidRDefault="001226D4" w:rsidP="004F1433">
      <w:pPr>
        <w:spacing w:line="480" w:lineRule="auto"/>
        <w:rPr>
          <w:b/>
        </w:rPr>
      </w:pPr>
      <w:r w:rsidRPr="00581847">
        <w:rPr>
          <w:b/>
        </w:rPr>
        <w:lastRenderedPageBreak/>
        <w:t xml:space="preserve"> </w:t>
      </w:r>
      <w:r w:rsidR="004F1433" w:rsidRPr="00581847">
        <w:rPr>
          <w:b/>
        </w:rPr>
        <w:t xml:space="preserve">Table 1 Characteristics of studies included in the systematic review of the association between DM and TB treatment outcomes </w:t>
      </w:r>
    </w:p>
    <w:tbl>
      <w:tblPr>
        <w:tblStyle w:val="TableGrid"/>
        <w:tblW w:w="15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1"/>
        <w:gridCol w:w="1113"/>
        <w:gridCol w:w="947"/>
        <w:gridCol w:w="648"/>
        <w:gridCol w:w="622"/>
        <w:gridCol w:w="680"/>
        <w:gridCol w:w="1255"/>
        <w:gridCol w:w="571"/>
        <w:gridCol w:w="1153"/>
        <w:gridCol w:w="75"/>
        <w:gridCol w:w="1418"/>
        <w:gridCol w:w="1002"/>
        <w:gridCol w:w="1545"/>
        <w:gridCol w:w="968"/>
        <w:gridCol w:w="1673"/>
      </w:tblGrid>
      <w:tr w:rsidR="00B85A93" w:rsidRPr="00581847" w14:paraId="61361EE6" w14:textId="77777777" w:rsidTr="00B85A93">
        <w:trPr>
          <w:tblHeader/>
        </w:trPr>
        <w:tc>
          <w:tcPr>
            <w:tcW w:w="1441" w:type="dxa"/>
            <w:tcBorders>
              <w:top w:val="single" w:sz="4" w:space="0" w:color="auto"/>
              <w:bottom w:val="single" w:sz="4" w:space="0" w:color="auto"/>
            </w:tcBorders>
          </w:tcPr>
          <w:p w14:paraId="481EA93F" w14:textId="77777777" w:rsidR="00B85A93" w:rsidRPr="00581847" w:rsidRDefault="00B85A93" w:rsidP="00B85A93">
            <w:pPr>
              <w:rPr>
                <w:b/>
                <w:sz w:val="16"/>
                <w:szCs w:val="16"/>
              </w:rPr>
            </w:pPr>
            <w:r w:rsidRPr="00581847">
              <w:rPr>
                <w:b/>
                <w:sz w:val="16"/>
                <w:szCs w:val="16"/>
              </w:rPr>
              <w:t>Study</w:t>
            </w:r>
          </w:p>
        </w:tc>
        <w:tc>
          <w:tcPr>
            <w:tcW w:w="1113" w:type="dxa"/>
            <w:tcBorders>
              <w:top w:val="single" w:sz="4" w:space="0" w:color="auto"/>
              <w:bottom w:val="single" w:sz="4" w:space="0" w:color="auto"/>
            </w:tcBorders>
          </w:tcPr>
          <w:p w14:paraId="5B4FB0C6" w14:textId="77777777" w:rsidR="00B85A93" w:rsidRPr="00581847" w:rsidRDefault="00B85A93" w:rsidP="00B85A93">
            <w:pPr>
              <w:rPr>
                <w:b/>
                <w:sz w:val="16"/>
                <w:szCs w:val="16"/>
              </w:rPr>
            </w:pPr>
            <w:r w:rsidRPr="00581847">
              <w:rPr>
                <w:b/>
                <w:sz w:val="16"/>
                <w:szCs w:val="16"/>
              </w:rPr>
              <w:t>Study type</w:t>
            </w:r>
          </w:p>
        </w:tc>
        <w:tc>
          <w:tcPr>
            <w:tcW w:w="947" w:type="dxa"/>
            <w:tcBorders>
              <w:top w:val="single" w:sz="4" w:space="0" w:color="auto"/>
              <w:bottom w:val="single" w:sz="4" w:space="0" w:color="auto"/>
            </w:tcBorders>
          </w:tcPr>
          <w:p w14:paraId="1B3D826F" w14:textId="77777777" w:rsidR="00B85A93" w:rsidRPr="00581847" w:rsidRDefault="00B85A93" w:rsidP="00B85A93">
            <w:pPr>
              <w:rPr>
                <w:b/>
                <w:sz w:val="16"/>
                <w:szCs w:val="16"/>
              </w:rPr>
            </w:pPr>
            <w:r w:rsidRPr="00581847">
              <w:rPr>
                <w:b/>
                <w:sz w:val="16"/>
                <w:szCs w:val="16"/>
              </w:rPr>
              <w:t xml:space="preserve">Country </w:t>
            </w:r>
          </w:p>
          <w:p w14:paraId="21C1A262" w14:textId="77777777" w:rsidR="00B85A93" w:rsidRPr="00581847" w:rsidRDefault="00B85A93" w:rsidP="00B85A93">
            <w:pPr>
              <w:rPr>
                <w:b/>
                <w:sz w:val="16"/>
                <w:szCs w:val="16"/>
              </w:rPr>
            </w:pPr>
            <w:r w:rsidRPr="00581847">
              <w:rPr>
                <w:b/>
                <w:sz w:val="16"/>
                <w:szCs w:val="16"/>
              </w:rPr>
              <w:t>Study period (end year)</w:t>
            </w:r>
          </w:p>
        </w:tc>
        <w:tc>
          <w:tcPr>
            <w:tcW w:w="648" w:type="dxa"/>
            <w:tcBorders>
              <w:top w:val="single" w:sz="4" w:space="0" w:color="auto"/>
              <w:bottom w:val="single" w:sz="4" w:space="0" w:color="auto"/>
            </w:tcBorders>
          </w:tcPr>
          <w:p w14:paraId="1C7F5D13" w14:textId="77777777" w:rsidR="00B85A93" w:rsidRPr="00581847" w:rsidRDefault="00B85A93" w:rsidP="00B85A93">
            <w:pPr>
              <w:rPr>
                <w:b/>
                <w:sz w:val="16"/>
                <w:szCs w:val="16"/>
              </w:rPr>
            </w:pPr>
            <w:r w:rsidRPr="00581847">
              <w:rPr>
                <w:b/>
                <w:sz w:val="16"/>
                <w:szCs w:val="16"/>
              </w:rPr>
              <w:t>Total N</w:t>
            </w:r>
          </w:p>
        </w:tc>
        <w:tc>
          <w:tcPr>
            <w:tcW w:w="622" w:type="dxa"/>
            <w:tcBorders>
              <w:top w:val="single" w:sz="4" w:space="0" w:color="auto"/>
              <w:bottom w:val="single" w:sz="4" w:space="0" w:color="auto"/>
            </w:tcBorders>
          </w:tcPr>
          <w:p w14:paraId="5D2262B7" w14:textId="77777777" w:rsidR="00B85A93" w:rsidRPr="00581847" w:rsidRDefault="00B85A93" w:rsidP="00B85A93">
            <w:pPr>
              <w:rPr>
                <w:b/>
                <w:sz w:val="16"/>
                <w:szCs w:val="16"/>
              </w:rPr>
            </w:pPr>
            <w:r w:rsidRPr="00581847">
              <w:rPr>
                <w:b/>
                <w:sz w:val="16"/>
                <w:szCs w:val="16"/>
              </w:rPr>
              <w:t>DM N</w:t>
            </w:r>
          </w:p>
        </w:tc>
        <w:tc>
          <w:tcPr>
            <w:tcW w:w="680" w:type="dxa"/>
            <w:tcBorders>
              <w:top w:val="single" w:sz="4" w:space="0" w:color="auto"/>
              <w:bottom w:val="single" w:sz="4" w:space="0" w:color="auto"/>
            </w:tcBorders>
          </w:tcPr>
          <w:p w14:paraId="0B31E4E5" w14:textId="77777777" w:rsidR="00B85A93" w:rsidRPr="00581847" w:rsidRDefault="00B85A93" w:rsidP="00B85A93">
            <w:pPr>
              <w:rPr>
                <w:b/>
                <w:sz w:val="16"/>
                <w:szCs w:val="16"/>
              </w:rPr>
            </w:pPr>
            <w:r w:rsidRPr="00581847">
              <w:rPr>
                <w:b/>
                <w:sz w:val="16"/>
                <w:szCs w:val="16"/>
              </w:rPr>
              <w:t>Male%</w:t>
            </w:r>
          </w:p>
        </w:tc>
        <w:tc>
          <w:tcPr>
            <w:tcW w:w="1255" w:type="dxa"/>
            <w:tcBorders>
              <w:top w:val="single" w:sz="4" w:space="0" w:color="auto"/>
              <w:bottom w:val="single" w:sz="4" w:space="0" w:color="auto"/>
            </w:tcBorders>
          </w:tcPr>
          <w:p w14:paraId="1426D393" w14:textId="77777777" w:rsidR="00B85A93" w:rsidRPr="00581847" w:rsidRDefault="00B85A93" w:rsidP="00B85A93">
            <w:pPr>
              <w:rPr>
                <w:b/>
                <w:sz w:val="16"/>
                <w:szCs w:val="16"/>
              </w:rPr>
            </w:pPr>
            <w:r w:rsidRPr="00581847">
              <w:rPr>
                <w:b/>
                <w:sz w:val="16"/>
                <w:szCs w:val="16"/>
              </w:rPr>
              <w:t xml:space="preserve">Age </w:t>
            </w:r>
          </w:p>
          <w:p w14:paraId="308F7297" w14:textId="77777777" w:rsidR="00B85A93" w:rsidRPr="00581847" w:rsidRDefault="00B85A93" w:rsidP="00B85A93">
            <w:pPr>
              <w:rPr>
                <w:b/>
                <w:sz w:val="16"/>
                <w:szCs w:val="16"/>
              </w:rPr>
            </w:pPr>
            <w:r w:rsidRPr="00581847">
              <w:rPr>
                <w:b/>
                <w:sz w:val="16"/>
                <w:szCs w:val="16"/>
              </w:rPr>
              <w:t>(Mean or median)</w:t>
            </w:r>
          </w:p>
        </w:tc>
        <w:tc>
          <w:tcPr>
            <w:tcW w:w="571" w:type="dxa"/>
            <w:tcBorders>
              <w:top w:val="single" w:sz="4" w:space="0" w:color="auto"/>
              <w:bottom w:val="single" w:sz="4" w:space="0" w:color="auto"/>
            </w:tcBorders>
          </w:tcPr>
          <w:p w14:paraId="0A2BC993" w14:textId="77777777" w:rsidR="00B85A93" w:rsidRPr="00581847" w:rsidRDefault="00B85A93" w:rsidP="00B85A93">
            <w:pPr>
              <w:rPr>
                <w:b/>
                <w:sz w:val="16"/>
                <w:szCs w:val="16"/>
              </w:rPr>
            </w:pPr>
            <w:r w:rsidRPr="00581847">
              <w:rPr>
                <w:b/>
                <w:sz w:val="16"/>
                <w:szCs w:val="16"/>
              </w:rPr>
              <w:t>New TB (%)</w:t>
            </w:r>
          </w:p>
        </w:tc>
        <w:tc>
          <w:tcPr>
            <w:tcW w:w="1228" w:type="dxa"/>
            <w:gridSpan w:val="2"/>
            <w:tcBorders>
              <w:top w:val="single" w:sz="4" w:space="0" w:color="auto"/>
              <w:bottom w:val="single" w:sz="4" w:space="0" w:color="auto"/>
            </w:tcBorders>
          </w:tcPr>
          <w:p w14:paraId="4CE0C127" w14:textId="77777777" w:rsidR="00B85A93" w:rsidRPr="00581847" w:rsidRDefault="00B85A93" w:rsidP="00B85A93">
            <w:pPr>
              <w:rPr>
                <w:b/>
                <w:sz w:val="16"/>
                <w:szCs w:val="16"/>
              </w:rPr>
            </w:pPr>
            <w:r w:rsidRPr="00581847">
              <w:rPr>
                <w:b/>
                <w:sz w:val="16"/>
                <w:szCs w:val="16"/>
              </w:rPr>
              <w:t>% with known outcome (%)</w:t>
            </w:r>
            <w:r w:rsidRPr="00581847">
              <w:rPr>
                <w:rStyle w:val="FootnoteReference"/>
                <w:b/>
                <w:sz w:val="16"/>
                <w:szCs w:val="16"/>
              </w:rPr>
              <w:footnoteReference w:id="2"/>
            </w:r>
          </w:p>
        </w:tc>
        <w:tc>
          <w:tcPr>
            <w:tcW w:w="1418" w:type="dxa"/>
            <w:tcBorders>
              <w:top w:val="single" w:sz="4" w:space="0" w:color="auto"/>
              <w:bottom w:val="single" w:sz="4" w:space="0" w:color="auto"/>
            </w:tcBorders>
          </w:tcPr>
          <w:p w14:paraId="655ECA36" w14:textId="77777777" w:rsidR="00B85A93" w:rsidRPr="00581847" w:rsidRDefault="00B85A93" w:rsidP="00B85A93">
            <w:pPr>
              <w:rPr>
                <w:b/>
                <w:sz w:val="16"/>
                <w:szCs w:val="16"/>
              </w:rPr>
            </w:pPr>
            <w:r w:rsidRPr="00581847">
              <w:rPr>
                <w:b/>
                <w:sz w:val="16"/>
                <w:szCs w:val="16"/>
              </w:rPr>
              <w:t>Type of TB</w:t>
            </w:r>
          </w:p>
        </w:tc>
        <w:tc>
          <w:tcPr>
            <w:tcW w:w="1002" w:type="dxa"/>
            <w:tcBorders>
              <w:top w:val="single" w:sz="4" w:space="0" w:color="auto"/>
              <w:bottom w:val="single" w:sz="4" w:space="0" w:color="auto"/>
            </w:tcBorders>
          </w:tcPr>
          <w:p w14:paraId="008059AE" w14:textId="77777777" w:rsidR="00B85A93" w:rsidRPr="00581847" w:rsidRDefault="00B85A93" w:rsidP="00B85A93">
            <w:pPr>
              <w:rPr>
                <w:b/>
                <w:sz w:val="16"/>
                <w:szCs w:val="16"/>
              </w:rPr>
            </w:pPr>
            <w:r w:rsidRPr="00581847">
              <w:rPr>
                <w:b/>
                <w:sz w:val="16"/>
                <w:szCs w:val="16"/>
              </w:rPr>
              <w:t>DM diagnosis</w:t>
            </w:r>
          </w:p>
        </w:tc>
        <w:tc>
          <w:tcPr>
            <w:tcW w:w="1545" w:type="dxa"/>
            <w:tcBorders>
              <w:top w:val="single" w:sz="4" w:space="0" w:color="auto"/>
              <w:bottom w:val="single" w:sz="4" w:space="0" w:color="auto"/>
            </w:tcBorders>
          </w:tcPr>
          <w:p w14:paraId="56FD1671" w14:textId="77777777" w:rsidR="00B85A93" w:rsidRPr="00581847" w:rsidRDefault="00B85A93" w:rsidP="00B85A93">
            <w:pPr>
              <w:rPr>
                <w:b/>
                <w:sz w:val="16"/>
                <w:szCs w:val="16"/>
              </w:rPr>
            </w:pPr>
            <w:r w:rsidRPr="00581847">
              <w:rPr>
                <w:b/>
                <w:sz w:val="16"/>
                <w:szCs w:val="16"/>
              </w:rPr>
              <w:t xml:space="preserve">Exclusion criteria </w:t>
            </w:r>
          </w:p>
        </w:tc>
        <w:tc>
          <w:tcPr>
            <w:tcW w:w="968" w:type="dxa"/>
            <w:tcBorders>
              <w:top w:val="single" w:sz="4" w:space="0" w:color="auto"/>
              <w:bottom w:val="single" w:sz="4" w:space="0" w:color="auto"/>
            </w:tcBorders>
          </w:tcPr>
          <w:p w14:paraId="4652C9AA" w14:textId="77777777" w:rsidR="00B85A93" w:rsidRPr="00581847" w:rsidRDefault="00B85A93" w:rsidP="00B85A93">
            <w:pPr>
              <w:rPr>
                <w:rFonts w:eastAsiaTheme="minorHAnsi"/>
                <w:b/>
                <w:sz w:val="16"/>
                <w:szCs w:val="16"/>
                <w:lang w:val="en-GB"/>
              </w:rPr>
            </w:pPr>
            <w:r w:rsidRPr="00581847">
              <w:rPr>
                <w:rFonts w:eastAsiaTheme="minorHAnsi"/>
                <w:b/>
                <w:sz w:val="16"/>
                <w:szCs w:val="16"/>
                <w:lang w:val="en-GB"/>
              </w:rPr>
              <w:t xml:space="preserve">Outcome </w:t>
            </w:r>
          </w:p>
          <w:p w14:paraId="710F512D" w14:textId="77777777" w:rsidR="00B85A93" w:rsidRPr="00581847" w:rsidRDefault="00B85A93" w:rsidP="00B85A93">
            <w:pPr>
              <w:rPr>
                <w:b/>
                <w:sz w:val="16"/>
                <w:szCs w:val="16"/>
              </w:rPr>
            </w:pPr>
            <w:r w:rsidRPr="00581847">
              <w:rPr>
                <w:b/>
                <w:sz w:val="16"/>
                <w:szCs w:val="16"/>
              </w:rPr>
              <w:t xml:space="preserve"> </w:t>
            </w:r>
          </w:p>
        </w:tc>
        <w:tc>
          <w:tcPr>
            <w:tcW w:w="1673" w:type="dxa"/>
            <w:tcBorders>
              <w:top w:val="single" w:sz="4" w:space="0" w:color="auto"/>
              <w:bottom w:val="single" w:sz="4" w:space="0" w:color="auto"/>
            </w:tcBorders>
          </w:tcPr>
          <w:p w14:paraId="73AA240E" w14:textId="77777777" w:rsidR="00B85A93" w:rsidRPr="00581847" w:rsidRDefault="00B85A93" w:rsidP="00B85A93">
            <w:pPr>
              <w:rPr>
                <w:b/>
                <w:sz w:val="16"/>
                <w:szCs w:val="16"/>
              </w:rPr>
            </w:pPr>
            <w:r w:rsidRPr="00581847">
              <w:rPr>
                <w:b/>
                <w:sz w:val="16"/>
                <w:szCs w:val="16"/>
              </w:rPr>
              <w:t>Confounders</w:t>
            </w:r>
          </w:p>
        </w:tc>
      </w:tr>
      <w:tr w:rsidR="00CB3045" w:rsidRPr="00581847" w14:paraId="2494A51F" w14:textId="77777777" w:rsidTr="00B85A93">
        <w:tc>
          <w:tcPr>
            <w:tcW w:w="1441" w:type="dxa"/>
            <w:tcBorders>
              <w:top w:val="single" w:sz="4" w:space="0" w:color="auto"/>
              <w:bottom w:val="nil"/>
            </w:tcBorders>
          </w:tcPr>
          <w:p w14:paraId="744C5A75" w14:textId="5E8DE0A9" w:rsidR="00CB3045" w:rsidRPr="00581847" w:rsidRDefault="00CB3045" w:rsidP="005C763C">
            <w:pPr>
              <w:rPr>
                <w:sz w:val="16"/>
                <w:szCs w:val="16"/>
              </w:rPr>
            </w:pPr>
            <w:r w:rsidRPr="00581847">
              <w:rPr>
                <w:sz w:val="16"/>
                <w:szCs w:val="16"/>
              </w:rPr>
              <w:t>Abdelbary</w:t>
            </w:r>
            <w:r w:rsidR="005C763C" w:rsidRPr="00581847">
              <w:rPr>
                <w:sz w:val="16"/>
                <w:szCs w:val="16"/>
              </w:rPr>
              <w:fldChar w:fldCharType="begin">
                <w:fldData xml:space="preserve">PEVuZE5vdGU+PENpdGU+PEF1dGhvcj5BYmRlbGJhcnk8L0F1dGhvcj48WWVhcj4yMDE2PC9ZZWFy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BYmRlbGJhcnk8L0F1dGhvcj48WWVhcj4yMDE2PC9ZZWFy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20]</w:t>
            </w:r>
            <w:r w:rsidR="005C763C" w:rsidRPr="00581847">
              <w:rPr>
                <w:sz w:val="16"/>
                <w:szCs w:val="16"/>
              </w:rPr>
              <w:fldChar w:fldCharType="end"/>
            </w:r>
          </w:p>
        </w:tc>
        <w:tc>
          <w:tcPr>
            <w:tcW w:w="1113" w:type="dxa"/>
            <w:tcBorders>
              <w:top w:val="single" w:sz="4" w:space="0" w:color="auto"/>
              <w:bottom w:val="nil"/>
            </w:tcBorders>
          </w:tcPr>
          <w:p w14:paraId="303732D7" w14:textId="77777777" w:rsidR="00CB3045" w:rsidRPr="00581847" w:rsidRDefault="00CB3045" w:rsidP="00CB3045">
            <w:pPr>
              <w:rPr>
                <w:sz w:val="16"/>
                <w:szCs w:val="16"/>
              </w:rPr>
            </w:pPr>
            <w:r w:rsidRPr="00581847">
              <w:rPr>
                <w:sz w:val="16"/>
                <w:szCs w:val="16"/>
              </w:rPr>
              <w:t>Retrospective Cohort</w:t>
            </w:r>
          </w:p>
        </w:tc>
        <w:tc>
          <w:tcPr>
            <w:tcW w:w="947" w:type="dxa"/>
            <w:tcBorders>
              <w:top w:val="single" w:sz="4" w:space="0" w:color="auto"/>
              <w:bottom w:val="nil"/>
            </w:tcBorders>
          </w:tcPr>
          <w:p w14:paraId="50A63127" w14:textId="77777777" w:rsidR="00CB3045" w:rsidRPr="00581847" w:rsidRDefault="00CB3045" w:rsidP="00CB3045">
            <w:pPr>
              <w:rPr>
                <w:sz w:val="16"/>
                <w:szCs w:val="16"/>
              </w:rPr>
            </w:pPr>
            <w:r w:rsidRPr="00581847">
              <w:rPr>
                <w:sz w:val="16"/>
                <w:szCs w:val="16"/>
              </w:rPr>
              <w:t>Mexico</w:t>
            </w:r>
            <w:r w:rsidRPr="00581847">
              <w:rPr>
                <w:sz w:val="16"/>
                <w:szCs w:val="16"/>
              </w:rPr>
              <w:br/>
              <w:t>2013</w:t>
            </w:r>
          </w:p>
        </w:tc>
        <w:tc>
          <w:tcPr>
            <w:tcW w:w="648" w:type="dxa"/>
            <w:tcBorders>
              <w:top w:val="single" w:sz="4" w:space="0" w:color="auto"/>
              <w:bottom w:val="nil"/>
            </w:tcBorders>
          </w:tcPr>
          <w:p w14:paraId="12B89736" w14:textId="77777777" w:rsidR="00CB3045" w:rsidRPr="00581847" w:rsidRDefault="00CB3045" w:rsidP="00CB3045">
            <w:pPr>
              <w:rPr>
                <w:sz w:val="16"/>
                <w:szCs w:val="16"/>
              </w:rPr>
            </w:pPr>
            <w:r w:rsidRPr="00581847">
              <w:rPr>
                <w:sz w:val="16"/>
                <w:szCs w:val="16"/>
              </w:rPr>
              <w:t>6310</w:t>
            </w:r>
          </w:p>
        </w:tc>
        <w:tc>
          <w:tcPr>
            <w:tcW w:w="622" w:type="dxa"/>
            <w:tcBorders>
              <w:top w:val="single" w:sz="4" w:space="0" w:color="auto"/>
              <w:bottom w:val="nil"/>
            </w:tcBorders>
          </w:tcPr>
          <w:p w14:paraId="4E8DB7A0" w14:textId="77777777" w:rsidR="00CB3045" w:rsidRPr="00581847" w:rsidRDefault="00CB3045" w:rsidP="00CB3045">
            <w:pPr>
              <w:rPr>
                <w:sz w:val="16"/>
                <w:szCs w:val="16"/>
              </w:rPr>
            </w:pPr>
            <w:r w:rsidRPr="00581847">
              <w:rPr>
                <w:sz w:val="16"/>
                <w:szCs w:val="16"/>
              </w:rPr>
              <w:t>2121</w:t>
            </w:r>
          </w:p>
        </w:tc>
        <w:tc>
          <w:tcPr>
            <w:tcW w:w="680" w:type="dxa"/>
            <w:tcBorders>
              <w:top w:val="single" w:sz="4" w:space="0" w:color="auto"/>
              <w:bottom w:val="nil"/>
            </w:tcBorders>
          </w:tcPr>
          <w:p w14:paraId="2DCA5A21" w14:textId="77777777" w:rsidR="00CB3045" w:rsidRPr="00581847" w:rsidRDefault="00CB3045" w:rsidP="00CB3045">
            <w:pPr>
              <w:rPr>
                <w:sz w:val="16"/>
                <w:szCs w:val="16"/>
              </w:rPr>
            </w:pPr>
            <w:r w:rsidRPr="00581847">
              <w:rPr>
                <w:sz w:val="16"/>
                <w:szCs w:val="16"/>
              </w:rPr>
              <w:t>65.5</w:t>
            </w:r>
          </w:p>
        </w:tc>
        <w:tc>
          <w:tcPr>
            <w:tcW w:w="1255" w:type="dxa"/>
            <w:tcBorders>
              <w:top w:val="single" w:sz="4" w:space="0" w:color="auto"/>
              <w:bottom w:val="nil"/>
            </w:tcBorders>
          </w:tcPr>
          <w:p w14:paraId="46F07822" w14:textId="77777777" w:rsidR="00CB3045" w:rsidRPr="00581847" w:rsidRDefault="00CB3045" w:rsidP="00CB3045">
            <w:pPr>
              <w:rPr>
                <w:sz w:val="16"/>
                <w:szCs w:val="16"/>
              </w:rPr>
            </w:pPr>
            <w:r w:rsidRPr="00581847">
              <w:rPr>
                <w:sz w:val="16"/>
                <w:szCs w:val="16"/>
              </w:rPr>
              <w:t>43 (SD 16.6)</w:t>
            </w:r>
          </w:p>
        </w:tc>
        <w:tc>
          <w:tcPr>
            <w:tcW w:w="571" w:type="dxa"/>
            <w:tcBorders>
              <w:top w:val="single" w:sz="4" w:space="0" w:color="auto"/>
              <w:bottom w:val="nil"/>
            </w:tcBorders>
          </w:tcPr>
          <w:p w14:paraId="123D8985" w14:textId="77777777" w:rsidR="00CB3045" w:rsidRPr="00581847" w:rsidRDefault="00CB3045" w:rsidP="00CB3045">
            <w:pPr>
              <w:rPr>
                <w:sz w:val="16"/>
                <w:szCs w:val="16"/>
              </w:rPr>
            </w:pPr>
            <w:r w:rsidRPr="00581847">
              <w:rPr>
                <w:sz w:val="16"/>
                <w:szCs w:val="16"/>
              </w:rPr>
              <w:t>NR</w:t>
            </w:r>
          </w:p>
        </w:tc>
        <w:tc>
          <w:tcPr>
            <w:tcW w:w="1228" w:type="dxa"/>
            <w:gridSpan w:val="2"/>
            <w:tcBorders>
              <w:top w:val="single" w:sz="4" w:space="0" w:color="auto"/>
              <w:bottom w:val="nil"/>
            </w:tcBorders>
          </w:tcPr>
          <w:p w14:paraId="5DD16CA3" w14:textId="77777777" w:rsidR="00CB3045" w:rsidRPr="00581847" w:rsidRDefault="00CB3045" w:rsidP="00CB3045">
            <w:pPr>
              <w:rPr>
                <w:sz w:val="16"/>
                <w:szCs w:val="16"/>
              </w:rPr>
            </w:pPr>
            <w:r w:rsidRPr="00581847">
              <w:rPr>
                <w:sz w:val="16"/>
                <w:szCs w:val="16"/>
              </w:rPr>
              <w:t>NR</w:t>
            </w:r>
          </w:p>
        </w:tc>
        <w:tc>
          <w:tcPr>
            <w:tcW w:w="1418" w:type="dxa"/>
            <w:tcBorders>
              <w:top w:val="single" w:sz="4" w:space="0" w:color="auto"/>
              <w:bottom w:val="nil"/>
            </w:tcBorders>
          </w:tcPr>
          <w:p w14:paraId="46418155" w14:textId="77777777" w:rsidR="00CB3045" w:rsidRPr="00581847" w:rsidRDefault="00CB3045" w:rsidP="00CB3045">
            <w:pPr>
              <w:rPr>
                <w:sz w:val="16"/>
                <w:szCs w:val="16"/>
              </w:rPr>
            </w:pPr>
            <w:r w:rsidRPr="00581847">
              <w:rPr>
                <w:sz w:val="16"/>
                <w:szCs w:val="16"/>
              </w:rPr>
              <w:t>Pulmonary TB &amp; Extra-pulmonary TB</w:t>
            </w:r>
          </w:p>
        </w:tc>
        <w:tc>
          <w:tcPr>
            <w:tcW w:w="1002" w:type="dxa"/>
            <w:tcBorders>
              <w:top w:val="single" w:sz="4" w:space="0" w:color="auto"/>
              <w:bottom w:val="nil"/>
            </w:tcBorders>
          </w:tcPr>
          <w:p w14:paraId="5A0B64BB" w14:textId="77777777" w:rsidR="00CB3045" w:rsidRPr="00581847" w:rsidRDefault="00CB3045" w:rsidP="00CB3045">
            <w:pPr>
              <w:rPr>
                <w:sz w:val="16"/>
                <w:szCs w:val="16"/>
              </w:rPr>
            </w:pPr>
            <w:r w:rsidRPr="00581847">
              <w:rPr>
                <w:sz w:val="16"/>
                <w:szCs w:val="16"/>
              </w:rPr>
              <w:t>Glucose testing (unclear whether fasting or not). Not all patients were tested</w:t>
            </w:r>
          </w:p>
        </w:tc>
        <w:tc>
          <w:tcPr>
            <w:tcW w:w="1545" w:type="dxa"/>
            <w:tcBorders>
              <w:top w:val="single" w:sz="4" w:space="0" w:color="auto"/>
              <w:bottom w:val="nil"/>
            </w:tcBorders>
          </w:tcPr>
          <w:p w14:paraId="02244563" w14:textId="77777777" w:rsidR="00CB3045" w:rsidRPr="00581847" w:rsidRDefault="00CB3045" w:rsidP="00CB3045">
            <w:pPr>
              <w:rPr>
                <w:sz w:val="16"/>
                <w:szCs w:val="16"/>
              </w:rPr>
            </w:pPr>
            <w:r w:rsidRPr="00581847">
              <w:rPr>
                <w:sz w:val="16"/>
                <w:szCs w:val="16"/>
              </w:rPr>
              <w:t>&lt;18 yrs; repeated TB episodes excluded, as were re-entry, treatment failure, relapse and referred cases.</w:t>
            </w:r>
          </w:p>
        </w:tc>
        <w:tc>
          <w:tcPr>
            <w:tcW w:w="968" w:type="dxa"/>
            <w:tcBorders>
              <w:top w:val="single" w:sz="4" w:space="0" w:color="auto"/>
              <w:bottom w:val="nil"/>
            </w:tcBorders>
          </w:tcPr>
          <w:p w14:paraId="44868636" w14:textId="77777777" w:rsidR="00CB3045" w:rsidRPr="00581847" w:rsidRDefault="00CB3045" w:rsidP="00CB3045">
            <w:pPr>
              <w:rPr>
                <w:sz w:val="16"/>
                <w:szCs w:val="16"/>
              </w:rPr>
            </w:pPr>
            <w:r w:rsidRPr="00581847">
              <w:rPr>
                <w:sz w:val="16"/>
                <w:szCs w:val="16"/>
              </w:rPr>
              <w:t>Death/ failure</w:t>
            </w:r>
          </w:p>
        </w:tc>
        <w:tc>
          <w:tcPr>
            <w:tcW w:w="1673" w:type="dxa"/>
            <w:tcBorders>
              <w:top w:val="single" w:sz="4" w:space="0" w:color="auto"/>
              <w:bottom w:val="nil"/>
            </w:tcBorders>
          </w:tcPr>
          <w:p w14:paraId="77D795A4" w14:textId="50BB4396" w:rsidR="00CB3045" w:rsidRPr="00581847" w:rsidRDefault="006661E2" w:rsidP="00CB3045">
            <w:pPr>
              <w:rPr>
                <w:sz w:val="16"/>
                <w:szCs w:val="16"/>
              </w:rPr>
            </w:pPr>
            <w:r w:rsidRPr="00581847">
              <w:rPr>
                <w:sz w:val="16"/>
                <w:szCs w:val="16"/>
              </w:rPr>
              <w:t>A</w:t>
            </w:r>
            <w:r w:rsidR="00CB3045" w:rsidRPr="00581847">
              <w:rPr>
                <w:sz w:val="16"/>
                <w:szCs w:val="16"/>
              </w:rPr>
              <w:t>ge, gender, education level, unemployment status</w:t>
            </w:r>
          </w:p>
        </w:tc>
      </w:tr>
      <w:tr w:rsidR="00CB3045" w:rsidRPr="00581847" w14:paraId="0539D504" w14:textId="77777777" w:rsidTr="00B85A93">
        <w:tc>
          <w:tcPr>
            <w:tcW w:w="1441" w:type="dxa"/>
            <w:tcBorders>
              <w:top w:val="nil"/>
              <w:bottom w:val="nil"/>
            </w:tcBorders>
          </w:tcPr>
          <w:p w14:paraId="758F6981" w14:textId="582B1AEB" w:rsidR="00CB3045" w:rsidRPr="00581847" w:rsidRDefault="00CB3045" w:rsidP="005C763C">
            <w:pPr>
              <w:rPr>
                <w:sz w:val="16"/>
                <w:szCs w:val="16"/>
              </w:rPr>
            </w:pPr>
            <w:r w:rsidRPr="00581847">
              <w:rPr>
                <w:sz w:val="16"/>
                <w:szCs w:val="16"/>
              </w:rPr>
              <w:t>Alavi-Naini</w:t>
            </w:r>
            <w:r w:rsidR="005C763C" w:rsidRPr="00581847">
              <w:rPr>
                <w:sz w:val="16"/>
                <w:szCs w:val="16"/>
              </w:rPr>
              <w:fldChar w:fldCharType="begin">
                <w:fldData xml:space="preserve">PEVuZE5vdGU+PENpdGU+PEF1dGhvcj5BbGF2aS1OYWluaTwvQXV0aG9yPjxZZWFyPjIwMTM8L1ll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BbGF2aS1OYWluaTwvQXV0aG9yPjxZZWFyPjIwMTM8L1ll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58]</w:t>
            </w:r>
            <w:r w:rsidR="005C763C" w:rsidRPr="00581847">
              <w:rPr>
                <w:sz w:val="16"/>
                <w:szCs w:val="16"/>
              </w:rPr>
              <w:fldChar w:fldCharType="end"/>
            </w:r>
          </w:p>
        </w:tc>
        <w:tc>
          <w:tcPr>
            <w:tcW w:w="1113" w:type="dxa"/>
            <w:tcBorders>
              <w:top w:val="nil"/>
              <w:bottom w:val="nil"/>
            </w:tcBorders>
          </w:tcPr>
          <w:p w14:paraId="19CF7280" w14:textId="77777777" w:rsidR="00CB3045" w:rsidRPr="00581847" w:rsidRDefault="00CB3045" w:rsidP="00CB3045">
            <w:pPr>
              <w:rPr>
                <w:sz w:val="16"/>
                <w:szCs w:val="16"/>
              </w:rPr>
            </w:pPr>
            <w:r w:rsidRPr="00581847">
              <w:rPr>
                <w:sz w:val="16"/>
                <w:szCs w:val="16"/>
              </w:rPr>
              <w:t>Retrospective Cohort</w:t>
            </w:r>
          </w:p>
        </w:tc>
        <w:tc>
          <w:tcPr>
            <w:tcW w:w="947" w:type="dxa"/>
            <w:tcBorders>
              <w:top w:val="nil"/>
              <w:bottom w:val="nil"/>
            </w:tcBorders>
          </w:tcPr>
          <w:p w14:paraId="46685D0F" w14:textId="77777777" w:rsidR="00CB3045" w:rsidRPr="00581847" w:rsidRDefault="00CB3045" w:rsidP="00CB3045">
            <w:pPr>
              <w:rPr>
                <w:sz w:val="16"/>
                <w:szCs w:val="16"/>
              </w:rPr>
            </w:pPr>
            <w:r w:rsidRPr="00581847">
              <w:rPr>
                <w:sz w:val="16"/>
                <w:szCs w:val="16"/>
              </w:rPr>
              <w:t>Iran</w:t>
            </w:r>
          </w:p>
          <w:p w14:paraId="2CC6EA02" w14:textId="77777777" w:rsidR="00CB3045" w:rsidRPr="00581847" w:rsidRDefault="00CB3045" w:rsidP="00CB3045">
            <w:pPr>
              <w:rPr>
                <w:sz w:val="16"/>
                <w:szCs w:val="16"/>
              </w:rPr>
            </w:pPr>
            <w:r w:rsidRPr="00581847">
              <w:rPr>
                <w:sz w:val="16"/>
                <w:szCs w:val="16"/>
              </w:rPr>
              <w:t>2011</w:t>
            </w:r>
          </w:p>
        </w:tc>
        <w:tc>
          <w:tcPr>
            <w:tcW w:w="648" w:type="dxa"/>
            <w:tcBorders>
              <w:top w:val="nil"/>
              <w:bottom w:val="nil"/>
            </w:tcBorders>
          </w:tcPr>
          <w:p w14:paraId="660C153B" w14:textId="77777777" w:rsidR="00CB3045" w:rsidRPr="00581847" w:rsidRDefault="00CB3045" w:rsidP="00CB3045">
            <w:pPr>
              <w:rPr>
                <w:sz w:val="16"/>
                <w:szCs w:val="16"/>
              </w:rPr>
            </w:pPr>
            <w:r w:rsidRPr="00581847">
              <w:rPr>
                <w:sz w:val="16"/>
                <w:szCs w:val="16"/>
              </w:rPr>
              <w:t>715</w:t>
            </w:r>
          </w:p>
        </w:tc>
        <w:tc>
          <w:tcPr>
            <w:tcW w:w="622" w:type="dxa"/>
            <w:tcBorders>
              <w:top w:val="nil"/>
              <w:bottom w:val="nil"/>
            </w:tcBorders>
          </w:tcPr>
          <w:p w14:paraId="789775B6" w14:textId="77777777" w:rsidR="00CB3045" w:rsidRPr="00581847" w:rsidRDefault="00CB3045" w:rsidP="00CB3045">
            <w:pPr>
              <w:rPr>
                <w:sz w:val="16"/>
                <w:szCs w:val="16"/>
              </w:rPr>
            </w:pPr>
            <w:r w:rsidRPr="00581847">
              <w:rPr>
                <w:sz w:val="16"/>
                <w:szCs w:val="16"/>
              </w:rPr>
              <w:t>108</w:t>
            </w:r>
          </w:p>
        </w:tc>
        <w:tc>
          <w:tcPr>
            <w:tcW w:w="680" w:type="dxa"/>
            <w:tcBorders>
              <w:top w:val="nil"/>
              <w:bottom w:val="nil"/>
            </w:tcBorders>
          </w:tcPr>
          <w:p w14:paraId="658BBBEE" w14:textId="77777777" w:rsidR="00CB3045" w:rsidRPr="00581847" w:rsidRDefault="00CB3045" w:rsidP="00CB3045">
            <w:pPr>
              <w:rPr>
                <w:sz w:val="16"/>
                <w:szCs w:val="16"/>
              </w:rPr>
            </w:pPr>
            <w:r w:rsidRPr="00581847">
              <w:rPr>
                <w:sz w:val="16"/>
                <w:szCs w:val="16"/>
              </w:rPr>
              <w:t>52.4</w:t>
            </w:r>
          </w:p>
        </w:tc>
        <w:tc>
          <w:tcPr>
            <w:tcW w:w="1255" w:type="dxa"/>
            <w:tcBorders>
              <w:top w:val="nil"/>
              <w:bottom w:val="nil"/>
            </w:tcBorders>
          </w:tcPr>
          <w:p w14:paraId="3CB57A32" w14:textId="77777777" w:rsidR="00CB3045" w:rsidRPr="00581847" w:rsidRDefault="00CB3045" w:rsidP="00CB3045">
            <w:pPr>
              <w:rPr>
                <w:sz w:val="16"/>
                <w:szCs w:val="16"/>
              </w:rPr>
            </w:pPr>
            <w:r w:rsidRPr="00581847">
              <w:rPr>
                <w:sz w:val="16"/>
                <w:szCs w:val="16"/>
              </w:rPr>
              <w:t>TBDM: 56.6(SD12.7) TB only: 44.8(SD18.3)</w:t>
            </w:r>
          </w:p>
        </w:tc>
        <w:tc>
          <w:tcPr>
            <w:tcW w:w="571" w:type="dxa"/>
            <w:tcBorders>
              <w:top w:val="nil"/>
              <w:bottom w:val="nil"/>
            </w:tcBorders>
          </w:tcPr>
          <w:p w14:paraId="191D96C0" w14:textId="77777777" w:rsidR="00CB3045" w:rsidRPr="00581847" w:rsidRDefault="00CB3045" w:rsidP="00CB3045">
            <w:pPr>
              <w:rPr>
                <w:sz w:val="16"/>
                <w:szCs w:val="16"/>
              </w:rPr>
            </w:pPr>
            <w:r w:rsidRPr="00581847">
              <w:rPr>
                <w:sz w:val="16"/>
                <w:szCs w:val="16"/>
              </w:rPr>
              <w:t>75.4</w:t>
            </w:r>
          </w:p>
        </w:tc>
        <w:tc>
          <w:tcPr>
            <w:tcW w:w="1228" w:type="dxa"/>
            <w:gridSpan w:val="2"/>
            <w:tcBorders>
              <w:top w:val="nil"/>
              <w:bottom w:val="nil"/>
            </w:tcBorders>
          </w:tcPr>
          <w:p w14:paraId="1F2CFB46" w14:textId="77777777" w:rsidR="00CB3045" w:rsidRPr="00581847" w:rsidRDefault="00CB3045" w:rsidP="00CB3045">
            <w:pPr>
              <w:rPr>
                <w:sz w:val="16"/>
                <w:szCs w:val="16"/>
              </w:rPr>
            </w:pPr>
            <w:r w:rsidRPr="00581847">
              <w:rPr>
                <w:sz w:val="16"/>
                <w:szCs w:val="16"/>
              </w:rPr>
              <w:t>NR</w:t>
            </w:r>
          </w:p>
        </w:tc>
        <w:tc>
          <w:tcPr>
            <w:tcW w:w="1418" w:type="dxa"/>
            <w:tcBorders>
              <w:top w:val="nil"/>
              <w:bottom w:val="nil"/>
            </w:tcBorders>
          </w:tcPr>
          <w:p w14:paraId="1BB076C3" w14:textId="77777777" w:rsidR="00CB3045" w:rsidRPr="00581847" w:rsidRDefault="00CB3045" w:rsidP="00CB3045">
            <w:pPr>
              <w:rPr>
                <w:sz w:val="16"/>
                <w:szCs w:val="16"/>
              </w:rPr>
            </w:pPr>
            <w:r w:rsidRPr="00581847">
              <w:rPr>
                <w:sz w:val="16"/>
                <w:szCs w:val="16"/>
              </w:rPr>
              <w:t>Pulmonary TB</w:t>
            </w:r>
          </w:p>
        </w:tc>
        <w:tc>
          <w:tcPr>
            <w:tcW w:w="1002" w:type="dxa"/>
            <w:tcBorders>
              <w:top w:val="nil"/>
              <w:bottom w:val="nil"/>
            </w:tcBorders>
          </w:tcPr>
          <w:p w14:paraId="5BC8D182" w14:textId="77777777" w:rsidR="00CB3045" w:rsidRPr="00581847" w:rsidRDefault="00CB3045" w:rsidP="00CB3045">
            <w:pPr>
              <w:rPr>
                <w:sz w:val="16"/>
                <w:szCs w:val="16"/>
              </w:rPr>
            </w:pPr>
            <w:r w:rsidRPr="00581847">
              <w:rPr>
                <w:sz w:val="16"/>
                <w:szCs w:val="16"/>
              </w:rPr>
              <w:t>FBG</w:t>
            </w:r>
          </w:p>
        </w:tc>
        <w:tc>
          <w:tcPr>
            <w:tcW w:w="1545" w:type="dxa"/>
            <w:tcBorders>
              <w:top w:val="nil"/>
              <w:bottom w:val="nil"/>
            </w:tcBorders>
          </w:tcPr>
          <w:p w14:paraId="421A4AAF" w14:textId="77777777" w:rsidR="00CB3045" w:rsidRPr="00581847" w:rsidRDefault="00CB3045" w:rsidP="00CB3045">
            <w:pPr>
              <w:rPr>
                <w:sz w:val="16"/>
                <w:szCs w:val="16"/>
              </w:rPr>
            </w:pPr>
            <w:r w:rsidRPr="00581847">
              <w:rPr>
                <w:sz w:val="16"/>
                <w:szCs w:val="16"/>
              </w:rPr>
              <w:t>&lt;15yrs, incomplete data</w:t>
            </w:r>
          </w:p>
        </w:tc>
        <w:tc>
          <w:tcPr>
            <w:tcW w:w="968" w:type="dxa"/>
            <w:tcBorders>
              <w:top w:val="nil"/>
              <w:bottom w:val="nil"/>
            </w:tcBorders>
          </w:tcPr>
          <w:p w14:paraId="05AFE8FB" w14:textId="77777777" w:rsidR="00CB3045" w:rsidRPr="00581847" w:rsidRDefault="00CB3045" w:rsidP="00CB3045">
            <w:pPr>
              <w:rPr>
                <w:sz w:val="16"/>
                <w:szCs w:val="16"/>
              </w:rPr>
            </w:pPr>
            <w:r w:rsidRPr="00581847">
              <w:rPr>
                <w:sz w:val="16"/>
                <w:szCs w:val="16"/>
              </w:rPr>
              <w:t>Death</w:t>
            </w:r>
          </w:p>
        </w:tc>
        <w:tc>
          <w:tcPr>
            <w:tcW w:w="1673" w:type="dxa"/>
            <w:tcBorders>
              <w:top w:val="nil"/>
              <w:bottom w:val="nil"/>
            </w:tcBorders>
          </w:tcPr>
          <w:p w14:paraId="48898AA6" w14:textId="77777777" w:rsidR="00CB3045" w:rsidRPr="00581847" w:rsidRDefault="00CB3045" w:rsidP="00CB3045">
            <w:pPr>
              <w:rPr>
                <w:sz w:val="16"/>
                <w:szCs w:val="16"/>
              </w:rPr>
            </w:pPr>
            <w:r w:rsidRPr="00581847">
              <w:rPr>
                <w:sz w:val="16"/>
                <w:szCs w:val="16"/>
              </w:rPr>
              <w:t xml:space="preserve">Smoking, drug abuse, drug induced hepatitis, TB history, +ve sputum smear, anemia. Age and sex not included as limited effect in univariate analyses </w:t>
            </w:r>
          </w:p>
          <w:p w14:paraId="5F98D540" w14:textId="77777777" w:rsidR="00CB3045" w:rsidRPr="00581847" w:rsidRDefault="00CB3045" w:rsidP="00CB3045">
            <w:pPr>
              <w:rPr>
                <w:sz w:val="16"/>
                <w:szCs w:val="16"/>
              </w:rPr>
            </w:pPr>
          </w:p>
        </w:tc>
      </w:tr>
      <w:tr w:rsidR="00CB3045" w:rsidRPr="00581847" w14:paraId="78CE515F" w14:textId="77777777" w:rsidTr="00B85A93">
        <w:tc>
          <w:tcPr>
            <w:tcW w:w="1441" w:type="dxa"/>
            <w:tcBorders>
              <w:top w:val="nil"/>
            </w:tcBorders>
          </w:tcPr>
          <w:p w14:paraId="16ADA8FD" w14:textId="2FBF247E" w:rsidR="00CB3045" w:rsidRPr="00581847" w:rsidRDefault="00CB3045" w:rsidP="005C763C">
            <w:pPr>
              <w:rPr>
                <w:sz w:val="16"/>
                <w:szCs w:val="16"/>
              </w:rPr>
            </w:pPr>
            <w:r w:rsidRPr="00581847">
              <w:rPr>
                <w:sz w:val="16"/>
                <w:szCs w:val="16"/>
              </w:rPr>
              <w:t>Alisjahbana</w:t>
            </w:r>
            <w:r w:rsidR="005C763C" w:rsidRPr="00581847">
              <w:rPr>
                <w:sz w:val="16"/>
                <w:szCs w:val="16"/>
              </w:rPr>
              <w:fldChar w:fldCharType="begin">
                <w:fldData xml:space="preserve">PEVuZE5vdGU+PENpdGU+PEF1dGhvcj5BbGlzamFoYmFuYTwvQXV0aG9yPjxZZWFyPjIwMDc8L1ll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BbGlzamFoYmFuYTwvQXV0aG9yPjxZZWFyPjIwMDc8L1ll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85]</w:t>
            </w:r>
            <w:r w:rsidR="005C763C" w:rsidRPr="00581847">
              <w:rPr>
                <w:sz w:val="16"/>
                <w:szCs w:val="16"/>
              </w:rPr>
              <w:fldChar w:fldCharType="end"/>
            </w:r>
          </w:p>
        </w:tc>
        <w:tc>
          <w:tcPr>
            <w:tcW w:w="1113" w:type="dxa"/>
            <w:tcBorders>
              <w:top w:val="nil"/>
            </w:tcBorders>
          </w:tcPr>
          <w:p w14:paraId="1F389DAC" w14:textId="77777777" w:rsidR="00CB3045" w:rsidRPr="00581847" w:rsidRDefault="00CB3045" w:rsidP="00CB3045">
            <w:pPr>
              <w:rPr>
                <w:sz w:val="16"/>
                <w:szCs w:val="16"/>
              </w:rPr>
            </w:pPr>
            <w:r w:rsidRPr="00581847">
              <w:rPr>
                <w:sz w:val="16"/>
                <w:szCs w:val="16"/>
              </w:rPr>
              <w:t>Prospective Cohort</w:t>
            </w:r>
          </w:p>
        </w:tc>
        <w:tc>
          <w:tcPr>
            <w:tcW w:w="947" w:type="dxa"/>
            <w:tcBorders>
              <w:top w:val="nil"/>
            </w:tcBorders>
          </w:tcPr>
          <w:p w14:paraId="5A0585F5" w14:textId="77777777" w:rsidR="00CB3045" w:rsidRPr="00581847" w:rsidRDefault="00CB3045" w:rsidP="00CB3045">
            <w:pPr>
              <w:rPr>
                <w:sz w:val="16"/>
                <w:szCs w:val="16"/>
              </w:rPr>
            </w:pPr>
            <w:r w:rsidRPr="00581847">
              <w:rPr>
                <w:sz w:val="16"/>
                <w:szCs w:val="16"/>
              </w:rPr>
              <w:t>Indonesia</w:t>
            </w:r>
          </w:p>
          <w:p w14:paraId="20F0E3DE" w14:textId="77777777" w:rsidR="00CB3045" w:rsidRPr="00581847" w:rsidRDefault="00CB3045" w:rsidP="00CB3045">
            <w:pPr>
              <w:rPr>
                <w:sz w:val="16"/>
                <w:szCs w:val="16"/>
              </w:rPr>
            </w:pPr>
            <w:r w:rsidRPr="00581847">
              <w:rPr>
                <w:sz w:val="16"/>
                <w:szCs w:val="16"/>
              </w:rPr>
              <w:t>2005</w:t>
            </w:r>
          </w:p>
        </w:tc>
        <w:tc>
          <w:tcPr>
            <w:tcW w:w="648" w:type="dxa"/>
            <w:tcBorders>
              <w:top w:val="nil"/>
            </w:tcBorders>
          </w:tcPr>
          <w:p w14:paraId="546289A6" w14:textId="77777777" w:rsidR="00CB3045" w:rsidRPr="00581847" w:rsidRDefault="00CB3045" w:rsidP="00CB3045">
            <w:pPr>
              <w:rPr>
                <w:sz w:val="16"/>
                <w:szCs w:val="16"/>
              </w:rPr>
            </w:pPr>
            <w:r w:rsidRPr="00581847">
              <w:rPr>
                <w:sz w:val="16"/>
                <w:szCs w:val="16"/>
              </w:rPr>
              <w:t>634</w:t>
            </w:r>
          </w:p>
        </w:tc>
        <w:tc>
          <w:tcPr>
            <w:tcW w:w="622" w:type="dxa"/>
            <w:tcBorders>
              <w:top w:val="nil"/>
            </w:tcBorders>
          </w:tcPr>
          <w:p w14:paraId="63478283" w14:textId="77777777" w:rsidR="00CB3045" w:rsidRPr="00581847" w:rsidRDefault="00CB3045" w:rsidP="00CB3045">
            <w:pPr>
              <w:rPr>
                <w:sz w:val="16"/>
                <w:szCs w:val="16"/>
              </w:rPr>
            </w:pPr>
            <w:r w:rsidRPr="00581847">
              <w:rPr>
                <w:sz w:val="16"/>
                <w:szCs w:val="16"/>
              </w:rPr>
              <w:t>94</w:t>
            </w:r>
          </w:p>
        </w:tc>
        <w:tc>
          <w:tcPr>
            <w:tcW w:w="680" w:type="dxa"/>
            <w:tcBorders>
              <w:top w:val="nil"/>
            </w:tcBorders>
          </w:tcPr>
          <w:p w14:paraId="4966DA4B" w14:textId="77777777" w:rsidR="00CB3045" w:rsidRPr="00581847" w:rsidRDefault="00CB3045" w:rsidP="00CB3045">
            <w:pPr>
              <w:rPr>
                <w:sz w:val="16"/>
                <w:szCs w:val="16"/>
              </w:rPr>
            </w:pPr>
            <w:r w:rsidRPr="00581847">
              <w:rPr>
                <w:sz w:val="16"/>
                <w:szCs w:val="16"/>
              </w:rPr>
              <w:t>52.4</w:t>
            </w:r>
          </w:p>
        </w:tc>
        <w:tc>
          <w:tcPr>
            <w:tcW w:w="1255" w:type="dxa"/>
            <w:tcBorders>
              <w:top w:val="nil"/>
            </w:tcBorders>
          </w:tcPr>
          <w:p w14:paraId="09D14F02" w14:textId="77777777" w:rsidR="00CB3045" w:rsidRPr="00581847" w:rsidRDefault="00CB3045" w:rsidP="00CB3045">
            <w:pPr>
              <w:rPr>
                <w:sz w:val="16"/>
                <w:szCs w:val="16"/>
              </w:rPr>
            </w:pPr>
            <w:r w:rsidRPr="00581847">
              <w:rPr>
                <w:sz w:val="16"/>
                <w:szCs w:val="16"/>
              </w:rPr>
              <w:t>TBDM 45.0 (IQR 39.8 to 52.0); TB only 27 (IQR 22-35.0)</w:t>
            </w:r>
            <w:bookmarkStart w:id="1" w:name="_Ref469657850"/>
            <w:r w:rsidRPr="00581847">
              <w:rPr>
                <w:rStyle w:val="FootnoteReference"/>
                <w:sz w:val="16"/>
                <w:szCs w:val="16"/>
              </w:rPr>
              <w:footnoteReference w:id="3"/>
            </w:r>
            <w:bookmarkEnd w:id="1"/>
          </w:p>
        </w:tc>
        <w:tc>
          <w:tcPr>
            <w:tcW w:w="571" w:type="dxa"/>
            <w:tcBorders>
              <w:top w:val="nil"/>
            </w:tcBorders>
          </w:tcPr>
          <w:p w14:paraId="3DD0B873" w14:textId="77777777" w:rsidR="00CB3045" w:rsidRPr="00581847" w:rsidRDefault="00CB3045" w:rsidP="00CB3045">
            <w:pPr>
              <w:rPr>
                <w:sz w:val="16"/>
                <w:szCs w:val="16"/>
              </w:rPr>
            </w:pPr>
            <w:r w:rsidRPr="00581847">
              <w:rPr>
                <w:sz w:val="16"/>
                <w:szCs w:val="16"/>
              </w:rPr>
              <w:t>95</w:t>
            </w:r>
          </w:p>
        </w:tc>
        <w:tc>
          <w:tcPr>
            <w:tcW w:w="1153" w:type="dxa"/>
            <w:tcBorders>
              <w:top w:val="nil"/>
            </w:tcBorders>
          </w:tcPr>
          <w:p w14:paraId="0B40DA83" w14:textId="77777777" w:rsidR="00CB3045" w:rsidRPr="00581847" w:rsidRDefault="00CB3045" w:rsidP="00CB3045">
            <w:pPr>
              <w:rPr>
                <w:sz w:val="16"/>
                <w:szCs w:val="16"/>
              </w:rPr>
            </w:pPr>
            <w:r w:rsidRPr="00581847">
              <w:rPr>
                <w:sz w:val="16"/>
                <w:szCs w:val="16"/>
              </w:rPr>
              <w:t>NR</w:t>
            </w:r>
          </w:p>
        </w:tc>
        <w:tc>
          <w:tcPr>
            <w:tcW w:w="1493" w:type="dxa"/>
            <w:gridSpan w:val="2"/>
            <w:tcBorders>
              <w:top w:val="nil"/>
            </w:tcBorders>
          </w:tcPr>
          <w:p w14:paraId="520B990C" w14:textId="77777777" w:rsidR="00CB3045" w:rsidRPr="00581847" w:rsidRDefault="00CB3045" w:rsidP="00CB3045">
            <w:pPr>
              <w:rPr>
                <w:sz w:val="16"/>
                <w:szCs w:val="16"/>
              </w:rPr>
            </w:pPr>
            <w:r w:rsidRPr="00581847">
              <w:rPr>
                <w:sz w:val="16"/>
                <w:szCs w:val="16"/>
              </w:rPr>
              <w:t>Pulmonary TB</w:t>
            </w:r>
          </w:p>
        </w:tc>
        <w:tc>
          <w:tcPr>
            <w:tcW w:w="1002" w:type="dxa"/>
            <w:tcBorders>
              <w:top w:val="nil"/>
            </w:tcBorders>
          </w:tcPr>
          <w:p w14:paraId="21FB49D0" w14:textId="77777777" w:rsidR="00CB3045" w:rsidRPr="00581847" w:rsidRDefault="00CB3045" w:rsidP="00CB3045">
            <w:pPr>
              <w:rPr>
                <w:sz w:val="16"/>
                <w:szCs w:val="16"/>
              </w:rPr>
            </w:pPr>
            <w:r w:rsidRPr="00581847">
              <w:rPr>
                <w:sz w:val="16"/>
                <w:szCs w:val="16"/>
              </w:rPr>
              <w:t>FBG</w:t>
            </w:r>
          </w:p>
        </w:tc>
        <w:tc>
          <w:tcPr>
            <w:tcW w:w="1545" w:type="dxa"/>
            <w:tcBorders>
              <w:top w:val="nil"/>
            </w:tcBorders>
          </w:tcPr>
          <w:p w14:paraId="404B6BFB" w14:textId="77777777" w:rsidR="00CB3045" w:rsidRPr="00581847" w:rsidRDefault="00CB3045" w:rsidP="00CB3045">
            <w:pPr>
              <w:rPr>
                <w:sz w:val="16"/>
                <w:szCs w:val="16"/>
              </w:rPr>
            </w:pPr>
            <w:r w:rsidRPr="00581847">
              <w:rPr>
                <w:sz w:val="16"/>
                <w:szCs w:val="16"/>
              </w:rPr>
              <w:t xml:space="preserve">&lt;15yrs, HIV </w:t>
            </w:r>
          </w:p>
        </w:tc>
        <w:tc>
          <w:tcPr>
            <w:tcW w:w="968" w:type="dxa"/>
            <w:tcBorders>
              <w:top w:val="nil"/>
            </w:tcBorders>
          </w:tcPr>
          <w:p w14:paraId="287A5799" w14:textId="77777777" w:rsidR="00CB3045" w:rsidRPr="00581847" w:rsidRDefault="00CB3045" w:rsidP="00CB3045">
            <w:pPr>
              <w:rPr>
                <w:sz w:val="16"/>
                <w:szCs w:val="16"/>
              </w:rPr>
            </w:pPr>
            <w:r w:rsidRPr="00581847">
              <w:rPr>
                <w:sz w:val="16"/>
                <w:szCs w:val="16"/>
              </w:rPr>
              <w:t>Death,</w:t>
            </w:r>
          </w:p>
          <w:p w14:paraId="787F5322" w14:textId="77777777" w:rsidR="00CB3045" w:rsidRPr="00581847" w:rsidRDefault="00CB3045" w:rsidP="00CB3045">
            <w:pPr>
              <w:rPr>
                <w:sz w:val="16"/>
                <w:szCs w:val="16"/>
              </w:rPr>
            </w:pPr>
            <w:r w:rsidRPr="00581847">
              <w:rPr>
                <w:sz w:val="16"/>
                <w:szCs w:val="16"/>
              </w:rPr>
              <w:t>culture conversion</w:t>
            </w:r>
          </w:p>
        </w:tc>
        <w:tc>
          <w:tcPr>
            <w:tcW w:w="1673" w:type="dxa"/>
            <w:tcBorders>
              <w:top w:val="nil"/>
            </w:tcBorders>
          </w:tcPr>
          <w:p w14:paraId="47A5354A" w14:textId="77777777" w:rsidR="00CB3045" w:rsidRPr="00581847" w:rsidRDefault="00CB3045" w:rsidP="00CB3045">
            <w:pPr>
              <w:rPr>
                <w:sz w:val="16"/>
                <w:szCs w:val="16"/>
              </w:rPr>
            </w:pPr>
            <w:r w:rsidRPr="00581847">
              <w:rPr>
                <w:sz w:val="16"/>
                <w:szCs w:val="16"/>
              </w:rPr>
              <w:t>Age, sex, BMI, study site, chest radiograph abnormalities before starting treatment</w:t>
            </w:r>
          </w:p>
          <w:p w14:paraId="27FA2E21" w14:textId="77777777" w:rsidR="00CB3045" w:rsidRPr="00581847" w:rsidRDefault="00CB3045" w:rsidP="00CB3045">
            <w:pPr>
              <w:rPr>
                <w:sz w:val="16"/>
                <w:szCs w:val="16"/>
              </w:rPr>
            </w:pPr>
          </w:p>
          <w:p w14:paraId="43C85E16" w14:textId="77777777" w:rsidR="00CB3045" w:rsidRPr="00581847" w:rsidRDefault="00CB3045" w:rsidP="00CB3045">
            <w:pPr>
              <w:rPr>
                <w:sz w:val="16"/>
                <w:szCs w:val="16"/>
              </w:rPr>
            </w:pPr>
          </w:p>
        </w:tc>
      </w:tr>
      <w:tr w:rsidR="00CB3045" w:rsidRPr="00581847" w14:paraId="7C7F887F" w14:textId="77777777" w:rsidTr="00B85A93">
        <w:tc>
          <w:tcPr>
            <w:tcW w:w="1441" w:type="dxa"/>
          </w:tcPr>
          <w:p w14:paraId="1E14B27C" w14:textId="6A942047" w:rsidR="00CB3045" w:rsidRPr="00581847" w:rsidRDefault="00CB3045" w:rsidP="005C763C">
            <w:pPr>
              <w:rPr>
                <w:sz w:val="16"/>
                <w:szCs w:val="16"/>
              </w:rPr>
            </w:pPr>
            <w:r w:rsidRPr="00581847">
              <w:rPr>
                <w:sz w:val="16"/>
                <w:szCs w:val="16"/>
              </w:rPr>
              <w:t>Alo</w:t>
            </w:r>
            <w:r w:rsidR="005C763C" w:rsidRPr="00581847">
              <w:rPr>
                <w:sz w:val="16"/>
                <w:szCs w:val="16"/>
              </w:rPr>
              <w:fldChar w:fldCharType="begin"/>
            </w:r>
            <w:r w:rsidR="005C763C" w:rsidRPr="00581847">
              <w:rPr>
                <w:sz w:val="16"/>
                <w:szCs w:val="16"/>
              </w:rPr>
              <w:instrText xml:space="preserve"> ADDIN EN.CITE &lt;EndNote&gt;&lt;Cite&gt;&lt;Author&gt;Alo&lt;/Author&gt;&lt;Year&gt;2014&lt;/Year&gt;&lt;RecNum&gt;89&lt;/RecNum&gt;&lt;DisplayText&gt;[86]&lt;/DisplayText&gt;&lt;record&gt;&lt;rec-number&gt;89&lt;/rec-number&gt;&lt;foreign-keys&gt;&lt;key app="EN" db-id="pvxsd52ec9tfp7esev6xtr2gtwravtt5rafd" timestamp="1547228766"&gt;89&lt;/key&gt;&lt;/foreign-keys&gt;&lt;ref-type name="Journal Article"&gt;17&lt;/ref-type&gt;&lt;contributors&gt;&lt;authors&gt;&lt;author&gt;Alo, A.&lt;/author&gt;&lt;author&gt;Gounder, S.&lt;/author&gt;&lt;author&gt;Graham, S. M.&lt;/author&gt;&lt;/authors&gt;&lt;/contributors&gt;&lt;auth-address&gt;National Tuberculosis Program, Ministry of Health, Suva, Fiji.&amp;#xD;Centre for International Child Health, University of Melbourne and Murdoch Children&amp;apos;s Research Institute, Royal Children&amp;apos;s Hospital, Melbourne, Victoria, Australia ; International Union Against Tuberculosis and Lung Disease, Paris, France.&lt;/auth-address&gt;&lt;titles&gt;&lt;title&gt;Clinical characteristics and treatment outcomes of tuberculosis cases hospitalised in the intensive phase in Fiji&lt;/title&gt;&lt;secondary-title&gt;Public Health Action&lt;/secondary-title&gt;&lt;/titles&gt;&lt;periodical&gt;&lt;full-title&gt;Public Health Action&lt;/full-title&gt;&lt;/periodical&gt;&lt;pages&gt;164-8&lt;/pages&gt;&lt;volume&gt;4&lt;/volume&gt;&lt;number&gt;3&lt;/number&gt;&lt;keywords&gt;&lt;keyword&gt;Fiji&lt;/keyword&gt;&lt;keyword&gt;comorbidities&lt;/keyword&gt;&lt;keyword&gt;diabetes&lt;/keyword&gt;&lt;keyword&gt;treatment outcomes&lt;/keyword&gt;&lt;keyword&gt;tuberculosis&lt;/keyword&gt;&lt;/keywords&gt;&lt;dates&gt;&lt;year&gt;2014&lt;/year&gt;&lt;pub-dates&gt;&lt;date&gt;Sep 21&lt;/date&gt;&lt;/pub-dates&gt;&lt;/dates&gt;&lt;isbn&gt;2220-8372 (Linking)&lt;/isbn&gt;&lt;accession-num&gt;26400804&lt;/accession-num&gt;&lt;urls&gt;&lt;related-urls&gt;&lt;url&gt;https://www.ncbi.nlm.nih.gov/pubmed/26400804&lt;/url&gt;&lt;/related-urls&gt;&lt;/urls&gt;&lt;custom2&gt;PMC4533810&lt;/custom2&gt;&lt;electronic-resource-num&gt;10.5588/pha.14.0022&lt;/electronic-resource-num&gt;&lt;/record&gt;&lt;/Cite&gt;&lt;/EndNote&gt;</w:instrText>
            </w:r>
            <w:r w:rsidR="005C763C" w:rsidRPr="00581847">
              <w:rPr>
                <w:sz w:val="16"/>
                <w:szCs w:val="16"/>
              </w:rPr>
              <w:fldChar w:fldCharType="separate"/>
            </w:r>
            <w:r w:rsidR="005C763C" w:rsidRPr="00581847">
              <w:rPr>
                <w:noProof/>
                <w:sz w:val="16"/>
                <w:szCs w:val="16"/>
              </w:rPr>
              <w:t>[86]</w:t>
            </w:r>
            <w:r w:rsidR="005C763C" w:rsidRPr="00581847">
              <w:rPr>
                <w:sz w:val="16"/>
                <w:szCs w:val="16"/>
              </w:rPr>
              <w:fldChar w:fldCharType="end"/>
            </w:r>
          </w:p>
        </w:tc>
        <w:tc>
          <w:tcPr>
            <w:tcW w:w="1113" w:type="dxa"/>
          </w:tcPr>
          <w:p w14:paraId="1B0FF406" w14:textId="77777777" w:rsidR="00CB3045" w:rsidRPr="00581847" w:rsidRDefault="00CB3045" w:rsidP="00CB3045">
            <w:pPr>
              <w:rPr>
                <w:sz w:val="16"/>
                <w:szCs w:val="16"/>
              </w:rPr>
            </w:pPr>
            <w:r w:rsidRPr="00581847">
              <w:rPr>
                <w:sz w:val="16"/>
                <w:szCs w:val="16"/>
              </w:rPr>
              <w:t>Retrospective Cohort</w:t>
            </w:r>
          </w:p>
        </w:tc>
        <w:tc>
          <w:tcPr>
            <w:tcW w:w="947" w:type="dxa"/>
          </w:tcPr>
          <w:p w14:paraId="4E114DC4" w14:textId="77777777" w:rsidR="00CB3045" w:rsidRPr="00581847" w:rsidRDefault="00CB3045" w:rsidP="00CB3045">
            <w:pPr>
              <w:rPr>
                <w:sz w:val="16"/>
                <w:szCs w:val="16"/>
              </w:rPr>
            </w:pPr>
            <w:r w:rsidRPr="00581847">
              <w:rPr>
                <w:sz w:val="16"/>
                <w:szCs w:val="16"/>
              </w:rPr>
              <w:t>Fiji</w:t>
            </w:r>
          </w:p>
          <w:p w14:paraId="08E12BE7" w14:textId="77777777" w:rsidR="00CB3045" w:rsidRPr="00581847" w:rsidRDefault="00CB3045" w:rsidP="00CB3045">
            <w:pPr>
              <w:rPr>
                <w:sz w:val="16"/>
                <w:szCs w:val="16"/>
              </w:rPr>
            </w:pPr>
            <w:r w:rsidRPr="00581847">
              <w:rPr>
                <w:sz w:val="16"/>
                <w:szCs w:val="16"/>
              </w:rPr>
              <w:t>2012</w:t>
            </w:r>
          </w:p>
        </w:tc>
        <w:tc>
          <w:tcPr>
            <w:tcW w:w="648" w:type="dxa"/>
          </w:tcPr>
          <w:p w14:paraId="415DEC46" w14:textId="77777777" w:rsidR="00CB3045" w:rsidRPr="00581847" w:rsidRDefault="00CB3045" w:rsidP="00CB3045">
            <w:pPr>
              <w:rPr>
                <w:sz w:val="16"/>
                <w:szCs w:val="16"/>
              </w:rPr>
            </w:pPr>
            <w:r w:rsidRPr="00581847">
              <w:rPr>
                <w:sz w:val="16"/>
                <w:szCs w:val="16"/>
              </w:rPr>
              <w:t>388</w:t>
            </w:r>
          </w:p>
        </w:tc>
        <w:tc>
          <w:tcPr>
            <w:tcW w:w="622" w:type="dxa"/>
          </w:tcPr>
          <w:p w14:paraId="4B3E0B7A" w14:textId="77777777" w:rsidR="00CB3045" w:rsidRPr="00581847" w:rsidRDefault="00CB3045" w:rsidP="00CB3045">
            <w:pPr>
              <w:rPr>
                <w:sz w:val="16"/>
                <w:szCs w:val="16"/>
              </w:rPr>
            </w:pPr>
            <w:r w:rsidRPr="00581847">
              <w:rPr>
                <w:sz w:val="16"/>
                <w:szCs w:val="16"/>
              </w:rPr>
              <w:t>53</w:t>
            </w:r>
          </w:p>
        </w:tc>
        <w:tc>
          <w:tcPr>
            <w:tcW w:w="680" w:type="dxa"/>
          </w:tcPr>
          <w:p w14:paraId="264B1D31" w14:textId="77777777" w:rsidR="00CB3045" w:rsidRPr="00581847" w:rsidRDefault="00CB3045" w:rsidP="00CB3045">
            <w:pPr>
              <w:rPr>
                <w:sz w:val="16"/>
                <w:szCs w:val="16"/>
              </w:rPr>
            </w:pPr>
            <w:r w:rsidRPr="00581847">
              <w:rPr>
                <w:sz w:val="16"/>
                <w:szCs w:val="16"/>
              </w:rPr>
              <w:t>57</w:t>
            </w:r>
          </w:p>
        </w:tc>
        <w:tc>
          <w:tcPr>
            <w:tcW w:w="1255" w:type="dxa"/>
          </w:tcPr>
          <w:p w14:paraId="2AAB9A6C" w14:textId="77777777" w:rsidR="00CB3045" w:rsidRPr="00581847" w:rsidRDefault="00CB3045" w:rsidP="00CB3045">
            <w:pPr>
              <w:rPr>
                <w:sz w:val="16"/>
                <w:szCs w:val="16"/>
              </w:rPr>
            </w:pPr>
            <w:r w:rsidRPr="00581847">
              <w:rPr>
                <w:sz w:val="16"/>
                <w:szCs w:val="16"/>
              </w:rPr>
              <w:t>36.1</w:t>
            </w:r>
            <w:bookmarkStart w:id="2" w:name="_Ref468634772"/>
            <w:r w:rsidRPr="00581847">
              <w:rPr>
                <w:rStyle w:val="FootnoteReference"/>
                <w:sz w:val="16"/>
                <w:szCs w:val="16"/>
              </w:rPr>
              <w:footnoteReference w:id="4"/>
            </w:r>
            <w:bookmarkEnd w:id="2"/>
          </w:p>
        </w:tc>
        <w:tc>
          <w:tcPr>
            <w:tcW w:w="571" w:type="dxa"/>
          </w:tcPr>
          <w:p w14:paraId="144FEEDD" w14:textId="77777777" w:rsidR="00CB3045" w:rsidRPr="00581847" w:rsidRDefault="00CB3045" w:rsidP="00CB3045">
            <w:pPr>
              <w:rPr>
                <w:sz w:val="16"/>
                <w:szCs w:val="16"/>
              </w:rPr>
            </w:pPr>
            <w:r w:rsidRPr="00581847">
              <w:rPr>
                <w:sz w:val="16"/>
                <w:szCs w:val="16"/>
              </w:rPr>
              <w:t>NR</w:t>
            </w:r>
          </w:p>
        </w:tc>
        <w:tc>
          <w:tcPr>
            <w:tcW w:w="1153" w:type="dxa"/>
          </w:tcPr>
          <w:p w14:paraId="598B4EA7" w14:textId="77777777" w:rsidR="00CB3045" w:rsidRPr="00581847" w:rsidRDefault="00CB3045" w:rsidP="00CB3045">
            <w:pPr>
              <w:rPr>
                <w:sz w:val="16"/>
                <w:szCs w:val="16"/>
              </w:rPr>
            </w:pPr>
            <w:r w:rsidRPr="00581847">
              <w:rPr>
                <w:sz w:val="16"/>
                <w:szCs w:val="16"/>
              </w:rPr>
              <w:t>86.9</w:t>
            </w:r>
          </w:p>
        </w:tc>
        <w:tc>
          <w:tcPr>
            <w:tcW w:w="1493" w:type="dxa"/>
            <w:gridSpan w:val="2"/>
          </w:tcPr>
          <w:p w14:paraId="5055499D" w14:textId="77777777" w:rsidR="00CB3045" w:rsidRPr="00581847" w:rsidRDefault="00CB3045" w:rsidP="00CB3045">
            <w:pPr>
              <w:rPr>
                <w:sz w:val="16"/>
                <w:szCs w:val="16"/>
              </w:rPr>
            </w:pPr>
            <w:r w:rsidRPr="00581847">
              <w:rPr>
                <w:sz w:val="16"/>
                <w:szCs w:val="16"/>
              </w:rPr>
              <w:t>Undifferentiated TB</w:t>
            </w:r>
          </w:p>
        </w:tc>
        <w:tc>
          <w:tcPr>
            <w:tcW w:w="1002" w:type="dxa"/>
          </w:tcPr>
          <w:p w14:paraId="72F5E9EB" w14:textId="77777777" w:rsidR="00CB3045" w:rsidRPr="00581847" w:rsidRDefault="00CB3045" w:rsidP="00CB3045">
            <w:pPr>
              <w:rPr>
                <w:sz w:val="16"/>
                <w:szCs w:val="16"/>
              </w:rPr>
            </w:pPr>
            <w:r w:rsidRPr="00581847">
              <w:rPr>
                <w:sz w:val="16"/>
                <w:szCs w:val="16"/>
              </w:rPr>
              <w:t>FBG</w:t>
            </w:r>
          </w:p>
        </w:tc>
        <w:tc>
          <w:tcPr>
            <w:tcW w:w="1545" w:type="dxa"/>
          </w:tcPr>
          <w:p w14:paraId="5F1BCD10" w14:textId="77777777" w:rsidR="00CB3045" w:rsidRPr="00581847" w:rsidRDefault="00CB3045" w:rsidP="00CB3045">
            <w:pPr>
              <w:rPr>
                <w:sz w:val="16"/>
                <w:szCs w:val="16"/>
              </w:rPr>
            </w:pPr>
            <w:r w:rsidRPr="00581847">
              <w:rPr>
                <w:sz w:val="16"/>
                <w:szCs w:val="16"/>
              </w:rPr>
              <w:t>NR</w:t>
            </w:r>
          </w:p>
        </w:tc>
        <w:tc>
          <w:tcPr>
            <w:tcW w:w="968" w:type="dxa"/>
          </w:tcPr>
          <w:p w14:paraId="4896BFD8" w14:textId="77777777" w:rsidR="00CB3045" w:rsidRPr="00581847" w:rsidRDefault="00CB3045" w:rsidP="00CB3045">
            <w:pPr>
              <w:rPr>
                <w:sz w:val="16"/>
                <w:szCs w:val="16"/>
              </w:rPr>
            </w:pPr>
            <w:r w:rsidRPr="00581847">
              <w:rPr>
                <w:sz w:val="16"/>
                <w:szCs w:val="16"/>
              </w:rPr>
              <w:t xml:space="preserve">Death/ failure </w:t>
            </w:r>
          </w:p>
        </w:tc>
        <w:tc>
          <w:tcPr>
            <w:tcW w:w="1673" w:type="dxa"/>
          </w:tcPr>
          <w:p w14:paraId="5A4AA3EC" w14:textId="77777777" w:rsidR="00CB3045" w:rsidRPr="00581847" w:rsidRDefault="00CB3045" w:rsidP="00CB3045">
            <w:pPr>
              <w:rPr>
                <w:sz w:val="16"/>
                <w:szCs w:val="16"/>
              </w:rPr>
            </w:pPr>
            <w:r w:rsidRPr="00581847">
              <w:rPr>
                <w:sz w:val="16"/>
                <w:szCs w:val="16"/>
              </w:rPr>
              <w:t>None</w:t>
            </w:r>
          </w:p>
        </w:tc>
      </w:tr>
      <w:tr w:rsidR="00CB3045" w:rsidRPr="00581847" w14:paraId="4A1436CD" w14:textId="77777777" w:rsidTr="00B85A93">
        <w:tc>
          <w:tcPr>
            <w:tcW w:w="1441" w:type="dxa"/>
          </w:tcPr>
          <w:p w14:paraId="43A46254" w14:textId="7887FFA7" w:rsidR="00CB3045" w:rsidRPr="00581847" w:rsidRDefault="00CB3045" w:rsidP="005C763C">
            <w:pPr>
              <w:rPr>
                <w:sz w:val="16"/>
                <w:szCs w:val="16"/>
              </w:rPr>
            </w:pPr>
            <w:r w:rsidRPr="00581847">
              <w:rPr>
                <w:sz w:val="16"/>
                <w:szCs w:val="16"/>
              </w:rPr>
              <w:lastRenderedPageBreak/>
              <w:t>Altet</w:t>
            </w:r>
            <w:r w:rsidR="005C763C" w:rsidRPr="00581847">
              <w:rPr>
                <w:sz w:val="16"/>
                <w:szCs w:val="16"/>
              </w:rPr>
              <w:fldChar w:fldCharType="begin">
                <w:fldData xml:space="preserve">PEVuZE5vdGU+PENpdGU+PEF1dGhvcj5BbHRldDwvQXV0aG9yPjxZZWFyPjIwMTU8L1llYXI+PFJl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BbHRldDwvQXV0aG9yPjxZZWFyPjIwMTU8L1llYXI+PFJl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87]</w:t>
            </w:r>
            <w:r w:rsidR="005C763C" w:rsidRPr="00581847">
              <w:rPr>
                <w:sz w:val="16"/>
                <w:szCs w:val="16"/>
              </w:rPr>
              <w:fldChar w:fldCharType="end"/>
            </w:r>
          </w:p>
        </w:tc>
        <w:tc>
          <w:tcPr>
            <w:tcW w:w="1113" w:type="dxa"/>
          </w:tcPr>
          <w:p w14:paraId="145D0377" w14:textId="77777777" w:rsidR="00CB3045" w:rsidRPr="00581847" w:rsidRDefault="00CB3045" w:rsidP="00CB3045">
            <w:pPr>
              <w:rPr>
                <w:sz w:val="16"/>
                <w:szCs w:val="16"/>
              </w:rPr>
            </w:pPr>
            <w:r w:rsidRPr="00581847">
              <w:rPr>
                <w:sz w:val="16"/>
                <w:szCs w:val="16"/>
              </w:rPr>
              <w:t>Retrospective Cohort</w:t>
            </w:r>
          </w:p>
        </w:tc>
        <w:tc>
          <w:tcPr>
            <w:tcW w:w="947" w:type="dxa"/>
          </w:tcPr>
          <w:p w14:paraId="4F5AA2A1" w14:textId="77777777" w:rsidR="00CB3045" w:rsidRPr="00581847" w:rsidRDefault="00CB3045" w:rsidP="00CB3045">
            <w:pPr>
              <w:rPr>
                <w:sz w:val="16"/>
                <w:szCs w:val="16"/>
              </w:rPr>
            </w:pPr>
            <w:r w:rsidRPr="00581847">
              <w:rPr>
                <w:sz w:val="16"/>
                <w:szCs w:val="16"/>
              </w:rPr>
              <w:t>NR</w:t>
            </w:r>
            <w:r w:rsidRPr="00581847">
              <w:rPr>
                <w:sz w:val="16"/>
                <w:szCs w:val="16"/>
              </w:rPr>
              <w:br/>
              <w:t>2014</w:t>
            </w:r>
          </w:p>
        </w:tc>
        <w:tc>
          <w:tcPr>
            <w:tcW w:w="648" w:type="dxa"/>
          </w:tcPr>
          <w:p w14:paraId="631DCF61" w14:textId="77777777" w:rsidR="00CB3045" w:rsidRPr="00581847" w:rsidRDefault="00CB3045" w:rsidP="00CB3045">
            <w:pPr>
              <w:rPr>
                <w:sz w:val="16"/>
                <w:szCs w:val="16"/>
              </w:rPr>
            </w:pPr>
            <w:r w:rsidRPr="00581847">
              <w:rPr>
                <w:sz w:val="16"/>
                <w:szCs w:val="16"/>
              </w:rPr>
              <w:t>1622</w:t>
            </w:r>
          </w:p>
        </w:tc>
        <w:tc>
          <w:tcPr>
            <w:tcW w:w="622" w:type="dxa"/>
          </w:tcPr>
          <w:p w14:paraId="09A9B4BA" w14:textId="77777777" w:rsidR="00CB3045" w:rsidRPr="00581847" w:rsidRDefault="00CB3045" w:rsidP="00CB3045">
            <w:pPr>
              <w:rPr>
                <w:sz w:val="16"/>
                <w:szCs w:val="16"/>
              </w:rPr>
            </w:pPr>
            <w:r w:rsidRPr="00581847">
              <w:rPr>
                <w:sz w:val="16"/>
                <w:szCs w:val="16"/>
              </w:rPr>
              <w:t>100</w:t>
            </w:r>
          </w:p>
        </w:tc>
        <w:tc>
          <w:tcPr>
            <w:tcW w:w="680" w:type="dxa"/>
          </w:tcPr>
          <w:p w14:paraId="4E86FA0B" w14:textId="77777777" w:rsidR="00CB3045" w:rsidRPr="00581847" w:rsidRDefault="00CB3045" w:rsidP="00CB3045">
            <w:pPr>
              <w:rPr>
                <w:sz w:val="16"/>
                <w:szCs w:val="16"/>
              </w:rPr>
            </w:pPr>
          </w:p>
        </w:tc>
        <w:tc>
          <w:tcPr>
            <w:tcW w:w="1255" w:type="dxa"/>
          </w:tcPr>
          <w:p w14:paraId="2B3353DC" w14:textId="77777777" w:rsidR="00CB3045" w:rsidRPr="00581847" w:rsidRDefault="00CB3045" w:rsidP="00CB3045">
            <w:pPr>
              <w:rPr>
                <w:sz w:val="16"/>
                <w:szCs w:val="16"/>
              </w:rPr>
            </w:pPr>
          </w:p>
        </w:tc>
        <w:tc>
          <w:tcPr>
            <w:tcW w:w="571" w:type="dxa"/>
          </w:tcPr>
          <w:p w14:paraId="6B24ECEB" w14:textId="77777777" w:rsidR="00CB3045" w:rsidRPr="00581847" w:rsidRDefault="00CB3045" w:rsidP="00CB3045">
            <w:pPr>
              <w:rPr>
                <w:sz w:val="16"/>
                <w:szCs w:val="16"/>
              </w:rPr>
            </w:pPr>
          </w:p>
        </w:tc>
        <w:tc>
          <w:tcPr>
            <w:tcW w:w="1153" w:type="dxa"/>
          </w:tcPr>
          <w:p w14:paraId="02A1F6F3" w14:textId="77777777" w:rsidR="00CB3045" w:rsidRPr="00581847" w:rsidRDefault="00CB3045" w:rsidP="00CB3045">
            <w:pPr>
              <w:rPr>
                <w:sz w:val="16"/>
                <w:szCs w:val="16"/>
              </w:rPr>
            </w:pPr>
            <w:r w:rsidRPr="00581847">
              <w:rPr>
                <w:sz w:val="16"/>
                <w:szCs w:val="16"/>
              </w:rPr>
              <w:t>NR</w:t>
            </w:r>
          </w:p>
        </w:tc>
        <w:tc>
          <w:tcPr>
            <w:tcW w:w="1493" w:type="dxa"/>
            <w:gridSpan w:val="2"/>
          </w:tcPr>
          <w:p w14:paraId="1A8B7A42" w14:textId="77777777" w:rsidR="00CB3045" w:rsidRPr="00581847" w:rsidRDefault="00CB3045" w:rsidP="00CB3045">
            <w:pPr>
              <w:rPr>
                <w:sz w:val="16"/>
                <w:szCs w:val="16"/>
              </w:rPr>
            </w:pPr>
          </w:p>
        </w:tc>
        <w:tc>
          <w:tcPr>
            <w:tcW w:w="1002" w:type="dxa"/>
          </w:tcPr>
          <w:p w14:paraId="73DDEF5F" w14:textId="77777777" w:rsidR="00CB3045" w:rsidRPr="00581847" w:rsidRDefault="00CB3045" w:rsidP="00CB3045">
            <w:pPr>
              <w:rPr>
                <w:sz w:val="16"/>
                <w:szCs w:val="16"/>
              </w:rPr>
            </w:pPr>
            <w:r w:rsidRPr="00581847">
              <w:rPr>
                <w:sz w:val="16"/>
                <w:szCs w:val="16"/>
              </w:rPr>
              <w:t>Not stated</w:t>
            </w:r>
          </w:p>
        </w:tc>
        <w:tc>
          <w:tcPr>
            <w:tcW w:w="1545" w:type="dxa"/>
          </w:tcPr>
          <w:p w14:paraId="2435059A" w14:textId="77777777" w:rsidR="00CB3045" w:rsidRPr="00581847" w:rsidRDefault="00CB3045" w:rsidP="00CB3045">
            <w:pPr>
              <w:rPr>
                <w:sz w:val="16"/>
                <w:szCs w:val="16"/>
              </w:rPr>
            </w:pPr>
            <w:r w:rsidRPr="00581847">
              <w:rPr>
                <w:sz w:val="16"/>
                <w:szCs w:val="16"/>
              </w:rPr>
              <w:t>NR</w:t>
            </w:r>
          </w:p>
        </w:tc>
        <w:tc>
          <w:tcPr>
            <w:tcW w:w="968" w:type="dxa"/>
          </w:tcPr>
          <w:p w14:paraId="2124A29D" w14:textId="77777777" w:rsidR="00CB3045" w:rsidRPr="00581847" w:rsidRDefault="00CB3045" w:rsidP="00CB3045">
            <w:pPr>
              <w:rPr>
                <w:sz w:val="16"/>
                <w:szCs w:val="16"/>
              </w:rPr>
            </w:pPr>
            <w:r w:rsidRPr="00581847">
              <w:rPr>
                <w:sz w:val="16"/>
                <w:szCs w:val="16"/>
              </w:rPr>
              <w:t>Culture conversion</w:t>
            </w:r>
          </w:p>
        </w:tc>
        <w:tc>
          <w:tcPr>
            <w:tcW w:w="1673" w:type="dxa"/>
          </w:tcPr>
          <w:p w14:paraId="157F2752" w14:textId="77777777" w:rsidR="00CB3045" w:rsidRPr="00581847" w:rsidRDefault="00CB3045" w:rsidP="00CB3045">
            <w:pPr>
              <w:rPr>
                <w:sz w:val="16"/>
                <w:szCs w:val="16"/>
              </w:rPr>
            </w:pPr>
            <w:r w:rsidRPr="00581847">
              <w:rPr>
                <w:sz w:val="16"/>
                <w:szCs w:val="16"/>
              </w:rPr>
              <w:t>None</w:t>
            </w:r>
          </w:p>
        </w:tc>
      </w:tr>
      <w:tr w:rsidR="00CB3045" w:rsidRPr="00581847" w14:paraId="38670FE3" w14:textId="77777777" w:rsidTr="00B85A93">
        <w:tc>
          <w:tcPr>
            <w:tcW w:w="1441" w:type="dxa"/>
          </w:tcPr>
          <w:p w14:paraId="0487314A" w14:textId="77777777" w:rsidR="00CB3045" w:rsidRPr="00581847" w:rsidRDefault="00CB3045" w:rsidP="00CB3045">
            <w:pPr>
              <w:rPr>
                <w:sz w:val="16"/>
                <w:szCs w:val="16"/>
              </w:rPr>
            </w:pPr>
          </w:p>
        </w:tc>
        <w:tc>
          <w:tcPr>
            <w:tcW w:w="1113" w:type="dxa"/>
          </w:tcPr>
          <w:p w14:paraId="517A9D0D" w14:textId="77777777" w:rsidR="00CB3045" w:rsidRPr="00581847" w:rsidRDefault="00CB3045" w:rsidP="00CB3045">
            <w:pPr>
              <w:rPr>
                <w:sz w:val="16"/>
                <w:szCs w:val="16"/>
              </w:rPr>
            </w:pPr>
          </w:p>
        </w:tc>
        <w:tc>
          <w:tcPr>
            <w:tcW w:w="947" w:type="dxa"/>
          </w:tcPr>
          <w:p w14:paraId="67E7EC43" w14:textId="77777777" w:rsidR="00CB3045" w:rsidRPr="00581847" w:rsidRDefault="00CB3045" w:rsidP="00CB3045">
            <w:pPr>
              <w:rPr>
                <w:sz w:val="16"/>
                <w:szCs w:val="16"/>
              </w:rPr>
            </w:pPr>
          </w:p>
        </w:tc>
        <w:tc>
          <w:tcPr>
            <w:tcW w:w="648" w:type="dxa"/>
          </w:tcPr>
          <w:p w14:paraId="475FBFCC" w14:textId="77777777" w:rsidR="00CB3045" w:rsidRPr="00581847" w:rsidRDefault="00CB3045" w:rsidP="00CB3045">
            <w:pPr>
              <w:rPr>
                <w:sz w:val="16"/>
                <w:szCs w:val="16"/>
              </w:rPr>
            </w:pPr>
          </w:p>
        </w:tc>
        <w:tc>
          <w:tcPr>
            <w:tcW w:w="622" w:type="dxa"/>
          </w:tcPr>
          <w:p w14:paraId="3F4DDFCF" w14:textId="77777777" w:rsidR="00CB3045" w:rsidRPr="00581847" w:rsidRDefault="00CB3045" w:rsidP="00CB3045">
            <w:pPr>
              <w:rPr>
                <w:sz w:val="16"/>
                <w:szCs w:val="16"/>
              </w:rPr>
            </w:pPr>
          </w:p>
        </w:tc>
        <w:tc>
          <w:tcPr>
            <w:tcW w:w="680" w:type="dxa"/>
          </w:tcPr>
          <w:p w14:paraId="298FD4DA" w14:textId="77777777" w:rsidR="00CB3045" w:rsidRPr="00581847" w:rsidRDefault="00CB3045" w:rsidP="00CB3045">
            <w:pPr>
              <w:rPr>
                <w:sz w:val="16"/>
                <w:szCs w:val="16"/>
              </w:rPr>
            </w:pPr>
          </w:p>
        </w:tc>
        <w:tc>
          <w:tcPr>
            <w:tcW w:w="1255" w:type="dxa"/>
          </w:tcPr>
          <w:p w14:paraId="0DE58212" w14:textId="77777777" w:rsidR="00CB3045" w:rsidRPr="00581847" w:rsidRDefault="00CB3045" w:rsidP="00CB3045">
            <w:pPr>
              <w:rPr>
                <w:sz w:val="16"/>
                <w:szCs w:val="16"/>
              </w:rPr>
            </w:pPr>
          </w:p>
        </w:tc>
        <w:tc>
          <w:tcPr>
            <w:tcW w:w="571" w:type="dxa"/>
          </w:tcPr>
          <w:p w14:paraId="38BB9BF8" w14:textId="77777777" w:rsidR="00CB3045" w:rsidRPr="00581847" w:rsidRDefault="00CB3045" w:rsidP="00CB3045">
            <w:pPr>
              <w:rPr>
                <w:sz w:val="16"/>
                <w:szCs w:val="16"/>
              </w:rPr>
            </w:pPr>
          </w:p>
        </w:tc>
        <w:tc>
          <w:tcPr>
            <w:tcW w:w="1153" w:type="dxa"/>
          </w:tcPr>
          <w:p w14:paraId="105B521D" w14:textId="77777777" w:rsidR="00CB3045" w:rsidRPr="00581847" w:rsidRDefault="00CB3045" w:rsidP="00CB3045">
            <w:pPr>
              <w:rPr>
                <w:sz w:val="16"/>
                <w:szCs w:val="16"/>
              </w:rPr>
            </w:pPr>
          </w:p>
        </w:tc>
        <w:tc>
          <w:tcPr>
            <w:tcW w:w="1493" w:type="dxa"/>
            <w:gridSpan w:val="2"/>
          </w:tcPr>
          <w:p w14:paraId="1A69CDEC" w14:textId="77777777" w:rsidR="00CB3045" w:rsidRPr="00581847" w:rsidRDefault="00CB3045" w:rsidP="00CB3045">
            <w:pPr>
              <w:rPr>
                <w:sz w:val="16"/>
                <w:szCs w:val="16"/>
              </w:rPr>
            </w:pPr>
          </w:p>
        </w:tc>
        <w:tc>
          <w:tcPr>
            <w:tcW w:w="1002" w:type="dxa"/>
          </w:tcPr>
          <w:p w14:paraId="680D90BA" w14:textId="77777777" w:rsidR="00CB3045" w:rsidRPr="00581847" w:rsidRDefault="00CB3045" w:rsidP="00CB3045">
            <w:pPr>
              <w:rPr>
                <w:sz w:val="16"/>
                <w:szCs w:val="16"/>
              </w:rPr>
            </w:pPr>
          </w:p>
        </w:tc>
        <w:tc>
          <w:tcPr>
            <w:tcW w:w="1545" w:type="dxa"/>
          </w:tcPr>
          <w:p w14:paraId="6B762009" w14:textId="77777777" w:rsidR="00CB3045" w:rsidRPr="00581847" w:rsidRDefault="00CB3045" w:rsidP="00CB3045">
            <w:pPr>
              <w:rPr>
                <w:sz w:val="16"/>
                <w:szCs w:val="16"/>
              </w:rPr>
            </w:pPr>
          </w:p>
        </w:tc>
        <w:tc>
          <w:tcPr>
            <w:tcW w:w="968" w:type="dxa"/>
          </w:tcPr>
          <w:p w14:paraId="2DB7EBC3" w14:textId="77777777" w:rsidR="00CB3045" w:rsidRPr="00581847" w:rsidRDefault="00CB3045" w:rsidP="00CB3045">
            <w:pPr>
              <w:rPr>
                <w:sz w:val="16"/>
                <w:szCs w:val="16"/>
              </w:rPr>
            </w:pPr>
          </w:p>
        </w:tc>
        <w:tc>
          <w:tcPr>
            <w:tcW w:w="1673" w:type="dxa"/>
          </w:tcPr>
          <w:p w14:paraId="03DC604D" w14:textId="77777777" w:rsidR="00CB3045" w:rsidRPr="00581847" w:rsidRDefault="00CB3045" w:rsidP="00CB3045">
            <w:pPr>
              <w:rPr>
                <w:sz w:val="16"/>
                <w:szCs w:val="16"/>
              </w:rPr>
            </w:pPr>
          </w:p>
        </w:tc>
      </w:tr>
      <w:tr w:rsidR="00CB3045" w:rsidRPr="00581847" w14:paraId="5B19F5E3" w14:textId="77777777" w:rsidTr="00B85A93">
        <w:tc>
          <w:tcPr>
            <w:tcW w:w="1441" w:type="dxa"/>
          </w:tcPr>
          <w:p w14:paraId="64D94DDB" w14:textId="47460D42" w:rsidR="00CB3045" w:rsidRPr="00581847" w:rsidRDefault="00CB3045" w:rsidP="005C763C">
            <w:pPr>
              <w:rPr>
                <w:sz w:val="16"/>
                <w:szCs w:val="16"/>
              </w:rPr>
            </w:pPr>
            <w:r w:rsidRPr="00581847">
              <w:rPr>
                <w:sz w:val="16"/>
                <w:szCs w:val="16"/>
              </w:rPr>
              <w:t>Ambrosetti</w:t>
            </w:r>
            <w:r w:rsidR="005C763C" w:rsidRPr="00581847">
              <w:rPr>
                <w:sz w:val="16"/>
                <w:szCs w:val="16"/>
              </w:rPr>
              <w:fldChar w:fldCharType="begin">
                <w:fldData xml:space="preserve">PEVuZE5vdGU+PENpdGU+PEF1dGhvcj5BbWJyb3NldHRpPC9BdXRob3I+PFllYXI+MTk5OTwvWWVh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BbWJyb3NldHRpPC9BdXRob3I+PFllYXI+MTk5OTwvWWVh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88]</w:t>
            </w:r>
            <w:r w:rsidR="005C763C" w:rsidRPr="00581847">
              <w:rPr>
                <w:sz w:val="16"/>
                <w:szCs w:val="16"/>
              </w:rPr>
              <w:fldChar w:fldCharType="end"/>
            </w:r>
          </w:p>
        </w:tc>
        <w:tc>
          <w:tcPr>
            <w:tcW w:w="1113" w:type="dxa"/>
          </w:tcPr>
          <w:p w14:paraId="7F8CB4F4" w14:textId="77777777" w:rsidR="00CB3045" w:rsidRPr="00581847" w:rsidRDefault="00CB3045" w:rsidP="00CB3045">
            <w:pPr>
              <w:rPr>
                <w:sz w:val="16"/>
                <w:szCs w:val="16"/>
              </w:rPr>
            </w:pPr>
            <w:r w:rsidRPr="00581847">
              <w:rPr>
                <w:sz w:val="16"/>
                <w:szCs w:val="16"/>
              </w:rPr>
              <w:t>Prospective Cohort</w:t>
            </w:r>
          </w:p>
        </w:tc>
        <w:tc>
          <w:tcPr>
            <w:tcW w:w="947" w:type="dxa"/>
          </w:tcPr>
          <w:p w14:paraId="5406F225" w14:textId="77777777" w:rsidR="00CB3045" w:rsidRPr="00581847" w:rsidRDefault="00CB3045" w:rsidP="00CB3045">
            <w:pPr>
              <w:rPr>
                <w:sz w:val="16"/>
                <w:szCs w:val="16"/>
              </w:rPr>
            </w:pPr>
            <w:r w:rsidRPr="00581847">
              <w:rPr>
                <w:sz w:val="16"/>
                <w:szCs w:val="16"/>
              </w:rPr>
              <w:t>Italy</w:t>
            </w:r>
          </w:p>
          <w:p w14:paraId="298458DF" w14:textId="77777777" w:rsidR="00CB3045" w:rsidRPr="00581847" w:rsidRDefault="00CB3045" w:rsidP="00CB3045">
            <w:pPr>
              <w:rPr>
                <w:sz w:val="16"/>
                <w:szCs w:val="16"/>
              </w:rPr>
            </w:pPr>
            <w:r w:rsidRPr="00581847">
              <w:rPr>
                <w:sz w:val="16"/>
                <w:szCs w:val="16"/>
              </w:rPr>
              <w:t>1995</w:t>
            </w:r>
          </w:p>
        </w:tc>
        <w:tc>
          <w:tcPr>
            <w:tcW w:w="648" w:type="dxa"/>
          </w:tcPr>
          <w:p w14:paraId="55523E46" w14:textId="77777777" w:rsidR="00CB3045" w:rsidRPr="00581847" w:rsidRDefault="00CB3045" w:rsidP="00CB3045">
            <w:pPr>
              <w:rPr>
                <w:sz w:val="16"/>
                <w:szCs w:val="16"/>
              </w:rPr>
            </w:pPr>
            <w:r w:rsidRPr="00581847">
              <w:rPr>
                <w:sz w:val="16"/>
                <w:szCs w:val="16"/>
              </w:rPr>
              <w:t>769</w:t>
            </w:r>
          </w:p>
        </w:tc>
        <w:tc>
          <w:tcPr>
            <w:tcW w:w="622" w:type="dxa"/>
          </w:tcPr>
          <w:p w14:paraId="4F2BE669" w14:textId="77777777" w:rsidR="00CB3045" w:rsidRPr="00581847" w:rsidRDefault="00CB3045" w:rsidP="00CB3045">
            <w:pPr>
              <w:rPr>
                <w:sz w:val="16"/>
                <w:szCs w:val="16"/>
              </w:rPr>
            </w:pPr>
            <w:r w:rsidRPr="00581847">
              <w:rPr>
                <w:sz w:val="16"/>
                <w:szCs w:val="16"/>
              </w:rPr>
              <w:t>32</w:t>
            </w:r>
          </w:p>
        </w:tc>
        <w:tc>
          <w:tcPr>
            <w:tcW w:w="680" w:type="dxa"/>
          </w:tcPr>
          <w:p w14:paraId="623321F5" w14:textId="77777777" w:rsidR="00CB3045" w:rsidRPr="00581847" w:rsidRDefault="00CB3045" w:rsidP="00CB3045">
            <w:pPr>
              <w:rPr>
                <w:sz w:val="16"/>
                <w:szCs w:val="16"/>
              </w:rPr>
            </w:pPr>
            <w:r w:rsidRPr="00581847">
              <w:rPr>
                <w:sz w:val="16"/>
                <w:szCs w:val="16"/>
              </w:rPr>
              <w:t>59.2</w:t>
            </w:r>
          </w:p>
        </w:tc>
        <w:tc>
          <w:tcPr>
            <w:tcW w:w="1255" w:type="dxa"/>
          </w:tcPr>
          <w:p w14:paraId="5EAAAFB5" w14:textId="77777777" w:rsidR="00CB3045" w:rsidRPr="00581847" w:rsidRDefault="00CB3045" w:rsidP="00CB3045">
            <w:pPr>
              <w:rPr>
                <w:sz w:val="16"/>
                <w:szCs w:val="16"/>
              </w:rPr>
            </w:pPr>
            <w:r w:rsidRPr="00581847">
              <w:rPr>
                <w:sz w:val="16"/>
                <w:szCs w:val="16"/>
              </w:rPr>
              <w:t>NR</w:t>
            </w:r>
          </w:p>
        </w:tc>
        <w:tc>
          <w:tcPr>
            <w:tcW w:w="571" w:type="dxa"/>
          </w:tcPr>
          <w:p w14:paraId="5523AEAF" w14:textId="77777777" w:rsidR="00CB3045" w:rsidRPr="00581847" w:rsidRDefault="00CB3045" w:rsidP="00CB3045">
            <w:pPr>
              <w:rPr>
                <w:sz w:val="16"/>
                <w:szCs w:val="16"/>
              </w:rPr>
            </w:pPr>
            <w:r w:rsidRPr="00581847">
              <w:rPr>
                <w:sz w:val="16"/>
                <w:szCs w:val="16"/>
              </w:rPr>
              <w:t>82</w:t>
            </w:r>
          </w:p>
        </w:tc>
        <w:tc>
          <w:tcPr>
            <w:tcW w:w="1153" w:type="dxa"/>
          </w:tcPr>
          <w:p w14:paraId="54F15A0C" w14:textId="77777777" w:rsidR="00CB3045" w:rsidRPr="00581847" w:rsidRDefault="00CB3045" w:rsidP="00CB3045">
            <w:pPr>
              <w:rPr>
                <w:sz w:val="16"/>
                <w:szCs w:val="16"/>
              </w:rPr>
            </w:pPr>
            <w:r w:rsidRPr="00581847">
              <w:rPr>
                <w:sz w:val="16"/>
                <w:szCs w:val="16"/>
              </w:rPr>
              <w:t>85.7</w:t>
            </w:r>
          </w:p>
        </w:tc>
        <w:tc>
          <w:tcPr>
            <w:tcW w:w="1493" w:type="dxa"/>
            <w:gridSpan w:val="2"/>
          </w:tcPr>
          <w:p w14:paraId="4A185C78" w14:textId="77777777" w:rsidR="00CB3045" w:rsidRPr="00581847" w:rsidRDefault="00CB3045" w:rsidP="00CB3045">
            <w:pPr>
              <w:rPr>
                <w:sz w:val="16"/>
                <w:szCs w:val="16"/>
              </w:rPr>
            </w:pPr>
            <w:r w:rsidRPr="00581847">
              <w:rPr>
                <w:sz w:val="16"/>
                <w:szCs w:val="16"/>
              </w:rPr>
              <w:t>Undifferentiated TB</w:t>
            </w:r>
          </w:p>
        </w:tc>
        <w:tc>
          <w:tcPr>
            <w:tcW w:w="1002" w:type="dxa"/>
          </w:tcPr>
          <w:p w14:paraId="23A046D4" w14:textId="77777777" w:rsidR="00CB3045" w:rsidRPr="00581847" w:rsidRDefault="00CB3045" w:rsidP="00CB3045">
            <w:pPr>
              <w:rPr>
                <w:sz w:val="16"/>
                <w:szCs w:val="16"/>
              </w:rPr>
            </w:pPr>
            <w:r w:rsidRPr="00581847">
              <w:rPr>
                <w:sz w:val="16"/>
                <w:szCs w:val="16"/>
              </w:rPr>
              <w:t>Medical records/ self-report</w:t>
            </w:r>
          </w:p>
        </w:tc>
        <w:tc>
          <w:tcPr>
            <w:tcW w:w="1545" w:type="dxa"/>
          </w:tcPr>
          <w:p w14:paraId="56CA07AF" w14:textId="77777777" w:rsidR="00CB3045" w:rsidRPr="00581847" w:rsidRDefault="00CB3045" w:rsidP="00CB3045">
            <w:pPr>
              <w:rPr>
                <w:sz w:val="16"/>
                <w:szCs w:val="16"/>
              </w:rPr>
            </w:pPr>
            <w:r w:rsidRPr="00581847">
              <w:rPr>
                <w:sz w:val="16"/>
                <w:szCs w:val="16"/>
              </w:rPr>
              <w:t>NR</w:t>
            </w:r>
          </w:p>
        </w:tc>
        <w:tc>
          <w:tcPr>
            <w:tcW w:w="968" w:type="dxa"/>
          </w:tcPr>
          <w:p w14:paraId="1F95A828" w14:textId="77777777" w:rsidR="00CB3045" w:rsidRPr="00581847" w:rsidRDefault="00CB3045" w:rsidP="00CB3045">
            <w:pPr>
              <w:rPr>
                <w:sz w:val="16"/>
                <w:szCs w:val="16"/>
              </w:rPr>
            </w:pPr>
            <w:r w:rsidRPr="00581847">
              <w:rPr>
                <w:sz w:val="16"/>
                <w:szCs w:val="16"/>
              </w:rPr>
              <w:t xml:space="preserve">Death/ failure </w:t>
            </w:r>
          </w:p>
        </w:tc>
        <w:tc>
          <w:tcPr>
            <w:tcW w:w="1673" w:type="dxa"/>
          </w:tcPr>
          <w:p w14:paraId="4B60C95E" w14:textId="77777777" w:rsidR="00CB3045" w:rsidRPr="00581847" w:rsidRDefault="00CB3045" w:rsidP="00CB3045">
            <w:pPr>
              <w:rPr>
                <w:sz w:val="16"/>
                <w:szCs w:val="16"/>
              </w:rPr>
            </w:pPr>
            <w:r w:rsidRPr="00581847">
              <w:rPr>
                <w:sz w:val="16"/>
                <w:szCs w:val="16"/>
              </w:rPr>
              <w:t>None</w:t>
            </w:r>
          </w:p>
        </w:tc>
      </w:tr>
      <w:tr w:rsidR="00CB3045" w:rsidRPr="00581847" w14:paraId="3AF51167" w14:textId="77777777" w:rsidTr="00B85A93">
        <w:tc>
          <w:tcPr>
            <w:tcW w:w="1441" w:type="dxa"/>
          </w:tcPr>
          <w:p w14:paraId="0DFADE09" w14:textId="32F15164" w:rsidR="00CB3045" w:rsidRPr="00581847" w:rsidRDefault="00CB3045" w:rsidP="005C763C">
            <w:pPr>
              <w:rPr>
                <w:sz w:val="16"/>
                <w:szCs w:val="16"/>
              </w:rPr>
            </w:pPr>
            <w:r w:rsidRPr="00581847">
              <w:rPr>
                <w:sz w:val="16"/>
                <w:szCs w:val="16"/>
              </w:rPr>
              <w:t>Ambrosetti</w:t>
            </w:r>
            <w:r w:rsidR="005C763C" w:rsidRPr="00581847">
              <w:rPr>
                <w:sz w:val="16"/>
                <w:szCs w:val="16"/>
              </w:rPr>
              <w:fldChar w:fldCharType="begin">
                <w:fldData xml:space="preserve">PEVuZE5vdGU+PENpdGU+PEF1dGhvcj5BbWJyb3NldHRpPC9BdXRob3I+PFllYXI+MTk5OTwvWWVh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BbWJyb3NldHRpPC9BdXRob3I+PFllYXI+MTk5OTwvWWVh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89]</w:t>
            </w:r>
            <w:r w:rsidR="005C763C" w:rsidRPr="00581847">
              <w:rPr>
                <w:sz w:val="16"/>
                <w:szCs w:val="16"/>
              </w:rPr>
              <w:fldChar w:fldCharType="end"/>
            </w:r>
          </w:p>
        </w:tc>
        <w:tc>
          <w:tcPr>
            <w:tcW w:w="1113" w:type="dxa"/>
          </w:tcPr>
          <w:p w14:paraId="6C24A734" w14:textId="77777777" w:rsidR="00CB3045" w:rsidRPr="00581847" w:rsidRDefault="00CB3045" w:rsidP="00CB3045">
            <w:pPr>
              <w:rPr>
                <w:sz w:val="16"/>
                <w:szCs w:val="16"/>
              </w:rPr>
            </w:pPr>
            <w:r w:rsidRPr="00581847">
              <w:rPr>
                <w:sz w:val="16"/>
                <w:szCs w:val="16"/>
              </w:rPr>
              <w:t>Prospective Cohort</w:t>
            </w:r>
          </w:p>
        </w:tc>
        <w:tc>
          <w:tcPr>
            <w:tcW w:w="947" w:type="dxa"/>
          </w:tcPr>
          <w:p w14:paraId="552F6EF9" w14:textId="77777777" w:rsidR="00CB3045" w:rsidRPr="00581847" w:rsidRDefault="00CB3045" w:rsidP="00CB3045">
            <w:pPr>
              <w:rPr>
                <w:sz w:val="16"/>
                <w:szCs w:val="16"/>
              </w:rPr>
            </w:pPr>
            <w:r w:rsidRPr="00581847">
              <w:rPr>
                <w:sz w:val="16"/>
                <w:szCs w:val="16"/>
              </w:rPr>
              <w:t>Italy</w:t>
            </w:r>
          </w:p>
          <w:p w14:paraId="17C134AE" w14:textId="77777777" w:rsidR="00CB3045" w:rsidRPr="00581847" w:rsidRDefault="00CB3045" w:rsidP="00CB3045">
            <w:pPr>
              <w:rPr>
                <w:sz w:val="16"/>
                <w:szCs w:val="16"/>
              </w:rPr>
            </w:pPr>
            <w:r w:rsidRPr="00581847">
              <w:rPr>
                <w:sz w:val="16"/>
                <w:szCs w:val="16"/>
              </w:rPr>
              <w:t>1996</w:t>
            </w:r>
          </w:p>
        </w:tc>
        <w:tc>
          <w:tcPr>
            <w:tcW w:w="648" w:type="dxa"/>
          </w:tcPr>
          <w:p w14:paraId="6A0EB21A" w14:textId="77777777" w:rsidR="00CB3045" w:rsidRPr="00581847" w:rsidRDefault="00CB3045" w:rsidP="00CB3045">
            <w:pPr>
              <w:rPr>
                <w:sz w:val="16"/>
                <w:szCs w:val="16"/>
              </w:rPr>
            </w:pPr>
            <w:r w:rsidRPr="00581847">
              <w:rPr>
                <w:sz w:val="16"/>
                <w:szCs w:val="16"/>
              </w:rPr>
              <w:t>823</w:t>
            </w:r>
          </w:p>
        </w:tc>
        <w:tc>
          <w:tcPr>
            <w:tcW w:w="622" w:type="dxa"/>
          </w:tcPr>
          <w:p w14:paraId="50D386CE" w14:textId="77777777" w:rsidR="00CB3045" w:rsidRPr="00581847" w:rsidRDefault="00CB3045" w:rsidP="00CB3045">
            <w:pPr>
              <w:rPr>
                <w:sz w:val="16"/>
                <w:szCs w:val="16"/>
              </w:rPr>
            </w:pPr>
            <w:r w:rsidRPr="00581847">
              <w:rPr>
                <w:sz w:val="16"/>
                <w:szCs w:val="16"/>
              </w:rPr>
              <w:t>50</w:t>
            </w:r>
          </w:p>
        </w:tc>
        <w:tc>
          <w:tcPr>
            <w:tcW w:w="680" w:type="dxa"/>
          </w:tcPr>
          <w:p w14:paraId="5DE7743C" w14:textId="77777777" w:rsidR="00CB3045" w:rsidRPr="00581847" w:rsidRDefault="00CB3045" w:rsidP="00CB3045">
            <w:pPr>
              <w:rPr>
                <w:sz w:val="16"/>
                <w:szCs w:val="16"/>
              </w:rPr>
            </w:pPr>
            <w:r w:rsidRPr="00581847">
              <w:rPr>
                <w:sz w:val="16"/>
                <w:szCs w:val="16"/>
              </w:rPr>
              <w:t>56</w:t>
            </w:r>
          </w:p>
        </w:tc>
        <w:tc>
          <w:tcPr>
            <w:tcW w:w="1255" w:type="dxa"/>
          </w:tcPr>
          <w:p w14:paraId="1363151D" w14:textId="77777777" w:rsidR="00CB3045" w:rsidRPr="00581847" w:rsidRDefault="00CB3045" w:rsidP="00CB3045">
            <w:pPr>
              <w:rPr>
                <w:sz w:val="16"/>
                <w:szCs w:val="16"/>
              </w:rPr>
            </w:pPr>
            <w:r w:rsidRPr="00581847">
              <w:rPr>
                <w:sz w:val="16"/>
                <w:szCs w:val="16"/>
              </w:rPr>
              <w:t>NR</w:t>
            </w:r>
          </w:p>
        </w:tc>
        <w:tc>
          <w:tcPr>
            <w:tcW w:w="571" w:type="dxa"/>
          </w:tcPr>
          <w:p w14:paraId="5B2DC1EA" w14:textId="77777777" w:rsidR="00CB3045" w:rsidRPr="00581847" w:rsidRDefault="00CB3045" w:rsidP="00CB3045">
            <w:pPr>
              <w:rPr>
                <w:sz w:val="16"/>
                <w:szCs w:val="16"/>
              </w:rPr>
            </w:pPr>
            <w:r w:rsidRPr="00581847">
              <w:rPr>
                <w:sz w:val="16"/>
                <w:szCs w:val="16"/>
              </w:rPr>
              <w:t>84</w:t>
            </w:r>
          </w:p>
        </w:tc>
        <w:tc>
          <w:tcPr>
            <w:tcW w:w="1153" w:type="dxa"/>
          </w:tcPr>
          <w:p w14:paraId="057519AF" w14:textId="77777777" w:rsidR="00CB3045" w:rsidRPr="00581847" w:rsidRDefault="00CB3045" w:rsidP="00CB3045">
            <w:pPr>
              <w:rPr>
                <w:sz w:val="16"/>
                <w:szCs w:val="16"/>
              </w:rPr>
            </w:pPr>
            <w:r w:rsidRPr="00581847">
              <w:rPr>
                <w:sz w:val="16"/>
                <w:szCs w:val="16"/>
              </w:rPr>
              <w:t>85.3</w:t>
            </w:r>
          </w:p>
        </w:tc>
        <w:tc>
          <w:tcPr>
            <w:tcW w:w="1493" w:type="dxa"/>
            <w:gridSpan w:val="2"/>
          </w:tcPr>
          <w:p w14:paraId="786702B9" w14:textId="77777777" w:rsidR="00CB3045" w:rsidRPr="00581847" w:rsidRDefault="00CB3045" w:rsidP="00CB3045">
            <w:pPr>
              <w:rPr>
                <w:sz w:val="16"/>
                <w:szCs w:val="16"/>
              </w:rPr>
            </w:pPr>
            <w:r w:rsidRPr="00581847">
              <w:rPr>
                <w:sz w:val="16"/>
                <w:szCs w:val="16"/>
              </w:rPr>
              <w:t>Undifferentiated TB</w:t>
            </w:r>
          </w:p>
        </w:tc>
        <w:tc>
          <w:tcPr>
            <w:tcW w:w="1002" w:type="dxa"/>
          </w:tcPr>
          <w:p w14:paraId="22E05D3C" w14:textId="77777777" w:rsidR="00CB3045" w:rsidRPr="00581847" w:rsidRDefault="00CB3045" w:rsidP="00CB3045">
            <w:pPr>
              <w:rPr>
                <w:sz w:val="16"/>
                <w:szCs w:val="16"/>
              </w:rPr>
            </w:pPr>
            <w:r w:rsidRPr="00581847">
              <w:rPr>
                <w:sz w:val="16"/>
                <w:szCs w:val="16"/>
              </w:rPr>
              <w:t>Medical records</w:t>
            </w:r>
          </w:p>
        </w:tc>
        <w:tc>
          <w:tcPr>
            <w:tcW w:w="1545" w:type="dxa"/>
          </w:tcPr>
          <w:p w14:paraId="14657B2D" w14:textId="77777777" w:rsidR="00CB3045" w:rsidRPr="00581847" w:rsidRDefault="00CB3045" w:rsidP="00CB3045">
            <w:pPr>
              <w:rPr>
                <w:sz w:val="16"/>
                <w:szCs w:val="16"/>
              </w:rPr>
            </w:pPr>
            <w:r w:rsidRPr="00581847">
              <w:rPr>
                <w:sz w:val="16"/>
                <w:szCs w:val="16"/>
              </w:rPr>
              <w:t>NR</w:t>
            </w:r>
          </w:p>
        </w:tc>
        <w:tc>
          <w:tcPr>
            <w:tcW w:w="968" w:type="dxa"/>
          </w:tcPr>
          <w:p w14:paraId="14331F8D" w14:textId="77777777" w:rsidR="00CB3045" w:rsidRPr="00581847" w:rsidRDefault="00CB3045" w:rsidP="00CB3045">
            <w:pPr>
              <w:rPr>
                <w:sz w:val="16"/>
                <w:szCs w:val="16"/>
              </w:rPr>
            </w:pPr>
            <w:r w:rsidRPr="00581847">
              <w:rPr>
                <w:sz w:val="16"/>
                <w:szCs w:val="16"/>
              </w:rPr>
              <w:t xml:space="preserve">Death/ failure </w:t>
            </w:r>
          </w:p>
        </w:tc>
        <w:tc>
          <w:tcPr>
            <w:tcW w:w="1673" w:type="dxa"/>
          </w:tcPr>
          <w:p w14:paraId="084E3287" w14:textId="77777777" w:rsidR="00CB3045" w:rsidRPr="00581847" w:rsidRDefault="00CB3045" w:rsidP="00CB3045">
            <w:pPr>
              <w:rPr>
                <w:sz w:val="16"/>
                <w:szCs w:val="16"/>
              </w:rPr>
            </w:pPr>
            <w:r w:rsidRPr="00581847">
              <w:rPr>
                <w:sz w:val="16"/>
                <w:szCs w:val="16"/>
              </w:rPr>
              <w:t>None</w:t>
            </w:r>
          </w:p>
        </w:tc>
      </w:tr>
      <w:tr w:rsidR="00CB3045" w:rsidRPr="00581847" w14:paraId="14013DA2" w14:textId="77777777" w:rsidTr="00B85A93">
        <w:tc>
          <w:tcPr>
            <w:tcW w:w="1441" w:type="dxa"/>
          </w:tcPr>
          <w:p w14:paraId="66A96446" w14:textId="77777777" w:rsidR="00CB3045" w:rsidRPr="00581847" w:rsidRDefault="00CB3045" w:rsidP="00CB3045">
            <w:pPr>
              <w:rPr>
                <w:sz w:val="16"/>
                <w:szCs w:val="16"/>
              </w:rPr>
            </w:pPr>
          </w:p>
        </w:tc>
        <w:tc>
          <w:tcPr>
            <w:tcW w:w="1113" w:type="dxa"/>
          </w:tcPr>
          <w:p w14:paraId="0B78B2B1" w14:textId="77777777" w:rsidR="00CB3045" w:rsidRPr="00581847" w:rsidRDefault="00CB3045" w:rsidP="00CB3045">
            <w:pPr>
              <w:rPr>
                <w:sz w:val="16"/>
                <w:szCs w:val="16"/>
              </w:rPr>
            </w:pPr>
          </w:p>
        </w:tc>
        <w:tc>
          <w:tcPr>
            <w:tcW w:w="947" w:type="dxa"/>
          </w:tcPr>
          <w:p w14:paraId="306BDAF0" w14:textId="77777777" w:rsidR="00CB3045" w:rsidRPr="00581847" w:rsidRDefault="00CB3045" w:rsidP="00CB3045">
            <w:pPr>
              <w:rPr>
                <w:sz w:val="16"/>
                <w:szCs w:val="16"/>
              </w:rPr>
            </w:pPr>
          </w:p>
        </w:tc>
        <w:tc>
          <w:tcPr>
            <w:tcW w:w="648" w:type="dxa"/>
          </w:tcPr>
          <w:p w14:paraId="34BAEA3A" w14:textId="77777777" w:rsidR="00CB3045" w:rsidRPr="00581847" w:rsidRDefault="00CB3045" w:rsidP="00CB3045">
            <w:pPr>
              <w:rPr>
                <w:sz w:val="16"/>
                <w:szCs w:val="16"/>
              </w:rPr>
            </w:pPr>
          </w:p>
        </w:tc>
        <w:tc>
          <w:tcPr>
            <w:tcW w:w="622" w:type="dxa"/>
          </w:tcPr>
          <w:p w14:paraId="01B88007" w14:textId="77777777" w:rsidR="00CB3045" w:rsidRPr="00581847" w:rsidRDefault="00CB3045" w:rsidP="00CB3045">
            <w:pPr>
              <w:rPr>
                <w:sz w:val="16"/>
                <w:szCs w:val="16"/>
              </w:rPr>
            </w:pPr>
          </w:p>
        </w:tc>
        <w:tc>
          <w:tcPr>
            <w:tcW w:w="680" w:type="dxa"/>
          </w:tcPr>
          <w:p w14:paraId="1E142E90" w14:textId="77777777" w:rsidR="00CB3045" w:rsidRPr="00581847" w:rsidRDefault="00CB3045" w:rsidP="00CB3045">
            <w:pPr>
              <w:rPr>
                <w:sz w:val="16"/>
                <w:szCs w:val="16"/>
              </w:rPr>
            </w:pPr>
          </w:p>
        </w:tc>
        <w:tc>
          <w:tcPr>
            <w:tcW w:w="1255" w:type="dxa"/>
          </w:tcPr>
          <w:p w14:paraId="074B0FA1" w14:textId="77777777" w:rsidR="00CB3045" w:rsidRPr="00581847" w:rsidRDefault="00CB3045" w:rsidP="00CB3045">
            <w:pPr>
              <w:rPr>
                <w:sz w:val="16"/>
                <w:szCs w:val="16"/>
              </w:rPr>
            </w:pPr>
          </w:p>
        </w:tc>
        <w:tc>
          <w:tcPr>
            <w:tcW w:w="571" w:type="dxa"/>
          </w:tcPr>
          <w:p w14:paraId="65A33847" w14:textId="77777777" w:rsidR="00CB3045" w:rsidRPr="00581847" w:rsidRDefault="00CB3045" w:rsidP="00CB3045">
            <w:pPr>
              <w:rPr>
                <w:sz w:val="16"/>
                <w:szCs w:val="16"/>
              </w:rPr>
            </w:pPr>
          </w:p>
        </w:tc>
        <w:tc>
          <w:tcPr>
            <w:tcW w:w="1153" w:type="dxa"/>
          </w:tcPr>
          <w:p w14:paraId="41B2DCC0" w14:textId="77777777" w:rsidR="00CB3045" w:rsidRPr="00581847" w:rsidRDefault="00CB3045" w:rsidP="00CB3045">
            <w:pPr>
              <w:rPr>
                <w:sz w:val="16"/>
                <w:szCs w:val="16"/>
              </w:rPr>
            </w:pPr>
          </w:p>
        </w:tc>
        <w:tc>
          <w:tcPr>
            <w:tcW w:w="1493" w:type="dxa"/>
            <w:gridSpan w:val="2"/>
          </w:tcPr>
          <w:p w14:paraId="05CB8D3E" w14:textId="77777777" w:rsidR="00CB3045" w:rsidRPr="00581847" w:rsidRDefault="00CB3045" w:rsidP="00CB3045">
            <w:pPr>
              <w:rPr>
                <w:sz w:val="16"/>
                <w:szCs w:val="16"/>
              </w:rPr>
            </w:pPr>
          </w:p>
        </w:tc>
        <w:tc>
          <w:tcPr>
            <w:tcW w:w="1002" w:type="dxa"/>
          </w:tcPr>
          <w:p w14:paraId="6CF62EAE" w14:textId="77777777" w:rsidR="00CB3045" w:rsidRPr="00581847" w:rsidRDefault="00CB3045" w:rsidP="00CB3045">
            <w:pPr>
              <w:rPr>
                <w:sz w:val="16"/>
                <w:szCs w:val="16"/>
              </w:rPr>
            </w:pPr>
          </w:p>
        </w:tc>
        <w:tc>
          <w:tcPr>
            <w:tcW w:w="1545" w:type="dxa"/>
          </w:tcPr>
          <w:p w14:paraId="3B69BB07" w14:textId="77777777" w:rsidR="00CB3045" w:rsidRPr="00581847" w:rsidRDefault="00CB3045" w:rsidP="00CB3045">
            <w:pPr>
              <w:rPr>
                <w:sz w:val="16"/>
                <w:szCs w:val="16"/>
              </w:rPr>
            </w:pPr>
          </w:p>
        </w:tc>
        <w:tc>
          <w:tcPr>
            <w:tcW w:w="968" w:type="dxa"/>
          </w:tcPr>
          <w:p w14:paraId="6238D215" w14:textId="77777777" w:rsidR="00CB3045" w:rsidRPr="00581847" w:rsidRDefault="00CB3045" w:rsidP="00CB3045">
            <w:pPr>
              <w:rPr>
                <w:sz w:val="16"/>
                <w:szCs w:val="16"/>
              </w:rPr>
            </w:pPr>
          </w:p>
        </w:tc>
        <w:tc>
          <w:tcPr>
            <w:tcW w:w="1673" w:type="dxa"/>
          </w:tcPr>
          <w:p w14:paraId="38E067F7" w14:textId="77777777" w:rsidR="00CB3045" w:rsidRPr="00581847" w:rsidRDefault="00CB3045" w:rsidP="00CB3045">
            <w:pPr>
              <w:rPr>
                <w:sz w:val="16"/>
                <w:szCs w:val="16"/>
              </w:rPr>
            </w:pPr>
          </w:p>
        </w:tc>
      </w:tr>
      <w:tr w:rsidR="00CB3045" w:rsidRPr="00581847" w14:paraId="0012AED7" w14:textId="77777777" w:rsidTr="00B85A93">
        <w:tc>
          <w:tcPr>
            <w:tcW w:w="1441" w:type="dxa"/>
          </w:tcPr>
          <w:p w14:paraId="0EA62D99" w14:textId="60549064" w:rsidR="00CB3045" w:rsidRPr="00581847" w:rsidRDefault="00CB3045" w:rsidP="005C763C">
            <w:pPr>
              <w:rPr>
                <w:sz w:val="16"/>
                <w:szCs w:val="16"/>
              </w:rPr>
            </w:pPr>
            <w:r w:rsidRPr="00581847">
              <w:rPr>
                <w:sz w:val="16"/>
                <w:szCs w:val="16"/>
              </w:rPr>
              <w:t>Ambrosetti</w:t>
            </w:r>
            <w:r w:rsidR="005C763C" w:rsidRPr="00581847">
              <w:rPr>
                <w:sz w:val="16"/>
                <w:szCs w:val="16"/>
              </w:rPr>
              <w:fldChar w:fldCharType="begin">
                <w:fldData xml:space="preserve">PEVuZE5vdGU+PENpdGU+PEF1dGhvcj5BbWJyb3NldHRpPC9BdXRob3I+PFllYXI+MTk5OTwvWWVh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BbWJyb3NldHRpPC9BdXRob3I+PFllYXI+MTk5OTwvWWVh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90]</w:t>
            </w:r>
            <w:r w:rsidR="005C763C" w:rsidRPr="00581847">
              <w:rPr>
                <w:sz w:val="16"/>
                <w:szCs w:val="16"/>
              </w:rPr>
              <w:fldChar w:fldCharType="end"/>
            </w:r>
          </w:p>
        </w:tc>
        <w:tc>
          <w:tcPr>
            <w:tcW w:w="1113" w:type="dxa"/>
          </w:tcPr>
          <w:p w14:paraId="182FED79" w14:textId="77777777" w:rsidR="00CB3045" w:rsidRPr="00581847" w:rsidRDefault="00CB3045" w:rsidP="00CB3045">
            <w:pPr>
              <w:rPr>
                <w:sz w:val="16"/>
                <w:szCs w:val="16"/>
              </w:rPr>
            </w:pPr>
            <w:r w:rsidRPr="00581847">
              <w:rPr>
                <w:sz w:val="16"/>
                <w:szCs w:val="16"/>
              </w:rPr>
              <w:t>Prospective Cohort</w:t>
            </w:r>
          </w:p>
        </w:tc>
        <w:tc>
          <w:tcPr>
            <w:tcW w:w="947" w:type="dxa"/>
          </w:tcPr>
          <w:p w14:paraId="01B5F8DA" w14:textId="77777777" w:rsidR="00CB3045" w:rsidRPr="00581847" w:rsidRDefault="00CB3045" w:rsidP="00CB3045">
            <w:pPr>
              <w:rPr>
                <w:sz w:val="16"/>
                <w:szCs w:val="16"/>
              </w:rPr>
            </w:pPr>
            <w:r w:rsidRPr="00581847">
              <w:rPr>
                <w:sz w:val="16"/>
                <w:szCs w:val="16"/>
              </w:rPr>
              <w:t>Italy</w:t>
            </w:r>
          </w:p>
          <w:p w14:paraId="3D187805" w14:textId="77777777" w:rsidR="00CB3045" w:rsidRPr="00581847" w:rsidRDefault="00CB3045" w:rsidP="00CB3045">
            <w:pPr>
              <w:rPr>
                <w:sz w:val="16"/>
                <w:szCs w:val="16"/>
              </w:rPr>
            </w:pPr>
            <w:r w:rsidRPr="00581847">
              <w:rPr>
                <w:sz w:val="16"/>
                <w:szCs w:val="16"/>
              </w:rPr>
              <w:t>1997</w:t>
            </w:r>
          </w:p>
        </w:tc>
        <w:tc>
          <w:tcPr>
            <w:tcW w:w="648" w:type="dxa"/>
          </w:tcPr>
          <w:p w14:paraId="6EC133D4" w14:textId="77777777" w:rsidR="00CB3045" w:rsidRPr="00581847" w:rsidRDefault="00CB3045" w:rsidP="00CB3045">
            <w:pPr>
              <w:rPr>
                <w:sz w:val="16"/>
                <w:szCs w:val="16"/>
              </w:rPr>
            </w:pPr>
            <w:r w:rsidRPr="00581847">
              <w:rPr>
                <w:sz w:val="16"/>
                <w:szCs w:val="16"/>
              </w:rPr>
              <w:t>707</w:t>
            </w:r>
          </w:p>
        </w:tc>
        <w:tc>
          <w:tcPr>
            <w:tcW w:w="622" w:type="dxa"/>
          </w:tcPr>
          <w:p w14:paraId="04EE3EF6" w14:textId="77777777" w:rsidR="00CB3045" w:rsidRPr="00581847" w:rsidRDefault="00CB3045" w:rsidP="00CB3045">
            <w:pPr>
              <w:rPr>
                <w:sz w:val="16"/>
                <w:szCs w:val="16"/>
              </w:rPr>
            </w:pPr>
            <w:r w:rsidRPr="00581847">
              <w:rPr>
                <w:sz w:val="16"/>
                <w:szCs w:val="16"/>
              </w:rPr>
              <w:t>41</w:t>
            </w:r>
          </w:p>
        </w:tc>
        <w:tc>
          <w:tcPr>
            <w:tcW w:w="680" w:type="dxa"/>
          </w:tcPr>
          <w:p w14:paraId="42F2090E" w14:textId="77777777" w:rsidR="00CB3045" w:rsidRPr="00581847" w:rsidRDefault="00CB3045" w:rsidP="00CB3045">
            <w:pPr>
              <w:rPr>
                <w:sz w:val="16"/>
                <w:szCs w:val="16"/>
              </w:rPr>
            </w:pPr>
            <w:r w:rsidRPr="00581847">
              <w:rPr>
                <w:sz w:val="16"/>
                <w:szCs w:val="16"/>
              </w:rPr>
              <w:t>56</w:t>
            </w:r>
          </w:p>
        </w:tc>
        <w:tc>
          <w:tcPr>
            <w:tcW w:w="1255" w:type="dxa"/>
          </w:tcPr>
          <w:p w14:paraId="5A5245EF" w14:textId="77777777" w:rsidR="00CB3045" w:rsidRPr="00581847" w:rsidRDefault="00CB3045" w:rsidP="00CB3045">
            <w:pPr>
              <w:rPr>
                <w:sz w:val="16"/>
                <w:szCs w:val="16"/>
              </w:rPr>
            </w:pPr>
            <w:r w:rsidRPr="00581847">
              <w:rPr>
                <w:sz w:val="16"/>
                <w:szCs w:val="16"/>
              </w:rPr>
              <w:t>NR</w:t>
            </w:r>
          </w:p>
        </w:tc>
        <w:tc>
          <w:tcPr>
            <w:tcW w:w="571" w:type="dxa"/>
          </w:tcPr>
          <w:p w14:paraId="2151D896" w14:textId="77777777" w:rsidR="00CB3045" w:rsidRPr="00581847" w:rsidRDefault="00CB3045" w:rsidP="00CB3045">
            <w:pPr>
              <w:rPr>
                <w:sz w:val="16"/>
                <w:szCs w:val="16"/>
              </w:rPr>
            </w:pPr>
            <w:r w:rsidRPr="00581847">
              <w:rPr>
                <w:sz w:val="16"/>
                <w:szCs w:val="16"/>
              </w:rPr>
              <w:t>89</w:t>
            </w:r>
          </w:p>
        </w:tc>
        <w:tc>
          <w:tcPr>
            <w:tcW w:w="1153" w:type="dxa"/>
          </w:tcPr>
          <w:p w14:paraId="5BEEC882" w14:textId="77777777" w:rsidR="00CB3045" w:rsidRPr="00581847" w:rsidRDefault="00CB3045" w:rsidP="00CB3045">
            <w:pPr>
              <w:rPr>
                <w:sz w:val="16"/>
                <w:szCs w:val="16"/>
              </w:rPr>
            </w:pPr>
            <w:r w:rsidRPr="00581847">
              <w:rPr>
                <w:sz w:val="16"/>
                <w:szCs w:val="16"/>
              </w:rPr>
              <w:t>84.7</w:t>
            </w:r>
          </w:p>
        </w:tc>
        <w:tc>
          <w:tcPr>
            <w:tcW w:w="1493" w:type="dxa"/>
            <w:gridSpan w:val="2"/>
          </w:tcPr>
          <w:p w14:paraId="728F1125" w14:textId="77777777" w:rsidR="00CB3045" w:rsidRPr="00581847" w:rsidRDefault="00CB3045" w:rsidP="00CB3045">
            <w:pPr>
              <w:rPr>
                <w:sz w:val="16"/>
                <w:szCs w:val="16"/>
              </w:rPr>
            </w:pPr>
            <w:r w:rsidRPr="00581847">
              <w:rPr>
                <w:sz w:val="16"/>
                <w:szCs w:val="16"/>
              </w:rPr>
              <w:t>Undifferentiated TB</w:t>
            </w:r>
          </w:p>
        </w:tc>
        <w:tc>
          <w:tcPr>
            <w:tcW w:w="1002" w:type="dxa"/>
          </w:tcPr>
          <w:p w14:paraId="7591A42F" w14:textId="77777777" w:rsidR="00CB3045" w:rsidRPr="00581847" w:rsidRDefault="00CB3045" w:rsidP="00CB3045">
            <w:pPr>
              <w:rPr>
                <w:sz w:val="16"/>
                <w:szCs w:val="16"/>
              </w:rPr>
            </w:pPr>
            <w:r w:rsidRPr="00581847">
              <w:rPr>
                <w:sz w:val="16"/>
                <w:szCs w:val="16"/>
              </w:rPr>
              <w:t>Medical records/ self-report</w:t>
            </w:r>
          </w:p>
        </w:tc>
        <w:tc>
          <w:tcPr>
            <w:tcW w:w="1545" w:type="dxa"/>
          </w:tcPr>
          <w:p w14:paraId="6F54A711" w14:textId="77777777" w:rsidR="00CB3045" w:rsidRPr="00581847" w:rsidRDefault="00CB3045" w:rsidP="00CB3045">
            <w:pPr>
              <w:rPr>
                <w:sz w:val="16"/>
                <w:szCs w:val="16"/>
              </w:rPr>
            </w:pPr>
            <w:r w:rsidRPr="00581847">
              <w:rPr>
                <w:sz w:val="16"/>
                <w:szCs w:val="16"/>
              </w:rPr>
              <w:t>NR</w:t>
            </w:r>
          </w:p>
        </w:tc>
        <w:tc>
          <w:tcPr>
            <w:tcW w:w="968" w:type="dxa"/>
          </w:tcPr>
          <w:p w14:paraId="1D9A2B18" w14:textId="77777777" w:rsidR="00CB3045" w:rsidRPr="00581847" w:rsidRDefault="00CB3045" w:rsidP="00CB3045">
            <w:pPr>
              <w:rPr>
                <w:sz w:val="16"/>
                <w:szCs w:val="16"/>
              </w:rPr>
            </w:pPr>
            <w:r w:rsidRPr="00581847">
              <w:rPr>
                <w:sz w:val="16"/>
                <w:szCs w:val="16"/>
              </w:rPr>
              <w:t xml:space="preserve">Death/ failure </w:t>
            </w:r>
          </w:p>
        </w:tc>
        <w:tc>
          <w:tcPr>
            <w:tcW w:w="1673" w:type="dxa"/>
          </w:tcPr>
          <w:p w14:paraId="3E73EB32" w14:textId="77777777" w:rsidR="00CB3045" w:rsidRPr="00581847" w:rsidRDefault="00CB3045" w:rsidP="00CB3045">
            <w:pPr>
              <w:rPr>
                <w:sz w:val="16"/>
                <w:szCs w:val="16"/>
              </w:rPr>
            </w:pPr>
            <w:r w:rsidRPr="00581847">
              <w:rPr>
                <w:sz w:val="16"/>
                <w:szCs w:val="16"/>
              </w:rPr>
              <w:t>None</w:t>
            </w:r>
          </w:p>
        </w:tc>
      </w:tr>
      <w:tr w:rsidR="00CB3045" w:rsidRPr="00581847" w14:paraId="365BA8C6" w14:textId="77777777" w:rsidTr="00B85A93">
        <w:tc>
          <w:tcPr>
            <w:tcW w:w="1441" w:type="dxa"/>
          </w:tcPr>
          <w:p w14:paraId="67CA2121" w14:textId="6E081B56" w:rsidR="00CB3045" w:rsidRPr="00581847" w:rsidRDefault="00CB3045" w:rsidP="005C763C">
            <w:pPr>
              <w:rPr>
                <w:sz w:val="16"/>
                <w:szCs w:val="16"/>
              </w:rPr>
            </w:pPr>
            <w:r w:rsidRPr="00581847">
              <w:rPr>
                <w:sz w:val="16"/>
                <w:szCs w:val="16"/>
              </w:rPr>
              <w:t>Amnuaiphon</w:t>
            </w:r>
            <w:r w:rsidR="005C763C" w:rsidRPr="00581847">
              <w:rPr>
                <w:sz w:val="16"/>
                <w:szCs w:val="16"/>
              </w:rPr>
              <w:fldChar w:fldCharType="begin">
                <w:fldData xml:space="preserve">PEVuZE5vdGU+PENpdGU+PEF1dGhvcj5BbW51YWlwaG9uPC9BdXRob3I+PFllYXI+MjAwOTwvWWVh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BbW51YWlwaG9uPC9BdXRob3I+PFllYXI+MjAwOTwvWWVh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91]</w:t>
            </w:r>
            <w:r w:rsidR="005C763C" w:rsidRPr="00581847">
              <w:rPr>
                <w:sz w:val="16"/>
                <w:szCs w:val="16"/>
              </w:rPr>
              <w:fldChar w:fldCharType="end"/>
            </w:r>
          </w:p>
        </w:tc>
        <w:tc>
          <w:tcPr>
            <w:tcW w:w="1113" w:type="dxa"/>
          </w:tcPr>
          <w:p w14:paraId="5065E394" w14:textId="77777777" w:rsidR="00CB3045" w:rsidRPr="00581847" w:rsidRDefault="00CB3045" w:rsidP="00CB3045">
            <w:pPr>
              <w:rPr>
                <w:sz w:val="16"/>
                <w:szCs w:val="16"/>
              </w:rPr>
            </w:pPr>
            <w:r w:rsidRPr="00581847">
              <w:rPr>
                <w:sz w:val="16"/>
                <w:szCs w:val="16"/>
              </w:rPr>
              <w:t>Prospective Cohort</w:t>
            </w:r>
          </w:p>
        </w:tc>
        <w:tc>
          <w:tcPr>
            <w:tcW w:w="947" w:type="dxa"/>
          </w:tcPr>
          <w:p w14:paraId="6FD87E27" w14:textId="77777777" w:rsidR="00CB3045" w:rsidRPr="00581847" w:rsidRDefault="00CB3045" w:rsidP="00CB3045">
            <w:pPr>
              <w:rPr>
                <w:sz w:val="16"/>
                <w:szCs w:val="16"/>
              </w:rPr>
            </w:pPr>
            <w:r w:rsidRPr="00581847">
              <w:rPr>
                <w:sz w:val="16"/>
                <w:szCs w:val="16"/>
              </w:rPr>
              <w:t>Thailand</w:t>
            </w:r>
          </w:p>
          <w:p w14:paraId="5F6C92C1" w14:textId="77777777" w:rsidR="00CB3045" w:rsidRPr="00581847" w:rsidRDefault="00CB3045" w:rsidP="00CB3045">
            <w:pPr>
              <w:rPr>
                <w:sz w:val="16"/>
                <w:szCs w:val="16"/>
              </w:rPr>
            </w:pPr>
            <w:r w:rsidRPr="00581847">
              <w:rPr>
                <w:sz w:val="16"/>
                <w:szCs w:val="16"/>
              </w:rPr>
              <w:t>2006</w:t>
            </w:r>
          </w:p>
        </w:tc>
        <w:tc>
          <w:tcPr>
            <w:tcW w:w="648" w:type="dxa"/>
          </w:tcPr>
          <w:p w14:paraId="6346E83A" w14:textId="77777777" w:rsidR="00CB3045" w:rsidRPr="00581847" w:rsidRDefault="00CB3045" w:rsidP="00CB3045">
            <w:pPr>
              <w:rPr>
                <w:sz w:val="16"/>
                <w:szCs w:val="16"/>
              </w:rPr>
            </w:pPr>
            <w:r w:rsidRPr="00581847">
              <w:rPr>
                <w:sz w:val="16"/>
                <w:szCs w:val="16"/>
              </w:rPr>
              <w:t>4478</w:t>
            </w:r>
          </w:p>
        </w:tc>
        <w:tc>
          <w:tcPr>
            <w:tcW w:w="622" w:type="dxa"/>
          </w:tcPr>
          <w:p w14:paraId="3247EB69" w14:textId="77777777" w:rsidR="00CB3045" w:rsidRPr="00581847" w:rsidRDefault="00CB3045" w:rsidP="00CB3045">
            <w:pPr>
              <w:rPr>
                <w:sz w:val="16"/>
                <w:szCs w:val="16"/>
              </w:rPr>
            </w:pPr>
            <w:r w:rsidRPr="00581847">
              <w:rPr>
                <w:sz w:val="16"/>
                <w:szCs w:val="16"/>
              </w:rPr>
              <w:t>290</w:t>
            </w:r>
          </w:p>
        </w:tc>
        <w:tc>
          <w:tcPr>
            <w:tcW w:w="680" w:type="dxa"/>
          </w:tcPr>
          <w:p w14:paraId="0C1EFC08" w14:textId="77777777" w:rsidR="00CB3045" w:rsidRPr="00581847" w:rsidRDefault="00CB3045" w:rsidP="00CB3045">
            <w:pPr>
              <w:rPr>
                <w:sz w:val="16"/>
                <w:szCs w:val="16"/>
              </w:rPr>
            </w:pPr>
            <w:r w:rsidRPr="00581847">
              <w:rPr>
                <w:sz w:val="16"/>
                <w:szCs w:val="16"/>
              </w:rPr>
              <w:t>65</w:t>
            </w:r>
          </w:p>
        </w:tc>
        <w:tc>
          <w:tcPr>
            <w:tcW w:w="1255" w:type="dxa"/>
          </w:tcPr>
          <w:p w14:paraId="1BB76D11" w14:textId="77777777" w:rsidR="00CB3045" w:rsidRPr="00581847" w:rsidRDefault="00CB3045" w:rsidP="00CB3045">
            <w:pPr>
              <w:rPr>
                <w:sz w:val="16"/>
                <w:szCs w:val="16"/>
              </w:rPr>
            </w:pPr>
            <w:r w:rsidRPr="00581847">
              <w:rPr>
                <w:sz w:val="16"/>
                <w:szCs w:val="16"/>
              </w:rPr>
              <w:t>44.8</w:t>
            </w:r>
            <w:r w:rsidRPr="00581847">
              <w:rPr>
                <w:sz w:val="16"/>
                <w:szCs w:val="16"/>
                <w:vertAlign w:val="superscript"/>
              </w:rPr>
              <w:t>2</w:t>
            </w:r>
          </w:p>
        </w:tc>
        <w:tc>
          <w:tcPr>
            <w:tcW w:w="571" w:type="dxa"/>
          </w:tcPr>
          <w:p w14:paraId="66DFD474" w14:textId="77777777" w:rsidR="00CB3045" w:rsidRPr="00581847" w:rsidRDefault="00CB3045" w:rsidP="00CB3045">
            <w:pPr>
              <w:rPr>
                <w:sz w:val="16"/>
                <w:szCs w:val="16"/>
              </w:rPr>
            </w:pPr>
            <w:r w:rsidRPr="00581847">
              <w:rPr>
                <w:sz w:val="16"/>
                <w:szCs w:val="16"/>
              </w:rPr>
              <w:t>NR</w:t>
            </w:r>
          </w:p>
        </w:tc>
        <w:tc>
          <w:tcPr>
            <w:tcW w:w="1153" w:type="dxa"/>
          </w:tcPr>
          <w:p w14:paraId="33E65795" w14:textId="77777777" w:rsidR="00CB3045" w:rsidRPr="00581847" w:rsidRDefault="00CB3045" w:rsidP="00CB3045">
            <w:pPr>
              <w:rPr>
                <w:sz w:val="16"/>
                <w:szCs w:val="16"/>
              </w:rPr>
            </w:pPr>
            <w:r w:rsidRPr="00581847">
              <w:rPr>
                <w:sz w:val="16"/>
                <w:szCs w:val="16"/>
              </w:rPr>
              <w:t>NR</w:t>
            </w:r>
          </w:p>
        </w:tc>
        <w:tc>
          <w:tcPr>
            <w:tcW w:w="1493" w:type="dxa"/>
            <w:gridSpan w:val="2"/>
          </w:tcPr>
          <w:p w14:paraId="26BAC91F" w14:textId="77777777" w:rsidR="00CB3045" w:rsidRPr="00581847" w:rsidRDefault="00CB3045" w:rsidP="00CB3045">
            <w:pPr>
              <w:rPr>
                <w:sz w:val="16"/>
                <w:szCs w:val="16"/>
              </w:rPr>
            </w:pPr>
            <w:r w:rsidRPr="00581847">
              <w:rPr>
                <w:sz w:val="16"/>
                <w:szCs w:val="16"/>
              </w:rPr>
              <w:t>Undifferentiated TB</w:t>
            </w:r>
          </w:p>
        </w:tc>
        <w:tc>
          <w:tcPr>
            <w:tcW w:w="1002" w:type="dxa"/>
          </w:tcPr>
          <w:p w14:paraId="66C26381" w14:textId="77777777" w:rsidR="00CB3045" w:rsidRPr="00581847" w:rsidRDefault="00CB3045" w:rsidP="00CB3045">
            <w:pPr>
              <w:rPr>
                <w:sz w:val="16"/>
                <w:szCs w:val="16"/>
              </w:rPr>
            </w:pPr>
            <w:r w:rsidRPr="00581847">
              <w:rPr>
                <w:sz w:val="16"/>
                <w:szCs w:val="16"/>
              </w:rPr>
              <w:t>Medical records</w:t>
            </w:r>
          </w:p>
        </w:tc>
        <w:tc>
          <w:tcPr>
            <w:tcW w:w="1545" w:type="dxa"/>
          </w:tcPr>
          <w:p w14:paraId="4A704360" w14:textId="77777777" w:rsidR="00CB3045" w:rsidRPr="00581847" w:rsidRDefault="00CB3045" w:rsidP="00CB3045">
            <w:pPr>
              <w:rPr>
                <w:sz w:val="16"/>
                <w:szCs w:val="16"/>
              </w:rPr>
            </w:pPr>
            <w:r w:rsidRPr="00581847">
              <w:rPr>
                <w:sz w:val="16"/>
                <w:szCs w:val="16"/>
              </w:rPr>
              <w:t>Transferred in, registration status as "other" (i.e. patients with chronic TB), defaulted, transferred out, changed diagnosis</w:t>
            </w:r>
          </w:p>
        </w:tc>
        <w:tc>
          <w:tcPr>
            <w:tcW w:w="968" w:type="dxa"/>
          </w:tcPr>
          <w:p w14:paraId="4FD588D9" w14:textId="77777777" w:rsidR="00CB3045" w:rsidRPr="00581847" w:rsidRDefault="00CB3045" w:rsidP="00CB3045">
            <w:pPr>
              <w:rPr>
                <w:sz w:val="16"/>
                <w:szCs w:val="16"/>
              </w:rPr>
            </w:pPr>
            <w:r w:rsidRPr="00581847">
              <w:rPr>
                <w:sz w:val="16"/>
                <w:szCs w:val="16"/>
              </w:rPr>
              <w:t>Death</w:t>
            </w:r>
          </w:p>
        </w:tc>
        <w:tc>
          <w:tcPr>
            <w:tcW w:w="1673" w:type="dxa"/>
          </w:tcPr>
          <w:p w14:paraId="4DEFD7E7" w14:textId="77777777" w:rsidR="00CB3045" w:rsidRPr="00581847" w:rsidRDefault="00CB3045" w:rsidP="00CB3045">
            <w:pPr>
              <w:rPr>
                <w:sz w:val="16"/>
                <w:szCs w:val="16"/>
              </w:rPr>
            </w:pPr>
            <w:r w:rsidRPr="00581847">
              <w:rPr>
                <w:sz w:val="16"/>
                <w:szCs w:val="16"/>
              </w:rPr>
              <w:t>Age, sex, marital status, nationality, residency, cavity on chest radiograph, directly observed therapy, previous TB treatment, treatment facility, drug resistance, network sites (NS in univariate: cohort period, type of TB, ever received INH prophylaxis, cough lasting&gt;2 weeks at diagnosis, ever used IV drugs, incarcerated, abnormal chest radiograph, initial treatment regimen)</w:t>
            </w:r>
          </w:p>
          <w:p w14:paraId="053AA86A" w14:textId="77777777" w:rsidR="00CB3045" w:rsidRPr="00581847" w:rsidRDefault="00CB3045" w:rsidP="00CB3045">
            <w:pPr>
              <w:rPr>
                <w:sz w:val="16"/>
                <w:szCs w:val="16"/>
              </w:rPr>
            </w:pPr>
          </w:p>
        </w:tc>
      </w:tr>
      <w:tr w:rsidR="00CB3045" w:rsidRPr="00581847" w14:paraId="06625C99" w14:textId="77777777" w:rsidTr="00B85A93">
        <w:tc>
          <w:tcPr>
            <w:tcW w:w="1441" w:type="dxa"/>
          </w:tcPr>
          <w:p w14:paraId="75668B98" w14:textId="6E1AC196" w:rsidR="00CB3045" w:rsidRPr="00581847" w:rsidRDefault="00CB3045" w:rsidP="005C763C">
            <w:pPr>
              <w:rPr>
                <w:sz w:val="16"/>
                <w:szCs w:val="16"/>
              </w:rPr>
            </w:pPr>
            <w:r w:rsidRPr="00581847">
              <w:rPr>
                <w:sz w:val="16"/>
                <w:szCs w:val="16"/>
              </w:rPr>
              <w:t>Anunnatsiri</w:t>
            </w:r>
            <w:r w:rsidR="005C763C" w:rsidRPr="00581847">
              <w:rPr>
                <w:sz w:val="16"/>
                <w:szCs w:val="16"/>
              </w:rPr>
              <w:fldChar w:fldCharType="begin"/>
            </w:r>
            <w:r w:rsidR="005C763C" w:rsidRPr="00581847">
              <w:rPr>
                <w:sz w:val="16"/>
                <w:szCs w:val="16"/>
              </w:rPr>
              <w:instrText xml:space="preserve"> ADDIN EN.CITE &lt;EndNote&gt;&lt;Cite&gt;&lt;Author&gt;Anunnatsiri&lt;/Author&gt;&lt;Year&gt;2005&lt;/Year&gt;&lt;RecNum&gt;65&lt;/RecNum&gt;&lt;DisplayText&gt;[63]&lt;/DisplayText&gt;&lt;record&gt;&lt;rec-number&gt;65&lt;/rec-number&gt;&lt;foreign-keys&gt;&lt;key app="EN" db-id="pvxsd52ec9tfp7esev6xtr2gtwravtt5rafd" timestamp="1547228580"&gt;65&lt;/key&gt;&lt;/foreign-keys&gt;&lt;ref-type name="Journal Article"&gt;17&lt;/ref-type&gt;&lt;contributors&gt;&lt;authors&gt;&lt;author&gt;Anunnatsiri, S.&lt;/author&gt;&lt;author&gt;Chetchotisakd, P.&lt;/author&gt;&lt;author&gt;Wanke, C.&lt;/author&gt;&lt;/authors&gt;&lt;/contributors&gt;&lt;titles&gt;&lt;title&gt;Factors associated with treatment outcomes in pulmonary tuberculosis in northeastern Thailand&lt;/title&gt;&lt;secondary-title&gt;Southeast Asian Journal of Tropical Medicine and Public Health&lt;/secondary-title&gt;&lt;/titles&gt;&lt;periodical&gt;&lt;full-title&gt;Southeast Asian Journal of Tropical Medicine and Public Health&lt;/full-title&gt;&lt;/periodical&gt;&lt;pages&gt;324-330&lt;/pages&gt;&lt;volume&gt;36&lt;/volume&gt;&lt;number&gt;2&lt;/number&gt;&lt;dates&gt;&lt;year&gt;2005&lt;/year&gt;&lt;/dates&gt;&lt;urls&gt;&lt;/urls&gt;&lt;/record&gt;&lt;/Cite&gt;&lt;/EndNote&gt;</w:instrText>
            </w:r>
            <w:r w:rsidR="005C763C" w:rsidRPr="00581847">
              <w:rPr>
                <w:sz w:val="16"/>
                <w:szCs w:val="16"/>
              </w:rPr>
              <w:fldChar w:fldCharType="separate"/>
            </w:r>
            <w:r w:rsidR="005C763C" w:rsidRPr="00581847">
              <w:rPr>
                <w:noProof/>
                <w:sz w:val="16"/>
                <w:szCs w:val="16"/>
              </w:rPr>
              <w:t>[63]</w:t>
            </w:r>
            <w:r w:rsidR="005C763C" w:rsidRPr="00581847">
              <w:rPr>
                <w:sz w:val="16"/>
                <w:szCs w:val="16"/>
              </w:rPr>
              <w:fldChar w:fldCharType="end"/>
            </w:r>
          </w:p>
        </w:tc>
        <w:tc>
          <w:tcPr>
            <w:tcW w:w="1113" w:type="dxa"/>
          </w:tcPr>
          <w:p w14:paraId="7A0633FC" w14:textId="77777777" w:rsidR="00CB3045" w:rsidRPr="00581847" w:rsidRDefault="00CB3045" w:rsidP="00CB3045">
            <w:pPr>
              <w:rPr>
                <w:sz w:val="16"/>
                <w:szCs w:val="16"/>
              </w:rPr>
            </w:pPr>
            <w:r w:rsidRPr="00581847">
              <w:rPr>
                <w:sz w:val="16"/>
                <w:szCs w:val="16"/>
              </w:rPr>
              <w:t>Retrospective Cohort</w:t>
            </w:r>
          </w:p>
        </w:tc>
        <w:tc>
          <w:tcPr>
            <w:tcW w:w="947" w:type="dxa"/>
          </w:tcPr>
          <w:p w14:paraId="5B054ECB" w14:textId="77777777" w:rsidR="00CB3045" w:rsidRPr="00581847" w:rsidRDefault="00CB3045" w:rsidP="00CB3045">
            <w:pPr>
              <w:rPr>
                <w:sz w:val="16"/>
                <w:szCs w:val="16"/>
              </w:rPr>
            </w:pPr>
            <w:r w:rsidRPr="00581847">
              <w:rPr>
                <w:sz w:val="16"/>
                <w:szCs w:val="16"/>
              </w:rPr>
              <w:t>Thailand</w:t>
            </w:r>
          </w:p>
          <w:p w14:paraId="75ACB283" w14:textId="77777777" w:rsidR="00CB3045" w:rsidRPr="00581847" w:rsidRDefault="00CB3045" w:rsidP="00CB3045">
            <w:pPr>
              <w:rPr>
                <w:sz w:val="16"/>
                <w:szCs w:val="16"/>
              </w:rPr>
            </w:pPr>
            <w:r w:rsidRPr="00581847">
              <w:rPr>
                <w:sz w:val="16"/>
                <w:szCs w:val="16"/>
              </w:rPr>
              <w:t>2001</w:t>
            </w:r>
          </w:p>
        </w:tc>
        <w:tc>
          <w:tcPr>
            <w:tcW w:w="648" w:type="dxa"/>
          </w:tcPr>
          <w:p w14:paraId="7D493396" w14:textId="77777777" w:rsidR="00CB3045" w:rsidRPr="00581847" w:rsidRDefault="00CB3045" w:rsidP="00CB3045">
            <w:pPr>
              <w:rPr>
                <w:sz w:val="16"/>
                <w:szCs w:val="16"/>
              </w:rPr>
            </w:pPr>
            <w:r w:rsidRPr="00581847">
              <w:rPr>
                <w:sz w:val="16"/>
                <w:szCs w:val="16"/>
              </w:rPr>
              <w:t>226</w:t>
            </w:r>
          </w:p>
        </w:tc>
        <w:tc>
          <w:tcPr>
            <w:tcW w:w="622" w:type="dxa"/>
          </w:tcPr>
          <w:p w14:paraId="7C4D0630" w14:textId="77777777" w:rsidR="00CB3045" w:rsidRPr="00581847" w:rsidRDefault="00CB3045" w:rsidP="00CB3045">
            <w:pPr>
              <w:rPr>
                <w:sz w:val="16"/>
                <w:szCs w:val="16"/>
              </w:rPr>
            </w:pPr>
            <w:r w:rsidRPr="00581847">
              <w:rPr>
                <w:sz w:val="16"/>
                <w:szCs w:val="16"/>
              </w:rPr>
              <w:t>38</w:t>
            </w:r>
          </w:p>
        </w:tc>
        <w:tc>
          <w:tcPr>
            <w:tcW w:w="680" w:type="dxa"/>
          </w:tcPr>
          <w:p w14:paraId="31F353A7" w14:textId="77777777" w:rsidR="00CB3045" w:rsidRPr="00581847" w:rsidRDefault="00CB3045" w:rsidP="00CB3045">
            <w:pPr>
              <w:rPr>
                <w:sz w:val="16"/>
                <w:szCs w:val="16"/>
              </w:rPr>
            </w:pPr>
            <w:r w:rsidRPr="00581847">
              <w:rPr>
                <w:sz w:val="16"/>
                <w:szCs w:val="16"/>
              </w:rPr>
              <w:t>66.4</w:t>
            </w:r>
          </w:p>
        </w:tc>
        <w:tc>
          <w:tcPr>
            <w:tcW w:w="1255" w:type="dxa"/>
          </w:tcPr>
          <w:p w14:paraId="5EDCFD04" w14:textId="77777777" w:rsidR="00CB3045" w:rsidRPr="00581847" w:rsidRDefault="00CB3045" w:rsidP="00CB3045">
            <w:pPr>
              <w:rPr>
                <w:sz w:val="16"/>
                <w:szCs w:val="16"/>
              </w:rPr>
            </w:pPr>
            <w:r w:rsidRPr="00581847">
              <w:rPr>
                <w:sz w:val="16"/>
                <w:szCs w:val="16"/>
              </w:rPr>
              <w:t>47.2 (SD 17.7)</w:t>
            </w:r>
          </w:p>
        </w:tc>
        <w:tc>
          <w:tcPr>
            <w:tcW w:w="571" w:type="dxa"/>
          </w:tcPr>
          <w:p w14:paraId="5EE36A01" w14:textId="77777777" w:rsidR="00CB3045" w:rsidRPr="00581847" w:rsidRDefault="00CB3045" w:rsidP="00CB3045">
            <w:pPr>
              <w:rPr>
                <w:sz w:val="16"/>
                <w:szCs w:val="16"/>
              </w:rPr>
            </w:pPr>
            <w:r w:rsidRPr="00581847">
              <w:rPr>
                <w:sz w:val="16"/>
                <w:szCs w:val="16"/>
              </w:rPr>
              <w:t>86.3</w:t>
            </w:r>
          </w:p>
        </w:tc>
        <w:tc>
          <w:tcPr>
            <w:tcW w:w="1153" w:type="dxa"/>
          </w:tcPr>
          <w:p w14:paraId="55668340" w14:textId="77777777" w:rsidR="00CB3045" w:rsidRPr="00581847" w:rsidRDefault="00CB3045" w:rsidP="00CB3045">
            <w:pPr>
              <w:rPr>
                <w:sz w:val="16"/>
                <w:szCs w:val="16"/>
              </w:rPr>
            </w:pPr>
            <w:r w:rsidRPr="00581847">
              <w:rPr>
                <w:sz w:val="16"/>
                <w:szCs w:val="16"/>
              </w:rPr>
              <w:t>37.2</w:t>
            </w:r>
          </w:p>
        </w:tc>
        <w:tc>
          <w:tcPr>
            <w:tcW w:w="1493" w:type="dxa"/>
            <w:gridSpan w:val="2"/>
          </w:tcPr>
          <w:p w14:paraId="58C614C0" w14:textId="77777777" w:rsidR="00CB3045" w:rsidRPr="00581847" w:rsidRDefault="00CB3045" w:rsidP="00CB3045">
            <w:pPr>
              <w:rPr>
                <w:sz w:val="16"/>
                <w:szCs w:val="16"/>
              </w:rPr>
            </w:pPr>
            <w:r w:rsidRPr="00581847">
              <w:rPr>
                <w:sz w:val="16"/>
                <w:szCs w:val="16"/>
              </w:rPr>
              <w:t>Undifferentiated TB</w:t>
            </w:r>
          </w:p>
        </w:tc>
        <w:tc>
          <w:tcPr>
            <w:tcW w:w="1002" w:type="dxa"/>
          </w:tcPr>
          <w:p w14:paraId="4216F62C" w14:textId="77777777" w:rsidR="00CB3045" w:rsidRPr="00581847" w:rsidRDefault="00CB3045" w:rsidP="00CB3045">
            <w:pPr>
              <w:rPr>
                <w:sz w:val="16"/>
                <w:szCs w:val="16"/>
              </w:rPr>
            </w:pPr>
            <w:r w:rsidRPr="00581847">
              <w:rPr>
                <w:sz w:val="16"/>
                <w:szCs w:val="16"/>
              </w:rPr>
              <w:t>Medical records/ self-report</w:t>
            </w:r>
          </w:p>
        </w:tc>
        <w:tc>
          <w:tcPr>
            <w:tcW w:w="1545" w:type="dxa"/>
          </w:tcPr>
          <w:p w14:paraId="05EEC975" w14:textId="77777777" w:rsidR="00CB3045" w:rsidRPr="00581847" w:rsidRDefault="00CB3045" w:rsidP="00CB3045">
            <w:pPr>
              <w:rPr>
                <w:sz w:val="16"/>
                <w:szCs w:val="16"/>
              </w:rPr>
            </w:pPr>
            <w:r w:rsidRPr="00581847">
              <w:rPr>
                <w:sz w:val="16"/>
                <w:szCs w:val="16"/>
              </w:rPr>
              <w:t xml:space="preserve">&lt;15 yrs, incomplete medical records, AFB not identified in the sputum </w:t>
            </w:r>
          </w:p>
        </w:tc>
        <w:tc>
          <w:tcPr>
            <w:tcW w:w="968" w:type="dxa"/>
          </w:tcPr>
          <w:p w14:paraId="34B34E51" w14:textId="77777777" w:rsidR="00CB3045" w:rsidRPr="00581847" w:rsidRDefault="00CB3045" w:rsidP="00CB3045">
            <w:pPr>
              <w:rPr>
                <w:sz w:val="16"/>
                <w:szCs w:val="16"/>
              </w:rPr>
            </w:pPr>
            <w:r w:rsidRPr="00581847">
              <w:rPr>
                <w:sz w:val="16"/>
                <w:szCs w:val="16"/>
              </w:rPr>
              <w:t>Death/ failure</w:t>
            </w:r>
          </w:p>
        </w:tc>
        <w:tc>
          <w:tcPr>
            <w:tcW w:w="1673" w:type="dxa"/>
          </w:tcPr>
          <w:p w14:paraId="5DD057D5" w14:textId="77777777" w:rsidR="00CB3045" w:rsidRPr="00581847" w:rsidRDefault="00CB3045" w:rsidP="00CB3045">
            <w:pPr>
              <w:rPr>
                <w:sz w:val="16"/>
                <w:szCs w:val="16"/>
              </w:rPr>
            </w:pPr>
            <w:r w:rsidRPr="00581847">
              <w:rPr>
                <w:sz w:val="16"/>
                <w:szCs w:val="16"/>
              </w:rPr>
              <w:t xml:space="preserve">Age, HIV, previous TB treatment, under non-pulmonary physician </w:t>
            </w:r>
          </w:p>
          <w:p w14:paraId="1CC6817D" w14:textId="77777777" w:rsidR="00CB3045" w:rsidRPr="00581847" w:rsidRDefault="00CB3045" w:rsidP="00CB3045">
            <w:pPr>
              <w:rPr>
                <w:sz w:val="16"/>
                <w:szCs w:val="16"/>
              </w:rPr>
            </w:pPr>
          </w:p>
        </w:tc>
      </w:tr>
      <w:tr w:rsidR="00CB3045" w:rsidRPr="00581847" w14:paraId="0EDB35A4" w14:textId="77777777" w:rsidTr="00B85A93">
        <w:tc>
          <w:tcPr>
            <w:tcW w:w="1441" w:type="dxa"/>
          </w:tcPr>
          <w:p w14:paraId="0687184D" w14:textId="375311BB" w:rsidR="00CB3045" w:rsidRPr="00581847" w:rsidRDefault="00CB3045" w:rsidP="005C763C">
            <w:pPr>
              <w:rPr>
                <w:sz w:val="16"/>
                <w:szCs w:val="16"/>
              </w:rPr>
            </w:pPr>
            <w:r w:rsidRPr="00581847">
              <w:rPr>
                <w:sz w:val="16"/>
                <w:szCs w:val="16"/>
              </w:rPr>
              <w:t>Atif</w:t>
            </w:r>
            <w:r w:rsidR="005C763C" w:rsidRPr="00581847">
              <w:rPr>
                <w:sz w:val="16"/>
                <w:szCs w:val="16"/>
              </w:rPr>
              <w:fldChar w:fldCharType="begin"/>
            </w:r>
            <w:r w:rsidR="005C763C" w:rsidRPr="00581847">
              <w:rPr>
                <w:sz w:val="16"/>
                <w:szCs w:val="16"/>
              </w:rPr>
              <w:instrText xml:space="preserve"> ADDIN EN.CITE &lt;EndNote&gt;&lt;Cite&gt;&lt;Author&gt;Atif&lt;/Author&gt;&lt;Year&gt;2014&lt;/Year&gt;&lt;RecNum&gt;61&lt;/RecNum&gt;&lt;DisplayText&gt;[59]&lt;/DisplayText&gt;&lt;record&gt;&lt;rec-number&gt;61&lt;/rec-number&gt;&lt;foreign-keys&gt;&lt;key app="EN" db-id="pvxsd52ec9tfp7esev6xtr2gtwravtt5rafd" timestamp="1547228542"&gt;61&lt;/key&gt;&lt;/foreign-keys&gt;&lt;ref-type name="Journal Article"&gt;17&lt;/ref-type&gt;&lt;contributors&gt;&lt;authors&gt;&lt;author&gt;Atif, M.&lt;/author&gt;&lt;author&gt;Sulaiman, S. A.&lt;/author&gt;&lt;author&gt;Shafie, A. A.&lt;/author&gt;&lt;author&gt;Ali, I.&lt;/author&gt;&lt;author&gt;Asif, M.&lt;/author&gt;&lt;author&gt;Babar, Z. U.&lt;/author&gt;&lt;/authors&gt;&lt;/contributors&gt;&lt;auth-address&gt;Discipline of Clinical Pharmacy, School of Pharmaceutical Sciences, Universiti Sains Malaysia, Penang, Malaysia. pharmacist_atif@yahoo.com.&lt;/auth-address&gt;&lt;titles&gt;&lt;title&gt;Treatment outcome of new smear positive pulmonary tuberculosis patients in Penang, Malaysia&lt;/title&gt;&lt;secondary-title&gt;BMC Infect Dis&lt;/secondary-title&gt;&lt;/titles&gt;&lt;periodical&gt;&lt;full-title&gt;BMC Infect Dis&lt;/full-title&gt;&lt;/periodical&gt;&lt;pages&gt;399&lt;/pages&gt;&lt;volume&gt;14&lt;/volume&gt;&lt;keywords&gt;&lt;keyword&gt;Adolescent&lt;/keyword&gt;&lt;keyword&gt;Adult&lt;/keyword&gt;&lt;keyword&gt;Aged&lt;/keyword&gt;&lt;keyword&gt;Antitubercular Agents/administration &amp;amp; dosage/*therapeutic use&lt;/keyword&gt;&lt;keyword&gt;Female&lt;/keyword&gt;&lt;keyword&gt;Humans&lt;/keyword&gt;&lt;keyword&gt;Malaysia/epidemiology&lt;/keyword&gt;&lt;keyword&gt;Male&lt;/keyword&gt;&lt;keyword&gt;Middle Aged&lt;/keyword&gt;&lt;keyword&gt;Risk Factors&lt;/keyword&gt;&lt;keyword&gt;Sputum/*microbiology&lt;/keyword&gt;&lt;keyword&gt;Treatment Outcome&lt;/keyword&gt;&lt;keyword&gt;Tuberculosis, Pulmonary/*drug therapy/*epidemiology&lt;/keyword&gt;&lt;keyword&gt;Young Adult&lt;/keyword&gt;&lt;/keywords&gt;&lt;dates&gt;&lt;year&gt;2014&lt;/year&gt;&lt;pub-dates&gt;&lt;date&gt;Jul 19&lt;/date&gt;&lt;/pub-dates&gt;&lt;/dates&gt;&lt;isbn&gt;1471-2334 (Electronic)&amp;#xD;1471-2334 (Linking)&lt;/isbn&gt;&lt;accession-num&gt;25037452&lt;/accession-num&gt;&lt;urls&gt;&lt;related-urls&gt;&lt;url&gt;https://www.ncbi.nlm.nih.gov/pubmed/25037452&lt;/url&gt;&lt;/related-urls&gt;&lt;/urls&gt;&lt;custom2&gt;PMC4223646&lt;/custom2&gt;&lt;electronic-resource-num&gt;10.1186/1471-2334-14-399&lt;/electronic-resource-num&gt;&lt;/record&gt;&lt;/Cite&gt;&lt;/EndNote&gt;</w:instrText>
            </w:r>
            <w:r w:rsidR="005C763C" w:rsidRPr="00581847">
              <w:rPr>
                <w:sz w:val="16"/>
                <w:szCs w:val="16"/>
              </w:rPr>
              <w:fldChar w:fldCharType="separate"/>
            </w:r>
            <w:r w:rsidR="005C763C" w:rsidRPr="00581847">
              <w:rPr>
                <w:noProof/>
                <w:sz w:val="16"/>
                <w:szCs w:val="16"/>
              </w:rPr>
              <w:t>[59]</w:t>
            </w:r>
            <w:r w:rsidR="005C763C" w:rsidRPr="00581847">
              <w:rPr>
                <w:sz w:val="16"/>
                <w:szCs w:val="16"/>
              </w:rPr>
              <w:fldChar w:fldCharType="end"/>
            </w:r>
          </w:p>
        </w:tc>
        <w:tc>
          <w:tcPr>
            <w:tcW w:w="1113" w:type="dxa"/>
          </w:tcPr>
          <w:p w14:paraId="07BBF6BA" w14:textId="77777777" w:rsidR="00CB3045" w:rsidRPr="00581847" w:rsidRDefault="00CB3045" w:rsidP="00CB3045">
            <w:pPr>
              <w:rPr>
                <w:sz w:val="16"/>
                <w:szCs w:val="16"/>
              </w:rPr>
            </w:pPr>
            <w:r w:rsidRPr="00581847">
              <w:rPr>
                <w:sz w:val="16"/>
                <w:szCs w:val="16"/>
              </w:rPr>
              <w:t>Retrospective Cohort</w:t>
            </w:r>
          </w:p>
        </w:tc>
        <w:tc>
          <w:tcPr>
            <w:tcW w:w="947" w:type="dxa"/>
          </w:tcPr>
          <w:p w14:paraId="50F4EC40" w14:textId="77777777" w:rsidR="00CB3045" w:rsidRPr="00581847" w:rsidRDefault="00CB3045" w:rsidP="00CB3045">
            <w:pPr>
              <w:rPr>
                <w:sz w:val="16"/>
                <w:szCs w:val="16"/>
              </w:rPr>
            </w:pPr>
            <w:r w:rsidRPr="00581847">
              <w:rPr>
                <w:sz w:val="16"/>
                <w:szCs w:val="16"/>
              </w:rPr>
              <w:t>Malaysia</w:t>
            </w:r>
          </w:p>
          <w:p w14:paraId="5F18334E" w14:textId="77777777" w:rsidR="00CB3045" w:rsidRPr="00581847" w:rsidRDefault="00CB3045" w:rsidP="00CB3045">
            <w:pPr>
              <w:rPr>
                <w:sz w:val="16"/>
                <w:szCs w:val="16"/>
              </w:rPr>
            </w:pPr>
            <w:r w:rsidRPr="00581847">
              <w:rPr>
                <w:sz w:val="16"/>
                <w:szCs w:val="16"/>
              </w:rPr>
              <w:t>2011</w:t>
            </w:r>
          </w:p>
        </w:tc>
        <w:tc>
          <w:tcPr>
            <w:tcW w:w="648" w:type="dxa"/>
          </w:tcPr>
          <w:p w14:paraId="3E75324B" w14:textId="77777777" w:rsidR="00CB3045" w:rsidRPr="00581847" w:rsidRDefault="00CB3045" w:rsidP="00CB3045">
            <w:pPr>
              <w:rPr>
                <w:sz w:val="16"/>
                <w:szCs w:val="16"/>
              </w:rPr>
            </w:pPr>
            <w:r w:rsidRPr="00581847">
              <w:rPr>
                <w:sz w:val="16"/>
                <w:szCs w:val="16"/>
              </w:rPr>
              <w:t>336</w:t>
            </w:r>
          </w:p>
        </w:tc>
        <w:tc>
          <w:tcPr>
            <w:tcW w:w="622" w:type="dxa"/>
          </w:tcPr>
          <w:p w14:paraId="311743DC" w14:textId="77777777" w:rsidR="00CB3045" w:rsidRPr="00581847" w:rsidRDefault="00CB3045" w:rsidP="00CB3045">
            <w:pPr>
              <w:rPr>
                <w:sz w:val="16"/>
                <w:szCs w:val="16"/>
              </w:rPr>
            </w:pPr>
            <w:r w:rsidRPr="00581847">
              <w:rPr>
                <w:sz w:val="16"/>
                <w:szCs w:val="16"/>
              </w:rPr>
              <w:t>131</w:t>
            </w:r>
          </w:p>
        </w:tc>
        <w:tc>
          <w:tcPr>
            <w:tcW w:w="680" w:type="dxa"/>
          </w:tcPr>
          <w:p w14:paraId="649315E1" w14:textId="77777777" w:rsidR="00CB3045" w:rsidRPr="00581847" w:rsidRDefault="00CB3045" w:rsidP="00CB3045">
            <w:pPr>
              <w:rPr>
                <w:sz w:val="16"/>
                <w:szCs w:val="16"/>
              </w:rPr>
            </w:pPr>
            <w:r w:rsidRPr="00581847">
              <w:rPr>
                <w:sz w:val="16"/>
                <w:szCs w:val="16"/>
              </w:rPr>
              <w:t>70.24</w:t>
            </w:r>
          </w:p>
        </w:tc>
        <w:tc>
          <w:tcPr>
            <w:tcW w:w="1255" w:type="dxa"/>
          </w:tcPr>
          <w:p w14:paraId="79BB3319" w14:textId="77777777" w:rsidR="00CB3045" w:rsidRPr="00581847" w:rsidRDefault="00CB3045" w:rsidP="00CB3045">
            <w:pPr>
              <w:rPr>
                <w:sz w:val="16"/>
                <w:szCs w:val="16"/>
              </w:rPr>
            </w:pPr>
            <w:r w:rsidRPr="00581847">
              <w:rPr>
                <w:sz w:val="16"/>
                <w:szCs w:val="16"/>
              </w:rPr>
              <w:t>49.1 (SD 16.6)</w:t>
            </w:r>
          </w:p>
        </w:tc>
        <w:tc>
          <w:tcPr>
            <w:tcW w:w="571" w:type="dxa"/>
          </w:tcPr>
          <w:p w14:paraId="1DA44889" w14:textId="77777777" w:rsidR="00CB3045" w:rsidRPr="00581847" w:rsidRDefault="00CB3045" w:rsidP="00CB3045">
            <w:pPr>
              <w:rPr>
                <w:sz w:val="16"/>
                <w:szCs w:val="16"/>
              </w:rPr>
            </w:pPr>
            <w:r w:rsidRPr="00581847">
              <w:rPr>
                <w:sz w:val="16"/>
                <w:szCs w:val="16"/>
              </w:rPr>
              <w:t>NR</w:t>
            </w:r>
          </w:p>
        </w:tc>
        <w:tc>
          <w:tcPr>
            <w:tcW w:w="1153" w:type="dxa"/>
          </w:tcPr>
          <w:p w14:paraId="427F6C63" w14:textId="77777777" w:rsidR="00CB3045" w:rsidRPr="00581847" w:rsidRDefault="00CB3045" w:rsidP="00CB3045">
            <w:pPr>
              <w:rPr>
                <w:sz w:val="16"/>
                <w:szCs w:val="16"/>
              </w:rPr>
            </w:pPr>
            <w:r w:rsidRPr="00581847">
              <w:rPr>
                <w:sz w:val="16"/>
                <w:szCs w:val="16"/>
              </w:rPr>
              <w:t>NR</w:t>
            </w:r>
          </w:p>
        </w:tc>
        <w:tc>
          <w:tcPr>
            <w:tcW w:w="1493" w:type="dxa"/>
            <w:gridSpan w:val="2"/>
          </w:tcPr>
          <w:p w14:paraId="2D6DE9C8" w14:textId="77777777" w:rsidR="00CB3045" w:rsidRPr="00581847" w:rsidRDefault="00CB3045" w:rsidP="00CB3045">
            <w:pPr>
              <w:rPr>
                <w:sz w:val="16"/>
                <w:szCs w:val="16"/>
              </w:rPr>
            </w:pPr>
            <w:r w:rsidRPr="00581847">
              <w:rPr>
                <w:sz w:val="16"/>
                <w:szCs w:val="16"/>
              </w:rPr>
              <w:t>Undifferentiated TB</w:t>
            </w:r>
          </w:p>
        </w:tc>
        <w:tc>
          <w:tcPr>
            <w:tcW w:w="1002" w:type="dxa"/>
          </w:tcPr>
          <w:p w14:paraId="6CAE72FF" w14:textId="77777777" w:rsidR="00CB3045" w:rsidRPr="00581847" w:rsidRDefault="00CB3045" w:rsidP="00CB3045">
            <w:pPr>
              <w:rPr>
                <w:sz w:val="16"/>
                <w:szCs w:val="16"/>
              </w:rPr>
            </w:pPr>
            <w:r w:rsidRPr="00581847">
              <w:rPr>
                <w:sz w:val="16"/>
                <w:szCs w:val="16"/>
              </w:rPr>
              <w:t>Medical records</w:t>
            </w:r>
          </w:p>
        </w:tc>
        <w:tc>
          <w:tcPr>
            <w:tcW w:w="1545" w:type="dxa"/>
          </w:tcPr>
          <w:p w14:paraId="7B7E9C91" w14:textId="77777777" w:rsidR="00CB3045" w:rsidRPr="00581847" w:rsidRDefault="00CB3045" w:rsidP="00CB3045">
            <w:pPr>
              <w:rPr>
                <w:sz w:val="16"/>
                <w:szCs w:val="16"/>
              </w:rPr>
            </w:pPr>
            <w:r w:rsidRPr="00581847">
              <w:rPr>
                <w:sz w:val="16"/>
                <w:szCs w:val="16"/>
              </w:rPr>
              <w:t>NR</w:t>
            </w:r>
          </w:p>
        </w:tc>
        <w:tc>
          <w:tcPr>
            <w:tcW w:w="968" w:type="dxa"/>
          </w:tcPr>
          <w:p w14:paraId="4349514D" w14:textId="77777777" w:rsidR="00CB3045" w:rsidRPr="00581847" w:rsidRDefault="00CB3045" w:rsidP="00CB3045">
            <w:pPr>
              <w:rPr>
                <w:sz w:val="16"/>
                <w:szCs w:val="16"/>
              </w:rPr>
            </w:pPr>
            <w:r w:rsidRPr="00581847">
              <w:rPr>
                <w:sz w:val="16"/>
                <w:szCs w:val="16"/>
              </w:rPr>
              <w:t>Death</w:t>
            </w:r>
          </w:p>
        </w:tc>
        <w:tc>
          <w:tcPr>
            <w:tcW w:w="1673" w:type="dxa"/>
          </w:tcPr>
          <w:p w14:paraId="6EC0BCBA" w14:textId="77777777" w:rsidR="00CB3045" w:rsidRPr="00581847" w:rsidRDefault="00CB3045" w:rsidP="00CB3045">
            <w:pPr>
              <w:rPr>
                <w:sz w:val="16"/>
                <w:szCs w:val="16"/>
              </w:rPr>
            </w:pPr>
            <w:r w:rsidRPr="00581847">
              <w:rPr>
                <w:sz w:val="16"/>
                <w:szCs w:val="16"/>
              </w:rPr>
              <w:t>Age, sex, history of &gt;=4 weeks cough, lung cavities, high-</w:t>
            </w:r>
            <w:r w:rsidRPr="00581847">
              <w:rPr>
                <w:sz w:val="16"/>
                <w:szCs w:val="16"/>
              </w:rPr>
              <w:lastRenderedPageBreak/>
              <w:t>grade sputum, smoking, alcoholism</w:t>
            </w:r>
          </w:p>
          <w:p w14:paraId="73152FE4" w14:textId="77777777" w:rsidR="00CB3045" w:rsidRPr="00581847" w:rsidRDefault="00CB3045" w:rsidP="00CB3045">
            <w:pPr>
              <w:rPr>
                <w:sz w:val="16"/>
                <w:szCs w:val="16"/>
              </w:rPr>
            </w:pPr>
          </w:p>
        </w:tc>
      </w:tr>
      <w:tr w:rsidR="00CB3045" w:rsidRPr="00581847" w14:paraId="3620D944" w14:textId="77777777" w:rsidTr="00B85A93">
        <w:tc>
          <w:tcPr>
            <w:tcW w:w="1441" w:type="dxa"/>
          </w:tcPr>
          <w:p w14:paraId="0AA59924" w14:textId="71F42142" w:rsidR="00CB3045" w:rsidRPr="00581847" w:rsidRDefault="00CB3045" w:rsidP="005C763C">
            <w:pPr>
              <w:rPr>
                <w:sz w:val="16"/>
                <w:szCs w:val="16"/>
              </w:rPr>
            </w:pPr>
            <w:r w:rsidRPr="00581847">
              <w:rPr>
                <w:sz w:val="16"/>
                <w:szCs w:val="16"/>
              </w:rPr>
              <w:lastRenderedPageBreak/>
              <w:t>Baghaei</w:t>
            </w:r>
            <w:r w:rsidR="005C763C" w:rsidRPr="00581847">
              <w:rPr>
                <w:sz w:val="16"/>
                <w:szCs w:val="16"/>
              </w:rPr>
              <w:fldChar w:fldCharType="begin">
                <w:fldData xml:space="preserve">PEVuZE5vdGU+PENpdGU+PEF1dGhvcj5CYWdoYWVpPC9BdXRob3I+PFllYXI+MjAxNjwvWWVhcj48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CYWdoYWVpPC9BdXRob3I+PFllYXI+MjAxNjwvWWVhcj48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46]</w:t>
            </w:r>
            <w:r w:rsidR="005C763C" w:rsidRPr="00581847">
              <w:rPr>
                <w:sz w:val="16"/>
                <w:szCs w:val="16"/>
              </w:rPr>
              <w:fldChar w:fldCharType="end"/>
            </w:r>
            <w:r w:rsidRPr="00581847">
              <w:rPr>
                <w:sz w:val="16"/>
                <w:szCs w:val="16"/>
              </w:rPr>
              <w:t xml:space="preserve"> </w:t>
            </w:r>
          </w:p>
        </w:tc>
        <w:tc>
          <w:tcPr>
            <w:tcW w:w="1113" w:type="dxa"/>
          </w:tcPr>
          <w:p w14:paraId="0DF0B546" w14:textId="77777777" w:rsidR="00CB3045" w:rsidRPr="00581847" w:rsidRDefault="00CB3045" w:rsidP="00CB3045">
            <w:pPr>
              <w:rPr>
                <w:sz w:val="16"/>
                <w:szCs w:val="16"/>
              </w:rPr>
            </w:pPr>
            <w:r w:rsidRPr="00581847">
              <w:rPr>
                <w:sz w:val="16"/>
                <w:szCs w:val="16"/>
              </w:rPr>
              <w:t>Prospective Cohort</w:t>
            </w:r>
          </w:p>
        </w:tc>
        <w:tc>
          <w:tcPr>
            <w:tcW w:w="947" w:type="dxa"/>
          </w:tcPr>
          <w:p w14:paraId="666704EF" w14:textId="77777777" w:rsidR="00CB3045" w:rsidRPr="00581847" w:rsidRDefault="00CB3045" w:rsidP="00CB3045">
            <w:pPr>
              <w:rPr>
                <w:sz w:val="16"/>
                <w:szCs w:val="16"/>
              </w:rPr>
            </w:pPr>
            <w:r w:rsidRPr="00581847">
              <w:rPr>
                <w:sz w:val="16"/>
                <w:szCs w:val="16"/>
              </w:rPr>
              <w:t>Iran</w:t>
            </w:r>
            <w:r w:rsidRPr="00581847">
              <w:rPr>
                <w:sz w:val="16"/>
                <w:szCs w:val="16"/>
              </w:rPr>
              <w:br/>
              <w:t>2013</w:t>
            </w:r>
          </w:p>
        </w:tc>
        <w:tc>
          <w:tcPr>
            <w:tcW w:w="648" w:type="dxa"/>
          </w:tcPr>
          <w:p w14:paraId="1935421B" w14:textId="77777777" w:rsidR="00CB3045" w:rsidRPr="00581847" w:rsidRDefault="00CB3045" w:rsidP="00CB3045">
            <w:pPr>
              <w:rPr>
                <w:sz w:val="16"/>
                <w:szCs w:val="16"/>
              </w:rPr>
            </w:pPr>
            <w:r w:rsidRPr="00581847">
              <w:rPr>
                <w:sz w:val="16"/>
                <w:szCs w:val="16"/>
              </w:rPr>
              <w:t>64</w:t>
            </w:r>
          </w:p>
        </w:tc>
        <w:tc>
          <w:tcPr>
            <w:tcW w:w="622" w:type="dxa"/>
          </w:tcPr>
          <w:p w14:paraId="2B35D443" w14:textId="77777777" w:rsidR="00CB3045" w:rsidRPr="00581847" w:rsidRDefault="00CB3045" w:rsidP="00CB3045">
            <w:pPr>
              <w:rPr>
                <w:sz w:val="16"/>
                <w:szCs w:val="16"/>
              </w:rPr>
            </w:pPr>
            <w:r w:rsidRPr="00581847">
              <w:rPr>
                <w:sz w:val="16"/>
                <w:szCs w:val="16"/>
              </w:rPr>
              <w:t>62</w:t>
            </w:r>
          </w:p>
        </w:tc>
        <w:tc>
          <w:tcPr>
            <w:tcW w:w="680" w:type="dxa"/>
          </w:tcPr>
          <w:p w14:paraId="4B1CC8A2" w14:textId="77777777" w:rsidR="00CB3045" w:rsidRPr="00581847" w:rsidRDefault="00CB3045" w:rsidP="00CB3045">
            <w:pPr>
              <w:rPr>
                <w:sz w:val="16"/>
                <w:szCs w:val="16"/>
              </w:rPr>
            </w:pPr>
            <w:r w:rsidRPr="00581847">
              <w:rPr>
                <w:sz w:val="16"/>
                <w:szCs w:val="16"/>
              </w:rPr>
              <w:t>57.2</w:t>
            </w:r>
          </w:p>
        </w:tc>
        <w:tc>
          <w:tcPr>
            <w:tcW w:w="1255" w:type="dxa"/>
          </w:tcPr>
          <w:p w14:paraId="2A49D4D5" w14:textId="77777777" w:rsidR="00CB3045" w:rsidRPr="00581847" w:rsidRDefault="00CB3045" w:rsidP="00CB3045">
            <w:pPr>
              <w:rPr>
                <w:sz w:val="16"/>
                <w:szCs w:val="16"/>
              </w:rPr>
            </w:pPr>
            <w:r w:rsidRPr="00581847">
              <w:rPr>
                <w:sz w:val="16"/>
                <w:szCs w:val="16"/>
              </w:rPr>
              <w:t>52.3 (SD 19.9)</w:t>
            </w:r>
          </w:p>
        </w:tc>
        <w:tc>
          <w:tcPr>
            <w:tcW w:w="571" w:type="dxa"/>
          </w:tcPr>
          <w:p w14:paraId="6D76AB05" w14:textId="77777777" w:rsidR="00CB3045" w:rsidRPr="00581847" w:rsidRDefault="00CB3045" w:rsidP="00CB3045">
            <w:pPr>
              <w:rPr>
                <w:sz w:val="16"/>
                <w:szCs w:val="16"/>
              </w:rPr>
            </w:pPr>
            <w:bookmarkStart w:id="3" w:name="RANGE!K4"/>
            <w:r w:rsidRPr="00581847">
              <w:rPr>
                <w:sz w:val="16"/>
                <w:szCs w:val="16"/>
              </w:rPr>
              <w:t>100</w:t>
            </w:r>
            <w:bookmarkEnd w:id="3"/>
          </w:p>
        </w:tc>
        <w:tc>
          <w:tcPr>
            <w:tcW w:w="1153" w:type="dxa"/>
          </w:tcPr>
          <w:p w14:paraId="7C8BCF21" w14:textId="77777777" w:rsidR="00CB3045" w:rsidRPr="00581847" w:rsidRDefault="00CB3045" w:rsidP="00CB3045">
            <w:pPr>
              <w:rPr>
                <w:sz w:val="16"/>
                <w:szCs w:val="16"/>
              </w:rPr>
            </w:pPr>
            <w:r w:rsidRPr="00581847">
              <w:rPr>
                <w:sz w:val="16"/>
                <w:szCs w:val="16"/>
              </w:rPr>
              <w:t>79.2</w:t>
            </w:r>
          </w:p>
        </w:tc>
        <w:tc>
          <w:tcPr>
            <w:tcW w:w="1493" w:type="dxa"/>
            <w:gridSpan w:val="2"/>
          </w:tcPr>
          <w:p w14:paraId="1A962FFC" w14:textId="77777777" w:rsidR="00CB3045" w:rsidRPr="00581847" w:rsidRDefault="00CB3045" w:rsidP="00CB3045">
            <w:pPr>
              <w:rPr>
                <w:sz w:val="16"/>
                <w:szCs w:val="16"/>
              </w:rPr>
            </w:pPr>
            <w:r w:rsidRPr="00581847">
              <w:rPr>
                <w:sz w:val="16"/>
                <w:szCs w:val="16"/>
              </w:rPr>
              <w:t>Pulmonary TB</w:t>
            </w:r>
          </w:p>
        </w:tc>
        <w:tc>
          <w:tcPr>
            <w:tcW w:w="1002" w:type="dxa"/>
          </w:tcPr>
          <w:p w14:paraId="0EBB87EE" w14:textId="77777777" w:rsidR="00CB3045" w:rsidRPr="00581847" w:rsidRDefault="00CB3045" w:rsidP="00CB3045">
            <w:pPr>
              <w:rPr>
                <w:sz w:val="16"/>
                <w:szCs w:val="16"/>
              </w:rPr>
            </w:pPr>
            <w:r w:rsidRPr="00581847">
              <w:rPr>
                <w:sz w:val="16"/>
                <w:szCs w:val="16"/>
              </w:rPr>
              <w:t>FBG and HbA1c</w:t>
            </w:r>
          </w:p>
        </w:tc>
        <w:tc>
          <w:tcPr>
            <w:tcW w:w="1545" w:type="dxa"/>
          </w:tcPr>
          <w:p w14:paraId="4B5A5D79" w14:textId="77777777" w:rsidR="00CB3045" w:rsidRPr="00581847" w:rsidRDefault="00CB3045" w:rsidP="00CB3045">
            <w:pPr>
              <w:rPr>
                <w:sz w:val="16"/>
                <w:szCs w:val="16"/>
              </w:rPr>
            </w:pPr>
            <w:r w:rsidRPr="00581847">
              <w:rPr>
                <w:sz w:val="16"/>
                <w:szCs w:val="16"/>
              </w:rPr>
              <w:t>NR</w:t>
            </w:r>
          </w:p>
        </w:tc>
        <w:tc>
          <w:tcPr>
            <w:tcW w:w="968" w:type="dxa"/>
          </w:tcPr>
          <w:p w14:paraId="64C0C4A5" w14:textId="77777777" w:rsidR="00CB3045" w:rsidRPr="00581847" w:rsidRDefault="00CB3045" w:rsidP="00CB3045">
            <w:pPr>
              <w:rPr>
                <w:sz w:val="16"/>
                <w:szCs w:val="16"/>
              </w:rPr>
            </w:pPr>
            <w:r w:rsidRPr="00581847">
              <w:rPr>
                <w:sz w:val="16"/>
                <w:szCs w:val="16"/>
              </w:rPr>
              <w:t>Death, MDR-TB,</w:t>
            </w:r>
          </w:p>
        </w:tc>
        <w:tc>
          <w:tcPr>
            <w:tcW w:w="1673" w:type="dxa"/>
          </w:tcPr>
          <w:p w14:paraId="5244D80A" w14:textId="77777777" w:rsidR="00CB3045" w:rsidRPr="00581847" w:rsidRDefault="00106F5F" w:rsidP="00106F5F">
            <w:pPr>
              <w:rPr>
                <w:sz w:val="16"/>
                <w:szCs w:val="16"/>
              </w:rPr>
            </w:pPr>
            <w:r w:rsidRPr="00581847">
              <w:rPr>
                <w:sz w:val="16"/>
                <w:szCs w:val="16"/>
              </w:rPr>
              <w:t>Age, sex, smoking, drug use, Hx imprisonment, TB contact, Co-morbidity, Smear grade, lesions</w:t>
            </w:r>
          </w:p>
        </w:tc>
      </w:tr>
      <w:tr w:rsidR="006661E2" w:rsidRPr="00581847" w14:paraId="700BDD10" w14:textId="77777777" w:rsidTr="00B85A93">
        <w:tc>
          <w:tcPr>
            <w:tcW w:w="1441" w:type="dxa"/>
          </w:tcPr>
          <w:p w14:paraId="74291518" w14:textId="77777777" w:rsidR="006661E2" w:rsidRPr="00581847" w:rsidRDefault="006661E2" w:rsidP="00FC72B4">
            <w:pPr>
              <w:rPr>
                <w:sz w:val="16"/>
                <w:szCs w:val="16"/>
              </w:rPr>
            </w:pPr>
          </w:p>
        </w:tc>
        <w:tc>
          <w:tcPr>
            <w:tcW w:w="1113" w:type="dxa"/>
          </w:tcPr>
          <w:p w14:paraId="671B313A" w14:textId="77777777" w:rsidR="006661E2" w:rsidRPr="00581847" w:rsidRDefault="006661E2" w:rsidP="00CB3045">
            <w:pPr>
              <w:rPr>
                <w:sz w:val="16"/>
                <w:szCs w:val="16"/>
              </w:rPr>
            </w:pPr>
          </w:p>
        </w:tc>
        <w:tc>
          <w:tcPr>
            <w:tcW w:w="947" w:type="dxa"/>
          </w:tcPr>
          <w:p w14:paraId="193C737C" w14:textId="77777777" w:rsidR="006661E2" w:rsidRPr="00581847" w:rsidRDefault="006661E2" w:rsidP="00CB3045">
            <w:pPr>
              <w:rPr>
                <w:sz w:val="16"/>
                <w:szCs w:val="16"/>
              </w:rPr>
            </w:pPr>
          </w:p>
        </w:tc>
        <w:tc>
          <w:tcPr>
            <w:tcW w:w="648" w:type="dxa"/>
          </w:tcPr>
          <w:p w14:paraId="3F2727BA" w14:textId="77777777" w:rsidR="006661E2" w:rsidRPr="00581847" w:rsidRDefault="006661E2" w:rsidP="00CB3045">
            <w:pPr>
              <w:rPr>
                <w:sz w:val="16"/>
                <w:szCs w:val="16"/>
              </w:rPr>
            </w:pPr>
          </w:p>
        </w:tc>
        <w:tc>
          <w:tcPr>
            <w:tcW w:w="622" w:type="dxa"/>
          </w:tcPr>
          <w:p w14:paraId="5C2BCF94" w14:textId="77777777" w:rsidR="006661E2" w:rsidRPr="00581847" w:rsidRDefault="006661E2" w:rsidP="00CB3045">
            <w:pPr>
              <w:rPr>
                <w:sz w:val="16"/>
                <w:szCs w:val="16"/>
              </w:rPr>
            </w:pPr>
          </w:p>
        </w:tc>
        <w:tc>
          <w:tcPr>
            <w:tcW w:w="680" w:type="dxa"/>
          </w:tcPr>
          <w:p w14:paraId="17C745C6" w14:textId="77777777" w:rsidR="006661E2" w:rsidRPr="00581847" w:rsidRDefault="006661E2" w:rsidP="00CB3045">
            <w:pPr>
              <w:rPr>
                <w:sz w:val="16"/>
                <w:szCs w:val="16"/>
              </w:rPr>
            </w:pPr>
          </w:p>
        </w:tc>
        <w:tc>
          <w:tcPr>
            <w:tcW w:w="1255" w:type="dxa"/>
          </w:tcPr>
          <w:p w14:paraId="52CC6AB6" w14:textId="77777777" w:rsidR="006661E2" w:rsidRPr="00581847" w:rsidRDefault="006661E2" w:rsidP="00CB3045">
            <w:pPr>
              <w:rPr>
                <w:sz w:val="16"/>
                <w:szCs w:val="16"/>
              </w:rPr>
            </w:pPr>
          </w:p>
        </w:tc>
        <w:tc>
          <w:tcPr>
            <w:tcW w:w="571" w:type="dxa"/>
          </w:tcPr>
          <w:p w14:paraId="0726A149" w14:textId="77777777" w:rsidR="006661E2" w:rsidRPr="00581847" w:rsidRDefault="006661E2" w:rsidP="00CB3045">
            <w:pPr>
              <w:rPr>
                <w:sz w:val="16"/>
                <w:szCs w:val="16"/>
              </w:rPr>
            </w:pPr>
          </w:p>
        </w:tc>
        <w:tc>
          <w:tcPr>
            <w:tcW w:w="1153" w:type="dxa"/>
          </w:tcPr>
          <w:p w14:paraId="700626D6" w14:textId="77777777" w:rsidR="006661E2" w:rsidRPr="00581847" w:rsidRDefault="006661E2" w:rsidP="00CB3045">
            <w:pPr>
              <w:rPr>
                <w:sz w:val="16"/>
                <w:szCs w:val="16"/>
              </w:rPr>
            </w:pPr>
          </w:p>
        </w:tc>
        <w:tc>
          <w:tcPr>
            <w:tcW w:w="1493" w:type="dxa"/>
            <w:gridSpan w:val="2"/>
          </w:tcPr>
          <w:p w14:paraId="370CDE39" w14:textId="77777777" w:rsidR="006661E2" w:rsidRPr="00581847" w:rsidRDefault="006661E2" w:rsidP="00CB3045">
            <w:pPr>
              <w:rPr>
                <w:sz w:val="16"/>
                <w:szCs w:val="16"/>
              </w:rPr>
            </w:pPr>
          </w:p>
        </w:tc>
        <w:tc>
          <w:tcPr>
            <w:tcW w:w="1002" w:type="dxa"/>
          </w:tcPr>
          <w:p w14:paraId="03B5FB90" w14:textId="77777777" w:rsidR="006661E2" w:rsidRPr="00581847" w:rsidRDefault="006661E2" w:rsidP="00CB3045">
            <w:pPr>
              <w:rPr>
                <w:sz w:val="16"/>
                <w:szCs w:val="16"/>
              </w:rPr>
            </w:pPr>
          </w:p>
        </w:tc>
        <w:tc>
          <w:tcPr>
            <w:tcW w:w="1545" w:type="dxa"/>
          </w:tcPr>
          <w:p w14:paraId="77808865" w14:textId="77777777" w:rsidR="006661E2" w:rsidRPr="00581847" w:rsidRDefault="006661E2" w:rsidP="00CB3045">
            <w:pPr>
              <w:rPr>
                <w:sz w:val="16"/>
                <w:szCs w:val="16"/>
              </w:rPr>
            </w:pPr>
          </w:p>
        </w:tc>
        <w:tc>
          <w:tcPr>
            <w:tcW w:w="968" w:type="dxa"/>
          </w:tcPr>
          <w:p w14:paraId="18FD76AA" w14:textId="77777777" w:rsidR="006661E2" w:rsidRPr="00581847" w:rsidRDefault="006661E2" w:rsidP="00CB3045">
            <w:pPr>
              <w:rPr>
                <w:sz w:val="16"/>
                <w:szCs w:val="16"/>
              </w:rPr>
            </w:pPr>
          </w:p>
        </w:tc>
        <w:tc>
          <w:tcPr>
            <w:tcW w:w="1673" w:type="dxa"/>
          </w:tcPr>
          <w:p w14:paraId="4EBE27DB" w14:textId="77777777" w:rsidR="006661E2" w:rsidRPr="00581847" w:rsidRDefault="006661E2" w:rsidP="00106F5F">
            <w:pPr>
              <w:rPr>
                <w:sz w:val="16"/>
                <w:szCs w:val="16"/>
              </w:rPr>
            </w:pPr>
          </w:p>
        </w:tc>
      </w:tr>
      <w:tr w:rsidR="00CB3045" w:rsidRPr="00581847" w14:paraId="02888992" w14:textId="77777777" w:rsidTr="00B85A93">
        <w:tc>
          <w:tcPr>
            <w:tcW w:w="1441" w:type="dxa"/>
          </w:tcPr>
          <w:p w14:paraId="253BD32E" w14:textId="69603446" w:rsidR="00CB3045" w:rsidRPr="00581847" w:rsidRDefault="00CB3045" w:rsidP="005C763C">
            <w:pPr>
              <w:rPr>
                <w:sz w:val="16"/>
                <w:szCs w:val="16"/>
              </w:rPr>
            </w:pPr>
            <w:r w:rsidRPr="00581847">
              <w:rPr>
                <w:sz w:val="16"/>
                <w:szCs w:val="16"/>
              </w:rPr>
              <w:t>Banu Rekha</w:t>
            </w:r>
            <w:r w:rsidR="005C763C" w:rsidRPr="00581847">
              <w:rPr>
                <w:sz w:val="16"/>
                <w:szCs w:val="16"/>
              </w:rPr>
              <w:fldChar w:fldCharType="begin">
                <w:fldData xml:space="preserve">PEVuZE5vdGU+PENpdGU+PEF1dGhvcj5CYW51IFJla2hhPC9BdXRob3I+PFllYXI+MjAwNzwvWWVh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CYW51IFJla2hhPC9BdXRob3I+PFllYXI+MjAwNzwvWWVh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92]</w:t>
            </w:r>
            <w:r w:rsidR="005C763C" w:rsidRPr="00581847">
              <w:rPr>
                <w:sz w:val="16"/>
                <w:szCs w:val="16"/>
              </w:rPr>
              <w:fldChar w:fldCharType="end"/>
            </w:r>
          </w:p>
        </w:tc>
        <w:tc>
          <w:tcPr>
            <w:tcW w:w="1113" w:type="dxa"/>
          </w:tcPr>
          <w:p w14:paraId="03215E83" w14:textId="77777777" w:rsidR="00CB3045" w:rsidRPr="00581847" w:rsidRDefault="00CB3045" w:rsidP="00CB3045">
            <w:pPr>
              <w:rPr>
                <w:sz w:val="16"/>
                <w:szCs w:val="16"/>
              </w:rPr>
            </w:pPr>
            <w:r w:rsidRPr="00581847">
              <w:rPr>
                <w:sz w:val="16"/>
                <w:szCs w:val="16"/>
              </w:rPr>
              <w:t>Retrospective Cohort</w:t>
            </w:r>
          </w:p>
        </w:tc>
        <w:tc>
          <w:tcPr>
            <w:tcW w:w="947" w:type="dxa"/>
          </w:tcPr>
          <w:p w14:paraId="3233700D" w14:textId="77777777" w:rsidR="00CB3045" w:rsidRPr="00581847" w:rsidRDefault="00CB3045" w:rsidP="00CB3045">
            <w:pPr>
              <w:rPr>
                <w:sz w:val="16"/>
                <w:szCs w:val="16"/>
              </w:rPr>
            </w:pPr>
            <w:r w:rsidRPr="00581847">
              <w:rPr>
                <w:sz w:val="16"/>
                <w:szCs w:val="16"/>
              </w:rPr>
              <w:t>India</w:t>
            </w:r>
          </w:p>
          <w:p w14:paraId="7A5E7FDC" w14:textId="77777777" w:rsidR="00CB3045" w:rsidRPr="00581847" w:rsidRDefault="00CB3045" w:rsidP="00CB3045">
            <w:pPr>
              <w:rPr>
                <w:sz w:val="16"/>
                <w:szCs w:val="16"/>
              </w:rPr>
            </w:pPr>
            <w:r w:rsidRPr="00581847">
              <w:rPr>
                <w:sz w:val="16"/>
                <w:szCs w:val="16"/>
              </w:rPr>
              <w:t>2002</w:t>
            </w:r>
          </w:p>
        </w:tc>
        <w:tc>
          <w:tcPr>
            <w:tcW w:w="648" w:type="dxa"/>
          </w:tcPr>
          <w:p w14:paraId="165C034D" w14:textId="77777777" w:rsidR="00CB3045" w:rsidRPr="00581847" w:rsidRDefault="00CB3045" w:rsidP="00CB3045">
            <w:pPr>
              <w:rPr>
                <w:sz w:val="16"/>
                <w:szCs w:val="16"/>
              </w:rPr>
            </w:pPr>
            <w:r w:rsidRPr="00581847">
              <w:rPr>
                <w:sz w:val="16"/>
                <w:szCs w:val="16"/>
              </w:rPr>
              <w:t>190</w:t>
            </w:r>
          </w:p>
        </w:tc>
        <w:tc>
          <w:tcPr>
            <w:tcW w:w="622" w:type="dxa"/>
          </w:tcPr>
          <w:p w14:paraId="62F7557F" w14:textId="77777777" w:rsidR="00CB3045" w:rsidRPr="00581847" w:rsidRDefault="00CB3045" w:rsidP="00CB3045">
            <w:pPr>
              <w:rPr>
                <w:sz w:val="16"/>
                <w:szCs w:val="16"/>
              </w:rPr>
            </w:pPr>
            <w:r w:rsidRPr="00581847">
              <w:rPr>
                <w:sz w:val="16"/>
                <w:szCs w:val="16"/>
              </w:rPr>
              <w:t>92</w:t>
            </w:r>
          </w:p>
        </w:tc>
        <w:tc>
          <w:tcPr>
            <w:tcW w:w="680" w:type="dxa"/>
          </w:tcPr>
          <w:p w14:paraId="4597CFA3" w14:textId="77777777" w:rsidR="00CB3045" w:rsidRPr="00581847" w:rsidRDefault="00CB3045" w:rsidP="00CB3045">
            <w:pPr>
              <w:rPr>
                <w:sz w:val="16"/>
                <w:szCs w:val="16"/>
              </w:rPr>
            </w:pPr>
            <w:r w:rsidRPr="00581847">
              <w:rPr>
                <w:sz w:val="16"/>
                <w:szCs w:val="16"/>
              </w:rPr>
              <w:t>78</w:t>
            </w:r>
          </w:p>
        </w:tc>
        <w:tc>
          <w:tcPr>
            <w:tcW w:w="1255" w:type="dxa"/>
          </w:tcPr>
          <w:p w14:paraId="6C058CA2" w14:textId="77777777" w:rsidR="00CB3045" w:rsidRPr="00581847" w:rsidRDefault="00CB3045" w:rsidP="00CB3045">
            <w:pPr>
              <w:rPr>
                <w:sz w:val="16"/>
                <w:szCs w:val="16"/>
              </w:rPr>
            </w:pPr>
            <w:r w:rsidRPr="00581847">
              <w:rPr>
                <w:sz w:val="16"/>
                <w:szCs w:val="16"/>
              </w:rPr>
              <w:t>TBDM 48.0;</w:t>
            </w:r>
          </w:p>
          <w:p w14:paraId="2BF11CB0" w14:textId="77777777" w:rsidR="00CB3045" w:rsidRPr="00581847" w:rsidRDefault="00CB3045" w:rsidP="00CB3045">
            <w:pPr>
              <w:rPr>
                <w:sz w:val="16"/>
                <w:szCs w:val="16"/>
              </w:rPr>
            </w:pPr>
            <w:r w:rsidRPr="00581847">
              <w:rPr>
                <w:sz w:val="16"/>
                <w:szCs w:val="16"/>
              </w:rPr>
              <w:t>TB only 31.0</w:t>
            </w:r>
            <w:r w:rsidRPr="00581847">
              <w:rPr>
                <w:sz w:val="16"/>
                <w:szCs w:val="16"/>
                <w:vertAlign w:val="superscript"/>
              </w:rPr>
              <w:t>1</w:t>
            </w:r>
          </w:p>
        </w:tc>
        <w:tc>
          <w:tcPr>
            <w:tcW w:w="571" w:type="dxa"/>
          </w:tcPr>
          <w:p w14:paraId="5BE64CE6" w14:textId="77777777" w:rsidR="00CB3045" w:rsidRPr="00581847" w:rsidRDefault="00CB3045" w:rsidP="00CB3045">
            <w:pPr>
              <w:rPr>
                <w:sz w:val="16"/>
                <w:szCs w:val="16"/>
              </w:rPr>
            </w:pPr>
            <w:r w:rsidRPr="00581847">
              <w:rPr>
                <w:sz w:val="16"/>
                <w:szCs w:val="16"/>
              </w:rPr>
              <w:t>NR</w:t>
            </w:r>
          </w:p>
        </w:tc>
        <w:tc>
          <w:tcPr>
            <w:tcW w:w="1153" w:type="dxa"/>
          </w:tcPr>
          <w:p w14:paraId="2D20FFE7" w14:textId="77777777" w:rsidR="00CB3045" w:rsidRPr="00581847" w:rsidRDefault="00CB3045" w:rsidP="00CB3045">
            <w:pPr>
              <w:rPr>
                <w:sz w:val="16"/>
                <w:szCs w:val="16"/>
              </w:rPr>
            </w:pPr>
            <w:r w:rsidRPr="00581847">
              <w:rPr>
                <w:sz w:val="16"/>
                <w:szCs w:val="16"/>
              </w:rPr>
              <w:t>NR</w:t>
            </w:r>
          </w:p>
        </w:tc>
        <w:tc>
          <w:tcPr>
            <w:tcW w:w="1493" w:type="dxa"/>
            <w:gridSpan w:val="2"/>
          </w:tcPr>
          <w:p w14:paraId="66060D6B" w14:textId="77777777" w:rsidR="00CB3045" w:rsidRPr="00581847" w:rsidRDefault="00CB3045" w:rsidP="00CB3045">
            <w:pPr>
              <w:rPr>
                <w:sz w:val="16"/>
                <w:szCs w:val="16"/>
              </w:rPr>
            </w:pPr>
            <w:r w:rsidRPr="00581847">
              <w:rPr>
                <w:sz w:val="16"/>
                <w:szCs w:val="16"/>
              </w:rPr>
              <w:t>Pulmonary TB</w:t>
            </w:r>
          </w:p>
        </w:tc>
        <w:tc>
          <w:tcPr>
            <w:tcW w:w="1002" w:type="dxa"/>
          </w:tcPr>
          <w:p w14:paraId="113DAD2C" w14:textId="77777777" w:rsidR="00CB3045" w:rsidRPr="00581847" w:rsidRDefault="00CB3045" w:rsidP="00CB3045">
            <w:pPr>
              <w:rPr>
                <w:sz w:val="16"/>
                <w:szCs w:val="16"/>
              </w:rPr>
            </w:pPr>
            <w:r w:rsidRPr="00581847">
              <w:rPr>
                <w:sz w:val="16"/>
                <w:szCs w:val="16"/>
              </w:rPr>
              <w:t>FBG and HbA1C</w:t>
            </w:r>
          </w:p>
        </w:tc>
        <w:tc>
          <w:tcPr>
            <w:tcW w:w="1545" w:type="dxa"/>
          </w:tcPr>
          <w:p w14:paraId="062928A9" w14:textId="77777777" w:rsidR="00CB3045" w:rsidRPr="00581847" w:rsidRDefault="00CB3045" w:rsidP="00CB3045">
            <w:pPr>
              <w:rPr>
                <w:sz w:val="16"/>
                <w:szCs w:val="16"/>
              </w:rPr>
            </w:pPr>
            <w:r w:rsidRPr="00581847">
              <w:rPr>
                <w:sz w:val="16"/>
                <w:szCs w:val="16"/>
              </w:rPr>
              <w:t xml:space="preserve">Patients in moribund state or with major systematic illnesses or with abnormal biochemical profile </w:t>
            </w:r>
          </w:p>
          <w:p w14:paraId="74098D4B" w14:textId="77777777" w:rsidR="00CB3045" w:rsidRPr="00581847" w:rsidRDefault="00CB3045" w:rsidP="00CB3045">
            <w:pPr>
              <w:rPr>
                <w:sz w:val="16"/>
                <w:szCs w:val="16"/>
              </w:rPr>
            </w:pPr>
          </w:p>
        </w:tc>
        <w:tc>
          <w:tcPr>
            <w:tcW w:w="968" w:type="dxa"/>
          </w:tcPr>
          <w:p w14:paraId="2D7E7567" w14:textId="77777777" w:rsidR="00CB3045" w:rsidRPr="00581847" w:rsidRDefault="00CB3045" w:rsidP="00CB3045">
            <w:pPr>
              <w:rPr>
                <w:sz w:val="16"/>
                <w:szCs w:val="16"/>
              </w:rPr>
            </w:pPr>
            <w:r w:rsidRPr="00581847">
              <w:rPr>
                <w:sz w:val="16"/>
                <w:szCs w:val="16"/>
              </w:rPr>
              <w:t>culture conversion</w:t>
            </w:r>
          </w:p>
        </w:tc>
        <w:tc>
          <w:tcPr>
            <w:tcW w:w="1673" w:type="dxa"/>
          </w:tcPr>
          <w:p w14:paraId="676AAD55" w14:textId="77777777" w:rsidR="00CB3045" w:rsidRPr="00581847" w:rsidRDefault="00CB3045" w:rsidP="00CB3045">
            <w:pPr>
              <w:rPr>
                <w:sz w:val="16"/>
                <w:szCs w:val="16"/>
              </w:rPr>
            </w:pPr>
            <w:r w:rsidRPr="00581847">
              <w:rPr>
                <w:sz w:val="16"/>
                <w:szCs w:val="16"/>
              </w:rPr>
              <w:t>None</w:t>
            </w:r>
          </w:p>
        </w:tc>
      </w:tr>
      <w:tr w:rsidR="00CB3045" w:rsidRPr="00581847" w14:paraId="43AD0809" w14:textId="77777777" w:rsidTr="00B85A93">
        <w:tc>
          <w:tcPr>
            <w:tcW w:w="1441" w:type="dxa"/>
          </w:tcPr>
          <w:p w14:paraId="4B126AE6" w14:textId="7D4D1E96" w:rsidR="00CB3045" w:rsidRPr="00581847" w:rsidRDefault="00CB3045" w:rsidP="005C763C">
            <w:pPr>
              <w:rPr>
                <w:sz w:val="16"/>
                <w:szCs w:val="16"/>
              </w:rPr>
            </w:pPr>
            <w:r w:rsidRPr="00581847">
              <w:rPr>
                <w:sz w:val="16"/>
                <w:szCs w:val="16"/>
              </w:rPr>
              <w:t>Barss</w:t>
            </w:r>
            <w:r w:rsidR="005C763C" w:rsidRPr="00581847">
              <w:rPr>
                <w:sz w:val="16"/>
                <w:szCs w:val="16"/>
              </w:rPr>
              <w:fldChar w:fldCharType="begin">
                <w:fldData xml:space="preserve">PEVuZE5vdGU+PENpdGU+PEF1dGhvcj5CYXJzczwvQXV0aG9yPjxZZWFyPjIwMTY8L1llYXI+PFJl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CYXJzczwvQXV0aG9yPjxZZWFyPjIwMTY8L1llYXI+PFJl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93]</w:t>
            </w:r>
            <w:r w:rsidR="005C763C" w:rsidRPr="00581847">
              <w:rPr>
                <w:sz w:val="16"/>
                <w:szCs w:val="16"/>
              </w:rPr>
              <w:fldChar w:fldCharType="end"/>
            </w:r>
          </w:p>
        </w:tc>
        <w:tc>
          <w:tcPr>
            <w:tcW w:w="1113" w:type="dxa"/>
          </w:tcPr>
          <w:p w14:paraId="1C9BD0A0" w14:textId="77777777" w:rsidR="00CB3045" w:rsidRPr="00581847" w:rsidRDefault="00CB3045" w:rsidP="00CB3045">
            <w:pPr>
              <w:rPr>
                <w:sz w:val="16"/>
                <w:szCs w:val="16"/>
              </w:rPr>
            </w:pPr>
            <w:r w:rsidRPr="00581847">
              <w:rPr>
                <w:sz w:val="16"/>
                <w:szCs w:val="16"/>
              </w:rPr>
              <w:t>Retrospective Cohort</w:t>
            </w:r>
          </w:p>
        </w:tc>
        <w:tc>
          <w:tcPr>
            <w:tcW w:w="947" w:type="dxa"/>
          </w:tcPr>
          <w:p w14:paraId="209F5727" w14:textId="77777777" w:rsidR="00CB3045" w:rsidRPr="00581847" w:rsidRDefault="00CB3045" w:rsidP="00CB3045">
            <w:pPr>
              <w:rPr>
                <w:sz w:val="16"/>
                <w:szCs w:val="16"/>
              </w:rPr>
            </w:pPr>
            <w:r w:rsidRPr="00581847">
              <w:rPr>
                <w:sz w:val="16"/>
                <w:szCs w:val="16"/>
              </w:rPr>
              <w:t>Canada</w:t>
            </w:r>
            <w:r w:rsidRPr="00581847">
              <w:rPr>
                <w:sz w:val="16"/>
                <w:szCs w:val="16"/>
              </w:rPr>
              <w:br/>
              <w:t>2012</w:t>
            </w:r>
          </w:p>
        </w:tc>
        <w:tc>
          <w:tcPr>
            <w:tcW w:w="648" w:type="dxa"/>
          </w:tcPr>
          <w:p w14:paraId="1BDF4285" w14:textId="77777777" w:rsidR="00CB3045" w:rsidRPr="00581847" w:rsidRDefault="00CB3045" w:rsidP="00CB3045">
            <w:pPr>
              <w:rPr>
                <w:sz w:val="16"/>
                <w:szCs w:val="16"/>
              </w:rPr>
            </w:pPr>
            <w:r w:rsidRPr="00581847">
              <w:rPr>
                <w:sz w:val="16"/>
                <w:szCs w:val="16"/>
              </w:rPr>
              <w:t>638</w:t>
            </w:r>
          </w:p>
        </w:tc>
        <w:tc>
          <w:tcPr>
            <w:tcW w:w="622" w:type="dxa"/>
          </w:tcPr>
          <w:p w14:paraId="5F07A981" w14:textId="77777777" w:rsidR="00CB3045" w:rsidRPr="00581847" w:rsidRDefault="00CB3045" w:rsidP="00CB3045">
            <w:pPr>
              <w:rPr>
                <w:sz w:val="16"/>
                <w:szCs w:val="16"/>
              </w:rPr>
            </w:pPr>
            <w:r w:rsidRPr="00581847">
              <w:rPr>
                <w:sz w:val="16"/>
                <w:szCs w:val="16"/>
              </w:rPr>
              <w:t>150</w:t>
            </w:r>
          </w:p>
        </w:tc>
        <w:tc>
          <w:tcPr>
            <w:tcW w:w="680" w:type="dxa"/>
          </w:tcPr>
          <w:p w14:paraId="43FE94C0" w14:textId="77777777" w:rsidR="00CB3045" w:rsidRPr="00581847" w:rsidRDefault="00CB3045" w:rsidP="00CB3045">
            <w:pPr>
              <w:rPr>
                <w:sz w:val="16"/>
                <w:szCs w:val="16"/>
              </w:rPr>
            </w:pPr>
            <w:r w:rsidRPr="00581847">
              <w:rPr>
                <w:sz w:val="16"/>
                <w:szCs w:val="16"/>
              </w:rPr>
              <w:t>NR</w:t>
            </w:r>
          </w:p>
        </w:tc>
        <w:tc>
          <w:tcPr>
            <w:tcW w:w="1255" w:type="dxa"/>
          </w:tcPr>
          <w:p w14:paraId="189D7041" w14:textId="77777777" w:rsidR="00CB3045" w:rsidRPr="00581847" w:rsidRDefault="00CB3045" w:rsidP="00CB3045">
            <w:pPr>
              <w:rPr>
                <w:sz w:val="16"/>
                <w:szCs w:val="16"/>
              </w:rPr>
            </w:pPr>
            <w:r w:rsidRPr="00581847">
              <w:rPr>
                <w:sz w:val="16"/>
                <w:szCs w:val="16"/>
              </w:rPr>
              <w:t>NR</w:t>
            </w:r>
          </w:p>
        </w:tc>
        <w:tc>
          <w:tcPr>
            <w:tcW w:w="571" w:type="dxa"/>
          </w:tcPr>
          <w:p w14:paraId="6AE833AB" w14:textId="77777777" w:rsidR="00CB3045" w:rsidRPr="00581847" w:rsidRDefault="00CB3045" w:rsidP="00CB3045">
            <w:pPr>
              <w:rPr>
                <w:sz w:val="16"/>
                <w:szCs w:val="16"/>
              </w:rPr>
            </w:pPr>
            <w:r w:rsidRPr="00581847">
              <w:rPr>
                <w:sz w:val="16"/>
                <w:szCs w:val="16"/>
              </w:rPr>
              <w:t>NR</w:t>
            </w:r>
          </w:p>
        </w:tc>
        <w:tc>
          <w:tcPr>
            <w:tcW w:w="1153" w:type="dxa"/>
          </w:tcPr>
          <w:p w14:paraId="691320F4" w14:textId="77777777" w:rsidR="00CB3045" w:rsidRPr="00581847" w:rsidRDefault="00CB3045" w:rsidP="00CB3045">
            <w:pPr>
              <w:rPr>
                <w:sz w:val="16"/>
                <w:szCs w:val="16"/>
              </w:rPr>
            </w:pPr>
            <w:r w:rsidRPr="00581847">
              <w:rPr>
                <w:sz w:val="16"/>
                <w:szCs w:val="16"/>
              </w:rPr>
              <w:t>NR</w:t>
            </w:r>
          </w:p>
        </w:tc>
        <w:tc>
          <w:tcPr>
            <w:tcW w:w="1493" w:type="dxa"/>
            <w:gridSpan w:val="2"/>
          </w:tcPr>
          <w:p w14:paraId="1DE417F8" w14:textId="77777777" w:rsidR="00CB3045" w:rsidRPr="00581847" w:rsidRDefault="00CB3045" w:rsidP="00CB3045">
            <w:pPr>
              <w:rPr>
                <w:sz w:val="16"/>
                <w:szCs w:val="16"/>
              </w:rPr>
            </w:pPr>
            <w:r w:rsidRPr="00581847">
              <w:rPr>
                <w:sz w:val="16"/>
                <w:szCs w:val="16"/>
              </w:rPr>
              <w:t>NR</w:t>
            </w:r>
          </w:p>
        </w:tc>
        <w:tc>
          <w:tcPr>
            <w:tcW w:w="1002" w:type="dxa"/>
          </w:tcPr>
          <w:p w14:paraId="52784B13" w14:textId="77777777" w:rsidR="00CB3045" w:rsidRPr="00581847" w:rsidRDefault="00CB3045" w:rsidP="00CB3045">
            <w:pPr>
              <w:rPr>
                <w:sz w:val="16"/>
                <w:szCs w:val="16"/>
              </w:rPr>
            </w:pPr>
            <w:r w:rsidRPr="00581847">
              <w:rPr>
                <w:sz w:val="16"/>
                <w:szCs w:val="16"/>
              </w:rPr>
              <w:t>Medical records and anti-DM treatment</w:t>
            </w:r>
          </w:p>
        </w:tc>
        <w:tc>
          <w:tcPr>
            <w:tcW w:w="1545" w:type="dxa"/>
          </w:tcPr>
          <w:p w14:paraId="6BE50AC4" w14:textId="77777777" w:rsidR="00CB3045" w:rsidRPr="00581847" w:rsidRDefault="00CB3045" w:rsidP="00CB3045">
            <w:pPr>
              <w:rPr>
                <w:sz w:val="16"/>
                <w:szCs w:val="16"/>
              </w:rPr>
            </w:pPr>
            <w:r w:rsidRPr="00581847">
              <w:rPr>
                <w:sz w:val="16"/>
                <w:szCs w:val="16"/>
              </w:rPr>
              <w:t>&lt;18 yrs; inadequate chart data</w:t>
            </w:r>
          </w:p>
        </w:tc>
        <w:tc>
          <w:tcPr>
            <w:tcW w:w="968" w:type="dxa"/>
          </w:tcPr>
          <w:p w14:paraId="4CDAEC80" w14:textId="77777777" w:rsidR="00CB3045" w:rsidRPr="00581847" w:rsidRDefault="00CB3045" w:rsidP="00CB3045">
            <w:pPr>
              <w:rPr>
                <w:sz w:val="16"/>
                <w:szCs w:val="16"/>
              </w:rPr>
            </w:pPr>
            <w:r w:rsidRPr="00581847">
              <w:rPr>
                <w:sz w:val="16"/>
                <w:szCs w:val="16"/>
              </w:rPr>
              <w:t>Death/ failure relapse</w:t>
            </w:r>
          </w:p>
        </w:tc>
        <w:tc>
          <w:tcPr>
            <w:tcW w:w="1673" w:type="dxa"/>
          </w:tcPr>
          <w:p w14:paraId="05AFC88A" w14:textId="77777777" w:rsidR="00CB3045" w:rsidRPr="00581847" w:rsidRDefault="00CB3045" w:rsidP="00CB3045">
            <w:pPr>
              <w:rPr>
                <w:sz w:val="16"/>
                <w:szCs w:val="16"/>
              </w:rPr>
            </w:pPr>
            <w:r w:rsidRPr="00581847">
              <w:rPr>
                <w:sz w:val="16"/>
                <w:szCs w:val="16"/>
              </w:rPr>
              <w:t>None</w:t>
            </w:r>
          </w:p>
        </w:tc>
      </w:tr>
      <w:tr w:rsidR="00CB3045" w:rsidRPr="00581847" w14:paraId="3246967D" w14:textId="77777777" w:rsidTr="00B85A93">
        <w:tc>
          <w:tcPr>
            <w:tcW w:w="1441" w:type="dxa"/>
          </w:tcPr>
          <w:p w14:paraId="601A1A0F" w14:textId="198254C5" w:rsidR="00CB3045" w:rsidRPr="00581847" w:rsidRDefault="00CB3045" w:rsidP="005C763C">
            <w:pPr>
              <w:rPr>
                <w:sz w:val="16"/>
                <w:szCs w:val="16"/>
              </w:rPr>
            </w:pPr>
            <w:r w:rsidRPr="00581847">
              <w:rPr>
                <w:sz w:val="16"/>
                <w:szCs w:val="16"/>
              </w:rPr>
              <w:t>Bashar</w:t>
            </w:r>
            <w:r w:rsidR="005C763C" w:rsidRPr="00581847">
              <w:rPr>
                <w:sz w:val="16"/>
                <w:szCs w:val="16"/>
              </w:rPr>
              <w:fldChar w:fldCharType="begin">
                <w:fldData xml:space="preserve">PEVuZE5vdGU+PENpdGU+PEF1dGhvcj5CYXNoYXI8L0F1dGhvcj48WWVhcj4yMDAxPC9ZZWFyPjxS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CYXNoYXI8L0F1dGhvcj48WWVhcj4yMDAxPC9ZZWFyPjxS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66]</w:t>
            </w:r>
            <w:r w:rsidR="005C763C" w:rsidRPr="00581847">
              <w:rPr>
                <w:sz w:val="16"/>
                <w:szCs w:val="16"/>
              </w:rPr>
              <w:fldChar w:fldCharType="end"/>
            </w:r>
          </w:p>
        </w:tc>
        <w:tc>
          <w:tcPr>
            <w:tcW w:w="1113" w:type="dxa"/>
          </w:tcPr>
          <w:p w14:paraId="646694A7" w14:textId="77777777" w:rsidR="00CB3045" w:rsidRPr="00581847" w:rsidRDefault="00CB3045" w:rsidP="00CB3045">
            <w:pPr>
              <w:rPr>
                <w:sz w:val="16"/>
                <w:szCs w:val="16"/>
              </w:rPr>
            </w:pPr>
            <w:r w:rsidRPr="00581847">
              <w:rPr>
                <w:sz w:val="16"/>
                <w:szCs w:val="16"/>
              </w:rPr>
              <w:t>Retrospective Cohort</w:t>
            </w:r>
          </w:p>
        </w:tc>
        <w:tc>
          <w:tcPr>
            <w:tcW w:w="947" w:type="dxa"/>
          </w:tcPr>
          <w:p w14:paraId="4E61B763" w14:textId="77777777" w:rsidR="00CB3045" w:rsidRPr="00581847" w:rsidRDefault="00CB3045" w:rsidP="00CB3045">
            <w:pPr>
              <w:rPr>
                <w:sz w:val="16"/>
                <w:szCs w:val="16"/>
              </w:rPr>
            </w:pPr>
            <w:r w:rsidRPr="00581847">
              <w:rPr>
                <w:sz w:val="16"/>
                <w:szCs w:val="16"/>
              </w:rPr>
              <w:t>U.S.</w:t>
            </w:r>
          </w:p>
          <w:p w14:paraId="15C54050" w14:textId="77777777" w:rsidR="00CB3045" w:rsidRPr="00581847" w:rsidRDefault="00CB3045" w:rsidP="00CB3045">
            <w:pPr>
              <w:rPr>
                <w:sz w:val="16"/>
                <w:szCs w:val="16"/>
              </w:rPr>
            </w:pPr>
            <w:r w:rsidRPr="00581847">
              <w:rPr>
                <w:sz w:val="16"/>
                <w:szCs w:val="16"/>
              </w:rPr>
              <w:t>1997</w:t>
            </w:r>
          </w:p>
        </w:tc>
        <w:tc>
          <w:tcPr>
            <w:tcW w:w="648" w:type="dxa"/>
          </w:tcPr>
          <w:p w14:paraId="4B40ED64" w14:textId="77777777" w:rsidR="00CB3045" w:rsidRPr="00581847" w:rsidRDefault="00CB3045" w:rsidP="00CB3045">
            <w:pPr>
              <w:rPr>
                <w:sz w:val="16"/>
                <w:szCs w:val="16"/>
              </w:rPr>
            </w:pPr>
            <w:r w:rsidRPr="00581847">
              <w:rPr>
                <w:sz w:val="16"/>
                <w:szCs w:val="16"/>
              </w:rPr>
              <w:t>155</w:t>
            </w:r>
          </w:p>
        </w:tc>
        <w:tc>
          <w:tcPr>
            <w:tcW w:w="622" w:type="dxa"/>
          </w:tcPr>
          <w:p w14:paraId="14DFF53D" w14:textId="77777777" w:rsidR="00CB3045" w:rsidRPr="00581847" w:rsidRDefault="00CB3045" w:rsidP="00CB3045">
            <w:pPr>
              <w:rPr>
                <w:sz w:val="16"/>
                <w:szCs w:val="16"/>
              </w:rPr>
            </w:pPr>
            <w:r w:rsidRPr="00581847">
              <w:rPr>
                <w:sz w:val="16"/>
                <w:szCs w:val="16"/>
              </w:rPr>
              <w:t>50</w:t>
            </w:r>
          </w:p>
        </w:tc>
        <w:tc>
          <w:tcPr>
            <w:tcW w:w="680" w:type="dxa"/>
          </w:tcPr>
          <w:p w14:paraId="6ECFEBD1" w14:textId="77777777" w:rsidR="00CB3045" w:rsidRPr="00581847" w:rsidRDefault="00CB3045" w:rsidP="00CB3045">
            <w:pPr>
              <w:rPr>
                <w:sz w:val="16"/>
                <w:szCs w:val="16"/>
              </w:rPr>
            </w:pPr>
            <w:r w:rsidRPr="00581847">
              <w:rPr>
                <w:sz w:val="16"/>
                <w:szCs w:val="16"/>
              </w:rPr>
              <w:t>84.5</w:t>
            </w:r>
          </w:p>
        </w:tc>
        <w:tc>
          <w:tcPr>
            <w:tcW w:w="1255" w:type="dxa"/>
          </w:tcPr>
          <w:p w14:paraId="399695C8" w14:textId="77777777" w:rsidR="00CB3045" w:rsidRPr="00581847" w:rsidRDefault="00CB3045" w:rsidP="00CB3045">
            <w:pPr>
              <w:rPr>
                <w:sz w:val="16"/>
                <w:szCs w:val="16"/>
              </w:rPr>
            </w:pPr>
            <w:r w:rsidRPr="00581847">
              <w:rPr>
                <w:sz w:val="16"/>
                <w:szCs w:val="16"/>
              </w:rPr>
              <w:t xml:space="preserve">TBDM 47.1 </w:t>
            </w:r>
          </w:p>
          <w:p w14:paraId="60FCE003" w14:textId="77777777" w:rsidR="00CB3045" w:rsidRPr="00581847" w:rsidRDefault="00CB3045" w:rsidP="00CB3045">
            <w:pPr>
              <w:rPr>
                <w:sz w:val="16"/>
                <w:szCs w:val="16"/>
              </w:rPr>
            </w:pPr>
            <w:r w:rsidRPr="00581847">
              <w:rPr>
                <w:sz w:val="16"/>
                <w:szCs w:val="16"/>
              </w:rPr>
              <w:t>TB only 41.6</w:t>
            </w:r>
            <w:r w:rsidRPr="00581847">
              <w:rPr>
                <w:sz w:val="16"/>
                <w:szCs w:val="16"/>
                <w:vertAlign w:val="superscript"/>
              </w:rPr>
              <w:t>2</w:t>
            </w:r>
          </w:p>
        </w:tc>
        <w:tc>
          <w:tcPr>
            <w:tcW w:w="571" w:type="dxa"/>
          </w:tcPr>
          <w:p w14:paraId="602AC26F" w14:textId="77777777" w:rsidR="00CB3045" w:rsidRPr="00581847" w:rsidRDefault="00CB3045" w:rsidP="00CB3045">
            <w:pPr>
              <w:rPr>
                <w:sz w:val="16"/>
                <w:szCs w:val="16"/>
              </w:rPr>
            </w:pPr>
            <w:r w:rsidRPr="00581847">
              <w:rPr>
                <w:sz w:val="16"/>
                <w:szCs w:val="16"/>
              </w:rPr>
              <w:t>NR</w:t>
            </w:r>
          </w:p>
        </w:tc>
        <w:tc>
          <w:tcPr>
            <w:tcW w:w="1153" w:type="dxa"/>
          </w:tcPr>
          <w:p w14:paraId="6371F304" w14:textId="77777777" w:rsidR="00CB3045" w:rsidRPr="00581847" w:rsidRDefault="00CB3045" w:rsidP="00CB3045">
            <w:pPr>
              <w:rPr>
                <w:sz w:val="16"/>
                <w:szCs w:val="16"/>
              </w:rPr>
            </w:pPr>
            <w:r w:rsidRPr="00581847">
              <w:rPr>
                <w:sz w:val="16"/>
                <w:szCs w:val="16"/>
              </w:rPr>
              <w:t>NR</w:t>
            </w:r>
          </w:p>
        </w:tc>
        <w:tc>
          <w:tcPr>
            <w:tcW w:w="1493" w:type="dxa"/>
            <w:gridSpan w:val="2"/>
          </w:tcPr>
          <w:p w14:paraId="2584C05D" w14:textId="77777777" w:rsidR="00CB3045" w:rsidRPr="00581847" w:rsidRDefault="00CB3045" w:rsidP="00CB3045">
            <w:pPr>
              <w:rPr>
                <w:sz w:val="16"/>
                <w:szCs w:val="16"/>
              </w:rPr>
            </w:pPr>
            <w:r w:rsidRPr="00581847">
              <w:rPr>
                <w:sz w:val="16"/>
                <w:szCs w:val="16"/>
              </w:rPr>
              <w:t>Undifferentiated TB</w:t>
            </w:r>
          </w:p>
        </w:tc>
        <w:tc>
          <w:tcPr>
            <w:tcW w:w="1002" w:type="dxa"/>
          </w:tcPr>
          <w:p w14:paraId="70D47671" w14:textId="77777777" w:rsidR="00CB3045" w:rsidRPr="00581847" w:rsidRDefault="00CB3045" w:rsidP="00CB3045">
            <w:pPr>
              <w:rPr>
                <w:sz w:val="16"/>
                <w:szCs w:val="16"/>
              </w:rPr>
            </w:pPr>
            <w:r w:rsidRPr="00581847">
              <w:rPr>
                <w:sz w:val="16"/>
                <w:szCs w:val="16"/>
              </w:rPr>
              <w:t>Medical records</w:t>
            </w:r>
          </w:p>
        </w:tc>
        <w:tc>
          <w:tcPr>
            <w:tcW w:w="1545" w:type="dxa"/>
          </w:tcPr>
          <w:p w14:paraId="21D0B1E8" w14:textId="77777777" w:rsidR="00CB3045" w:rsidRPr="00581847" w:rsidRDefault="00CB3045" w:rsidP="00CB3045">
            <w:pPr>
              <w:rPr>
                <w:sz w:val="16"/>
                <w:szCs w:val="16"/>
              </w:rPr>
            </w:pPr>
            <w:r w:rsidRPr="00581847">
              <w:rPr>
                <w:sz w:val="16"/>
                <w:szCs w:val="16"/>
              </w:rPr>
              <w:t>NR</w:t>
            </w:r>
          </w:p>
        </w:tc>
        <w:tc>
          <w:tcPr>
            <w:tcW w:w="968" w:type="dxa"/>
          </w:tcPr>
          <w:p w14:paraId="5E45D7A3" w14:textId="77777777" w:rsidR="00CB3045" w:rsidRPr="00581847" w:rsidRDefault="00CB3045" w:rsidP="00CB3045">
            <w:pPr>
              <w:rPr>
                <w:sz w:val="16"/>
                <w:szCs w:val="16"/>
              </w:rPr>
            </w:pPr>
            <w:r w:rsidRPr="00581847">
              <w:rPr>
                <w:sz w:val="16"/>
                <w:szCs w:val="16"/>
              </w:rPr>
              <w:t>Death, MDR-TB, relapse</w:t>
            </w:r>
          </w:p>
          <w:p w14:paraId="386E778F" w14:textId="77777777" w:rsidR="00CB3045" w:rsidRPr="00581847" w:rsidRDefault="00CB3045" w:rsidP="00CB3045">
            <w:pPr>
              <w:rPr>
                <w:sz w:val="16"/>
                <w:szCs w:val="16"/>
              </w:rPr>
            </w:pPr>
          </w:p>
        </w:tc>
        <w:tc>
          <w:tcPr>
            <w:tcW w:w="1673" w:type="dxa"/>
          </w:tcPr>
          <w:p w14:paraId="00ED7FA5" w14:textId="77777777" w:rsidR="00CB3045" w:rsidRPr="00581847" w:rsidRDefault="00CB3045" w:rsidP="00CB3045">
            <w:pPr>
              <w:rPr>
                <w:sz w:val="16"/>
                <w:szCs w:val="16"/>
              </w:rPr>
            </w:pPr>
            <w:r w:rsidRPr="00581847">
              <w:rPr>
                <w:sz w:val="16"/>
                <w:szCs w:val="16"/>
              </w:rPr>
              <w:t xml:space="preserve">For MDR-TB only: HIV and homelessness </w:t>
            </w:r>
          </w:p>
        </w:tc>
      </w:tr>
      <w:tr w:rsidR="00CB3045" w:rsidRPr="00581847" w14:paraId="4AA86EB4" w14:textId="77777777" w:rsidTr="00B85A93">
        <w:tc>
          <w:tcPr>
            <w:tcW w:w="1441" w:type="dxa"/>
          </w:tcPr>
          <w:p w14:paraId="59080011" w14:textId="2389AF3E" w:rsidR="00CB3045" w:rsidRPr="00581847" w:rsidRDefault="00CB3045" w:rsidP="00CB3045">
            <w:pPr>
              <w:rPr>
                <w:sz w:val="16"/>
                <w:szCs w:val="16"/>
              </w:rPr>
            </w:pPr>
            <w:r w:rsidRPr="00581847">
              <w:rPr>
                <w:sz w:val="16"/>
                <w:szCs w:val="16"/>
              </w:rPr>
              <w:t>Burgielski</w:t>
            </w:r>
            <w:r w:rsidR="005C763C" w:rsidRPr="00581847">
              <w:rPr>
                <w:sz w:val="16"/>
                <w:szCs w:val="16"/>
              </w:rPr>
              <w:fldChar w:fldCharType="begin"/>
            </w:r>
            <w:r w:rsidR="005C763C" w:rsidRPr="00581847">
              <w:rPr>
                <w:sz w:val="16"/>
                <w:szCs w:val="16"/>
              </w:rPr>
              <w:instrText xml:space="preserve"> ADDIN EN.CITE &lt;EndNote&gt;&lt;Cite&gt;&lt;Author&gt;Burgielski&lt;/Author&gt;&lt;Year&gt;1982&lt;/Year&gt;&lt;RecNum&gt;96&lt;/RecNum&gt;&lt;DisplayText&gt;[94]&lt;/DisplayText&gt;&lt;record&gt;&lt;rec-number&gt;96&lt;/rec-number&gt;&lt;foreign-keys&gt;&lt;key app="EN" db-id="pvxsd52ec9tfp7esev6xtr2gtwravtt5rafd" timestamp="1547228819"&gt;96&lt;/key&gt;&lt;/foreign-keys&gt;&lt;ref-type name="Journal Article"&gt;17&lt;/ref-type&gt;&lt;contributors&gt;&lt;authors&gt;&lt;author&gt;Burgielski, R.&lt;/author&gt;&lt;/authors&gt;&lt;/contributors&gt;&lt;auth-address&gt;R. Burgielski&lt;/auth-address&gt;&lt;titles&gt;&lt;title&gt;Relative incidence, clinical course and treatment of tuberculosis complicated by diabetes mellitus&lt;/title&gt;&lt;secondary-title&gt;Pneumonologia polska&lt;/secondary-title&gt;&lt;/titles&gt;&lt;periodical&gt;&lt;full-title&gt;Pneumonologia polska&lt;/full-title&gt;&lt;/periodical&gt;&lt;pages&gt;245-251&lt;/pages&gt;&lt;volume&gt;50&lt;/volume&gt;&lt;number&gt;5-6&lt;/number&gt;&lt;keywords&gt;&lt;keyword&gt;adult&lt;/keyword&gt;&lt;keyword&gt;age&lt;/keyword&gt;&lt;keyword&gt;aged&lt;/keyword&gt;&lt;keyword&gt;article&lt;/keyword&gt;&lt;keyword&gt;comparative study&lt;/keyword&gt;&lt;keyword&gt;diabetes mellitus&lt;/keyword&gt;&lt;keyword&gt;female&lt;/keyword&gt;&lt;keyword&gt;human&lt;/keyword&gt;&lt;keyword&gt;insulin dependent diabetes mellitus&lt;/keyword&gt;&lt;keyword&gt;lung tuberculosis&lt;/keyword&gt;&lt;keyword&gt;male&lt;/keyword&gt;&lt;keyword&gt;middle aged&lt;/keyword&gt;&lt;keyword&gt;prognosis&lt;/keyword&gt;&lt;keyword&gt;sex difference&lt;/keyword&gt;&lt;/keywords&gt;&lt;dates&gt;&lt;year&gt;1982&lt;/year&gt;&lt;/dates&gt;&lt;isbn&gt;0376-4761&lt;/isbn&gt;&lt;urls&gt;&lt;related-urls&gt;&lt;url&gt;http://www.embase.com/search/results?subaction=viewrecord&amp;amp;from=export&amp;amp;id=L13624410&lt;/url&gt;&lt;url&gt;http://findit.library.jhu.edu/resolve?sid=EMBASE&amp;amp;issn=03764761&amp;amp;id=doi:&amp;amp;atitle=Relative+incidence%2C+clinical+course+and+treatment+of+tuberculosis+complicated+by+diabetes+mellitus&amp;amp;stitle=Pneumonol+Pol&amp;amp;title=Pneumonologia+polska&amp;amp;volume=50&amp;amp;issue=5-6&amp;amp;spage=245&amp;amp;epage=251&amp;amp;aulast=Burgielski&amp;amp;aufirst=R.&amp;amp;auinit=R.&amp;amp;aufull=Burgielski+R.&amp;amp;coden=&amp;amp;isbn=&amp;amp;pages=245-251&amp;amp;date=1982&amp;amp;auinit1=R&amp;amp;auinitm=&lt;/url&gt;&lt;/related-urls&gt;&lt;/urls&gt;&lt;remote-database-name&gt;EMBASE&lt;/remote-database-name&gt;&lt;/record&gt;&lt;/Cite&gt;&lt;/EndNote&gt;</w:instrText>
            </w:r>
            <w:r w:rsidR="005C763C" w:rsidRPr="00581847">
              <w:rPr>
                <w:sz w:val="16"/>
                <w:szCs w:val="16"/>
              </w:rPr>
              <w:fldChar w:fldCharType="separate"/>
            </w:r>
            <w:r w:rsidR="005C763C" w:rsidRPr="00581847">
              <w:rPr>
                <w:noProof/>
                <w:sz w:val="16"/>
                <w:szCs w:val="16"/>
              </w:rPr>
              <w:t>[94]</w:t>
            </w:r>
            <w:r w:rsidR="005C763C" w:rsidRPr="00581847">
              <w:rPr>
                <w:sz w:val="16"/>
                <w:szCs w:val="16"/>
              </w:rPr>
              <w:fldChar w:fldCharType="end"/>
            </w:r>
          </w:p>
          <w:p w14:paraId="22F77C88" w14:textId="77777777" w:rsidR="00CB3045" w:rsidRPr="00581847" w:rsidRDefault="00CB3045" w:rsidP="00CB3045">
            <w:pPr>
              <w:rPr>
                <w:sz w:val="16"/>
                <w:szCs w:val="16"/>
              </w:rPr>
            </w:pPr>
          </w:p>
        </w:tc>
        <w:tc>
          <w:tcPr>
            <w:tcW w:w="1113" w:type="dxa"/>
          </w:tcPr>
          <w:p w14:paraId="0B71423B" w14:textId="77777777" w:rsidR="00CB3045" w:rsidRPr="00581847" w:rsidRDefault="00CB3045" w:rsidP="00CB3045">
            <w:pPr>
              <w:rPr>
                <w:sz w:val="16"/>
                <w:szCs w:val="16"/>
              </w:rPr>
            </w:pPr>
            <w:r w:rsidRPr="00581847">
              <w:rPr>
                <w:sz w:val="16"/>
                <w:szCs w:val="16"/>
              </w:rPr>
              <w:t>Retrospective Cohort</w:t>
            </w:r>
          </w:p>
          <w:p w14:paraId="1306763A" w14:textId="77777777" w:rsidR="00CB3045" w:rsidRPr="00581847" w:rsidRDefault="00CB3045" w:rsidP="00CB3045">
            <w:pPr>
              <w:rPr>
                <w:sz w:val="16"/>
                <w:szCs w:val="16"/>
              </w:rPr>
            </w:pPr>
          </w:p>
        </w:tc>
        <w:tc>
          <w:tcPr>
            <w:tcW w:w="947" w:type="dxa"/>
          </w:tcPr>
          <w:p w14:paraId="79F249A9" w14:textId="77777777" w:rsidR="00CB3045" w:rsidRPr="00581847" w:rsidRDefault="00CB3045" w:rsidP="00CB3045">
            <w:pPr>
              <w:rPr>
                <w:sz w:val="16"/>
                <w:szCs w:val="16"/>
              </w:rPr>
            </w:pPr>
            <w:r w:rsidRPr="00581847">
              <w:rPr>
                <w:sz w:val="16"/>
                <w:szCs w:val="16"/>
              </w:rPr>
              <w:t>Poland</w:t>
            </w:r>
          </w:p>
          <w:p w14:paraId="5F00DA3E" w14:textId="77777777" w:rsidR="00CB3045" w:rsidRPr="00581847" w:rsidRDefault="00CB3045" w:rsidP="00CB3045">
            <w:pPr>
              <w:rPr>
                <w:sz w:val="16"/>
                <w:szCs w:val="16"/>
              </w:rPr>
            </w:pPr>
            <w:r w:rsidRPr="00581847">
              <w:rPr>
                <w:sz w:val="16"/>
                <w:szCs w:val="16"/>
              </w:rPr>
              <w:t>1982</w:t>
            </w:r>
          </w:p>
        </w:tc>
        <w:tc>
          <w:tcPr>
            <w:tcW w:w="648" w:type="dxa"/>
          </w:tcPr>
          <w:p w14:paraId="3EC1747C" w14:textId="77777777" w:rsidR="00CB3045" w:rsidRPr="00581847" w:rsidRDefault="00CB3045" w:rsidP="00CB3045">
            <w:pPr>
              <w:rPr>
                <w:sz w:val="16"/>
                <w:szCs w:val="16"/>
              </w:rPr>
            </w:pPr>
            <w:r w:rsidRPr="00581847">
              <w:rPr>
                <w:sz w:val="16"/>
                <w:szCs w:val="16"/>
              </w:rPr>
              <w:t>137</w:t>
            </w:r>
          </w:p>
        </w:tc>
        <w:tc>
          <w:tcPr>
            <w:tcW w:w="622" w:type="dxa"/>
          </w:tcPr>
          <w:p w14:paraId="1E9E8B78" w14:textId="77777777" w:rsidR="00CB3045" w:rsidRPr="00581847" w:rsidRDefault="00CB3045" w:rsidP="00CB3045">
            <w:pPr>
              <w:rPr>
                <w:sz w:val="16"/>
                <w:szCs w:val="16"/>
              </w:rPr>
            </w:pPr>
            <w:r w:rsidRPr="00581847">
              <w:rPr>
                <w:sz w:val="16"/>
                <w:szCs w:val="16"/>
              </w:rPr>
              <w:t>65</w:t>
            </w:r>
          </w:p>
        </w:tc>
        <w:tc>
          <w:tcPr>
            <w:tcW w:w="680" w:type="dxa"/>
          </w:tcPr>
          <w:p w14:paraId="43594CF1" w14:textId="77777777" w:rsidR="00CB3045" w:rsidRPr="00581847" w:rsidRDefault="00CB3045" w:rsidP="00CB3045">
            <w:pPr>
              <w:rPr>
                <w:sz w:val="16"/>
                <w:szCs w:val="16"/>
              </w:rPr>
            </w:pPr>
            <w:r w:rsidRPr="00581847">
              <w:rPr>
                <w:sz w:val="16"/>
                <w:szCs w:val="16"/>
              </w:rPr>
              <w:t>50</w:t>
            </w:r>
          </w:p>
        </w:tc>
        <w:tc>
          <w:tcPr>
            <w:tcW w:w="1255" w:type="dxa"/>
          </w:tcPr>
          <w:p w14:paraId="53E984EE" w14:textId="77777777" w:rsidR="00CB3045" w:rsidRPr="00581847" w:rsidRDefault="00CB3045" w:rsidP="00CB3045">
            <w:pPr>
              <w:rPr>
                <w:sz w:val="16"/>
                <w:szCs w:val="16"/>
              </w:rPr>
            </w:pPr>
            <w:r w:rsidRPr="00581847">
              <w:rPr>
                <w:sz w:val="16"/>
                <w:szCs w:val="16"/>
              </w:rPr>
              <w:t>NR</w:t>
            </w:r>
          </w:p>
        </w:tc>
        <w:tc>
          <w:tcPr>
            <w:tcW w:w="571" w:type="dxa"/>
          </w:tcPr>
          <w:p w14:paraId="409D6DF6" w14:textId="77777777" w:rsidR="00CB3045" w:rsidRPr="00581847" w:rsidRDefault="00CB3045" w:rsidP="00CB3045">
            <w:pPr>
              <w:rPr>
                <w:sz w:val="16"/>
                <w:szCs w:val="16"/>
              </w:rPr>
            </w:pPr>
            <w:r w:rsidRPr="00581847">
              <w:rPr>
                <w:sz w:val="16"/>
                <w:szCs w:val="16"/>
              </w:rPr>
              <w:t>50</w:t>
            </w:r>
          </w:p>
        </w:tc>
        <w:tc>
          <w:tcPr>
            <w:tcW w:w="1153" w:type="dxa"/>
          </w:tcPr>
          <w:p w14:paraId="7290457D" w14:textId="77777777" w:rsidR="00CB3045" w:rsidRPr="00581847" w:rsidRDefault="00CB3045" w:rsidP="00CB3045">
            <w:pPr>
              <w:rPr>
                <w:sz w:val="16"/>
                <w:szCs w:val="16"/>
              </w:rPr>
            </w:pPr>
            <w:r w:rsidRPr="00581847">
              <w:rPr>
                <w:sz w:val="16"/>
                <w:szCs w:val="16"/>
              </w:rPr>
              <w:t>NR</w:t>
            </w:r>
          </w:p>
        </w:tc>
        <w:tc>
          <w:tcPr>
            <w:tcW w:w="1493" w:type="dxa"/>
            <w:gridSpan w:val="2"/>
          </w:tcPr>
          <w:p w14:paraId="23C6C56C" w14:textId="77777777" w:rsidR="00CB3045" w:rsidRPr="00581847" w:rsidRDefault="00CB3045" w:rsidP="00CB3045">
            <w:pPr>
              <w:rPr>
                <w:sz w:val="16"/>
                <w:szCs w:val="16"/>
              </w:rPr>
            </w:pPr>
            <w:r w:rsidRPr="00581847">
              <w:rPr>
                <w:sz w:val="16"/>
                <w:szCs w:val="16"/>
              </w:rPr>
              <w:t>Pulmonary TB</w:t>
            </w:r>
          </w:p>
        </w:tc>
        <w:tc>
          <w:tcPr>
            <w:tcW w:w="1002" w:type="dxa"/>
          </w:tcPr>
          <w:p w14:paraId="1B908133" w14:textId="77777777" w:rsidR="00CB3045" w:rsidRPr="00581847" w:rsidRDefault="00CB3045" w:rsidP="00CB3045">
            <w:pPr>
              <w:rPr>
                <w:sz w:val="16"/>
                <w:szCs w:val="16"/>
              </w:rPr>
            </w:pPr>
            <w:r w:rsidRPr="00581847">
              <w:rPr>
                <w:sz w:val="16"/>
                <w:szCs w:val="16"/>
              </w:rPr>
              <w:t>Medical records</w:t>
            </w:r>
          </w:p>
        </w:tc>
        <w:tc>
          <w:tcPr>
            <w:tcW w:w="1545" w:type="dxa"/>
          </w:tcPr>
          <w:p w14:paraId="11B94783" w14:textId="77777777" w:rsidR="00CB3045" w:rsidRPr="00581847" w:rsidRDefault="00CB3045" w:rsidP="00CB3045">
            <w:pPr>
              <w:rPr>
                <w:sz w:val="16"/>
                <w:szCs w:val="16"/>
              </w:rPr>
            </w:pPr>
            <w:r w:rsidRPr="00581847">
              <w:rPr>
                <w:sz w:val="16"/>
                <w:szCs w:val="16"/>
              </w:rPr>
              <w:t>NR</w:t>
            </w:r>
          </w:p>
        </w:tc>
        <w:tc>
          <w:tcPr>
            <w:tcW w:w="968" w:type="dxa"/>
          </w:tcPr>
          <w:p w14:paraId="0BF93918" w14:textId="77777777" w:rsidR="00CB3045" w:rsidRPr="00581847" w:rsidRDefault="00CB3045" w:rsidP="00CB3045">
            <w:pPr>
              <w:rPr>
                <w:sz w:val="16"/>
                <w:szCs w:val="16"/>
              </w:rPr>
            </w:pPr>
            <w:r w:rsidRPr="00581847">
              <w:rPr>
                <w:sz w:val="16"/>
                <w:szCs w:val="16"/>
              </w:rPr>
              <w:t>Death</w:t>
            </w:r>
          </w:p>
        </w:tc>
        <w:tc>
          <w:tcPr>
            <w:tcW w:w="1673" w:type="dxa"/>
          </w:tcPr>
          <w:p w14:paraId="731012A6" w14:textId="77777777" w:rsidR="00CB3045" w:rsidRPr="00581847" w:rsidRDefault="00CB3045" w:rsidP="00CB3045">
            <w:pPr>
              <w:rPr>
                <w:sz w:val="16"/>
                <w:szCs w:val="16"/>
              </w:rPr>
            </w:pPr>
            <w:r w:rsidRPr="00581847">
              <w:rPr>
                <w:sz w:val="16"/>
                <w:szCs w:val="16"/>
              </w:rPr>
              <w:t>None</w:t>
            </w:r>
          </w:p>
        </w:tc>
      </w:tr>
      <w:tr w:rsidR="00CB3045" w:rsidRPr="00581847" w14:paraId="45EB569C" w14:textId="77777777" w:rsidTr="00B85A93">
        <w:tc>
          <w:tcPr>
            <w:tcW w:w="1441" w:type="dxa"/>
          </w:tcPr>
          <w:p w14:paraId="3AABC7BB" w14:textId="6B22E755" w:rsidR="00CB3045" w:rsidRPr="00581847" w:rsidRDefault="00CB3045" w:rsidP="00CB3045">
            <w:pPr>
              <w:rPr>
                <w:sz w:val="16"/>
                <w:szCs w:val="16"/>
              </w:rPr>
            </w:pPr>
            <w:r w:rsidRPr="00581847">
              <w:rPr>
                <w:sz w:val="16"/>
                <w:szCs w:val="16"/>
              </w:rPr>
              <w:t>Burgielski</w:t>
            </w:r>
            <w:r w:rsidR="005C763C" w:rsidRPr="00581847">
              <w:rPr>
                <w:sz w:val="16"/>
                <w:szCs w:val="16"/>
              </w:rPr>
              <w:fldChar w:fldCharType="begin"/>
            </w:r>
            <w:r w:rsidR="005C763C" w:rsidRPr="00581847">
              <w:rPr>
                <w:sz w:val="16"/>
                <w:szCs w:val="16"/>
              </w:rPr>
              <w:instrText xml:space="preserve"> ADDIN EN.CITE &lt;EndNote&gt;&lt;Cite&gt;&lt;Author&gt;Burgielski&lt;/Author&gt;&lt;Year&gt;1985&lt;/Year&gt;&lt;RecNum&gt;97&lt;/RecNum&gt;&lt;DisplayText&gt;[95]&lt;/DisplayText&gt;&lt;record&gt;&lt;rec-number&gt;97&lt;/rec-number&gt;&lt;foreign-keys&gt;&lt;key app="EN" db-id="pvxsd52ec9tfp7esev6xtr2gtwravtt5rafd" timestamp="1547228826"&gt;97&lt;/key&gt;&lt;/foreign-keys&gt;&lt;ref-type name="Journal Article"&gt;17&lt;/ref-type&gt;&lt;contributors&gt;&lt;authors&gt;&lt;author&gt;Burgielski, R.&lt;/author&gt;&lt;/authors&gt;&lt;/contributors&gt;&lt;auth-address&gt;Oddzialu Pulmonologicznego Wojewodzkiego Specjalistycznego ZOZ Gruzlicy i Chorob Pluc, Kielc&lt;/auth-address&gt;&lt;titles&gt;&lt;title&gt;Distant treatment results of tuberculosis co-existant with diabetes mellitus&lt;/title&gt;&lt;secondary-title&gt;Pneumonologia Polska&lt;/secondary-title&gt;&lt;/titles&gt;&lt;periodical&gt;&lt;full-title&gt;Pneumonologia polska&lt;/full-title&gt;&lt;/periodical&gt;&lt;pages&gt;182-184&lt;/pages&gt;&lt;volume&gt;53&lt;/volume&gt;&lt;number&gt;4&lt;/number&gt;&lt;dates&gt;&lt;year&gt;1985&lt;/year&gt;&lt;/dates&gt;&lt;isbn&gt;0376-4761&lt;/isbn&gt;&lt;urls&gt;&lt;related-urls&gt;&lt;url&gt;http://www.embase.com/search/results?subaction=viewrecord&amp;amp;from=export&amp;amp;id=L15247503&lt;/url&gt;&lt;url&gt;http://findit.library.jhu.edu/resolve?sid=EMBASE&amp;amp;issn=03764761&amp;amp;id=doi:&amp;amp;atitle=Distant+treatment+results+of+tuberculosis+co-existant+with+diabetes+mellitus&amp;amp;stitle=PNEUMONOL.+POL.&amp;amp;title=Pneumonologia+Polska&amp;amp;volume=53&amp;amp;issue=4&amp;amp;spage=182&amp;amp;epage=184&amp;amp;aulast=Burgielski&amp;amp;aufirst=R.&amp;amp;auinit=R.&amp;amp;aufull=Burgielski+R.&amp;amp;coden=PNPOD&amp;amp;isbn=&amp;amp;pages=182-184&amp;amp;date=1985&amp;amp;auinit1=R&amp;amp;auinitm=&lt;/url&gt;&lt;/related-urls&gt;&lt;/urls&gt;&lt;remote-database-name&gt;EMBASE&lt;/remote-database-name&gt;&lt;/record&gt;&lt;/Cite&gt;&lt;/EndNote&gt;</w:instrText>
            </w:r>
            <w:r w:rsidR="005C763C" w:rsidRPr="00581847">
              <w:rPr>
                <w:sz w:val="16"/>
                <w:szCs w:val="16"/>
              </w:rPr>
              <w:fldChar w:fldCharType="separate"/>
            </w:r>
            <w:r w:rsidR="005C763C" w:rsidRPr="00581847">
              <w:rPr>
                <w:noProof/>
                <w:sz w:val="16"/>
                <w:szCs w:val="16"/>
              </w:rPr>
              <w:t>[95]</w:t>
            </w:r>
            <w:r w:rsidR="005C763C" w:rsidRPr="00581847">
              <w:rPr>
                <w:sz w:val="16"/>
                <w:szCs w:val="16"/>
              </w:rPr>
              <w:fldChar w:fldCharType="end"/>
            </w:r>
          </w:p>
          <w:p w14:paraId="6B1A30B1" w14:textId="77777777" w:rsidR="00CB3045" w:rsidRPr="00581847" w:rsidRDefault="00CB3045" w:rsidP="00CB3045">
            <w:pPr>
              <w:rPr>
                <w:sz w:val="16"/>
                <w:szCs w:val="16"/>
              </w:rPr>
            </w:pPr>
          </w:p>
        </w:tc>
        <w:tc>
          <w:tcPr>
            <w:tcW w:w="1113" w:type="dxa"/>
          </w:tcPr>
          <w:p w14:paraId="66CAD562" w14:textId="77777777" w:rsidR="00CB3045" w:rsidRPr="00581847" w:rsidRDefault="00CB3045" w:rsidP="00CB3045">
            <w:pPr>
              <w:rPr>
                <w:sz w:val="16"/>
                <w:szCs w:val="16"/>
              </w:rPr>
            </w:pPr>
            <w:r w:rsidRPr="00581847">
              <w:rPr>
                <w:sz w:val="16"/>
                <w:szCs w:val="16"/>
              </w:rPr>
              <w:t>Retrospective Cohort</w:t>
            </w:r>
          </w:p>
          <w:p w14:paraId="0E68FDC7" w14:textId="77777777" w:rsidR="00CB3045" w:rsidRPr="00581847" w:rsidRDefault="00CB3045" w:rsidP="00CB3045">
            <w:pPr>
              <w:rPr>
                <w:sz w:val="16"/>
                <w:szCs w:val="16"/>
              </w:rPr>
            </w:pPr>
          </w:p>
        </w:tc>
        <w:tc>
          <w:tcPr>
            <w:tcW w:w="947" w:type="dxa"/>
          </w:tcPr>
          <w:p w14:paraId="6CDC615B" w14:textId="77777777" w:rsidR="00CB3045" w:rsidRPr="00581847" w:rsidRDefault="00CB3045" w:rsidP="00CB3045">
            <w:pPr>
              <w:rPr>
                <w:sz w:val="16"/>
                <w:szCs w:val="16"/>
              </w:rPr>
            </w:pPr>
            <w:r w:rsidRPr="00581847">
              <w:rPr>
                <w:sz w:val="16"/>
                <w:szCs w:val="16"/>
              </w:rPr>
              <w:t>Poland</w:t>
            </w:r>
          </w:p>
          <w:p w14:paraId="5D8FC463" w14:textId="77777777" w:rsidR="00CB3045" w:rsidRPr="00581847" w:rsidRDefault="00CB3045" w:rsidP="00CB3045">
            <w:pPr>
              <w:rPr>
                <w:sz w:val="16"/>
                <w:szCs w:val="16"/>
              </w:rPr>
            </w:pPr>
            <w:r w:rsidRPr="00581847">
              <w:rPr>
                <w:sz w:val="16"/>
                <w:szCs w:val="16"/>
              </w:rPr>
              <w:t>1978</w:t>
            </w:r>
          </w:p>
        </w:tc>
        <w:tc>
          <w:tcPr>
            <w:tcW w:w="648" w:type="dxa"/>
          </w:tcPr>
          <w:p w14:paraId="6F6DEC31" w14:textId="77777777" w:rsidR="00CB3045" w:rsidRPr="00581847" w:rsidRDefault="00CB3045" w:rsidP="00CB3045">
            <w:pPr>
              <w:rPr>
                <w:sz w:val="16"/>
                <w:szCs w:val="16"/>
              </w:rPr>
            </w:pPr>
            <w:r w:rsidRPr="00581847">
              <w:rPr>
                <w:sz w:val="16"/>
                <w:szCs w:val="16"/>
              </w:rPr>
              <w:t>180</w:t>
            </w:r>
          </w:p>
        </w:tc>
        <w:tc>
          <w:tcPr>
            <w:tcW w:w="622" w:type="dxa"/>
          </w:tcPr>
          <w:p w14:paraId="670B1905" w14:textId="77777777" w:rsidR="00CB3045" w:rsidRPr="00581847" w:rsidRDefault="00CB3045" w:rsidP="00CB3045">
            <w:pPr>
              <w:rPr>
                <w:sz w:val="16"/>
                <w:szCs w:val="16"/>
              </w:rPr>
            </w:pPr>
            <w:r w:rsidRPr="00581847">
              <w:rPr>
                <w:sz w:val="16"/>
                <w:szCs w:val="16"/>
              </w:rPr>
              <w:t>90</w:t>
            </w:r>
          </w:p>
        </w:tc>
        <w:tc>
          <w:tcPr>
            <w:tcW w:w="680" w:type="dxa"/>
          </w:tcPr>
          <w:p w14:paraId="2FCBD385" w14:textId="77777777" w:rsidR="00CB3045" w:rsidRPr="00581847" w:rsidRDefault="00CB3045" w:rsidP="00CB3045">
            <w:pPr>
              <w:rPr>
                <w:sz w:val="16"/>
                <w:szCs w:val="16"/>
              </w:rPr>
            </w:pPr>
            <w:r w:rsidRPr="00581847">
              <w:rPr>
                <w:sz w:val="16"/>
                <w:szCs w:val="16"/>
              </w:rPr>
              <w:t>50</w:t>
            </w:r>
          </w:p>
        </w:tc>
        <w:tc>
          <w:tcPr>
            <w:tcW w:w="1255" w:type="dxa"/>
          </w:tcPr>
          <w:p w14:paraId="397E7513" w14:textId="77777777" w:rsidR="00CB3045" w:rsidRPr="00581847" w:rsidRDefault="00CB3045" w:rsidP="00CB3045">
            <w:pPr>
              <w:rPr>
                <w:sz w:val="16"/>
                <w:szCs w:val="16"/>
              </w:rPr>
            </w:pPr>
            <w:r w:rsidRPr="00581847">
              <w:rPr>
                <w:sz w:val="16"/>
                <w:szCs w:val="16"/>
              </w:rPr>
              <w:t>NR</w:t>
            </w:r>
          </w:p>
        </w:tc>
        <w:tc>
          <w:tcPr>
            <w:tcW w:w="571" w:type="dxa"/>
          </w:tcPr>
          <w:p w14:paraId="435E38FD" w14:textId="77777777" w:rsidR="00CB3045" w:rsidRPr="00581847" w:rsidRDefault="00CB3045" w:rsidP="00CB3045">
            <w:pPr>
              <w:rPr>
                <w:sz w:val="16"/>
                <w:szCs w:val="16"/>
              </w:rPr>
            </w:pPr>
            <w:r w:rsidRPr="00581847">
              <w:rPr>
                <w:sz w:val="16"/>
                <w:szCs w:val="16"/>
              </w:rPr>
              <w:t>NR</w:t>
            </w:r>
          </w:p>
        </w:tc>
        <w:tc>
          <w:tcPr>
            <w:tcW w:w="1153" w:type="dxa"/>
          </w:tcPr>
          <w:p w14:paraId="10BD08A5" w14:textId="77777777" w:rsidR="00CB3045" w:rsidRPr="00581847" w:rsidRDefault="00CB3045" w:rsidP="00CB3045">
            <w:pPr>
              <w:rPr>
                <w:sz w:val="16"/>
                <w:szCs w:val="16"/>
              </w:rPr>
            </w:pPr>
            <w:r w:rsidRPr="00581847">
              <w:rPr>
                <w:sz w:val="16"/>
                <w:szCs w:val="16"/>
              </w:rPr>
              <w:t>NR</w:t>
            </w:r>
          </w:p>
        </w:tc>
        <w:tc>
          <w:tcPr>
            <w:tcW w:w="1493" w:type="dxa"/>
            <w:gridSpan w:val="2"/>
          </w:tcPr>
          <w:p w14:paraId="3F016766" w14:textId="77777777" w:rsidR="00CB3045" w:rsidRPr="00581847" w:rsidRDefault="00CB3045" w:rsidP="00CB3045">
            <w:pPr>
              <w:rPr>
                <w:sz w:val="16"/>
                <w:szCs w:val="16"/>
              </w:rPr>
            </w:pPr>
            <w:r w:rsidRPr="00581847">
              <w:rPr>
                <w:sz w:val="16"/>
                <w:szCs w:val="16"/>
              </w:rPr>
              <w:t>Pulmonary TB</w:t>
            </w:r>
          </w:p>
        </w:tc>
        <w:tc>
          <w:tcPr>
            <w:tcW w:w="1002" w:type="dxa"/>
          </w:tcPr>
          <w:p w14:paraId="33E89C81" w14:textId="77777777" w:rsidR="00CB3045" w:rsidRPr="00581847" w:rsidRDefault="00CB3045" w:rsidP="00CB3045">
            <w:pPr>
              <w:rPr>
                <w:sz w:val="16"/>
                <w:szCs w:val="16"/>
              </w:rPr>
            </w:pPr>
            <w:r w:rsidRPr="00581847">
              <w:rPr>
                <w:sz w:val="16"/>
                <w:szCs w:val="16"/>
              </w:rPr>
              <w:t>Medical records</w:t>
            </w:r>
          </w:p>
        </w:tc>
        <w:tc>
          <w:tcPr>
            <w:tcW w:w="1545" w:type="dxa"/>
          </w:tcPr>
          <w:p w14:paraId="7DC8E2A4" w14:textId="77777777" w:rsidR="00CB3045" w:rsidRPr="00581847" w:rsidRDefault="00CB3045" w:rsidP="00CB3045">
            <w:pPr>
              <w:rPr>
                <w:sz w:val="16"/>
                <w:szCs w:val="16"/>
              </w:rPr>
            </w:pPr>
            <w:r w:rsidRPr="00581847">
              <w:rPr>
                <w:sz w:val="16"/>
                <w:szCs w:val="16"/>
              </w:rPr>
              <w:t>NR</w:t>
            </w:r>
          </w:p>
        </w:tc>
        <w:tc>
          <w:tcPr>
            <w:tcW w:w="968" w:type="dxa"/>
          </w:tcPr>
          <w:p w14:paraId="1EABAF5B" w14:textId="77777777" w:rsidR="00CB3045" w:rsidRPr="00581847" w:rsidRDefault="00CB3045" w:rsidP="00CB3045">
            <w:pPr>
              <w:rPr>
                <w:sz w:val="16"/>
                <w:szCs w:val="16"/>
              </w:rPr>
            </w:pPr>
            <w:r w:rsidRPr="00581847">
              <w:rPr>
                <w:sz w:val="16"/>
                <w:szCs w:val="16"/>
              </w:rPr>
              <w:t>Death</w:t>
            </w:r>
          </w:p>
        </w:tc>
        <w:tc>
          <w:tcPr>
            <w:tcW w:w="1673" w:type="dxa"/>
          </w:tcPr>
          <w:p w14:paraId="3B73009D" w14:textId="77777777" w:rsidR="00CB3045" w:rsidRPr="00581847" w:rsidRDefault="00CB3045" w:rsidP="00CB3045">
            <w:pPr>
              <w:rPr>
                <w:sz w:val="16"/>
                <w:szCs w:val="16"/>
              </w:rPr>
            </w:pPr>
            <w:r w:rsidRPr="00581847">
              <w:rPr>
                <w:sz w:val="16"/>
                <w:szCs w:val="16"/>
              </w:rPr>
              <w:t>None</w:t>
            </w:r>
          </w:p>
        </w:tc>
      </w:tr>
      <w:tr w:rsidR="00CB3045" w:rsidRPr="00581847" w14:paraId="5574BACD" w14:textId="77777777" w:rsidTr="00B85A93">
        <w:tc>
          <w:tcPr>
            <w:tcW w:w="1441" w:type="dxa"/>
          </w:tcPr>
          <w:p w14:paraId="706674C3" w14:textId="65F39092" w:rsidR="00CB3045" w:rsidRPr="00581847" w:rsidRDefault="00CB3045" w:rsidP="005C763C">
            <w:pPr>
              <w:rPr>
                <w:sz w:val="16"/>
                <w:szCs w:val="16"/>
              </w:rPr>
            </w:pPr>
            <w:r w:rsidRPr="00581847">
              <w:rPr>
                <w:sz w:val="16"/>
                <w:szCs w:val="16"/>
              </w:rPr>
              <w:t>Cavanaugh</w:t>
            </w:r>
            <w:r w:rsidR="005C763C" w:rsidRPr="00581847">
              <w:rPr>
                <w:sz w:val="16"/>
                <w:szCs w:val="16"/>
              </w:rPr>
              <w:fldChar w:fldCharType="begin">
                <w:fldData xml:space="preserve">PEVuZE5vdGU+PENpdGU+PEF1dGhvcj5DYXZhbmF1Z2g8L0F1dGhvcj48WWVhcj4yMDE1PC9ZZWFy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DYXZhbmF1Z2g8L0F1dGhvcj48WWVhcj4yMDE1PC9ZZWFy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96]</w:t>
            </w:r>
            <w:r w:rsidR="005C763C" w:rsidRPr="00581847">
              <w:rPr>
                <w:sz w:val="16"/>
                <w:szCs w:val="16"/>
              </w:rPr>
              <w:fldChar w:fldCharType="end"/>
            </w:r>
          </w:p>
        </w:tc>
        <w:tc>
          <w:tcPr>
            <w:tcW w:w="1113" w:type="dxa"/>
          </w:tcPr>
          <w:p w14:paraId="259A51BB" w14:textId="77777777" w:rsidR="00CB3045" w:rsidRPr="00581847" w:rsidRDefault="00CB3045" w:rsidP="00CB3045">
            <w:pPr>
              <w:rPr>
                <w:sz w:val="16"/>
                <w:szCs w:val="16"/>
              </w:rPr>
            </w:pPr>
            <w:r w:rsidRPr="00581847">
              <w:rPr>
                <w:sz w:val="16"/>
                <w:szCs w:val="16"/>
              </w:rPr>
              <w:t>Prospective Cohort</w:t>
            </w:r>
          </w:p>
        </w:tc>
        <w:tc>
          <w:tcPr>
            <w:tcW w:w="947" w:type="dxa"/>
          </w:tcPr>
          <w:p w14:paraId="2C3E3433" w14:textId="77777777" w:rsidR="00CB3045" w:rsidRPr="00581847" w:rsidRDefault="00CB3045" w:rsidP="00CB3045">
            <w:pPr>
              <w:rPr>
                <w:sz w:val="16"/>
                <w:szCs w:val="16"/>
              </w:rPr>
            </w:pPr>
            <w:r w:rsidRPr="00581847">
              <w:rPr>
                <w:sz w:val="16"/>
                <w:szCs w:val="16"/>
              </w:rPr>
              <w:t>Kiribati</w:t>
            </w:r>
          </w:p>
          <w:p w14:paraId="69654405" w14:textId="77777777" w:rsidR="00CB3045" w:rsidRPr="00581847" w:rsidRDefault="00CB3045" w:rsidP="00CB3045">
            <w:pPr>
              <w:rPr>
                <w:sz w:val="16"/>
                <w:szCs w:val="16"/>
              </w:rPr>
            </w:pPr>
            <w:r w:rsidRPr="00581847">
              <w:rPr>
                <w:sz w:val="16"/>
                <w:szCs w:val="16"/>
              </w:rPr>
              <w:t>2012</w:t>
            </w:r>
          </w:p>
        </w:tc>
        <w:tc>
          <w:tcPr>
            <w:tcW w:w="648" w:type="dxa"/>
          </w:tcPr>
          <w:p w14:paraId="6CEF5632" w14:textId="77777777" w:rsidR="00CB3045" w:rsidRPr="00581847" w:rsidRDefault="00CB3045" w:rsidP="00CB3045">
            <w:pPr>
              <w:rPr>
                <w:sz w:val="16"/>
                <w:szCs w:val="16"/>
              </w:rPr>
            </w:pPr>
            <w:r w:rsidRPr="00581847">
              <w:rPr>
                <w:sz w:val="16"/>
                <w:szCs w:val="16"/>
              </w:rPr>
              <w:t>275</w:t>
            </w:r>
          </w:p>
        </w:tc>
        <w:tc>
          <w:tcPr>
            <w:tcW w:w="622" w:type="dxa"/>
          </w:tcPr>
          <w:p w14:paraId="34CAA8F6" w14:textId="77777777" w:rsidR="00CB3045" w:rsidRPr="00581847" w:rsidRDefault="00CB3045" w:rsidP="00CB3045">
            <w:pPr>
              <w:rPr>
                <w:sz w:val="16"/>
                <w:szCs w:val="16"/>
              </w:rPr>
            </w:pPr>
            <w:r w:rsidRPr="00581847">
              <w:rPr>
                <w:sz w:val="16"/>
                <w:szCs w:val="16"/>
              </w:rPr>
              <w:t>101</w:t>
            </w:r>
          </w:p>
        </w:tc>
        <w:tc>
          <w:tcPr>
            <w:tcW w:w="680" w:type="dxa"/>
          </w:tcPr>
          <w:p w14:paraId="5DC0B550" w14:textId="77777777" w:rsidR="00CB3045" w:rsidRPr="00581847" w:rsidRDefault="00CB3045" w:rsidP="00CB3045">
            <w:pPr>
              <w:rPr>
                <w:sz w:val="16"/>
                <w:szCs w:val="16"/>
              </w:rPr>
            </w:pPr>
            <w:r w:rsidRPr="00581847">
              <w:rPr>
                <w:sz w:val="16"/>
                <w:szCs w:val="16"/>
              </w:rPr>
              <w:t>52.4</w:t>
            </w:r>
          </w:p>
        </w:tc>
        <w:tc>
          <w:tcPr>
            <w:tcW w:w="1255" w:type="dxa"/>
          </w:tcPr>
          <w:p w14:paraId="44F8B6FF" w14:textId="77777777" w:rsidR="00CB3045" w:rsidRPr="00581847" w:rsidRDefault="00CB3045" w:rsidP="00CB3045">
            <w:pPr>
              <w:rPr>
                <w:sz w:val="16"/>
                <w:szCs w:val="16"/>
              </w:rPr>
            </w:pPr>
            <w:r w:rsidRPr="00581847">
              <w:rPr>
                <w:sz w:val="16"/>
                <w:szCs w:val="16"/>
              </w:rPr>
              <w:t>TBDM 49 (IQR 39-56); TB only 26 (IQR 20-40)</w:t>
            </w:r>
            <w:r w:rsidRPr="00581847">
              <w:rPr>
                <w:sz w:val="16"/>
                <w:szCs w:val="16"/>
                <w:vertAlign w:val="superscript"/>
              </w:rPr>
              <w:t xml:space="preserve"> 1</w:t>
            </w:r>
            <w:r w:rsidRPr="00581847">
              <w:rPr>
                <w:sz w:val="16"/>
                <w:szCs w:val="16"/>
              </w:rPr>
              <w:t xml:space="preserve"> </w:t>
            </w:r>
          </w:p>
        </w:tc>
        <w:tc>
          <w:tcPr>
            <w:tcW w:w="571" w:type="dxa"/>
          </w:tcPr>
          <w:p w14:paraId="149134EC" w14:textId="77777777" w:rsidR="00CB3045" w:rsidRPr="00581847" w:rsidRDefault="00CB3045" w:rsidP="00CB3045">
            <w:pPr>
              <w:rPr>
                <w:sz w:val="16"/>
                <w:szCs w:val="16"/>
              </w:rPr>
            </w:pPr>
            <w:r w:rsidRPr="00581847">
              <w:rPr>
                <w:sz w:val="16"/>
                <w:szCs w:val="16"/>
              </w:rPr>
              <w:t>94.2</w:t>
            </w:r>
          </w:p>
        </w:tc>
        <w:tc>
          <w:tcPr>
            <w:tcW w:w="1153" w:type="dxa"/>
          </w:tcPr>
          <w:p w14:paraId="21A804DF" w14:textId="77777777" w:rsidR="00CB3045" w:rsidRPr="00581847" w:rsidRDefault="00CB3045" w:rsidP="00CB3045">
            <w:pPr>
              <w:rPr>
                <w:sz w:val="16"/>
                <w:szCs w:val="16"/>
              </w:rPr>
            </w:pPr>
            <w:r w:rsidRPr="00581847">
              <w:rPr>
                <w:sz w:val="16"/>
                <w:szCs w:val="16"/>
              </w:rPr>
              <w:t>96.0</w:t>
            </w:r>
          </w:p>
        </w:tc>
        <w:tc>
          <w:tcPr>
            <w:tcW w:w="1493" w:type="dxa"/>
            <w:gridSpan w:val="2"/>
          </w:tcPr>
          <w:p w14:paraId="45CFAF43" w14:textId="77777777" w:rsidR="00CB3045" w:rsidRPr="00581847" w:rsidRDefault="00CB3045" w:rsidP="00CB3045">
            <w:pPr>
              <w:rPr>
                <w:sz w:val="16"/>
                <w:szCs w:val="16"/>
              </w:rPr>
            </w:pPr>
            <w:r w:rsidRPr="00581847">
              <w:rPr>
                <w:sz w:val="16"/>
                <w:szCs w:val="16"/>
              </w:rPr>
              <w:t>Undifferentiated TB</w:t>
            </w:r>
          </w:p>
        </w:tc>
        <w:tc>
          <w:tcPr>
            <w:tcW w:w="1002" w:type="dxa"/>
          </w:tcPr>
          <w:p w14:paraId="4B83656C" w14:textId="77777777" w:rsidR="00CB3045" w:rsidRPr="00581847" w:rsidRDefault="00CB3045" w:rsidP="00CB3045">
            <w:pPr>
              <w:rPr>
                <w:sz w:val="16"/>
                <w:szCs w:val="16"/>
              </w:rPr>
            </w:pPr>
            <w:r w:rsidRPr="00581847">
              <w:rPr>
                <w:sz w:val="16"/>
                <w:szCs w:val="16"/>
              </w:rPr>
              <w:t xml:space="preserve">HbA1c </w:t>
            </w:r>
          </w:p>
        </w:tc>
        <w:tc>
          <w:tcPr>
            <w:tcW w:w="1545" w:type="dxa"/>
          </w:tcPr>
          <w:p w14:paraId="0AD6B009" w14:textId="77777777" w:rsidR="00CB3045" w:rsidRPr="00581847" w:rsidRDefault="00CB3045" w:rsidP="00CB3045">
            <w:pPr>
              <w:rPr>
                <w:sz w:val="16"/>
                <w:szCs w:val="16"/>
              </w:rPr>
            </w:pPr>
            <w:r w:rsidRPr="00581847">
              <w:rPr>
                <w:sz w:val="16"/>
                <w:szCs w:val="16"/>
              </w:rPr>
              <w:t>Pregnant women, &lt;18 yrs</w:t>
            </w:r>
          </w:p>
        </w:tc>
        <w:tc>
          <w:tcPr>
            <w:tcW w:w="968" w:type="dxa"/>
          </w:tcPr>
          <w:p w14:paraId="692C0DE7" w14:textId="77777777" w:rsidR="00CB3045" w:rsidRPr="00581847" w:rsidRDefault="00CB3045" w:rsidP="00CB3045">
            <w:pPr>
              <w:rPr>
                <w:sz w:val="16"/>
                <w:szCs w:val="16"/>
              </w:rPr>
            </w:pPr>
            <w:r w:rsidRPr="00581847">
              <w:rPr>
                <w:sz w:val="16"/>
                <w:szCs w:val="16"/>
              </w:rPr>
              <w:t xml:space="preserve">Death/ failure </w:t>
            </w:r>
          </w:p>
        </w:tc>
        <w:tc>
          <w:tcPr>
            <w:tcW w:w="1673" w:type="dxa"/>
          </w:tcPr>
          <w:p w14:paraId="5A1E3F71" w14:textId="77777777" w:rsidR="00CB3045" w:rsidRPr="00581847" w:rsidRDefault="00CB3045" w:rsidP="00CB3045">
            <w:pPr>
              <w:rPr>
                <w:sz w:val="16"/>
                <w:szCs w:val="16"/>
              </w:rPr>
            </w:pPr>
            <w:r w:rsidRPr="00581847">
              <w:rPr>
                <w:sz w:val="16"/>
                <w:szCs w:val="16"/>
              </w:rPr>
              <w:t>None</w:t>
            </w:r>
          </w:p>
        </w:tc>
      </w:tr>
      <w:tr w:rsidR="00CB3045" w:rsidRPr="00581847" w14:paraId="17149A1C" w14:textId="77777777" w:rsidTr="00B85A93">
        <w:tc>
          <w:tcPr>
            <w:tcW w:w="1441" w:type="dxa"/>
          </w:tcPr>
          <w:p w14:paraId="7A2F21C3" w14:textId="69650E85" w:rsidR="00CB3045" w:rsidRPr="00581847" w:rsidRDefault="00CB3045" w:rsidP="005C763C">
            <w:pPr>
              <w:rPr>
                <w:sz w:val="16"/>
                <w:szCs w:val="16"/>
              </w:rPr>
            </w:pPr>
            <w:r w:rsidRPr="00581847">
              <w:rPr>
                <w:sz w:val="16"/>
                <w:szCs w:val="16"/>
              </w:rPr>
              <w:t>Centis</w:t>
            </w:r>
            <w:r w:rsidR="005C763C" w:rsidRPr="00581847">
              <w:rPr>
                <w:sz w:val="16"/>
                <w:szCs w:val="16"/>
              </w:rPr>
              <w:fldChar w:fldCharType="begin">
                <w:fldData xml:space="preserve">PEVuZE5vdGU+PENpdGU+PEF1dGhvcj5DZW50aXM8L0F1dGhvcj48WWVhcj4yMDAwPC9ZZWFyPjxS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DZW50aXM8L0F1dGhvcj48WWVhcj4yMDAwPC9ZZWFyPjxS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97]</w:t>
            </w:r>
            <w:r w:rsidR="005C763C" w:rsidRPr="00581847">
              <w:rPr>
                <w:sz w:val="16"/>
                <w:szCs w:val="16"/>
              </w:rPr>
              <w:fldChar w:fldCharType="end"/>
            </w:r>
          </w:p>
        </w:tc>
        <w:tc>
          <w:tcPr>
            <w:tcW w:w="1113" w:type="dxa"/>
          </w:tcPr>
          <w:p w14:paraId="7D2F2721" w14:textId="77777777" w:rsidR="00CB3045" w:rsidRPr="00581847" w:rsidRDefault="00CB3045" w:rsidP="00CB3045">
            <w:pPr>
              <w:rPr>
                <w:sz w:val="16"/>
                <w:szCs w:val="16"/>
              </w:rPr>
            </w:pPr>
            <w:r w:rsidRPr="00581847">
              <w:rPr>
                <w:sz w:val="16"/>
                <w:szCs w:val="16"/>
              </w:rPr>
              <w:t>Prospective Cohort</w:t>
            </w:r>
          </w:p>
        </w:tc>
        <w:tc>
          <w:tcPr>
            <w:tcW w:w="947" w:type="dxa"/>
          </w:tcPr>
          <w:p w14:paraId="14FD0F68" w14:textId="77777777" w:rsidR="00CB3045" w:rsidRPr="00581847" w:rsidRDefault="00CB3045" w:rsidP="00CB3045">
            <w:pPr>
              <w:rPr>
                <w:sz w:val="16"/>
                <w:szCs w:val="16"/>
              </w:rPr>
            </w:pPr>
            <w:r w:rsidRPr="00581847">
              <w:rPr>
                <w:sz w:val="16"/>
                <w:szCs w:val="16"/>
              </w:rPr>
              <w:t>Italy</w:t>
            </w:r>
          </w:p>
          <w:p w14:paraId="4B44CA58" w14:textId="77777777" w:rsidR="00CB3045" w:rsidRPr="00581847" w:rsidRDefault="00CB3045" w:rsidP="00CB3045">
            <w:pPr>
              <w:rPr>
                <w:sz w:val="16"/>
                <w:szCs w:val="16"/>
              </w:rPr>
            </w:pPr>
            <w:r w:rsidRPr="00581847">
              <w:rPr>
                <w:sz w:val="16"/>
                <w:szCs w:val="16"/>
              </w:rPr>
              <w:t>1998</w:t>
            </w:r>
          </w:p>
        </w:tc>
        <w:tc>
          <w:tcPr>
            <w:tcW w:w="648" w:type="dxa"/>
          </w:tcPr>
          <w:p w14:paraId="29136956" w14:textId="77777777" w:rsidR="00CB3045" w:rsidRPr="00581847" w:rsidRDefault="00CB3045" w:rsidP="00CB3045">
            <w:pPr>
              <w:rPr>
                <w:sz w:val="16"/>
                <w:szCs w:val="16"/>
              </w:rPr>
            </w:pPr>
            <w:r w:rsidRPr="00581847">
              <w:rPr>
                <w:sz w:val="16"/>
                <w:szCs w:val="16"/>
              </w:rPr>
              <w:t>1100</w:t>
            </w:r>
          </w:p>
        </w:tc>
        <w:tc>
          <w:tcPr>
            <w:tcW w:w="622" w:type="dxa"/>
          </w:tcPr>
          <w:p w14:paraId="68BCDA23" w14:textId="77777777" w:rsidR="00CB3045" w:rsidRPr="00581847" w:rsidRDefault="00CB3045" w:rsidP="00CB3045">
            <w:pPr>
              <w:rPr>
                <w:sz w:val="16"/>
                <w:szCs w:val="16"/>
              </w:rPr>
            </w:pPr>
            <w:r w:rsidRPr="00581847">
              <w:rPr>
                <w:sz w:val="16"/>
                <w:szCs w:val="16"/>
              </w:rPr>
              <w:t>41</w:t>
            </w:r>
          </w:p>
        </w:tc>
        <w:tc>
          <w:tcPr>
            <w:tcW w:w="680" w:type="dxa"/>
          </w:tcPr>
          <w:p w14:paraId="30095F03" w14:textId="77777777" w:rsidR="00CB3045" w:rsidRPr="00581847" w:rsidRDefault="00CB3045" w:rsidP="00CB3045">
            <w:pPr>
              <w:rPr>
                <w:sz w:val="16"/>
                <w:szCs w:val="16"/>
              </w:rPr>
            </w:pPr>
            <w:r w:rsidRPr="00581847">
              <w:rPr>
                <w:sz w:val="16"/>
                <w:szCs w:val="16"/>
              </w:rPr>
              <w:t>61.7</w:t>
            </w:r>
          </w:p>
        </w:tc>
        <w:tc>
          <w:tcPr>
            <w:tcW w:w="1255" w:type="dxa"/>
          </w:tcPr>
          <w:p w14:paraId="728EB7F3" w14:textId="77777777" w:rsidR="00CB3045" w:rsidRPr="00581847" w:rsidRDefault="00CB3045" w:rsidP="00CB3045">
            <w:pPr>
              <w:rPr>
                <w:sz w:val="16"/>
                <w:szCs w:val="16"/>
              </w:rPr>
            </w:pPr>
            <w:r w:rsidRPr="00581847">
              <w:rPr>
                <w:sz w:val="16"/>
                <w:szCs w:val="16"/>
              </w:rPr>
              <w:t>NR</w:t>
            </w:r>
          </w:p>
        </w:tc>
        <w:tc>
          <w:tcPr>
            <w:tcW w:w="571" w:type="dxa"/>
          </w:tcPr>
          <w:p w14:paraId="6833D884" w14:textId="77777777" w:rsidR="00CB3045" w:rsidRPr="00581847" w:rsidRDefault="00CB3045" w:rsidP="00CB3045">
            <w:pPr>
              <w:rPr>
                <w:sz w:val="16"/>
                <w:szCs w:val="16"/>
              </w:rPr>
            </w:pPr>
            <w:r w:rsidRPr="00581847">
              <w:rPr>
                <w:sz w:val="16"/>
                <w:szCs w:val="16"/>
              </w:rPr>
              <w:t>76.6</w:t>
            </w:r>
          </w:p>
        </w:tc>
        <w:tc>
          <w:tcPr>
            <w:tcW w:w="1153" w:type="dxa"/>
          </w:tcPr>
          <w:p w14:paraId="280627E1" w14:textId="77777777" w:rsidR="00CB3045" w:rsidRPr="00581847" w:rsidRDefault="00CB3045" w:rsidP="00CB3045">
            <w:pPr>
              <w:rPr>
                <w:sz w:val="16"/>
                <w:szCs w:val="16"/>
              </w:rPr>
            </w:pPr>
            <w:r w:rsidRPr="00581847">
              <w:rPr>
                <w:sz w:val="16"/>
                <w:szCs w:val="16"/>
              </w:rPr>
              <w:t>65.7</w:t>
            </w:r>
          </w:p>
        </w:tc>
        <w:tc>
          <w:tcPr>
            <w:tcW w:w="1493" w:type="dxa"/>
            <w:gridSpan w:val="2"/>
          </w:tcPr>
          <w:p w14:paraId="0F34BA1C" w14:textId="77777777" w:rsidR="00CB3045" w:rsidRPr="00581847" w:rsidRDefault="00CB3045" w:rsidP="00CB3045">
            <w:pPr>
              <w:rPr>
                <w:sz w:val="16"/>
                <w:szCs w:val="16"/>
              </w:rPr>
            </w:pPr>
            <w:r w:rsidRPr="00581847">
              <w:rPr>
                <w:sz w:val="16"/>
                <w:szCs w:val="16"/>
              </w:rPr>
              <w:t>Undifferentiated TB</w:t>
            </w:r>
          </w:p>
        </w:tc>
        <w:tc>
          <w:tcPr>
            <w:tcW w:w="1002" w:type="dxa"/>
          </w:tcPr>
          <w:p w14:paraId="74D46FB4" w14:textId="77777777" w:rsidR="00CB3045" w:rsidRPr="00581847" w:rsidRDefault="00CB3045" w:rsidP="00CB3045">
            <w:pPr>
              <w:rPr>
                <w:sz w:val="16"/>
                <w:szCs w:val="16"/>
              </w:rPr>
            </w:pPr>
            <w:r w:rsidRPr="00581847">
              <w:rPr>
                <w:sz w:val="16"/>
                <w:szCs w:val="16"/>
              </w:rPr>
              <w:t>Medical records</w:t>
            </w:r>
          </w:p>
        </w:tc>
        <w:tc>
          <w:tcPr>
            <w:tcW w:w="1545" w:type="dxa"/>
          </w:tcPr>
          <w:p w14:paraId="14CE3AB0" w14:textId="77777777" w:rsidR="00CB3045" w:rsidRPr="00581847" w:rsidRDefault="00CB3045" w:rsidP="00CB3045">
            <w:pPr>
              <w:rPr>
                <w:sz w:val="16"/>
                <w:szCs w:val="16"/>
              </w:rPr>
            </w:pPr>
            <w:r w:rsidRPr="00581847">
              <w:rPr>
                <w:sz w:val="16"/>
                <w:szCs w:val="16"/>
              </w:rPr>
              <w:t>NR</w:t>
            </w:r>
          </w:p>
        </w:tc>
        <w:tc>
          <w:tcPr>
            <w:tcW w:w="968" w:type="dxa"/>
          </w:tcPr>
          <w:p w14:paraId="46AE33CD" w14:textId="77777777" w:rsidR="00CB3045" w:rsidRPr="00581847" w:rsidRDefault="00CB3045" w:rsidP="00CB3045">
            <w:pPr>
              <w:rPr>
                <w:sz w:val="16"/>
                <w:szCs w:val="16"/>
              </w:rPr>
            </w:pPr>
            <w:r w:rsidRPr="00581847">
              <w:rPr>
                <w:sz w:val="16"/>
                <w:szCs w:val="16"/>
              </w:rPr>
              <w:t xml:space="preserve">Death/ failure </w:t>
            </w:r>
          </w:p>
        </w:tc>
        <w:tc>
          <w:tcPr>
            <w:tcW w:w="1673" w:type="dxa"/>
          </w:tcPr>
          <w:p w14:paraId="24060C5A" w14:textId="77777777" w:rsidR="00CB3045" w:rsidRPr="00581847" w:rsidRDefault="00CB3045" w:rsidP="00CB3045">
            <w:pPr>
              <w:rPr>
                <w:sz w:val="16"/>
                <w:szCs w:val="16"/>
              </w:rPr>
            </w:pPr>
            <w:r w:rsidRPr="00581847">
              <w:rPr>
                <w:sz w:val="16"/>
                <w:szCs w:val="16"/>
              </w:rPr>
              <w:t>None</w:t>
            </w:r>
          </w:p>
        </w:tc>
      </w:tr>
      <w:tr w:rsidR="00CB3045" w:rsidRPr="00581847" w14:paraId="1650F02D" w14:textId="77777777" w:rsidTr="00B85A93">
        <w:tc>
          <w:tcPr>
            <w:tcW w:w="1441" w:type="dxa"/>
          </w:tcPr>
          <w:p w14:paraId="0C68ED9B" w14:textId="77777777" w:rsidR="00CB3045" w:rsidRPr="00581847" w:rsidRDefault="00CB3045" w:rsidP="00CB3045">
            <w:pPr>
              <w:rPr>
                <w:sz w:val="16"/>
                <w:szCs w:val="16"/>
              </w:rPr>
            </w:pPr>
          </w:p>
        </w:tc>
        <w:tc>
          <w:tcPr>
            <w:tcW w:w="1113" w:type="dxa"/>
          </w:tcPr>
          <w:p w14:paraId="30700716" w14:textId="77777777" w:rsidR="00CB3045" w:rsidRPr="00581847" w:rsidRDefault="00CB3045" w:rsidP="00CB3045">
            <w:pPr>
              <w:rPr>
                <w:sz w:val="16"/>
                <w:szCs w:val="16"/>
              </w:rPr>
            </w:pPr>
          </w:p>
        </w:tc>
        <w:tc>
          <w:tcPr>
            <w:tcW w:w="947" w:type="dxa"/>
          </w:tcPr>
          <w:p w14:paraId="54CC9E2C" w14:textId="77777777" w:rsidR="00CB3045" w:rsidRPr="00581847" w:rsidRDefault="00CB3045" w:rsidP="00CB3045">
            <w:pPr>
              <w:rPr>
                <w:sz w:val="16"/>
                <w:szCs w:val="16"/>
              </w:rPr>
            </w:pPr>
          </w:p>
        </w:tc>
        <w:tc>
          <w:tcPr>
            <w:tcW w:w="648" w:type="dxa"/>
          </w:tcPr>
          <w:p w14:paraId="48DCED41" w14:textId="77777777" w:rsidR="00CB3045" w:rsidRPr="00581847" w:rsidRDefault="00CB3045" w:rsidP="00CB3045">
            <w:pPr>
              <w:rPr>
                <w:sz w:val="16"/>
                <w:szCs w:val="16"/>
              </w:rPr>
            </w:pPr>
          </w:p>
        </w:tc>
        <w:tc>
          <w:tcPr>
            <w:tcW w:w="622" w:type="dxa"/>
          </w:tcPr>
          <w:p w14:paraId="5E86A656" w14:textId="77777777" w:rsidR="00CB3045" w:rsidRPr="00581847" w:rsidRDefault="00CB3045" w:rsidP="00CB3045">
            <w:pPr>
              <w:rPr>
                <w:sz w:val="16"/>
                <w:szCs w:val="16"/>
              </w:rPr>
            </w:pPr>
          </w:p>
        </w:tc>
        <w:tc>
          <w:tcPr>
            <w:tcW w:w="680" w:type="dxa"/>
          </w:tcPr>
          <w:p w14:paraId="6EA81545" w14:textId="77777777" w:rsidR="00CB3045" w:rsidRPr="00581847" w:rsidRDefault="00CB3045" w:rsidP="00CB3045">
            <w:pPr>
              <w:rPr>
                <w:sz w:val="16"/>
                <w:szCs w:val="16"/>
              </w:rPr>
            </w:pPr>
          </w:p>
        </w:tc>
        <w:tc>
          <w:tcPr>
            <w:tcW w:w="1255" w:type="dxa"/>
          </w:tcPr>
          <w:p w14:paraId="4144E4B6" w14:textId="77777777" w:rsidR="00CB3045" w:rsidRPr="00581847" w:rsidRDefault="00CB3045" w:rsidP="00CB3045">
            <w:pPr>
              <w:rPr>
                <w:sz w:val="16"/>
                <w:szCs w:val="16"/>
              </w:rPr>
            </w:pPr>
          </w:p>
        </w:tc>
        <w:tc>
          <w:tcPr>
            <w:tcW w:w="571" w:type="dxa"/>
          </w:tcPr>
          <w:p w14:paraId="0B0702A5" w14:textId="77777777" w:rsidR="00CB3045" w:rsidRPr="00581847" w:rsidRDefault="00CB3045" w:rsidP="00CB3045">
            <w:pPr>
              <w:rPr>
                <w:sz w:val="16"/>
                <w:szCs w:val="16"/>
              </w:rPr>
            </w:pPr>
          </w:p>
        </w:tc>
        <w:tc>
          <w:tcPr>
            <w:tcW w:w="1153" w:type="dxa"/>
          </w:tcPr>
          <w:p w14:paraId="26FD3654" w14:textId="77777777" w:rsidR="00CB3045" w:rsidRPr="00581847" w:rsidRDefault="00CB3045" w:rsidP="00CB3045">
            <w:pPr>
              <w:rPr>
                <w:sz w:val="16"/>
                <w:szCs w:val="16"/>
              </w:rPr>
            </w:pPr>
          </w:p>
        </w:tc>
        <w:tc>
          <w:tcPr>
            <w:tcW w:w="1493" w:type="dxa"/>
            <w:gridSpan w:val="2"/>
          </w:tcPr>
          <w:p w14:paraId="5B1A0BCE" w14:textId="77777777" w:rsidR="00CB3045" w:rsidRPr="00581847" w:rsidRDefault="00CB3045" w:rsidP="00CB3045">
            <w:pPr>
              <w:rPr>
                <w:sz w:val="16"/>
                <w:szCs w:val="16"/>
              </w:rPr>
            </w:pPr>
          </w:p>
        </w:tc>
        <w:tc>
          <w:tcPr>
            <w:tcW w:w="1002" w:type="dxa"/>
          </w:tcPr>
          <w:p w14:paraId="1143CF21" w14:textId="77777777" w:rsidR="00CB3045" w:rsidRPr="00581847" w:rsidRDefault="00CB3045" w:rsidP="00CB3045">
            <w:pPr>
              <w:rPr>
                <w:sz w:val="16"/>
                <w:szCs w:val="16"/>
              </w:rPr>
            </w:pPr>
          </w:p>
        </w:tc>
        <w:tc>
          <w:tcPr>
            <w:tcW w:w="1545" w:type="dxa"/>
          </w:tcPr>
          <w:p w14:paraId="716DF10A" w14:textId="77777777" w:rsidR="00CB3045" w:rsidRPr="00581847" w:rsidRDefault="00CB3045" w:rsidP="00CB3045">
            <w:pPr>
              <w:rPr>
                <w:sz w:val="16"/>
                <w:szCs w:val="16"/>
              </w:rPr>
            </w:pPr>
          </w:p>
        </w:tc>
        <w:tc>
          <w:tcPr>
            <w:tcW w:w="968" w:type="dxa"/>
          </w:tcPr>
          <w:p w14:paraId="21C4F47C" w14:textId="77777777" w:rsidR="00CB3045" w:rsidRPr="00581847" w:rsidRDefault="00CB3045" w:rsidP="00CB3045">
            <w:pPr>
              <w:rPr>
                <w:sz w:val="16"/>
                <w:szCs w:val="16"/>
              </w:rPr>
            </w:pPr>
          </w:p>
        </w:tc>
        <w:tc>
          <w:tcPr>
            <w:tcW w:w="1673" w:type="dxa"/>
          </w:tcPr>
          <w:p w14:paraId="1BE40999" w14:textId="77777777" w:rsidR="00CB3045" w:rsidRPr="00581847" w:rsidRDefault="00CB3045" w:rsidP="00CB3045">
            <w:pPr>
              <w:rPr>
                <w:sz w:val="16"/>
                <w:szCs w:val="16"/>
              </w:rPr>
            </w:pPr>
          </w:p>
        </w:tc>
      </w:tr>
      <w:tr w:rsidR="00CB3045" w:rsidRPr="00581847" w14:paraId="2EF946CC" w14:textId="77777777" w:rsidTr="00B85A93">
        <w:tc>
          <w:tcPr>
            <w:tcW w:w="1441" w:type="dxa"/>
          </w:tcPr>
          <w:p w14:paraId="3A1AADAA" w14:textId="617B33A5" w:rsidR="00CB3045" w:rsidRPr="00581847" w:rsidRDefault="00CB3045" w:rsidP="005C763C">
            <w:pPr>
              <w:rPr>
                <w:sz w:val="16"/>
                <w:szCs w:val="16"/>
              </w:rPr>
            </w:pPr>
            <w:r w:rsidRPr="00581847">
              <w:rPr>
                <w:sz w:val="16"/>
                <w:szCs w:val="16"/>
              </w:rPr>
              <w:t>Centis</w:t>
            </w:r>
            <w:r w:rsidR="005C763C" w:rsidRPr="00581847">
              <w:rPr>
                <w:sz w:val="16"/>
                <w:szCs w:val="16"/>
              </w:rPr>
              <w:fldChar w:fldCharType="begin">
                <w:fldData xml:space="preserve">PEVuZE5vdGU+PENpdGU+PEF1dGhvcj5DZW50aXM8L0F1dGhvcj48WWVhcj4yMDAyPC9ZZWFyPjxS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DZW50aXM8L0F1dGhvcj48WWVhcj4yMDAyPC9ZZWFyPjxS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98]</w:t>
            </w:r>
            <w:r w:rsidR="005C763C" w:rsidRPr="00581847">
              <w:rPr>
                <w:sz w:val="16"/>
                <w:szCs w:val="16"/>
              </w:rPr>
              <w:fldChar w:fldCharType="end"/>
            </w:r>
          </w:p>
        </w:tc>
        <w:tc>
          <w:tcPr>
            <w:tcW w:w="1113" w:type="dxa"/>
          </w:tcPr>
          <w:p w14:paraId="2C8518E4" w14:textId="77777777" w:rsidR="00CB3045" w:rsidRPr="00581847" w:rsidRDefault="00CB3045" w:rsidP="00CB3045">
            <w:pPr>
              <w:rPr>
                <w:sz w:val="16"/>
                <w:szCs w:val="16"/>
              </w:rPr>
            </w:pPr>
            <w:r w:rsidRPr="00581847">
              <w:rPr>
                <w:sz w:val="16"/>
                <w:szCs w:val="16"/>
              </w:rPr>
              <w:t>Prospective Cohort</w:t>
            </w:r>
          </w:p>
        </w:tc>
        <w:tc>
          <w:tcPr>
            <w:tcW w:w="947" w:type="dxa"/>
          </w:tcPr>
          <w:p w14:paraId="0918BD45" w14:textId="77777777" w:rsidR="00CB3045" w:rsidRPr="00581847" w:rsidRDefault="00CB3045" w:rsidP="00CB3045">
            <w:pPr>
              <w:rPr>
                <w:sz w:val="16"/>
                <w:szCs w:val="16"/>
              </w:rPr>
            </w:pPr>
            <w:r w:rsidRPr="00581847">
              <w:rPr>
                <w:sz w:val="16"/>
                <w:szCs w:val="16"/>
              </w:rPr>
              <w:t>Italy</w:t>
            </w:r>
          </w:p>
          <w:p w14:paraId="1521BCC3" w14:textId="77777777" w:rsidR="00CB3045" w:rsidRPr="00581847" w:rsidRDefault="00CB3045" w:rsidP="00CB3045">
            <w:pPr>
              <w:rPr>
                <w:sz w:val="16"/>
                <w:szCs w:val="16"/>
              </w:rPr>
            </w:pPr>
            <w:r w:rsidRPr="00581847">
              <w:rPr>
                <w:sz w:val="16"/>
                <w:szCs w:val="16"/>
              </w:rPr>
              <w:t>1999</w:t>
            </w:r>
          </w:p>
        </w:tc>
        <w:tc>
          <w:tcPr>
            <w:tcW w:w="648" w:type="dxa"/>
          </w:tcPr>
          <w:p w14:paraId="4A533D43" w14:textId="77777777" w:rsidR="00CB3045" w:rsidRPr="00581847" w:rsidRDefault="00CB3045" w:rsidP="00CB3045">
            <w:pPr>
              <w:rPr>
                <w:sz w:val="16"/>
                <w:szCs w:val="16"/>
              </w:rPr>
            </w:pPr>
            <w:r w:rsidRPr="00581847">
              <w:rPr>
                <w:sz w:val="16"/>
                <w:szCs w:val="16"/>
              </w:rPr>
              <w:t>892</w:t>
            </w:r>
          </w:p>
        </w:tc>
        <w:tc>
          <w:tcPr>
            <w:tcW w:w="622" w:type="dxa"/>
          </w:tcPr>
          <w:p w14:paraId="7662048F" w14:textId="77777777" w:rsidR="00CB3045" w:rsidRPr="00581847" w:rsidRDefault="00CB3045" w:rsidP="00CB3045">
            <w:pPr>
              <w:rPr>
                <w:sz w:val="16"/>
                <w:szCs w:val="16"/>
              </w:rPr>
            </w:pPr>
            <w:r w:rsidRPr="00581847">
              <w:rPr>
                <w:sz w:val="16"/>
                <w:szCs w:val="16"/>
              </w:rPr>
              <w:t>40</w:t>
            </w:r>
          </w:p>
        </w:tc>
        <w:tc>
          <w:tcPr>
            <w:tcW w:w="680" w:type="dxa"/>
          </w:tcPr>
          <w:p w14:paraId="2955DE42" w14:textId="77777777" w:rsidR="00CB3045" w:rsidRPr="00581847" w:rsidRDefault="00CB3045" w:rsidP="00CB3045">
            <w:pPr>
              <w:rPr>
                <w:sz w:val="16"/>
                <w:szCs w:val="16"/>
              </w:rPr>
            </w:pPr>
            <w:r w:rsidRPr="00581847">
              <w:rPr>
                <w:sz w:val="16"/>
                <w:szCs w:val="16"/>
              </w:rPr>
              <w:t>61.1</w:t>
            </w:r>
          </w:p>
        </w:tc>
        <w:tc>
          <w:tcPr>
            <w:tcW w:w="1255" w:type="dxa"/>
          </w:tcPr>
          <w:p w14:paraId="5E3C4AA3" w14:textId="77777777" w:rsidR="00CB3045" w:rsidRPr="00581847" w:rsidRDefault="00CB3045" w:rsidP="00CB3045">
            <w:pPr>
              <w:rPr>
                <w:sz w:val="16"/>
                <w:szCs w:val="16"/>
              </w:rPr>
            </w:pPr>
            <w:r w:rsidRPr="00581847">
              <w:rPr>
                <w:sz w:val="16"/>
                <w:szCs w:val="16"/>
              </w:rPr>
              <w:t>NR</w:t>
            </w:r>
          </w:p>
        </w:tc>
        <w:tc>
          <w:tcPr>
            <w:tcW w:w="571" w:type="dxa"/>
          </w:tcPr>
          <w:p w14:paraId="4A08460D" w14:textId="77777777" w:rsidR="00CB3045" w:rsidRPr="00581847" w:rsidRDefault="00CB3045" w:rsidP="00CB3045">
            <w:pPr>
              <w:rPr>
                <w:sz w:val="16"/>
                <w:szCs w:val="16"/>
              </w:rPr>
            </w:pPr>
            <w:r w:rsidRPr="00581847">
              <w:rPr>
                <w:sz w:val="16"/>
                <w:szCs w:val="16"/>
              </w:rPr>
              <w:t>78.8</w:t>
            </w:r>
          </w:p>
        </w:tc>
        <w:tc>
          <w:tcPr>
            <w:tcW w:w="1153" w:type="dxa"/>
          </w:tcPr>
          <w:p w14:paraId="3A743DB6" w14:textId="77777777" w:rsidR="00CB3045" w:rsidRPr="00581847" w:rsidRDefault="00CB3045" w:rsidP="00CB3045">
            <w:pPr>
              <w:rPr>
                <w:sz w:val="16"/>
                <w:szCs w:val="16"/>
              </w:rPr>
            </w:pPr>
            <w:r w:rsidRPr="00581847">
              <w:rPr>
                <w:sz w:val="16"/>
                <w:szCs w:val="16"/>
              </w:rPr>
              <w:t>79.3</w:t>
            </w:r>
          </w:p>
        </w:tc>
        <w:tc>
          <w:tcPr>
            <w:tcW w:w="1493" w:type="dxa"/>
            <w:gridSpan w:val="2"/>
          </w:tcPr>
          <w:p w14:paraId="1870328E" w14:textId="77777777" w:rsidR="00CB3045" w:rsidRPr="00581847" w:rsidRDefault="00CB3045" w:rsidP="00CB3045">
            <w:pPr>
              <w:rPr>
                <w:sz w:val="16"/>
                <w:szCs w:val="16"/>
              </w:rPr>
            </w:pPr>
            <w:r w:rsidRPr="00581847">
              <w:rPr>
                <w:sz w:val="16"/>
                <w:szCs w:val="16"/>
              </w:rPr>
              <w:t>Undifferentiated TB</w:t>
            </w:r>
          </w:p>
        </w:tc>
        <w:tc>
          <w:tcPr>
            <w:tcW w:w="1002" w:type="dxa"/>
          </w:tcPr>
          <w:p w14:paraId="23503759" w14:textId="77777777" w:rsidR="00CB3045" w:rsidRPr="00581847" w:rsidRDefault="00CB3045" w:rsidP="00CB3045">
            <w:pPr>
              <w:rPr>
                <w:sz w:val="16"/>
                <w:szCs w:val="16"/>
              </w:rPr>
            </w:pPr>
            <w:r w:rsidRPr="00581847">
              <w:rPr>
                <w:sz w:val="16"/>
                <w:szCs w:val="16"/>
              </w:rPr>
              <w:t>Medical records</w:t>
            </w:r>
          </w:p>
        </w:tc>
        <w:tc>
          <w:tcPr>
            <w:tcW w:w="1545" w:type="dxa"/>
          </w:tcPr>
          <w:p w14:paraId="576808ED" w14:textId="77777777" w:rsidR="00CB3045" w:rsidRPr="00581847" w:rsidRDefault="00CB3045" w:rsidP="00CB3045">
            <w:pPr>
              <w:rPr>
                <w:sz w:val="16"/>
                <w:szCs w:val="16"/>
              </w:rPr>
            </w:pPr>
            <w:r w:rsidRPr="00581847">
              <w:rPr>
                <w:sz w:val="16"/>
                <w:szCs w:val="16"/>
              </w:rPr>
              <w:t>NR</w:t>
            </w:r>
          </w:p>
        </w:tc>
        <w:tc>
          <w:tcPr>
            <w:tcW w:w="968" w:type="dxa"/>
          </w:tcPr>
          <w:p w14:paraId="4D2B63C2" w14:textId="77777777" w:rsidR="00CB3045" w:rsidRPr="00581847" w:rsidRDefault="00CB3045" w:rsidP="00CB3045">
            <w:pPr>
              <w:rPr>
                <w:sz w:val="16"/>
                <w:szCs w:val="16"/>
              </w:rPr>
            </w:pPr>
            <w:r w:rsidRPr="00581847">
              <w:rPr>
                <w:sz w:val="16"/>
                <w:szCs w:val="16"/>
              </w:rPr>
              <w:t xml:space="preserve">Death/ failure </w:t>
            </w:r>
          </w:p>
        </w:tc>
        <w:tc>
          <w:tcPr>
            <w:tcW w:w="1673" w:type="dxa"/>
          </w:tcPr>
          <w:p w14:paraId="149EE664" w14:textId="77777777" w:rsidR="00CB3045" w:rsidRPr="00581847" w:rsidRDefault="00CB3045" w:rsidP="00CB3045">
            <w:pPr>
              <w:rPr>
                <w:sz w:val="16"/>
                <w:szCs w:val="16"/>
              </w:rPr>
            </w:pPr>
            <w:r w:rsidRPr="00581847">
              <w:rPr>
                <w:sz w:val="16"/>
                <w:szCs w:val="16"/>
              </w:rPr>
              <w:t>None</w:t>
            </w:r>
          </w:p>
        </w:tc>
      </w:tr>
      <w:tr w:rsidR="00CB3045" w:rsidRPr="00581847" w14:paraId="13748063" w14:textId="77777777" w:rsidTr="00B85A93">
        <w:tc>
          <w:tcPr>
            <w:tcW w:w="1441" w:type="dxa"/>
          </w:tcPr>
          <w:p w14:paraId="2C1DC9FD" w14:textId="77777777" w:rsidR="00CB3045" w:rsidRPr="00581847" w:rsidRDefault="00CB3045" w:rsidP="00CB3045">
            <w:pPr>
              <w:rPr>
                <w:sz w:val="16"/>
                <w:szCs w:val="16"/>
              </w:rPr>
            </w:pPr>
          </w:p>
        </w:tc>
        <w:tc>
          <w:tcPr>
            <w:tcW w:w="1113" w:type="dxa"/>
          </w:tcPr>
          <w:p w14:paraId="0DDACC80" w14:textId="77777777" w:rsidR="00CB3045" w:rsidRPr="00581847" w:rsidRDefault="00CB3045" w:rsidP="00CB3045">
            <w:pPr>
              <w:rPr>
                <w:sz w:val="16"/>
                <w:szCs w:val="16"/>
              </w:rPr>
            </w:pPr>
          </w:p>
        </w:tc>
        <w:tc>
          <w:tcPr>
            <w:tcW w:w="947" w:type="dxa"/>
          </w:tcPr>
          <w:p w14:paraId="1DE3F8F5" w14:textId="77777777" w:rsidR="00CB3045" w:rsidRPr="00581847" w:rsidRDefault="00CB3045" w:rsidP="00CB3045">
            <w:pPr>
              <w:rPr>
                <w:sz w:val="16"/>
                <w:szCs w:val="16"/>
              </w:rPr>
            </w:pPr>
          </w:p>
        </w:tc>
        <w:tc>
          <w:tcPr>
            <w:tcW w:w="648" w:type="dxa"/>
          </w:tcPr>
          <w:p w14:paraId="4DD29A28" w14:textId="77777777" w:rsidR="00CB3045" w:rsidRPr="00581847" w:rsidRDefault="00CB3045" w:rsidP="00CB3045">
            <w:pPr>
              <w:rPr>
                <w:sz w:val="16"/>
                <w:szCs w:val="16"/>
              </w:rPr>
            </w:pPr>
          </w:p>
        </w:tc>
        <w:tc>
          <w:tcPr>
            <w:tcW w:w="622" w:type="dxa"/>
          </w:tcPr>
          <w:p w14:paraId="2370D17E" w14:textId="77777777" w:rsidR="00CB3045" w:rsidRPr="00581847" w:rsidRDefault="00CB3045" w:rsidP="00CB3045">
            <w:pPr>
              <w:rPr>
                <w:sz w:val="16"/>
                <w:szCs w:val="16"/>
              </w:rPr>
            </w:pPr>
          </w:p>
        </w:tc>
        <w:tc>
          <w:tcPr>
            <w:tcW w:w="680" w:type="dxa"/>
          </w:tcPr>
          <w:p w14:paraId="3A2183E6" w14:textId="77777777" w:rsidR="00CB3045" w:rsidRPr="00581847" w:rsidRDefault="00CB3045" w:rsidP="00CB3045">
            <w:pPr>
              <w:rPr>
                <w:sz w:val="16"/>
                <w:szCs w:val="16"/>
              </w:rPr>
            </w:pPr>
          </w:p>
        </w:tc>
        <w:tc>
          <w:tcPr>
            <w:tcW w:w="1255" w:type="dxa"/>
          </w:tcPr>
          <w:p w14:paraId="32CDE014" w14:textId="77777777" w:rsidR="00CB3045" w:rsidRPr="00581847" w:rsidRDefault="00CB3045" w:rsidP="00CB3045">
            <w:pPr>
              <w:rPr>
                <w:sz w:val="16"/>
                <w:szCs w:val="16"/>
              </w:rPr>
            </w:pPr>
          </w:p>
        </w:tc>
        <w:tc>
          <w:tcPr>
            <w:tcW w:w="571" w:type="dxa"/>
          </w:tcPr>
          <w:p w14:paraId="1F1A2AB9" w14:textId="77777777" w:rsidR="00CB3045" w:rsidRPr="00581847" w:rsidRDefault="00CB3045" w:rsidP="00CB3045">
            <w:pPr>
              <w:rPr>
                <w:sz w:val="16"/>
                <w:szCs w:val="16"/>
              </w:rPr>
            </w:pPr>
          </w:p>
        </w:tc>
        <w:tc>
          <w:tcPr>
            <w:tcW w:w="1153" w:type="dxa"/>
          </w:tcPr>
          <w:p w14:paraId="49E5AB50" w14:textId="77777777" w:rsidR="00CB3045" w:rsidRPr="00581847" w:rsidRDefault="00CB3045" w:rsidP="00CB3045">
            <w:pPr>
              <w:rPr>
                <w:sz w:val="16"/>
                <w:szCs w:val="16"/>
              </w:rPr>
            </w:pPr>
          </w:p>
        </w:tc>
        <w:tc>
          <w:tcPr>
            <w:tcW w:w="1493" w:type="dxa"/>
            <w:gridSpan w:val="2"/>
          </w:tcPr>
          <w:p w14:paraId="0AE9E712" w14:textId="77777777" w:rsidR="00CB3045" w:rsidRPr="00581847" w:rsidRDefault="00CB3045" w:rsidP="00CB3045">
            <w:pPr>
              <w:rPr>
                <w:sz w:val="16"/>
                <w:szCs w:val="16"/>
              </w:rPr>
            </w:pPr>
          </w:p>
        </w:tc>
        <w:tc>
          <w:tcPr>
            <w:tcW w:w="1002" w:type="dxa"/>
          </w:tcPr>
          <w:p w14:paraId="4A524A32" w14:textId="77777777" w:rsidR="00CB3045" w:rsidRPr="00581847" w:rsidRDefault="00CB3045" w:rsidP="00CB3045">
            <w:pPr>
              <w:rPr>
                <w:sz w:val="16"/>
                <w:szCs w:val="16"/>
              </w:rPr>
            </w:pPr>
          </w:p>
        </w:tc>
        <w:tc>
          <w:tcPr>
            <w:tcW w:w="1545" w:type="dxa"/>
          </w:tcPr>
          <w:p w14:paraId="51F543E5" w14:textId="77777777" w:rsidR="00CB3045" w:rsidRPr="00581847" w:rsidRDefault="00CB3045" w:rsidP="00CB3045">
            <w:pPr>
              <w:rPr>
                <w:sz w:val="16"/>
                <w:szCs w:val="16"/>
              </w:rPr>
            </w:pPr>
          </w:p>
        </w:tc>
        <w:tc>
          <w:tcPr>
            <w:tcW w:w="968" w:type="dxa"/>
          </w:tcPr>
          <w:p w14:paraId="493A78F7" w14:textId="77777777" w:rsidR="00CB3045" w:rsidRPr="00581847" w:rsidRDefault="00CB3045" w:rsidP="00CB3045">
            <w:pPr>
              <w:rPr>
                <w:sz w:val="16"/>
                <w:szCs w:val="16"/>
              </w:rPr>
            </w:pPr>
          </w:p>
        </w:tc>
        <w:tc>
          <w:tcPr>
            <w:tcW w:w="1673" w:type="dxa"/>
          </w:tcPr>
          <w:p w14:paraId="633F6E3A" w14:textId="77777777" w:rsidR="00CB3045" w:rsidRPr="00581847" w:rsidRDefault="00CB3045" w:rsidP="00CB3045">
            <w:pPr>
              <w:rPr>
                <w:sz w:val="16"/>
                <w:szCs w:val="16"/>
              </w:rPr>
            </w:pPr>
          </w:p>
        </w:tc>
      </w:tr>
      <w:tr w:rsidR="00CB3045" w:rsidRPr="00581847" w14:paraId="02818BAD" w14:textId="77777777" w:rsidTr="00B85A93">
        <w:tc>
          <w:tcPr>
            <w:tcW w:w="1441" w:type="dxa"/>
          </w:tcPr>
          <w:p w14:paraId="776E1D38" w14:textId="46ACB777" w:rsidR="00CB3045" w:rsidRPr="00581847" w:rsidRDefault="00CB3045" w:rsidP="005C763C">
            <w:pPr>
              <w:rPr>
                <w:sz w:val="16"/>
                <w:szCs w:val="16"/>
              </w:rPr>
            </w:pPr>
            <w:r w:rsidRPr="00581847">
              <w:rPr>
                <w:sz w:val="16"/>
                <w:szCs w:val="16"/>
              </w:rPr>
              <w:t>Chang</w:t>
            </w:r>
            <w:r w:rsidR="005C763C" w:rsidRPr="00581847">
              <w:rPr>
                <w:sz w:val="16"/>
                <w:szCs w:val="16"/>
              </w:rPr>
              <w:fldChar w:fldCharType="begin">
                <w:fldData xml:space="preserve">PEVuZE5vdGU+PENpdGU+PEF1dGhvcj5DaGFuZzwvQXV0aG9yPjxZZWFyPjIwMTE8L1llYXI+PFJl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DaGFuZzwvQXV0aG9yPjxZZWFyPjIwMTE8L1llYXI+PFJl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68]</w:t>
            </w:r>
            <w:r w:rsidR="005C763C" w:rsidRPr="00581847">
              <w:rPr>
                <w:sz w:val="16"/>
                <w:szCs w:val="16"/>
              </w:rPr>
              <w:fldChar w:fldCharType="end"/>
            </w:r>
          </w:p>
        </w:tc>
        <w:tc>
          <w:tcPr>
            <w:tcW w:w="1113" w:type="dxa"/>
          </w:tcPr>
          <w:p w14:paraId="5663E394" w14:textId="77777777" w:rsidR="00CB3045" w:rsidRPr="00581847" w:rsidRDefault="00CB3045" w:rsidP="00CB3045">
            <w:pPr>
              <w:rPr>
                <w:sz w:val="16"/>
                <w:szCs w:val="16"/>
              </w:rPr>
            </w:pPr>
            <w:r w:rsidRPr="00581847">
              <w:rPr>
                <w:sz w:val="16"/>
                <w:szCs w:val="16"/>
              </w:rPr>
              <w:t>Prospective Cohort</w:t>
            </w:r>
          </w:p>
        </w:tc>
        <w:tc>
          <w:tcPr>
            <w:tcW w:w="947" w:type="dxa"/>
          </w:tcPr>
          <w:p w14:paraId="511E96E1" w14:textId="77777777" w:rsidR="00CB3045" w:rsidRPr="00581847" w:rsidRDefault="00CB3045" w:rsidP="00CB3045">
            <w:pPr>
              <w:rPr>
                <w:sz w:val="16"/>
                <w:szCs w:val="16"/>
              </w:rPr>
            </w:pPr>
            <w:r w:rsidRPr="00581847">
              <w:rPr>
                <w:sz w:val="16"/>
                <w:szCs w:val="16"/>
              </w:rPr>
              <w:t>Taiwan</w:t>
            </w:r>
          </w:p>
          <w:p w14:paraId="1D8F2815" w14:textId="77777777" w:rsidR="00CB3045" w:rsidRPr="00581847" w:rsidRDefault="00CB3045" w:rsidP="00CB3045">
            <w:pPr>
              <w:rPr>
                <w:sz w:val="16"/>
                <w:szCs w:val="16"/>
              </w:rPr>
            </w:pPr>
            <w:r w:rsidRPr="00581847">
              <w:rPr>
                <w:sz w:val="16"/>
                <w:szCs w:val="16"/>
              </w:rPr>
              <w:t>2005</w:t>
            </w:r>
          </w:p>
        </w:tc>
        <w:tc>
          <w:tcPr>
            <w:tcW w:w="648" w:type="dxa"/>
          </w:tcPr>
          <w:p w14:paraId="18016827" w14:textId="77777777" w:rsidR="00CB3045" w:rsidRPr="00581847" w:rsidRDefault="00CB3045" w:rsidP="00CB3045">
            <w:pPr>
              <w:rPr>
                <w:sz w:val="16"/>
                <w:szCs w:val="16"/>
              </w:rPr>
            </w:pPr>
            <w:r w:rsidRPr="00581847">
              <w:rPr>
                <w:sz w:val="16"/>
                <w:szCs w:val="16"/>
              </w:rPr>
              <w:t>192</w:t>
            </w:r>
          </w:p>
        </w:tc>
        <w:tc>
          <w:tcPr>
            <w:tcW w:w="622" w:type="dxa"/>
          </w:tcPr>
          <w:p w14:paraId="09054E54" w14:textId="77777777" w:rsidR="00CB3045" w:rsidRPr="00581847" w:rsidRDefault="00CB3045" w:rsidP="00CB3045">
            <w:pPr>
              <w:rPr>
                <w:sz w:val="16"/>
                <w:szCs w:val="16"/>
              </w:rPr>
            </w:pPr>
            <w:r w:rsidRPr="00581847">
              <w:rPr>
                <w:sz w:val="16"/>
                <w:szCs w:val="16"/>
              </w:rPr>
              <w:t>60</w:t>
            </w:r>
          </w:p>
        </w:tc>
        <w:tc>
          <w:tcPr>
            <w:tcW w:w="680" w:type="dxa"/>
          </w:tcPr>
          <w:p w14:paraId="2B9A9BCC" w14:textId="77777777" w:rsidR="00CB3045" w:rsidRPr="00581847" w:rsidRDefault="00CB3045" w:rsidP="00CB3045">
            <w:pPr>
              <w:rPr>
                <w:sz w:val="16"/>
                <w:szCs w:val="16"/>
              </w:rPr>
            </w:pPr>
            <w:r w:rsidRPr="00581847">
              <w:rPr>
                <w:sz w:val="16"/>
                <w:szCs w:val="16"/>
              </w:rPr>
              <w:t>74.8</w:t>
            </w:r>
          </w:p>
        </w:tc>
        <w:tc>
          <w:tcPr>
            <w:tcW w:w="1255" w:type="dxa"/>
          </w:tcPr>
          <w:p w14:paraId="6557AC30" w14:textId="77777777" w:rsidR="00CB3045" w:rsidRPr="00581847" w:rsidRDefault="00CB3045" w:rsidP="00CB3045">
            <w:pPr>
              <w:rPr>
                <w:sz w:val="16"/>
                <w:szCs w:val="16"/>
              </w:rPr>
            </w:pPr>
            <w:r w:rsidRPr="00581847">
              <w:rPr>
                <w:sz w:val="16"/>
                <w:szCs w:val="16"/>
              </w:rPr>
              <w:t xml:space="preserve">TBDM 57.9 (SD12.8) TB </w:t>
            </w:r>
            <w:r w:rsidRPr="00581847">
              <w:rPr>
                <w:sz w:val="16"/>
                <w:szCs w:val="16"/>
              </w:rPr>
              <w:lastRenderedPageBreak/>
              <w:t>only 57.2 (SD18.8)</w:t>
            </w:r>
          </w:p>
        </w:tc>
        <w:tc>
          <w:tcPr>
            <w:tcW w:w="571" w:type="dxa"/>
          </w:tcPr>
          <w:p w14:paraId="6F75876C" w14:textId="77777777" w:rsidR="00CB3045" w:rsidRPr="00581847" w:rsidRDefault="00CB3045" w:rsidP="00CB3045">
            <w:pPr>
              <w:rPr>
                <w:sz w:val="16"/>
                <w:szCs w:val="16"/>
              </w:rPr>
            </w:pPr>
            <w:r w:rsidRPr="00581847">
              <w:rPr>
                <w:sz w:val="16"/>
                <w:szCs w:val="16"/>
              </w:rPr>
              <w:lastRenderedPageBreak/>
              <w:t>61.4</w:t>
            </w:r>
          </w:p>
        </w:tc>
        <w:tc>
          <w:tcPr>
            <w:tcW w:w="1153" w:type="dxa"/>
          </w:tcPr>
          <w:p w14:paraId="0AD94036" w14:textId="77777777" w:rsidR="00CB3045" w:rsidRPr="00581847" w:rsidRDefault="00CB3045" w:rsidP="00CB3045">
            <w:pPr>
              <w:rPr>
                <w:sz w:val="16"/>
                <w:szCs w:val="16"/>
              </w:rPr>
            </w:pPr>
            <w:r w:rsidRPr="00581847">
              <w:rPr>
                <w:sz w:val="16"/>
                <w:szCs w:val="16"/>
              </w:rPr>
              <w:t>NR</w:t>
            </w:r>
          </w:p>
        </w:tc>
        <w:tc>
          <w:tcPr>
            <w:tcW w:w="1493" w:type="dxa"/>
            <w:gridSpan w:val="2"/>
          </w:tcPr>
          <w:p w14:paraId="4B810267" w14:textId="77777777" w:rsidR="00CB3045" w:rsidRPr="00581847" w:rsidRDefault="00CB3045" w:rsidP="00CB3045">
            <w:pPr>
              <w:rPr>
                <w:sz w:val="16"/>
                <w:szCs w:val="16"/>
              </w:rPr>
            </w:pPr>
            <w:r w:rsidRPr="00581847">
              <w:rPr>
                <w:sz w:val="16"/>
                <w:szCs w:val="16"/>
              </w:rPr>
              <w:t>Pulmonary TB</w:t>
            </w:r>
          </w:p>
        </w:tc>
        <w:tc>
          <w:tcPr>
            <w:tcW w:w="1002" w:type="dxa"/>
          </w:tcPr>
          <w:p w14:paraId="2F45F865" w14:textId="77777777" w:rsidR="00CB3045" w:rsidRPr="00581847" w:rsidRDefault="00CB3045" w:rsidP="00CB3045">
            <w:pPr>
              <w:rPr>
                <w:sz w:val="16"/>
                <w:szCs w:val="16"/>
              </w:rPr>
            </w:pPr>
            <w:r w:rsidRPr="00581847">
              <w:rPr>
                <w:sz w:val="16"/>
                <w:szCs w:val="16"/>
              </w:rPr>
              <w:t>FBG</w:t>
            </w:r>
          </w:p>
        </w:tc>
        <w:tc>
          <w:tcPr>
            <w:tcW w:w="1545" w:type="dxa"/>
          </w:tcPr>
          <w:p w14:paraId="2A56FF67" w14:textId="77777777" w:rsidR="00CB3045" w:rsidRPr="00581847" w:rsidRDefault="00CB3045" w:rsidP="00CB3045">
            <w:pPr>
              <w:rPr>
                <w:sz w:val="16"/>
                <w:szCs w:val="16"/>
              </w:rPr>
            </w:pPr>
            <w:r w:rsidRPr="00581847">
              <w:rPr>
                <w:sz w:val="16"/>
                <w:szCs w:val="16"/>
              </w:rPr>
              <w:t xml:space="preserve">HIV, previously treated TB, </w:t>
            </w:r>
            <w:r w:rsidRPr="00581847">
              <w:rPr>
                <w:sz w:val="16"/>
                <w:szCs w:val="16"/>
              </w:rPr>
              <w:lastRenderedPageBreak/>
              <w:t>interrupted treatment for 2+ consecutive weeks, died during treatment, transferred out after registration</w:t>
            </w:r>
          </w:p>
          <w:p w14:paraId="6690DB8C" w14:textId="77777777" w:rsidR="00CB3045" w:rsidRPr="00581847" w:rsidRDefault="00CB3045" w:rsidP="00CB3045">
            <w:pPr>
              <w:rPr>
                <w:sz w:val="16"/>
                <w:szCs w:val="16"/>
              </w:rPr>
            </w:pPr>
          </w:p>
        </w:tc>
        <w:tc>
          <w:tcPr>
            <w:tcW w:w="968" w:type="dxa"/>
          </w:tcPr>
          <w:p w14:paraId="5E436E7D" w14:textId="77777777" w:rsidR="00CB3045" w:rsidRPr="00581847" w:rsidRDefault="00CB3045" w:rsidP="00CB3045">
            <w:pPr>
              <w:rPr>
                <w:sz w:val="16"/>
                <w:szCs w:val="16"/>
              </w:rPr>
            </w:pPr>
            <w:r w:rsidRPr="00581847">
              <w:rPr>
                <w:sz w:val="16"/>
                <w:szCs w:val="16"/>
              </w:rPr>
              <w:lastRenderedPageBreak/>
              <w:t>MDR-TB</w:t>
            </w:r>
          </w:p>
        </w:tc>
        <w:tc>
          <w:tcPr>
            <w:tcW w:w="1673" w:type="dxa"/>
          </w:tcPr>
          <w:p w14:paraId="5BF28913" w14:textId="77777777" w:rsidR="00CB3045" w:rsidRPr="00581847" w:rsidRDefault="00CB3045" w:rsidP="00CB3045">
            <w:pPr>
              <w:rPr>
                <w:sz w:val="16"/>
                <w:szCs w:val="16"/>
              </w:rPr>
            </w:pPr>
            <w:r w:rsidRPr="00581847">
              <w:rPr>
                <w:sz w:val="16"/>
                <w:szCs w:val="16"/>
              </w:rPr>
              <w:t xml:space="preserve">None </w:t>
            </w:r>
          </w:p>
        </w:tc>
      </w:tr>
      <w:tr w:rsidR="00CB3045" w:rsidRPr="00581847" w14:paraId="779E96B1" w14:textId="77777777" w:rsidTr="00B85A93">
        <w:tc>
          <w:tcPr>
            <w:tcW w:w="1441" w:type="dxa"/>
          </w:tcPr>
          <w:p w14:paraId="3ED8234C" w14:textId="1232CA32" w:rsidR="00CB3045" w:rsidRPr="00581847" w:rsidRDefault="00CB3045" w:rsidP="005C763C">
            <w:pPr>
              <w:rPr>
                <w:sz w:val="16"/>
                <w:szCs w:val="16"/>
              </w:rPr>
            </w:pPr>
            <w:r w:rsidRPr="00581847">
              <w:rPr>
                <w:sz w:val="16"/>
                <w:szCs w:val="16"/>
              </w:rPr>
              <w:t>Chiang</w:t>
            </w:r>
            <w:r w:rsidR="005C763C" w:rsidRPr="00581847">
              <w:rPr>
                <w:sz w:val="16"/>
                <w:szCs w:val="16"/>
              </w:rPr>
              <w:fldChar w:fldCharType="begin">
                <w:fldData xml:space="preserve">PEVuZE5vdGU+PENpdGU+PEF1dGhvcj5DaGlhbmc8L0F1dGhvcj48WWVhcj4yMDA5PC9ZZWFyPjxS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DaGlhbmc8L0F1dGhvcj48WWVhcj4yMDA5PC9ZZWFyPjxS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99]</w:t>
            </w:r>
            <w:r w:rsidR="005C763C" w:rsidRPr="00581847">
              <w:rPr>
                <w:sz w:val="16"/>
                <w:szCs w:val="16"/>
              </w:rPr>
              <w:fldChar w:fldCharType="end"/>
            </w:r>
          </w:p>
        </w:tc>
        <w:tc>
          <w:tcPr>
            <w:tcW w:w="1113" w:type="dxa"/>
          </w:tcPr>
          <w:p w14:paraId="04CEDDFA" w14:textId="77777777" w:rsidR="00CB3045" w:rsidRPr="00581847" w:rsidRDefault="00CB3045" w:rsidP="00CB3045">
            <w:pPr>
              <w:rPr>
                <w:sz w:val="16"/>
                <w:szCs w:val="16"/>
              </w:rPr>
            </w:pPr>
            <w:r w:rsidRPr="00581847">
              <w:rPr>
                <w:sz w:val="16"/>
                <w:szCs w:val="16"/>
              </w:rPr>
              <w:t>Retrospective Cohort</w:t>
            </w:r>
          </w:p>
        </w:tc>
        <w:tc>
          <w:tcPr>
            <w:tcW w:w="947" w:type="dxa"/>
          </w:tcPr>
          <w:p w14:paraId="0F266F41" w14:textId="77777777" w:rsidR="00CB3045" w:rsidRPr="00581847" w:rsidRDefault="00CB3045" w:rsidP="00CB3045">
            <w:pPr>
              <w:rPr>
                <w:sz w:val="16"/>
                <w:szCs w:val="16"/>
              </w:rPr>
            </w:pPr>
            <w:r w:rsidRPr="00581847">
              <w:rPr>
                <w:sz w:val="16"/>
                <w:szCs w:val="16"/>
              </w:rPr>
              <w:t xml:space="preserve">Taiwan </w:t>
            </w:r>
          </w:p>
          <w:p w14:paraId="5086C344" w14:textId="77777777" w:rsidR="00CB3045" w:rsidRPr="00581847" w:rsidRDefault="00CB3045" w:rsidP="00CB3045">
            <w:pPr>
              <w:rPr>
                <w:sz w:val="16"/>
                <w:szCs w:val="16"/>
              </w:rPr>
            </w:pPr>
            <w:r w:rsidRPr="00581847">
              <w:rPr>
                <w:sz w:val="16"/>
                <w:szCs w:val="16"/>
              </w:rPr>
              <w:t>2003</w:t>
            </w:r>
          </w:p>
        </w:tc>
        <w:tc>
          <w:tcPr>
            <w:tcW w:w="648" w:type="dxa"/>
          </w:tcPr>
          <w:p w14:paraId="5CFDD973" w14:textId="77777777" w:rsidR="00CB3045" w:rsidRPr="00581847" w:rsidRDefault="00CB3045" w:rsidP="00CB3045">
            <w:pPr>
              <w:rPr>
                <w:sz w:val="16"/>
                <w:szCs w:val="16"/>
              </w:rPr>
            </w:pPr>
            <w:r w:rsidRPr="00581847">
              <w:rPr>
                <w:sz w:val="16"/>
                <w:szCs w:val="16"/>
              </w:rPr>
              <w:t>1127</w:t>
            </w:r>
          </w:p>
        </w:tc>
        <w:tc>
          <w:tcPr>
            <w:tcW w:w="622" w:type="dxa"/>
          </w:tcPr>
          <w:p w14:paraId="118BF123" w14:textId="77777777" w:rsidR="00CB3045" w:rsidRPr="00581847" w:rsidRDefault="00CB3045" w:rsidP="00CB3045">
            <w:pPr>
              <w:rPr>
                <w:sz w:val="16"/>
                <w:szCs w:val="16"/>
              </w:rPr>
            </w:pPr>
            <w:r w:rsidRPr="00581847">
              <w:rPr>
                <w:sz w:val="16"/>
                <w:szCs w:val="16"/>
              </w:rPr>
              <w:t>241</w:t>
            </w:r>
          </w:p>
        </w:tc>
        <w:tc>
          <w:tcPr>
            <w:tcW w:w="680" w:type="dxa"/>
          </w:tcPr>
          <w:p w14:paraId="40AE95D2" w14:textId="77777777" w:rsidR="00CB3045" w:rsidRPr="00581847" w:rsidRDefault="00CB3045" w:rsidP="00CB3045">
            <w:pPr>
              <w:rPr>
                <w:sz w:val="16"/>
                <w:szCs w:val="16"/>
              </w:rPr>
            </w:pPr>
            <w:r w:rsidRPr="00581847">
              <w:rPr>
                <w:sz w:val="16"/>
                <w:szCs w:val="16"/>
              </w:rPr>
              <w:t>66.0</w:t>
            </w:r>
          </w:p>
        </w:tc>
        <w:tc>
          <w:tcPr>
            <w:tcW w:w="1255" w:type="dxa"/>
          </w:tcPr>
          <w:p w14:paraId="04B6656C" w14:textId="77777777" w:rsidR="00CB3045" w:rsidRPr="00581847" w:rsidRDefault="00CB3045" w:rsidP="00CB3045">
            <w:pPr>
              <w:rPr>
                <w:sz w:val="16"/>
                <w:szCs w:val="16"/>
              </w:rPr>
            </w:pPr>
            <w:r w:rsidRPr="00581847">
              <w:rPr>
                <w:sz w:val="16"/>
                <w:szCs w:val="16"/>
              </w:rPr>
              <w:t>52.9</w:t>
            </w:r>
            <w:r w:rsidRPr="00581847">
              <w:rPr>
                <w:sz w:val="16"/>
                <w:szCs w:val="16"/>
                <w:vertAlign w:val="superscript"/>
              </w:rPr>
              <w:t>2</w:t>
            </w:r>
          </w:p>
        </w:tc>
        <w:tc>
          <w:tcPr>
            <w:tcW w:w="571" w:type="dxa"/>
          </w:tcPr>
          <w:p w14:paraId="645D8253" w14:textId="77777777" w:rsidR="00CB3045" w:rsidRPr="00581847" w:rsidRDefault="00CB3045" w:rsidP="00CB3045">
            <w:pPr>
              <w:rPr>
                <w:sz w:val="16"/>
                <w:szCs w:val="16"/>
              </w:rPr>
            </w:pPr>
            <w:r w:rsidRPr="00581847">
              <w:rPr>
                <w:sz w:val="16"/>
                <w:szCs w:val="16"/>
              </w:rPr>
              <w:t>93.3</w:t>
            </w:r>
          </w:p>
        </w:tc>
        <w:tc>
          <w:tcPr>
            <w:tcW w:w="1153" w:type="dxa"/>
          </w:tcPr>
          <w:p w14:paraId="725D9CCA" w14:textId="77777777" w:rsidR="00CB3045" w:rsidRPr="00581847" w:rsidRDefault="00CB3045" w:rsidP="00CB3045">
            <w:pPr>
              <w:rPr>
                <w:sz w:val="16"/>
                <w:szCs w:val="16"/>
              </w:rPr>
            </w:pPr>
            <w:r w:rsidRPr="00581847">
              <w:rPr>
                <w:sz w:val="16"/>
                <w:szCs w:val="16"/>
              </w:rPr>
              <w:t>NR</w:t>
            </w:r>
          </w:p>
        </w:tc>
        <w:tc>
          <w:tcPr>
            <w:tcW w:w="1493" w:type="dxa"/>
            <w:gridSpan w:val="2"/>
          </w:tcPr>
          <w:p w14:paraId="0C54EE24" w14:textId="77777777" w:rsidR="00CB3045" w:rsidRPr="00581847" w:rsidRDefault="00CB3045" w:rsidP="00CB3045">
            <w:pPr>
              <w:rPr>
                <w:sz w:val="16"/>
                <w:szCs w:val="16"/>
              </w:rPr>
            </w:pPr>
            <w:r w:rsidRPr="00581847">
              <w:rPr>
                <w:sz w:val="16"/>
                <w:szCs w:val="16"/>
              </w:rPr>
              <w:t>Pulmonary TB</w:t>
            </w:r>
          </w:p>
        </w:tc>
        <w:tc>
          <w:tcPr>
            <w:tcW w:w="1002" w:type="dxa"/>
          </w:tcPr>
          <w:p w14:paraId="31409F30" w14:textId="77777777" w:rsidR="00CB3045" w:rsidRPr="00581847" w:rsidRDefault="00CB3045" w:rsidP="00CB3045">
            <w:pPr>
              <w:rPr>
                <w:sz w:val="16"/>
                <w:szCs w:val="16"/>
              </w:rPr>
            </w:pPr>
            <w:r w:rsidRPr="00581847">
              <w:rPr>
                <w:sz w:val="16"/>
                <w:szCs w:val="16"/>
              </w:rPr>
              <w:t>Medical records</w:t>
            </w:r>
          </w:p>
        </w:tc>
        <w:tc>
          <w:tcPr>
            <w:tcW w:w="1545" w:type="dxa"/>
          </w:tcPr>
          <w:p w14:paraId="1727D28D" w14:textId="77777777" w:rsidR="00CB3045" w:rsidRPr="00581847" w:rsidRDefault="00CB3045" w:rsidP="00CB3045">
            <w:pPr>
              <w:rPr>
                <w:sz w:val="16"/>
                <w:szCs w:val="16"/>
              </w:rPr>
            </w:pPr>
            <w:r w:rsidRPr="00581847">
              <w:rPr>
                <w:sz w:val="16"/>
                <w:szCs w:val="16"/>
              </w:rPr>
              <w:t>NR</w:t>
            </w:r>
          </w:p>
        </w:tc>
        <w:tc>
          <w:tcPr>
            <w:tcW w:w="968" w:type="dxa"/>
          </w:tcPr>
          <w:p w14:paraId="6DC52417" w14:textId="77777777" w:rsidR="00CB3045" w:rsidRPr="00581847" w:rsidRDefault="00CB3045" w:rsidP="00CB3045">
            <w:pPr>
              <w:rPr>
                <w:sz w:val="16"/>
                <w:szCs w:val="16"/>
              </w:rPr>
            </w:pPr>
            <w:r w:rsidRPr="00581847">
              <w:rPr>
                <w:sz w:val="16"/>
                <w:szCs w:val="16"/>
              </w:rPr>
              <w:t xml:space="preserve">Death/ failure </w:t>
            </w:r>
          </w:p>
        </w:tc>
        <w:tc>
          <w:tcPr>
            <w:tcW w:w="1673" w:type="dxa"/>
          </w:tcPr>
          <w:p w14:paraId="3F068163" w14:textId="77777777" w:rsidR="00CB3045" w:rsidRPr="00581847" w:rsidRDefault="00CB3045" w:rsidP="00CB3045">
            <w:pPr>
              <w:rPr>
                <w:sz w:val="16"/>
                <w:szCs w:val="16"/>
              </w:rPr>
            </w:pPr>
            <w:r w:rsidRPr="00581847">
              <w:rPr>
                <w:sz w:val="16"/>
                <w:szCs w:val="16"/>
              </w:rPr>
              <w:t>None</w:t>
            </w:r>
          </w:p>
        </w:tc>
      </w:tr>
      <w:tr w:rsidR="00CB3045" w:rsidRPr="00581847" w14:paraId="43A3DBDB" w14:textId="77777777" w:rsidTr="00B85A93">
        <w:tc>
          <w:tcPr>
            <w:tcW w:w="1441" w:type="dxa"/>
          </w:tcPr>
          <w:p w14:paraId="1A07FB70" w14:textId="77777777" w:rsidR="00CB3045" w:rsidRPr="00581847" w:rsidRDefault="00CB3045" w:rsidP="00CB3045">
            <w:pPr>
              <w:rPr>
                <w:sz w:val="16"/>
                <w:szCs w:val="16"/>
              </w:rPr>
            </w:pPr>
          </w:p>
        </w:tc>
        <w:tc>
          <w:tcPr>
            <w:tcW w:w="1113" w:type="dxa"/>
          </w:tcPr>
          <w:p w14:paraId="3F45CA55" w14:textId="77777777" w:rsidR="00CB3045" w:rsidRPr="00581847" w:rsidRDefault="00CB3045" w:rsidP="00CB3045">
            <w:pPr>
              <w:rPr>
                <w:sz w:val="16"/>
                <w:szCs w:val="16"/>
              </w:rPr>
            </w:pPr>
          </w:p>
        </w:tc>
        <w:tc>
          <w:tcPr>
            <w:tcW w:w="947" w:type="dxa"/>
          </w:tcPr>
          <w:p w14:paraId="73700621" w14:textId="77777777" w:rsidR="00CB3045" w:rsidRPr="00581847" w:rsidRDefault="00CB3045" w:rsidP="00CB3045">
            <w:pPr>
              <w:rPr>
                <w:sz w:val="16"/>
                <w:szCs w:val="16"/>
              </w:rPr>
            </w:pPr>
          </w:p>
        </w:tc>
        <w:tc>
          <w:tcPr>
            <w:tcW w:w="648" w:type="dxa"/>
          </w:tcPr>
          <w:p w14:paraId="2BA8055E" w14:textId="77777777" w:rsidR="00CB3045" w:rsidRPr="00581847" w:rsidRDefault="00CB3045" w:rsidP="00CB3045">
            <w:pPr>
              <w:rPr>
                <w:sz w:val="16"/>
                <w:szCs w:val="16"/>
              </w:rPr>
            </w:pPr>
          </w:p>
        </w:tc>
        <w:tc>
          <w:tcPr>
            <w:tcW w:w="622" w:type="dxa"/>
          </w:tcPr>
          <w:p w14:paraId="67E2B7D8" w14:textId="77777777" w:rsidR="00CB3045" w:rsidRPr="00581847" w:rsidRDefault="00CB3045" w:rsidP="00CB3045">
            <w:pPr>
              <w:rPr>
                <w:sz w:val="16"/>
                <w:szCs w:val="16"/>
              </w:rPr>
            </w:pPr>
          </w:p>
        </w:tc>
        <w:tc>
          <w:tcPr>
            <w:tcW w:w="680" w:type="dxa"/>
          </w:tcPr>
          <w:p w14:paraId="7FB3CB5B" w14:textId="77777777" w:rsidR="00CB3045" w:rsidRPr="00581847" w:rsidRDefault="00CB3045" w:rsidP="00CB3045">
            <w:pPr>
              <w:rPr>
                <w:sz w:val="16"/>
                <w:szCs w:val="16"/>
              </w:rPr>
            </w:pPr>
          </w:p>
        </w:tc>
        <w:tc>
          <w:tcPr>
            <w:tcW w:w="1255" w:type="dxa"/>
          </w:tcPr>
          <w:p w14:paraId="2F8D65DC" w14:textId="77777777" w:rsidR="00CB3045" w:rsidRPr="00581847" w:rsidRDefault="00CB3045" w:rsidP="00CB3045">
            <w:pPr>
              <w:rPr>
                <w:sz w:val="16"/>
                <w:szCs w:val="16"/>
              </w:rPr>
            </w:pPr>
          </w:p>
        </w:tc>
        <w:tc>
          <w:tcPr>
            <w:tcW w:w="571" w:type="dxa"/>
          </w:tcPr>
          <w:p w14:paraId="5E896FE1" w14:textId="77777777" w:rsidR="00CB3045" w:rsidRPr="00581847" w:rsidRDefault="00CB3045" w:rsidP="00CB3045">
            <w:pPr>
              <w:rPr>
                <w:sz w:val="16"/>
                <w:szCs w:val="16"/>
              </w:rPr>
            </w:pPr>
          </w:p>
        </w:tc>
        <w:tc>
          <w:tcPr>
            <w:tcW w:w="1153" w:type="dxa"/>
          </w:tcPr>
          <w:p w14:paraId="5995E51A" w14:textId="77777777" w:rsidR="00CB3045" w:rsidRPr="00581847" w:rsidRDefault="00CB3045" w:rsidP="00CB3045">
            <w:pPr>
              <w:rPr>
                <w:sz w:val="16"/>
                <w:szCs w:val="16"/>
              </w:rPr>
            </w:pPr>
          </w:p>
        </w:tc>
        <w:tc>
          <w:tcPr>
            <w:tcW w:w="1493" w:type="dxa"/>
            <w:gridSpan w:val="2"/>
          </w:tcPr>
          <w:p w14:paraId="6682F288" w14:textId="77777777" w:rsidR="00CB3045" w:rsidRPr="00581847" w:rsidRDefault="00CB3045" w:rsidP="00CB3045">
            <w:pPr>
              <w:rPr>
                <w:sz w:val="16"/>
                <w:szCs w:val="16"/>
              </w:rPr>
            </w:pPr>
          </w:p>
        </w:tc>
        <w:tc>
          <w:tcPr>
            <w:tcW w:w="1002" w:type="dxa"/>
          </w:tcPr>
          <w:p w14:paraId="489F2E50" w14:textId="77777777" w:rsidR="00CB3045" w:rsidRPr="00581847" w:rsidRDefault="00CB3045" w:rsidP="00CB3045">
            <w:pPr>
              <w:rPr>
                <w:sz w:val="16"/>
                <w:szCs w:val="16"/>
              </w:rPr>
            </w:pPr>
          </w:p>
        </w:tc>
        <w:tc>
          <w:tcPr>
            <w:tcW w:w="1545" w:type="dxa"/>
          </w:tcPr>
          <w:p w14:paraId="1DC083EA" w14:textId="77777777" w:rsidR="00CB3045" w:rsidRPr="00581847" w:rsidRDefault="00CB3045" w:rsidP="00CB3045">
            <w:pPr>
              <w:rPr>
                <w:sz w:val="16"/>
                <w:szCs w:val="16"/>
              </w:rPr>
            </w:pPr>
          </w:p>
        </w:tc>
        <w:tc>
          <w:tcPr>
            <w:tcW w:w="968" w:type="dxa"/>
          </w:tcPr>
          <w:p w14:paraId="7D915B1B" w14:textId="77777777" w:rsidR="00CB3045" w:rsidRPr="00581847" w:rsidRDefault="00CB3045" w:rsidP="00CB3045">
            <w:pPr>
              <w:rPr>
                <w:sz w:val="16"/>
                <w:szCs w:val="16"/>
              </w:rPr>
            </w:pPr>
          </w:p>
        </w:tc>
        <w:tc>
          <w:tcPr>
            <w:tcW w:w="1673" w:type="dxa"/>
          </w:tcPr>
          <w:p w14:paraId="4C61165D" w14:textId="77777777" w:rsidR="00CB3045" w:rsidRPr="00581847" w:rsidRDefault="00CB3045" w:rsidP="00CB3045">
            <w:pPr>
              <w:rPr>
                <w:sz w:val="16"/>
                <w:szCs w:val="16"/>
              </w:rPr>
            </w:pPr>
          </w:p>
        </w:tc>
      </w:tr>
      <w:tr w:rsidR="00CB3045" w:rsidRPr="00581847" w14:paraId="3EB872E4" w14:textId="77777777" w:rsidTr="00B85A93">
        <w:tc>
          <w:tcPr>
            <w:tcW w:w="1441" w:type="dxa"/>
          </w:tcPr>
          <w:p w14:paraId="003633E2" w14:textId="727FEBAA" w:rsidR="00CB3045" w:rsidRPr="00581847" w:rsidRDefault="00CB3045" w:rsidP="005C763C">
            <w:pPr>
              <w:rPr>
                <w:sz w:val="16"/>
                <w:szCs w:val="16"/>
              </w:rPr>
            </w:pPr>
            <w:r w:rsidRPr="00581847">
              <w:rPr>
                <w:sz w:val="16"/>
                <w:szCs w:val="16"/>
              </w:rPr>
              <w:t>Chiang</w:t>
            </w:r>
            <w:r w:rsidR="005C763C" w:rsidRPr="00581847">
              <w:rPr>
                <w:sz w:val="16"/>
                <w:szCs w:val="16"/>
              </w:rPr>
              <w:fldChar w:fldCharType="begin">
                <w:fldData xml:space="preserve">PEVuZE5vdGU+PENpdGU+PEF1dGhvcj5DaGlhbmc8L0F1dGhvcj48WWVhcj4yMDE1PC9ZZWFyPjxS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DaGlhbmc8L0F1dGhvcj48WWVhcj4yMDE1PC9ZZWFyPjxS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81]</w:t>
            </w:r>
            <w:r w:rsidR="005C763C" w:rsidRPr="00581847">
              <w:rPr>
                <w:sz w:val="16"/>
                <w:szCs w:val="16"/>
              </w:rPr>
              <w:fldChar w:fldCharType="end"/>
            </w:r>
          </w:p>
        </w:tc>
        <w:tc>
          <w:tcPr>
            <w:tcW w:w="1113" w:type="dxa"/>
          </w:tcPr>
          <w:p w14:paraId="3A7117FB" w14:textId="77777777" w:rsidR="00CB3045" w:rsidRPr="00581847" w:rsidRDefault="00CB3045" w:rsidP="00CB3045">
            <w:pPr>
              <w:rPr>
                <w:sz w:val="16"/>
                <w:szCs w:val="16"/>
              </w:rPr>
            </w:pPr>
            <w:r w:rsidRPr="00581847">
              <w:rPr>
                <w:sz w:val="16"/>
                <w:szCs w:val="16"/>
              </w:rPr>
              <w:t>Retrospective Cohort</w:t>
            </w:r>
          </w:p>
        </w:tc>
        <w:tc>
          <w:tcPr>
            <w:tcW w:w="947" w:type="dxa"/>
          </w:tcPr>
          <w:p w14:paraId="1FB1B87A" w14:textId="77777777" w:rsidR="00CB3045" w:rsidRPr="00581847" w:rsidRDefault="00CB3045" w:rsidP="00CB3045">
            <w:pPr>
              <w:rPr>
                <w:sz w:val="16"/>
                <w:szCs w:val="16"/>
              </w:rPr>
            </w:pPr>
            <w:r w:rsidRPr="00581847">
              <w:rPr>
                <w:sz w:val="16"/>
                <w:szCs w:val="16"/>
              </w:rPr>
              <w:t xml:space="preserve">Taiwan </w:t>
            </w:r>
          </w:p>
          <w:p w14:paraId="7FFEDC56" w14:textId="77777777" w:rsidR="00CB3045" w:rsidRPr="00581847" w:rsidRDefault="00CB3045" w:rsidP="00CB3045">
            <w:pPr>
              <w:rPr>
                <w:sz w:val="16"/>
                <w:szCs w:val="16"/>
              </w:rPr>
            </w:pPr>
            <w:r w:rsidRPr="00581847">
              <w:rPr>
                <w:sz w:val="16"/>
                <w:szCs w:val="16"/>
              </w:rPr>
              <w:t>2010</w:t>
            </w:r>
          </w:p>
        </w:tc>
        <w:tc>
          <w:tcPr>
            <w:tcW w:w="648" w:type="dxa"/>
          </w:tcPr>
          <w:p w14:paraId="6F57BC09" w14:textId="77777777" w:rsidR="00CB3045" w:rsidRPr="00581847" w:rsidRDefault="00CB3045" w:rsidP="00CB3045">
            <w:pPr>
              <w:rPr>
                <w:sz w:val="16"/>
                <w:szCs w:val="16"/>
              </w:rPr>
            </w:pPr>
            <w:r w:rsidRPr="00581847">
              <w:rPr>
                <w:sz w:val="16"/>
                <w:szCs w:val="16"/>
              </w:rPr>
              <w:t>1473</w:t>
            </w:r>
          </w:p>
        </w:tc>
        <w:tc>
          <w:tcPr>
            <w:tcW w:w="622" w:type="dxa"/>
          </w:tcPr>
          <w:p w14:paraId="13D59B96" w14:textId="77777777" w:rsidR="00CB3045" w:rsidRPr="00581847" w:rsidRDefault="00CB3045" w:rsidP="00CB3045">
            <w:pPr>
              <w:rPr>
                <w:sz w:val="16"/>
                <w:szCs w:val="16"/>
              </w:rPr>
            </w:pPr>
            <w:r w:rsidRPr="00581847">
              <w:rPr>
                <w:sz w:val="16"/>
                <w:szCs w:val="16"/>
              </w:rPr>
              <w:t>705</w:t>
            </w:r>
          </w:p>
        </w:tc>
        <w:tc>
          <w:tcPr>
            <w:tcW w:w="680" w:type="dxa"/>
          </w:tcPr>
          <w:p w14:paraId="04BE75C7" w14:textId="77777777" w:rsidR="00CB3045" w:rsidRPr="00581847" w:rsidRDefault="00CB3045" w:rsidP="00CB3045">
            <w:pPr>
              <w:rPr>
                <w:sz w:val="16"/>
                <w:szCs w:val="16"/>
              </w:rPr>
            </w:pPr>
            <w:r w:rsidRPr="00581847">
              <w:rPr>
                <w:sz w:val="16"/>
                <w:szCs w:val="16"/>
              </w:rPr>
              <w:t>74.3</w:t>
            </w:r>
          </w:p>
        </w:tc>
        <w:tc>
          <w:tcPr>
            <w:tcW w:w="1255" w:type="dxa"/>
          </w:tcPr>
          <w:p w14:paraId="19B9142F" w14:textId="77777777" w:rsidR="00CB3045" w:rsidRPr="00581847" w:rsidRDefault="00CB3045" w:rsidP="00CB3045">
            <w:pPr>
              <w:rPr>
                <w:sz w:val="16"/>
                <w:szCs w:val="16"/>
              </w:rPr>
            </w:pPr>
            <w:r w:rsidRPr="00581847">
              <w:rPr>
                <w:sz w:val="16"/>
                <w:szCs w:val="16"/>
              </w:rPr>
              <w:t>TBDM 59.6</w:t>
            </w:r>
          </w:p>
          <w:p w14:paraId="6C480E16" w14:textId="77777777" w:rsidR="00CB3045" w:rsidRPr="00581847" w:rsidRDefault="00CB3045" w:rsidP="00CB3045">
            <w:pPr>
              <w:rPr>
                <w:sz w:val="16"/>
                <w:szCs w:val="16"/>
              </w:rPr>
            </w:pPr>
            <w:r w:rsidRPr="00581847">
              <w:rPr>
                <w:sz w:val="16"/>
                <w:szCs w:val="16"/>
              </w:rPr>
              <w:t>TB only 54.6</w:t>
            </w:r>
            <w:r w:rsidRPr="00581847">
              <w:rPr>
                <w:sz w:val="16"/>
                <w:szCs w:val="16"/>
                <w:vertAlign w:val="superscript"/>
              </w:rPr>
              <w:t>2</w:t>
            </w:r>
          </w:p>
        </w:tc>
        <w:tc>
          <w:tcPr>
            <w:tcW w:w="571" w:type="dxa"/>
          </w:tcPr>
          <w:p w14:paraId="235158FB" w14:textId="77777777" w:rsidR="00CB3045" w:rsidRPr="00581847" w:rsidRDefault="00CB3045" w:rsidP="00CB3045">
            <w:pPr>
              <w:rPr>
                <w:sz w:val="16"/>
                <w:szCs w:val="16"/>
              </w:rPr>
            </w:pPr>
            <w:r w:rsidRPr="00581847">
              <w:rPr>
                <w:sz w:val="16"/>
                <w:szCs w:val="16"/>
              </w:rPr>
              <w:t>86.4</w:t>
            </w:r>
          </w:p>
        </w:tc>
        <w:tc>
          <w:tcPr>
            <w:tcW w:w="1153" w:type="dxa"/>
          </w:tcPr>
          <w:p w14:paraId="02CF59BF" w14:textId="77777777" w:rsidR="00CB3045" w:rsidRPr="00581847" w:rsidRDefault="00CB3045" w:rsidP="00CB3045">
            <w:pPr>
              <w:rPr>
                <w:sz w:val="16"/>
                <w:szCs w:val="16"/>
              </w:rPr>
            </w:pPr>
            <w:r w:rsidRPr="00581847">
              <w:rPr>
                <w:sz w:val="16"/>
                <w:szCs w:val="16"/>
              </w:rPr>
              <w:t>98.2</w:t>
            </w:r>
          </w:p>
        </w:tc>
        <w:tc>
          <w:tcPr>
            <w:tcW w:w="1493" w:type="dxa"/>
            <w:gridSpan w:val="2"/>
          </w:tcPr>
          <w:p w14:paraId="67B2AF94" w14:textId="77777777" w:rsidR="00CB3045" w:rsidRPr="00581847" w:rsidRDefault="00CB3045" w:rsidP="00CB3045">
            <w:pPr>
              <w:rPr>
                <w:sz w:val="16"/>
                <w:szCs w:val="16"/>
              </w:rPr>
            </w:pPr>
            <w:r w:rsidRPr="00581847">
              <w:rPr>
                <w:sz w:val="16"/>
                <w:szCs w:val="16"/>
              </w:rPr>
              <w:t>Pulmonary TB</w:t>
            </w:r>
          </w:p>
        </w:tc>
        <w:tc>
          <w:tcPr>
            <w:tcW w:w="1002" w:type="dxa"/>
          </w:tcPr>
          <w:p w14:paraId="4D06ADA3" w14:textId="77777777" w:rsidR="00CB3045" w:rsidRPr="00581847" w:rsidRDefault="00CB3045" w:rsidP="00CB3045">
            <w:pPr>
              <w:rPr>
                <w:sz w:val="16"/>
                <w:szCs w:val="16"/>
              </w:rPr>
            </w:pPr>
            <w:r w:rsidRPr="00581847">
              <w:rPr>
                <w:sz w:val="16"/>
                <w:szCs w:val="16"/>
              </w:rPr>
              <w:t>Medical records/ self-report</w:t>
            </w:r>
          </w:p>
        </w:tc>
        <w:tc>
          <w:tcPr>
            <w:tcW w:w="1545" w:type="dxa"/>
          </w:tcPr>
          <w:p w14:paraId="14403423" w14:textId="77777777" w:rsidR="00CB3045" w:rsidRPr="00581847" w:rsidRDefault="00CB3045" w:rsidP="00CB3045">
            <w:pPr>
              <w:rPr>
                <w:sz w:val="16"/>
                <w:szCs w:val="16"/>
              </w:rPr>
            </w:pPr>
            <w:r w:rsidRPr="00581847">
              <w:rPr>
                <w:sz w:val="16"/>
                <w:szCs w:val="16"/>
              </w:rPr>
              <w:t>Patients with transient hyperglycemia at TB treatment initiation</w:t>
            </w:r>
          </w:p>
        </w:tc>
        <w:tc>
          <w:tcPr>
            <w:tcW w:w="968" w:type="dxa"/>
          </w:tcPr>
          <w:p w14:paraId="7E1CE818" w14:textId="77777777" w:rsidR="00CB3045" w:rsidRPr="00581847" w:rsidRDefault="00CB3045" w:rsidP="00CB3045">
            <w:pPr>
              <w:rPr>
                <w:sz w:val="16"/>
                <w:szCs w:val="16"/>
              </w:rPr>
            </w:pPr>
            <w:r w:rsidRPr="00581847">
              <w:rPr>
                <w:sz w:val="16"/>
                <w:szCs w:val="16"/>
              </w:rPr>
              <w:t>Death/ failure</w:t>
            </w:r>
          </w:p>
        </w:tc>
        <w:tc>
          <w:tcPr>
            <w:tcW w:w="1673" w:type="dxa"/>
          </w:tcPr>
          <w:p w14:paraId="3600E891" w14:textId="77777777" w:rsidR="00CB3045" w:rsidRPr="00581847" w:rsidRDefault="00CB3045" w:rsidP="00CB3045">
            <w:pPr>
              <w:rPr>
                <w:sz w:val="16"/>
                <w:szCs w:val="16"/>
              </w:rPr>
            </w:pPr>
            <w:r w:rsidRPr="00581847">
              <w:rPr>
                <w:sz w:val="16"/>
                <w:szCs w:val="16"/>
              </w:rPr>
              <w:t xml:space="preserve">Age, sex, smear +ve, retreatment, smoking, drug resistance, non-DM-related co-morbidity, DM-related co-morbidity (adjustment only for unfavourable outcomes, not outcomes analysed) </w:t>
            </w:r>
          </w:p>
          <w:p w14:paraId="5BE6C24A" w14:textId="77777777" w:rsidR="00CB3045" w:rsidRPr="00581847" w:rsidRDefault="00CB3045" w:rsidP="00CB3045">
            <w:pPr>
              <w:rPr>
                <w:sz w:val="16"/>
                <w:szCs w:val="16"/>
              </w:rPr>
            </w:pPr>
          </w:p>
        </w:tc>
      </w:tr>
      <w:tr w:rsidR="00CB3045" w:rsidRPr="00581847" w14:paraId="0AEFE727" w14:textId="77777777" w:rsidTr="00B85A93">
        <w:tc>
          <w:tcPr>
            <w:tcW w:w="1441" w:type="dxa"/>
          </w:tcPr>
          <w:p w14:paraId="451C5EC8" w14:textId="10BC5735" w:rsidR="00CB3045" w:rsidRPr="00581847" w:rsidRDefault="00CB3045" w:rsidP="005C763C">
            <w:pPr>
              <w:rPr>
                <w:sz w:val="16"/>
                <w:szCs w:val="16"/>
              </w:rPr>
            </w:pPr>
            <w:r w:rsidRPr="00581847">
              <w:rPr>
                <w:sz w:val="16"/>
                <w:szCs w:val="16"/>
              </w:rPr>
              <w:t>Choi</w:t>
            </w:r>
            <w:r w:rsidR="005C763C" w:rsidRPr="00581847">
              <w:rPr>
                <w:sz w:val="16"/>
                <w:szCs w:val="16"/>
              </w:rPr>
              <w:fldChar w:fldCharType="begin">
                <w:fldData xml:space="preserve">PEVuZE5vdGU+PENpdGU+PEF1dGhvcj5DaG9pPC9BdXRob3I+PFllYXI+MjAxNDwvWWVhcj48UmVj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DaG9pPC9BdXRob3I+PFllYXI+MjAxNDwvWWVhcj48UmVj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64]</w:t>
            </w:r>
            <w:r w:rsidR="005C763C" w:rsidRPr="00581847">
              <w:rPr>
                <w:sz w:val="16"/>
                <w:szCs w:val="16"/>
              </w:rPr>
              <w:fldChar w:fldCharType="end"/>
            </w:r>
          </w:p>
        </w:tc>
        <w:tc>
          <w:tcPr>
            <w:tcW w:w="1113" w:type="dxa"/>
          </w:tcPr>
          <w:p w14:paraId="6C6D0335" w14:textId="77777777" w:rsidR="00CB3045" w:rsidRPr="00581847" w:rsidRDefault="00CB3045" w:rsidP="00CB3045">
            <w:pPr>
              <w:rPr>
                <w:sz w:val="16"/>
                <w:szCs w:val="16"/>
              </w:rPr>
            </w:pPr>
            <w:r w:rsidRPr="00581847">
              <w:rPr>
                <w:sz w:val="16"/>
                <w:szCs w:val="16"/>
              </w:rPr>
              <w:t>Prospective Cohort</w:t>
            </w:r>
          </w:p>
        </w:tc>
        <w:tc>
          <w:tcPr>
            <w:tcW w:w="947" w:type="dxa"/>
          </w:tcPr>
          <w:p w14:paraId="2D20FF51" w14:textId="77777777" w:rsidR="00CB3045" w:rsidRPr="00581847" w:rsidRDefault="00CB3045" w:rsidP="00CB3045">
            <w:pPr>
              <w:rPr>
                <w:sz w:val="16"/>
                <w:szCs w:val="16"/>
              </w:rPr>
            </w:pPr>
            <w:r w:rsidRPr="00581847">
              <w:rPr>
                <w:sz w:val="16"/>
                <w:szCs w:val="16"/>
              </w:rPr>
              <w:t>R.O.K.</w:t>
            </w:r>
          </w:p>
          <w:p w14:paraId="65EF9207" w14:textId="77777777" w:rsidR="00CB3045" w:rsidRPr="00581847" w:rsidRDefault="00CB3045" w:rsidP="00CB3045">
            <w:pPr>
              <w:rPr>
                <w:sz w:val="16"/>
                <w:szCs w:val="16"/>
              </w:rPr>
            </w:pPr>
            <w:r w:rsidRPr="00581847">
              <w:rPr>
                <w:sz w:val="16"/>
                <w:szCs w:val="16"/>
              </w:rPr>
              <w:t>2012</w:t>
            </w:r>
          </w:p>
        </w:tc>
        <w:tc>
          <w:tcPr>
            <w:tcW w:w="648" w:type="dxa"/>
          </w:tcPr>
          <w:p w14:paraId="32C1FAF3" w14:textId="77777777" w:rsidR="00CB3045" w:rsidRPr="00581847" w:rsidRDefault="00CB3045" w:rsidP="00CB3045">
            <w:pPr>
              <w:rPr>
                <w:sz w:val="16"/>
                <w:szCs w:val="16"/>
              </w:rPr>
            </w:pPr>
            <w:r w:rsidRPr="00581847">
              <w:rPr>
                <w:sz w:val="16"/>
                <w:szCs w:val="16"/>
              </w:rPr>
              <w:t>569</w:t>
            </w:r>
          </w:p>
        </w:tc>
        <w:tc>
          <w:tcPr>
            <w:tcW w:w="622" w:type="dxa"/>
          </w:tcPr>
          <w:p w14:paraId="56C4FF0A" w14:textId="77777777" w:rsidR="00CB3045" w:rsidRPr="00581847" w:rsidRDefault="00CB3045" w:rsidP="00CB3045">
            <w:pPr>
              <w:rPr>
                <w:sz w:val="16"/>
                <w:szCs w:val="16"/>
              </w:rPr>
            </w:pPr>
            <w:r w:rsidRPr="00581847">
              <w:rPr>
                <w:sz w:val="16"/>
                <w:szCs w:val="16"/>
              </w:rPr>
              <w:t>149</w:t>
            </w:r>
          </w:p>
        </w:tc>
        <w:tc>
          <w:tcPr>
            <w:tcW w:w="680" w:type="dxa"/>
          </w:tcPr>
          <w:p w14:paraId="5E78F667" w14:textId="77777777" w:rsidR="00CB3045" w:rsidRPr="00581847" w:rsidRDefault="00CB3045" w:rsidP="00CB3045">
            <w:pPr>
              <w:rPr>
                <w:sz w:val="16"/>
                <w:szCs w:val="16"/>
              </w:rPr>
            </w:pPr>
            <w:r w:rsidRPr="00581847">
              <w:rPr>
                <w:sz w:val="16"/>
                <w:szCs w:val="16"/>
              </w:rPr>
              <w:t>84.2</w:t>
            </w:r>
          </w:p>
        </w:tc>
        <w:tc>
          <w:tcPr>
            <w:tcW w:w="1255" w:type="dxa"/>
          </w:tcPr>
          <w:p w14:paraId="6191AA1A" w14:textId="77777777" w:rsidR="00CB3045" w:rsidRPr="00581847" w:rsidRDefault="00CB3045" w:rsidP="00CB3045">
            <w:pPr>
              <w:rPr>
                <w:sz w:val="16"/>
                <w:szCs w:val="16"/>
              </w:rPr>
            </w:pPr>
            <w:r w:rsidRPr="00581847">
              <w:rPr>
                <w:sz w:val="16"/>
                <w:szCs w:val="16"/>
              </w:rPr>
              <w:t>40.1</w:t>
            </w:r>
          </w:p>
        </w:tc>
        <w:tc>
          <w:tcPr>
            <w:tcW w:w="571" w:type="dxa"/>
          </w:tcPr>
          <w:p w14:paraId="2C379BBC" w14:textId="77777777" w:rsidR="00CB3045" w:rsidRPr="00581847" w:rsidRDefault="00CB3045" w:rsidP="00CB3045">
            <w:pPr>
              <w:rPr>
                <w:sz w:val="16"/>
                <w:szCs w:val="16"/>
              </w:rPr>
            </w:pPr>
            <w:r w:rsidRPr="00581847">
              <w:rPr>
                <w:sz w:val="16"/>
                <w:szCs w:val="16"/>
              </w:rPr>
              <w:t>33.5</w:t>
            </w:r>
          </w:p>
        </w:tc>
        <w:tc>
          <w:tcPr>
            <w:tcW w:w="1153" w:type="dxa"/>
          </w:tcPr>
          <w:p w14:paraId="6C5E5189" w14:textId="77777777" w:rsidR="00CB3045" w:rsidRPr="00581847" w:rsidRDefault="00CB3045" w:rsidP="00CB3045">
            <w:pPr>
              <w:rPr>
                <w:sz w:val="16"/>
                <w:szCs w:val="16"/>
              </w:rPr>
            </w:pPr>
            <w:r w:rsidRPr="00581847">
              <w:rPr>
                <w:sz w:val="16"/>
                <w:szCs w:val="16"/>
              </w:rPr>
              <w:t>NR</w:t>
            </w:r>
          </w:p>
        </w:tc>
        <w:tc>
          <w:tcPr>
            <w:tcW w:w="1493" w:type="dxa"/>
            <w:gridSpan w:val="2"/>
          </w:tcPr>
          <w:p w14:paraId="796AF797" w14:textId="77777777" w:rsidR="00CB3045" w:rsidRPr="00581847" w:rsidRDefault="00CB3045" w:rsidP="00CB3045">
            <w:pPr>
              <w:rPr>
                <w:sz w:val="16"/>
                <w:szCs w:val="16"/>
              </w:rPr>
            </w:pPr>
            <w:r w:rsidRPr="00581847">
              <w:rPr>
                <w:sz w:val="16"/>
                <w:szCs w:val="16"/>
              </w:rPr>
              <w:t>Pulmonary TB</w:t>
            </w:r>
          </w:p>
        </w:tc>
        <w:tc>
          <w:tcPr>
            <w:tcW w:w="1002" w:type="dxa"/>
          </w:tcPr>
          <w:p w14:paraId="17A961C1" w14:textId="77777777" w:rsidR="00CB3045" w:rsidRPr="00581847" w:rsidRDefault="00CB3045" w:rsidP="00CB3045">
            <w:pPr>
              <w:rPr>
                <w:sz w:val="16"/>
                <w:szCs w:val="16"/>
              </w:rPr>
            </w:pPr>
            <w:r w:rsidRPr="00581847">
              <w:rPr>
                <w:sz w:val="16"/>
                <w:szCs w:val="16"/>
              </w:rPr>
              <w:t>Medical records</w:t>
            </w:r>
          </w:p>
        </w:tc>
        <w:tc>
          <w:tcPr>
            <w:tcW w:w="1545" w:type="dxa"/>
          </w:tcPr>
          <w:p w14:paraId="5817F35E" w14:textId="77777777" w:rsidR="00CB3045" w:rsidRPr="00581847" w:rsidRDefault="00CB3045" w:rsidP="00CB3045">
            <w:pPr>
              <w:rPr>
                <w:sz w:val="16"/>
                <w:szCs w:val="16"/>
              </w:rPr>
            </w:pPr>
            <w:r w:rsidRPr="00581847">
              <w:rPr>
                <w:sz w:val="16"/>
                <w:szCs w:val="16"/>
              </w:rPr>
              <w:t>&lt;20 yrs</w:t>
            </w:r>
          </w:p>
        </w:tc>
        <w:tc>
          <w:tcPr>
            <w:tcW w:w="968" w:type="dxa"/>
          </w:tcPr>
          <w:p w14:paraId="29E03737" w14:textId="77777777" w:rsidR="00CB3045" w:rsidRPr="00581847" w:rsidRDefault="00CB3045" w:rsidP="00CB3045">
            <w:pPr>
              <w:rPr>
                <w:sz w:val="16"/>
                <w:szCs w:val="16"/>
              </w:rPr>
            </w:pPr>
            <w:r w:rsidRPr="00581847">
              <w:rPr>
                <w:sz w:val="16"/>
                <w:szCs w:val="16"/>
              </w:rPr>
              <w:t>Death/ failure</w:t>
            </w:r>
          </w:p>
        </w:tc>
        <w:tc>
          <w:tcPr>
            <w:tcW w:w="1673" w:type="dxa"/>
          </w:tcPr>
          <w:p w14:paraId="19B2F932" w14:textId="77777777" w:rsidR="00CB3045" w:rsidRPr="00581847" w:rsidRDefault="00CB3045" w:rsidP="00CB3045">
            <w:pPr>
              <w:rPr>
                <w:sz w:val="16"/>
                <w:szCs w:val="16"/>
              </w:rPr>
            </w:pPr>
            <w:r w:rsidRPr="00581847">
              <w:rPr>
                <w:sz w:val="16"/>
                <w:szCs w:val="16"/>
              </w:rPr>
              <w:t>Age, sex, BMI, drug susceptibility pattern</w:t>
            </w:r>
          </w:p>
          <w:p w14:paraId="020EC032" w14:textId="77777777" w:rsidR="00CB3045" w:rsidRPr="00581847" w:rsidRDefault="00CB3045" w:rsidP="00CB3045">
            <w:pPr>
              <w:rPr>
                <w:sz w:val="16"/>
                <w:szCs w:val="16"/>
              </w:rPr>
            </w:pPr>
          </w:p>
        </w:tc>
      </w:tr>
      <w:tr w:rsidR="00CB3045" w:rsidRPr="00581847" w14:paraId="5C653062" w14:textId="77777777" w:rsidTr="00B85A93">
        <w:tc>
          <w:tcPr>
            <w:tcW w:w="1441" w:type="dxa"/>
          </w:tcPr>
          <w:p w14:paraId="3083845C" w14:textId="50EC05F7" w:rsidR="00CB3045" w:rsidRPr="00581847" w:rsidRDefault="00CB3045" w:rsidP="005C763C">
            <w:pPr>
              <w:rPr>
                <w:sz w:val="16"/>
                <w:szCs w:val="16"/>
              </w:rPr>
            </w:pPr>
            <w:r w:rsidRPr="00581847">
              <w:rPr>
                <w:sz w:val="16"/>
                <w:szCs w:val="16"/>
              </w:rPr>
              <w:t>Da Costa</w:t>
            </w:r>
            <w:r w:rsidR="005C763C" w:rsidRPr="00581847">
              <w:rPr>
                <w:sz w:val="16"/>
                <w:szCs w:val="16"/>
              </w:rPr>
              <w:fldChar w:fldCharType="begin">
                <w:fldData xml:space="preserve">PEVuZE5vdGU+PENpdGU+PEF1dGhvcj5EYSBDb3N0YTwvQXV0aG9yPjxZZWFyPjIwMTU8L1llYXI+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EYSBDb3N0YTwvQXV0aG9yPjxZZWFyPjIwMTU8L1llYXI+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00]</w:t>
            </w:r>
            <w:r w:rsidR="005C763C" w:rsidRPr="00581847">
              <w:rPr>
                <w:sz w:val="16"/>
                <w:szCs w:val="16"/>
              </w:rPr>
              <w:fldChar w:fldCharType="end"/>
            </w:r>
            <w:r w:rsidRPr="00581847">
              <w:rPr>
                <w:sz w:val="16"/>
                <w:szCs w:val="16"/>
              </w:rPr>
              <w:t xml:space="preserve"> </w:t>
            </w:r>
          </w:p>
        </w:tc>
        <w:tc>
          <w:tcPr>
            <w:tcW w:w="1113" w:type="dxa"/>
          </w:tcPr>
          <w:p w14:paraId="407988F1" w14:textId="77777777" w:rsidR="00CB3045" w:rsidRPr="00581847" w:rsidRDefault="00CB3045" w:rsidP="00CB3045">
            <w:pPr>
              <w:rPr>
                <w:sz w:val="16"/>
                <w:szCs w:val="16"/>
              </w:rPr>
            </w:pPr>
            <w:r w:rsidRPr="00581847">
              <w:rPr>
                <w:sz w:val="16"/>
                <w:szCs w:val="16"/>
              </w:rPr>
              <w:t>Retrospective Cohort</w:t>
            </w:r>
          </w:p>
        </w:tc>
        <w:tc>
          <w:tcPr>
            <w:tcW w:w="947" w:type="dxa"/>
          </w:tcPr>
          <w:p w14:paraId="118753BE" w14:textId="77777777" w:rsidR="00CB3045" w:rsidRPr="00581847" w:rsidRDefault="00CB3045" w:rsidP="00CB3045">
            <w:pPr>
              <w:rPr>
                <w:sz w:val="16"/>
                <w:szCs w:val="16"/>
              </w:rPr>
            </w:pPr>
            <w:r w:rsidRPr="00581847">
              <w:rPr>
                <w:sz w:val="16"/>
                <w:szCs w:val="16"/>
              </w:rPr>
              <w:t>Portugal</w:t>
            </w:r>
            <w:r w:rsidRPr="00581847">
              <w:rPr>
                <w:sz w:val="16"/>
                <w:szCs w:val="16"/>
              </w:rPr>
              <w:br/>
              <w:t>2013</w:t>
            </w:r>
          </w:p>
        </w:tc>
        <w:tc>
          <w:tcPr>
            <w:tcW w:w="648" w:type="dxa"/>
          </w:tcPr>
          <w:p w14:paraId="0FA45513" w14:textId="77777777" w:rsidR="00CB3045" w:rsidRPr="00581847" w:rsidRDefault="00CB3045" w:rsidP="00CB3045">
            <w:pPr>
              <w:rPr>
                <w:sz w:val="16"/>
                <w:szCs w:val="16"/>
              </w:rPr>
            </w:pPr>
            <w:r w:rsidRPr="00581847">
              <w:rPr>
                <w:sz w:val="16"/>
                <w:szCs w:val="16"/>
              </w:rPr>
              <w:t>10465</w:t>
            </w:r>
          </w:p>
        </w:tc>
        <w:tc>
          <w:tcPr>
            <w:tcW w:w="622" w:type="dxa"/>
          </w:tcPr>
          <w:p w14:paraId="2E608475" w14:textId="77777777" w:rsidR="00CB3045" w:rsidRPr="00581847" w:rsidRDefault="00CB3045" w:rsidP="00CB3045">
            <w:pPr>
              <w:rPr>
                <w:sz w:val="16"/>
                <w:szCs w:val="16"/>
              </w:rPr>
            </w:pPr>
            <w:r w:rsidRPr="00581847">
              <w:rPr>
                <w:sz w:val="16"/>
                <w:szCs w:val="16"/>
              </w:rPr>
              <w:t>706</w:t>
            </w:r>
          </w:p>
        </w:tc>
        <w:tc>
          <w:tcPr>
            <w:tcW w:w="680" w:type="dxa"/>
          </w:tcPr>
          <w:p w14:paraId="47C64C14" w14:textId="77777777" w:rsidR="00CB3045" w:rsidRPr="00581847" w:rsidRDefault="00CB3045" w:rsidP="00CB3045">
            <w:pPr>
              <w:rPr>
                <w:sz w:val="16"/>
                <w:szCs w:val="16"/>
              </w:rPr>
            </w:pPr>
            <w:r w:rsidRPr="00581847">
              <w:rPr>
                <w:sz w:val="16"/>
                <w:szCs w:val="16"/>
              </w:rPr>
              <w:t>70.4*</w:t>
            </w:r>
          </w:p>
        </w:tc>
        <w:tc>
          <w:tcPr>
            <w:tcW w:w="1255" w:type="dxa"/>
          </w:tcPr>
          <w:p w14:paraId="1D61715C" w14:textId="77777777" w:rsidR="00CB3045" w:rsidRPr="00581847" w:rsidRDefault="00CB3045" w:rsidP="00CB3045">
            <w:pPr>
              <w:rPr>
                <w:sz w:val="16"/>
                <w:szCs w:val="16"/>
              </w:rPr>
            </w:pPr>
            <w:r w:rsidRPr="00581847">
              <w:rPr>
                <w:sz w:val="16"/>
                <w:szCs w:val="16"/>
              </w:rPr>
              <w:t>47 (mean calculated)</w:t>
            </w:r>
          </w:p>
        </w:tc>
        <w:tc>
          <w:tcPr>
            <w:tcW w:w="571" w:type="dxa"/>
          </w:tcPr>
          <w:p w14:paraId="3E46A4F2" w14:textId="77777777" w:rsidR="00CB3045" w:rsidRPr="00581847" w:rsidRDefault="00CB3045" w:rsidP="00CB3045">
            <w:pPr>
              <w:rPr>
                <w:sz w:val="16"/>
                <w:szCs w:val="16"/>
              </w:rPr>
            </w:pPr>
            <w:r w:rsidRPr="00581847">
              <w:rPr>
                <w:sz w:val="16"/>
                <w:szCs w:val="16"/>
              </w:rPr>
              <w:t>90.2</w:t>
            </w:r>
          </w:p>
        </w:tc>
        <w:tc>
          <w:tcPr>
            <w:tcW w:w="1153" w:type="dxa"/>
          </w:tcPr>
          <w:p w14:paraId="3732BF8A" w14:textId="77777777" w:rsidR="00CB3045" w:rsidRPr="00581847" w:rsidRDefault="00CB3045" w:rsidP="00CB3045">
            <w:pPr>
              <w:rPr>
                <w:sz w:val="16"/>
                <w:szCs w:val="16"/>
              </w:rPr>
            </w:pPr>
            <w:r w:rsidRPr="00581847">
              <w:rPr>
                <w:sz w:val="16"/>
                <w:szCs w:val="16"/>
              </w:rPr>
              <w:t>NR</w:t>
            </w:r>
          </w:p>
        </w:tc>
        <w:tc>
          <w:tcPr>
            <w:tcW w:w="1493" w:type="dxa"/>
            <w:gridSpan w:val="2"/>
          </w:tcPr>
          <w:p w14:paraId="30EAF2FE" w14:textId="77777777" w:rsidR="00CB3045" w:rsidRPr="00581847" w:rsidRDefault="00CB3045" w:rsidP="00CB3045">
            <w:pPr>
              <w:rPr>
                <w:sz w:val="16"/>
                <w:szCs w:val="16"/>
              </w:rPr>
            </w:pPr>
            <w:r w:rsidRPr="00581847">
              <w:rPr>
                <w:sz w:val="16"/>
                <w:szCs w:val="16"/>
              </w:rPr>
              <w:t>Pulmonary TB</w:t>
            </w:r>
          </w:p>
        </w:tc>
        <w:tc>
          <w:tcPr>
            <w:tcW w:w="1002" w:type="dxa"/>
          </w:tcPr>
          <w:p w14:paraId="4078B64B" w14:textId="77777777" w:rsidR="00CB3045" w:rsidRPr="00581847" w:rsidRDefault="00CB3045" w:rsidP="00CB3045">
            <w:pPr>
              <w:rPr>
                <w:sz w:val="16"/>
                <w:szCs w:val="16"/>
              </w:rPr>
            </w:pPr>
            <w:r w:rsidRPr="00581847">
              <w:rPr>
                <w:sz w:val="16"/>
                <w:szCs w:val="16"/>
              </w:rPr>
              <w:t>Not stated</w:t>
            </w:r>
          </w:p>
        </w:tc>
        <w:tc>
          <w:tcPr>
            <w:tcW w:w="1545" w:type="dxa"/>
          </w:tcPr>
          <w:p w14:paraId="71F621AD" w14:textId="77777777" w:rsidR="00CB3045" w:rsidRPr="00581847" w:rsidRDefault="00CB3045" w:rsidP="00CB3045">
            <w:pPr>
              <w:rPr>
                <w:sz w:val="16"/>
                <w:szCs w:val="16"/>
              </w:rPr>
            </w:pPr>
            <w:r w:rsidRPr="00581847">
              <w:rPr>
                <w:sz w:val="16"/>
                <w:szCs w:val="16"/>
              </w:rPr>
              <w:t>NR</w:t>
            </w:r>
          </w:p>
        </w:tc>
        <w:tc>
          <w:tcPr>
            <w:tcW w:w="968" w:type="dxa"/>
          </w:tcPr>
          <w:p w14:paraId="0A76E02A" w14:textId="77777777" w:rsidR="00CB3045" w:rsidRPr="00581847" w:rsidRDefault="00CB3045" w:rsidP="00CB3045">
            <w:pPr>
              <w:rPr>
                <w:sz w:val="16"/>
                <w:szCs w:val="16"/>
              </w:rPr>
            </w:pPr>
            <w:r w:rsidRPr="00581847">
              <w:rPr>
                <w:sz w:val="16"/>
                <w:szCs w:val="16"/>
              </w:rPr>
              <w:t>Relapse</w:t>
            </w:r>
          </w:p>
        </w:tc>
        <w:tc>
          <w:tcPr>
            <w:tcW w:w="1673" w:type="dxa"/>
          </w:tcPr>
          <w:p w14:paraId="0D82578B" w14:textId="77777777" w:rsidR="00CB3045" w:rsidRPr="00581847" w:rsidRDefault="00CB3045" w:rsidP="00CB3045">
            <w:pPr>
              <w:rPr>
                <w:sz w:val="16"/>
                <w:szCs w:val="16"/>
              </w:rPr>
            </w:pPr>
            <w:r w:rsidRPr="00581847">
              <w:rPr>
                <w:sz w:val="16"/>
                <w:szCs w:val="16"/>
              </w:rPr>
              <w:t>None</w:t>
            </w:r>
          </w:p>
        </w:tc>
      </w:tr>
      <w:tr w:rsidR="00CB3045" w:rsidRPr="00581847" w14:paraId="0AD9D7B7" w14:textId="77777777" w:rsidTr="00B85A93">
        <w:tc>
          <w:tcPr>
            <w:tcW w:w="1441" w:type="dxa"/>
          </w:tcPr>
          <w:p w14:paraId="30FE04FB" w14:textId="69538051" w:rsidR="00CB3045" w:rsidRPr="00581847" w:rsidRDefault="00CB3045" w:rsidP="005C763C">
            <w:pPr>
              <w:rPr>
                <w:sz w:val="16"/>
                <w:szCs w:val="16"/>
              </w:rPr>
            </w:pPr>
            <w:r w:rsidRPr="00581847">
              <w:rPr>
                <w:sz w:val="16"/>
                <w:szCs w:val="16"/>
              </w:rPr>
              <w:t>Degner</w:t>
            </w:r>
            <w:r w:rsidR="005C763C" w:rsidRPr="00581847">
              <w:rPr>
                <w:sz w:val="16"/>
                <w:szCs w:val="16"/>
              </w:rPr>
              <w:fldChar w:fldCharType="begin">
                <w:fldData xml:space="preserve">PEVuZE5vdGU+PENpdGU+PEF1dGhvcj5EZWduZXI8L0F1dGhvcj48WWVhcj4yMDE4PC9ZZWFyPjxS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EZWduZXI8L0F1dGhvcj48WWVhcj4yMDE4PC9ZZWFyPjxS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62]</w:t>
            </w:r>
            <w:r w:rsidR="005C763C" w:rsidRPr="00581847">
              <w:rPr>
                <w:sz w:val="16"/>
                <w:szCs w:val="16"/>
              </w:rPr>
              <w:fldChar w:fldCharType="end"/>
            </w:r>
            <w:r w:rsidRPr="00581847">
              <w:rPr>
                <w:sz w:val="16"/>
                <w:szCs w:val="16"/>
              </w:rPr>
              <w:t xml:space="preserve"> </w:t>
            </w:r>
          </w:p>
        </w:tc>
        <w:tc>
          <w:tcPr>
            <w:tcW w:w="1113" w:type="dxa"/>
          </w:tcPr>
          <w:p w14:paraId="1C11E1CF" w14:textId="77777777" w:rsidR="00CB3045" w:rsidRPr="00581847" w:rsidRDefault="00CB3045" w:rsidP="00CB3045">
            <w:pPr>
              <w:rPr>
                <w:sz w:val="16"/>
                <w:szCs w:val="16"/>
              </w:rPr>
            </w:pPr>
            <w:r w:rsidRPr="00581847">
              <w:rPr>
                <w:sz w:val="16"/>
                <w:szCs w:val="16"/>
              </w:rPr>
              <w:t>Retrospective Cohort</w:t>
            </w:r>
          </w:p>
        </w:tc>
        <w:tc>
          <w:tcPr>
            <w:tcW w:w="947" w:type="dxa"/>
          </w:tcPr>
          <w:p w14:paraId="751086C1" w14:textId="77777777" w:rsidR="00CB3045" w:rsidRPr="00581847" w:rsidRDefault="00CB3045" w:rsidP="00CB3045">
            <w:pPr>
              <w:rPr>
                <w:sz w:val="16"/>
                <w:szCs w:val="16"/>
              </w:rPr>
            </w:pPr>
            <w:r w:rsidRPr="00581847">
              <w:rPr>
                <w:sz w:val="16"/>
                <w:szCs w:val="16"/>
              </w:rPr>
              <w:t>Taiwan</w:t>
            </w:r>
            <w:r w:rsidRPr="00581847">
              <w:rPr>
                <w:sz w:val="16"/>
                <w:szCs w:val="16"/>
              </w:rPr>
              <w:br/>
              <w:t>2013</w:t>
            </w:r>
          </w:p>
        </w:tc>
        <w:tc>
          <w:tcPr>
            <w:tcW w:w="648" w:type="dxa"/>
          </w:tcPr>
          <w:p w14:paraId="160EA209" w14:textId="77777777" w:rsidR="00CB3045" w:rsidRPr="00581847" w:rsidRDefault="00CB3045" w:rsidP="00CB3045">
            <w:pPr>
              <w:rPr>
                <w:sz w:val="16"/>
                <w:szCs w:val="16"/>
              </w:rPr>
            </w:pPr>
            <w:r w:rsidRPr="00581847">
              <w:rPr>
                <w:sz w:val="16"/>
                <w:szCs w:val="16"/>
              </w:rPr>
              <w:t>1717</w:t>
            </w:r>
          </w:p>
        </w:tc>
        <w:tc>
          <w:tcPr>
            <w:tcW w:w="622" w:type="dxa"/>
          </w:tcPr>
          <w:p w14:paraId="4A6AF9ED" w14:textId="77777777" w:rsidR="00CB3045" w:rsidRPr="00581847" w:rsidRDefault="00CB3045" w:rsidP="00CB3045">
            <w:pPr>
              <w:rPr>
                <w:sz w:val="16"/>
                <w:szCs w:val="16"/>
              </w:rPr>
            </w:pPr>
            <w:r w:rsidRPr="00581847">
              <w:rPr>
                <w:sz w:val="16"/>
                <w:szCs w:val="16"/>
              </w:rPr>
              <w:t>699</w:t>
            </w:r>
          </w:p>
        </w:tc>
        <w:tc>
          <w:tcPr>
            <w:tcW w:w="680" w:type="dxa"/>
          </w:tcPr>
          <w:p w14:paraId="0502DDF4" w14:textId="77777777" w:rsidR="00CB3045" w:rsidRPr="00581847" w:rsidRDefault="00CB3045" w:rsidP="00CB3045">
            <w:pPr>
              <w:rPr>
                <w:sz w:val="16"/>
                <w:szCs w:val="16"/>
              </w:rPr>
            </w:pPr>
            <w:r w:rsidRPr="00581847">
              <w:rPr>
                <w:sz w:val="16"/>
                <w:szCs w:val="16"/>
              </w:rPr>
              <w:t>68.3</w:t>
            </w:r>
          </w:p>
        </w:tc>
        <w:tc>
          <w:tcPr>
            <w:tcW w:w="1255" w:type="dxa"/>
          </w:tcPr>
          <w:p w14:paraId="5A099FD9" w14:textId="77777777" w:rsidR="00CB3045" w:rsidRPr="00581847" w:rsidRDefault="00CB3045" w:rsidP="00CB3045">
            <w:pPr>
              <w:rPr>
                <w:sz w:val="16"/>
                <w:szCs w:val="16"/>
              </w:rPr>
            </w:pPr>
            <w:r w:rsidRPr="00581847">
              <w:rPr>
                <w:sz w:val="16"/>
                <w:szCs w:val="16"/>
              </w:rPr>
              <w:t>61.2 (SD 20.0)</w:t>
            </w:r>
          </w:p>
        </w:tc>
        <w:tc>
          <w:tcPr>
            <w:tcW w:w="571" w:type="dxa"/>
          </w:tcPr>
          <w:p w14:paraId="3E46293D" w14:textId="77777777" w:rsidR="00CB3045" w:rsidRPr="00581847" w:rsidRDefault="00CB3045" w:rsidP="00CB3045">
            <w:pPr>
              <w:rPr>
                <w:sz w:val="16"/>
                <w:szCs w:val="16"/>
              </w:rPr>
            </w:pPr>
            <w:r w:rsidRPr="00581847">
              <w:rPr>
                <w:sz w:val="16"/>
                <w:szCs w:val="16"/>
              </w:rPr>
              <w:t>NR</w:t>
            </w:r>
          </w:p>
        </w:tc>
        <w:tc>
          <w:tcPr>
            <w:tcW w:w="1153" w:type="dxa"/>
          </w:tcPr>
          <w:p w14:paraId="24A8E819" w14:textId="77777777" w:rsidR="00CB3045" w:rsidRPr="00581847" w:rsidRDefault="00CB3045" w:rsidP="00CB3045">
            <w:pPr>
              <w:rPr>
                <w:sz w:val="16"/>
                <w:szCs w:val="16"/>
              </w:rPr>
            </w:pPr>
            <w:r w:rsidRPr="00581847">
              <w:rPr>
                <w:sz w:val="16"/>
                <w:szCs w:val="16"/>
              </w:rPr>
              <w:t>NR</w:t>
            </w:r>
          </w:p>
        </w:tc>
        <w:tc>
          <w:tcPr>
            <w:tcW w:w="1493" w:type="dxa"/>
            <w:gridSpan w:val="2"/>
          </w:tcPr>
          <w:p w14:paraId="7EDCBFE0" w14:textId="77777777" w:rsidR="00CB3045" w:rsidRPr="00581847" w:rsidRDefault="00CB3045" w:rsidP="00CB3045">
            <w:pPr>
              <w:rPr>
                <w:sz w:val="16"/>
                <w:szCs w:val="16"/>
              </w:rPr>
            </w:pPr>
            <w:r w:rsidRPr="00581847">
              <w:rPr>
                <w:sz w:val="16"/>
                <w:szCs w:val="16"/>
              </w:rPr>
              <w:t>Pulmonary TB</w:t>
            </w:r>
          </w:p>
        </w:tc>
        <w:tc>
          <w:tcPr>
            <w:tcW w:w="1002" w:type="dxa"/>
          </w:tcPr>
          <w:p w14:paraId="75B9E870" w14:textId="77777777" w:rsidR="00CB3045" w:rsidRPr="00581847" w:rsidRDefault="00CB3045" w:rsidP="00CB3045">
            <w:pPr>
              <w:rPr>
                <w:sz w:val="16"/>
                <w:szCs w:val="16"/>
              </w:rPr>
            </w:pPr>
            <w:r w:rsidRPr="00581847">
              <w:rPr>
                <w:sz w:val="16"/>
                <w:szCs w:val="16"/>
              </w:rPr>
              <w:t>FBG, RBG, HbA1c, medical records and anti-DM treatment</w:t>
            </w:r>
          </w:p>
        </w:tc>
        <w:tc>
          <w:tcPr>
            <w:tcW w:w="1545" w:type="dxa"/>
          </w:tcPr>
          <w:p w14:paraId="7816F876" w14:textId="77777777" w:rsidR="00CB3045" w:rsidRPr="00581847" w:rsidRDefault="00CB3045" w:rsidP="00CB3045">
            <w:pPr>
              <w:rPr>
                <w:sz w:val="16"/>
                <w:szCs w:val="16"/>
              </w:rPr>
            </w:pPr>
            <w:r w:rsidRPr="00581847">
              <w:rPr>
                <w:sz w:val="16"/>
                <w:szCs w:val="16"/>
              </w:rPr>
              <w:t>&lt;13 yrs; only drug susceptible PTB were included</w:t>
            </w:r>
          </w:p>
        </w:tc>
        <w:tc>
          <w:tcPr>
            <w:tcW w:w="968" w:type="dxa"/>
          </w:tcPr>
          <w:p w14:paraId="2446B6BD" w14:textId="77777777" w:rsidR="00CB3045" w:rsidRPr="00581847" w:rsidRDefault="00CB3045" w:rsidP="00CB3045">
            <w:pPr>
              <w:rPr>
                <w:sz w:val="16"/>
                <w:szCs w:val="16"/>
              </w:rPr>
            </w:pPr>
            <w:r w:rsidRPr="00581847">
              <w:rPr>
                <w:sz w:val="16"/>
                <w:szCs w:val="16"/>
              </w:rPr>
              <w:t>Death, culture conversion</w:t>
            </w:r>
          </w:p>
        </w:tc>
        <w:tc>
          <w:tcPr>
            <w:tcW w:w="1673" w:type="dxa"/>
          </w:tcPr>
          <w:p w14:paraId="47DD2B7B" w14:textId="2D6AFD76" w:rsidR="00CB3045" w:rsidRPr="00581847" w:rsidRDefault="006661E2" w:rsidP="00CB3045">
            <w:pPr>
              <w:rPr>
                <w:sz w:val="16"/>
                <w:szCs w:val="16"/>
              </w:rPr>
            </w:pPr>
            <w:r w:rsidRPr="00581847">
              <w:rPr>
                <w:sz w:val="16"/>
                <w:szCs w:val="16"/>
              </w:rPr>
              <w:t>A</w:t>
            </w:r>
            <w:r w:rsidR="00CB3045" w:rsidRPr="00581847">
              <w:rPr>
                <w:sz w:val="16"/>
                <w:szCs w:val="16"/>
              </w:rPr>
              <w:t>ge, sex, chronic kidney disease, cancer, hepatitis C virus infection, history of tobacco use, cavitary disease, treatment adherence</w:t>
            </w:r>
          </w:p>
        </w:tc>
      </w:tr>
      <w:tr w:rsidR="006661E2" w:rsidRPr="00581847" w14:paraId="3CB6AF3B" w14:textId="77777777" w:rsidTr="00B85A93">
        <w:tc>
          <w:tcPr>
            <w:tcW w:w="1441" w:type="dxa"/>
          </w:tcPr>
          <w:p w14:paraId="4D935DE1" w14:textId="77777777" w:rsidR="006661E2" w:rsidRPr="00581847" w:rsidRDefault="006661E2" w:rsidP="00CB3045">
            <w:pPr>
              <w:rPr>
                <w:sz w:val="16"/>
                <w:szCs w:val="16"/>
                <w:lang w:val="en-GB"/>
              </w:rPr>
            </w:pPr>
          </w:p>
        </w:tc>
        <w:tc>
          <w:tcPr>
            <w:tcW w:w="1113" w:type="dxa"/>
          </w:tcPr>
          <w:p w14:paraId="29854DFE" w14:textId="77777777" w:rsidR="006661E2" w:rsidRPr="00581847" w:rsidRDefault="006661E2" w:rsidP="00CB3045">
            <w:pPr>
              <w:rPr>
                <w:sz w:val="16"/>
                <w:szCs w:val="16"/>
              </w:rPr>
            </w:pPr>
          </w:p>
        </w:tc>
        <w:tc>
          <w:tcPr>
            <w:tcW w:w="947" w:type="dxa"/>
          </w:tcPr>
          <w:p w14:paraId="7A0DC729" w14:textId="77777777" w:rsidR="006661E2" w:rsidRPr="00581847" w:rsidRDefault="006661E2" w:rsidP="00CB3045">
            <w:pPr>
              <w:rPr>
                <w:sz w:val="16"/>
                <w:szCs w:val="16"/>
              </w:rPr>
            </w:pPr>
          </w:p>
        </w:tc>
        <w:tc>
          <w:tcPr>
            <w:tcW w:w="648" w:type="dxa"/>
          </w:tcPr>
          <w:p w14:paraId="7D9E7171" w14:textId="77777777" w:rsidR="006661E2" w:rsidRPr="00581847" w:rsidRDefault="006661E2" w:rsidP="00CB3045">
            <w:pPr>
              <w:rPr>
                <w:sz w:val="16"/>
                <w:szCs w:val="16"/>
              </w:rPr>
            </w:pPr>
          </w:p>
        </w:tc>
        <w:tc>
          <w:tcPr>
            <w:tcW w:w="622" w:type="dxa"/>
          </w:tcPr>
          <w:p w14:paraId="4272FE80" w14:textId="77777777" w:rsidR="006661E2" w:rsidRPr="00581847" w:rsidRDefault="006661E2" w:rsidP="00CB3045">
            <w:pPr>
              <w:rPr>
                <w:sz w:val="16"/>
                <w:szCs w:val="16"/>
              </w:rPr>
            </w:pPr>
          </w:p>
        </w:tc>
        <w:tc>
          <w:tcPr>
            <w:tcW w:w="680" w:type="dxa"/>
          </w:tcPr>
          <w:p w14:paraId="509A577B" w14:textId="77777777" w:rsidR="006661E2" w:rsidRPr="00581847" w:rsidRDefault="006661E2" w:rsidP="00CB3045">
            <w:pPr>
              <w:rPr>
                <w:sz w:val="16"/>
                <w:szCs w:val="16"/>
              </w:rPr>
            </w:pPr>
          </w:p>
        </w:tc>
        <w:tc>
          <w:tcPr>
            <w:tcW w:w="1255" w:type="dxa"/>
          </w:tcPr>
          <w:p w14:paraId="4C1AE180" w14:textId="77777777" w:rsidR="006661E2" w:rsidRPr="00581847" w:rsidRDefault="006661E2" w:rsidP="00CB3045">
            <w:pPr>
              <w:rPr>
                <w:sz w:val="16"/>
                <w:szCs w:val="16"/>
              </w:rPr>
            </w:pPr>
          </w:p>
        </w:tc>
        <w:tc>
          <w:tcPr>
            <w:tcW w:w="571" w:type="dxa"/>
          </w:tcPr>
          <w:p w14:paraId="3E49C0D8" w14:textId="77777777" w:rsidR="006661E2" w:rsidRPr="00581847" w:rsidRDefault="006661E2" w:rsidP="00CB3045">
            <w:pPr>
              <w:rPr>
                <w:sz w:val="16"/>
                <w:szCs w:val="16"/>
              </w:rPr>
            </w:pPr>
          </w:p>
        </w:tc>
        <w:tc>
          <w:tcPr>
            <w:tcW w:w="1153" w:type="dxa"/>
          </w:tcPr>
          <w:p w14:paraId="2E77F40A" w14:textId="77777777" w:rsidR="006661E2" w:rsidRPr="00581847" w:rsidRDefault="006661E2" w:rsidP="00CB3045">
            <w:pPr>
              <w:rPr>
                <w:sz w:val="16"/>
                <w:szCs w:val="16"/>
              </w:rPr>
            </w:pPr>
          </w:p>
        </w:tc>
        <w:tc>
          <w:tcPr>
            <w:tcW w:w="1493" w:type="dxa"/>
            <w:gridSpan w:val="2"/>
          </w:tcPr>
          <w:p w14:paraId="4AD9E7BE" w14:textId="77777777" w:rsidR="006661E2" w:rsidRPr="00581847" w:rsidRDefault="006661E2" w:rsidP="00CB3045">
            <w:pPr>
              <w:rPr>
                <w:sz w:val="16"/>
                <w:szCs w:val="16"/>
              </w:rPr>
            </w:pPr>
          </w:p>
        </w:tc>
        <w:tc>
          <w:tcPr>
            <w:tcW w:w="1002" w:type="dxa"/>
          </w:tcPr>
          <w:p w14:paraId="249C4223" w14:textId="77777777" w:rsidR="006661E2" w:rsidRPr="00581847" w:rsidRDefault="006661E2" w:rsidP="00CB3045">
            <w:pPr>
              <w:rPr>
                <w:sz w:val="16"/>
                <w:szCs w:val="16"/>
              </w:rPr>
            </w:pPr>
          </w:p>
        </w:tc>
        <w:tc>
          <w:tcPr>
            <w:tcW w:w="1545" w:type="dxa"/>
          </w:tcPr>
          <w:p w14:paraId="19A1F197" w14:textId="77777777" w:rsidR="006661E2" w:rsidRPr="00581847" w:rsidRDefault="006661E2" w:rsidP="00CB3045">
            <w:pPr>
              <w:rPr>
                <w:sz w:val="16"/>
                <w:szCs w:val="16"/>
              </w:rPr>
            </w:pPr>
          </w:p>
        </w:tc>
        <w:tc>
          <w:tcPr>
            <w:tcW w:w="968" w:type="dxa"/>
          </w:tcPr>
          <w:p w14:paraId="74BDDC29" w14:textId="77777777" w:rsidR="006661E2" w:rsidRPr="00581847" w:rsidRDefault="006661E2" w:rsidP="00CB3045">
            <w:pPr>
              <w:rPr>
                <w:sz w:val="16"/>
                <w:szCs w:val="16"/>
              </w:rPr>
            </w:pPr>
          </w:p>
        </w:tc>
        <w:tc>
          <w:tcPr>
            <w:tcW w:w="1673" w:type="dxa"/>
          </w:tcPr>
          <w:p w14:paraId="32B3F47A" w14:textId="77777777" w:rsidR="006661E2" w:rsidRPr="00581847" w:rsidRDefault="006661E2" w:rsidP="00CB3045">
            <w:pPr>
              <w:rPr>
                <w:sz w:val="16"/>
                <w:szCs w:val="16"/>
              </w:rPr>
            </w:pPr>
          </w:p>
        </w:tc>
      </w:tr>
      <w:tr w:rsidR="00CB3045" w:rsidRPr="00581847" w14:paraId="5A5C9736" w14:textId="77777777" w:rsidTr="00B85A93">
        <w:tc>
          <w:tcPr>
            <w:tcW w:w="1441" w:type="dxa"/>
          </w:tcPr>
          <w:p w14:paraId="62354CA3" w14:textId="1ED4D10F" w:rsidR="00CB3045" w:rsidRPr="00581847" w:rsidRDefault="00CB3045" w:rsidP="005C763C">
            <w:pPr>
              <w:rPr>
                <w:sz w:val="16"/>
                <w:szCs w:val="16"/>
              </w:rPr>
            </w:pPr>
            <w:r w:rsidRPr="00581847">
              <w:rPr>
                <w:sz w:val="16"/>
                <w:szCs w:val="16"/>
              </w:rPr>
              <w:t>Delgado-Sánchez</w:t>
            </w:r>
            <w:r w:rsidR="005C763C" w:rsidRPr="00581847">
              <w:rPr>
                <w:sz w:val="16"/>
                <w:szCs w:val="16"/>
              </w:rPr>
              <w:fldChar w:fldCharType="begin">
                <w:fldData xml:space="preserve">PEVuZE5vdGU+PENpdGU+PEF1dGhvcj5EZWxnYWRvLVPDoW5jaGV6PC9BdXRob3I+PFllYXI+MjAx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EZWxnYWRvLVPDoW5jaGV6PC9BdXRob3I+PFllYXI+MjAx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37]</w:t>
            </w:r>
            <w:r w:rsidR="005C763C" w:rsidRPr="00581847">
              <w:rPr>
                <w:sz w:val="16"/>
                <w:szCs w:val="16"/>
              </w:rPr>
              <w:fldChar w:fldCharType="end"/>
            </w:r>
            <w:r w:rsidRPr="00581847">
              <w:rPr>
                <w:sz w:val="16"/>
                <w:szCs w:val="16"/>
              </w:rPr>
              <w:t xml:space="preserve"> </w:t>
            </w:r>
          </w:p>
        </w:tc>
        <w:tc>
          <w:tcPr>
            <w:tcW w:w="1113" w:type="dxa"/>
          </w:tcPr>
          <w:p w14:paraId="31C9FC28" w14:textId="77777777" w:rsidR="00CB3045" w:rsidRPr="00581847" w:rsidRDefault="00CB3045" w:rsidP="00CB3045">
            <w:pPr>
              <w:rPr>
                <w:sz w:val="16"/>
                <w:szCs w:val="16"/>
              </w:rPr>
            </w:pPr>
            <w:r w:rsidRPr="00581847">
              <w:rPr>
                <w:sz w:val="16"/>
                <w:szCs w:val="16"/>
              </w:rPr>
              <w:t>Retrospective Cohort</w:t>
            </w:r>
          </w:p>
        </w:tc>
        <w:tc>
          <w:tcPr>
            <w:tcW w:w="947" w:type="dxa"/>
          </w:tcPr>
          <w:p w14:paraId="2CDB566F" w14:textId="77777777" w:rsidR="00CB3045" w:rsidRPr="00581847" w:rsidRDefault="00CB3045" w:rsidP="00CB3045">
            <w:pPr>
              <w:rPr>
                <w:sz w:val="16"/>
                <w:szCs w:val="16"/>
              </w:rPr>
            </w:pPr>
            <w:r w:rsidRPr="00581847">
              <w:rPr>
                <w:sz w:val="16"/>
                <w:szCs w:val="16"/>
              </w:rPr>
              <w:t>Mexico</w:t>
            </w:r>
            <w:r w:rsidRPr="00581847">
              <w:rPr>
                <w:sz w:val="16"/>
                <w:szCs w:val="16"/>
              </w:rPr>
              <w:br/>
              <w:t>2012</w:t>
            </w:r>
          </w:p>
        </w:tc>
        <w:tc>
          <w:tcPr>
            <w:tcW w:w="648" w:type="dxa"/>
          </w:tcPr>
          <w:p w14:paraId="758FBA3C" w14:textId="77777777" w:rsidR="00CB3045" w:rsidRPr="00581847" w:rsidRDefault="00CB3045" w:rsidP="00CB3045">
            <w:pPr>
              <w:rPr>
                <w:sz w:val="16"/>
                <w:szCs w:val="16"/>
              </w:rPr>
            </w:pPr>
            <w:r w:rsidRPr="00581847">
              <w:rPr>
                <w:sz w:val="16"/>
                <w:szCs w:val="16"/>
              </w:rPr>
              <w:t>114248</w:t>
            </w:r>
          </w:p>
        </w:tc>
        <w:tc>
          <w:tcPr>
            <w:tcW w:w="622" w:type="dxa"/>
          </w:tcPr>
          <w:p w14:paraId="25E88ECD" w14:textId="77777777" w:rsidR="00CB3045" w:rsidRPr="00581847" w:rsidRDefault="00CB3045" w:rsidP="00CB3045">
            <w:pPr>
              <w:rPr>
                <w:sz w:val="16"/>
                <w:szCs w:val="16"/>
              </w:rPr>
            </w:pPr>
            <w:r w:rsidRPr="00581847">
              <w:rPr>
                <w:sz w:val="16"/>
                <w:szCs w:val="16"/>
              </w:rPr>
              <w:t>29534</w:t>
            </w:r>
          </w:p>
        </w:tc>
        <w:tc>
          <w:tcPr>
            <w:tcW w:w="680" w:type="dxa"/>
          </w:tcPr>
          <w:p w14:paraId="65BB23D0" w14:textId="77777777" w:rsidR="00CB3045" w:rsidRPr="00581847" w:rsidRDefault="00CB3045" w:rsidP="00CB3045">
            <w:pPr>
              <w:rPr>
                <w:sz w:val="16"/>
                <w:szCs w:val="16"/>
              </w:rPr>
            </w:pPr>
            <w:r w:rsidRPr="00581847">
              <w:rPr>
                <w:sz w:val="16"/>
                <w:szCs w:val="16"/>
              </w:rPr>
              <w:t>64.51</w:t>
            </w:r>
          </w:p>
        </w:tc>
        <w:tc>
          <w:tcPr>
            <w:tcW w:w="1255" w:type="dxa"/>
          </w:tcPr>
          <w:p w14:paraId="5759DE7E" w14:textId="77777777" w:rsidR="00CB3045" w:rsidRPr="00581847" w:rsidRDefault="00CB3045" w:rsidP="00CB3045">
            <w:pPr>
              <w:rPr>
                <w:sz w:val="16"/>
                <w:szCs w:val="16"/>
              </w:rPr>
            </w:pPr>
            <w:r w:rsidRPr="00581847">
              <w:rPr>
                <w:sz w:val="16"/>
                <w:szCs w:val="16"/>
              </w:rPr>
              <w:t>46 (IQR 32-60)</w:t>
            </w:r>
          </w:p>
        </w:tc>
        <w:tc>
          <w:tcPr>
            <w:tcW w:w="571" w:type="dxa"/>
          </w:tcPr>
          <w:p w14:paraId="2DB9723F" w14:textId="77777777" w:rsidR="00CB3045" w:rsidRPr="00581847" w:rsidRDefault="00CB3045" w:rsidP="00CB3045">
            <w:pPr>
              <w:rPr>
                <w:sz w:val="16"/>
                <w:szCs w:val="16"/>
              </w:rPr>
            </w:pPr>
            <w:r w:rsidRPr="00581847">
              <w:rPr>
                <w:sz w:val="16"/>
                <w:szCs w:val="16"/>
              </w:rPr>
              <w:t>90.8</w:t>
            </w:r>
          </w:p>
        </w:tc>
        <w:tc>
          <w:tcPr>
            <w:tcW w:w="1153" w:type="dxa"/>
          </w:tcPr>
          <w:p w14:paraId="3E60B8FF" w14:textId="77777777" w:rsidR="00CB3045" w:rsidRPr="00581847" w:rsidRDefault="00CB3045" w:rsidP="00CB3045">
            <w:pPr>
              <w:rPr>
                <w:sz w:val="16"/>
                <w:szCs w:val="16"/>
              </w:rPr>
            </w:pPr>
            <w:r w:rsidRPr="00581847">
              <w:rPr>
                <w:sz w:val="16"/>
                <w:szCs w:val="16"/>
              </w:rPr>
              <w:t>79</w:t>
            </w:r>
          </w:p>
        </w:tc>
        <w:tc>
          <w:tcPr>
            <w:tcW w:w="1493" w:type="dxa"/>
            <w:gridSpan w:val="2"/>
          </w:tcPr>
          <w:p w14:paraId="1FA5EDDF" w14:textId="77777777" w:rsidR="00CB3045" w:rsidRPr="00581847" w:rsidRDefault="00CB3045" w:rsidP="00CB3045">
            <w:pPr>
              <w:rPr>
                <w:sz w:val="16"/>
                <w:szCs w:val="16"/>
              </w:rPr>
            </w:pPr>
            <w:r w:rsidRPr="00581847">
              <w:rPr>
                <w:sz w:val="16"/>
                <w:szCs w:val="16"/>
              </w:rPr>
              <w:t>Undifferentiated TB</w:t>
            </w:r>
          </w:p>
        </w:tc>
        <w:tc>
          <w:tcPr>
            <w:tcW w:w="1002" w:type="dxa"/>
          </w:tcPr>
          <w:p w14:paraId="3BA358AE" w14:textId="77777777" w:rsidR="00CB3045" w:rsidRPr="00581847" w:rsidRDefault="00CB3045" w:rsidP="00CB3045">
            <w:pPr>
              <w:rPr>
                <w:sz w:val="16"/>
                <w:szCs w:val="16"/>
              </w:rPr>
            </w:pPr>
            <w:r w:rsidRPr="00581847">
              <w:rPr>
                <w:sz w:val="16"/>
                <w:szCs w:val="16"/>
              </w:rPr>
              <w:t>FBG, OGTT</w:t>
            </w:r>
          </w:p>
        </w:tc>
        <w:tc>
          <w:tcPr>
            <w:tcW w:w="1545" w:type="dxa"/>
          </w:tcPr>
          <w:p w14:paraId="048DEECB" w14:textId="77777777" w:rsidR="00CB3045" w:rsidRPr="00581847" w:rsidRDefault="00CB3045" w:rsidP="00CB3045">
            <w:pPr>
              <w:rPr>
                <w:sz w:val="16"/>
                <w:szCs w:val="16"/>
              </w:rPr>
            </w:pPr>
            <w:r w:rsidRPr="00581847">
              <w:rPr>
                <w:sz w:val="16"/>
                <w:szCs w:val="16"/>
              </w:rPr>
              <w:t>&lt;20 yrs; other type of TB</w:t>
            </w:r>
          </w:p>
        </w:tc>
        <w:tc>
          <w:tcPr>
            <w:tcW w:w="968" w:type="dxa"/>
          </w:tcPr>
          <w:p w14:paraId="540EA495" w14:textId="77777777" w:rsidR="00CB3045" w:rsidRPr="00581847" w:rsidRDefault="00CB3045" w:rsidP="00CB3045">
            <w:pPr>
              <w:rPr>
                <w:sz w:val="16"/>
                <w:szCs w:val="16"/>
              </w:rPr>
            </w:pPr>
            <w:r w:rsidRPr="00581847">
              <w:rPr>
                <w:sz w:val="16"/>
                <w:szCs w:val="16"/>
              </w:rPr>
              <w:t>Death/ failure MDR-TB</w:t>
            </w:r>
          </w:p>
        </w:tc>
        <w:tc>
          <w:tcPr>
            <w:tcW w:w="1673" w:type="dxa"/>
          </w:tcPr>
          <w:p w14:paraId="50CCC2DE" w14:textId="470ED586" w:rsidR="00CB3045" w:rsidRPr="00581847" w:rsidRDefault="006661E2" w:rsidP="00CB3045">
            <w:pPr>
              <w:rPr>
                <w:sz w:val="16"/>
                <w:szCs w:val="16"/>
              </w:rPr>
            </w:pPr>
            <w:r w:rsidRPr="00581847">
              <w:rPr>
                <w:sz w:val="16"/>
                <w:szCs w:val="16"/>
              </w:rPr>
              <w:t>F</w:t>
            </w:r>
            <w:r w:rsidR="00CB3045" w:rsidRPr="00581847">
              <w:rPr>
                <w:sz w:val="16"/>
                <w:szCs w:val="16"/>
              </w:rPr>
              <w:t>or failure and MDR-TB only: age, sex, previous TB treatment, malnutrition</w:t>
            </w:r>
          </w:p>
        </w:tc>
      </w:tr>
      <w:tr w:rsidR="00CB3045" w:rsidRPr="00581847" w14:paraId="1D75FAD3" w14:textId="77777777" w:rsidTr="00B85A93">
        <w:tc>
          <w:tcPr>
            <w:tcW w:w="1441" w:type="dxa"/>
          </w:tcPr>
          <w:p w14:paraId="2D21E748" w14:textId="0D07A941" w:rsidR="00CB3045" w:rsidRPr="00581847" w:rsidRDefault="00CB3045" w:rsidP="005C763C">
            <w:pPr>
              <w:rPr>
                <w:sz w:val="16"/>
                <w:szCs w:val="16"/>
              </w:rPr>
            </w:pPr>
            <w:r w:rsidRPr="00581847">
              <w:rPr>
                <w:sz w:val="16"/>
                <w:szCs w:val="16"/>
              </w:rPr>
              <w:lastRenderedPageBreak/>
              <w:t>De Oliveira</w:t>
            </w:r>
            <w:r w:rsidR="005C763C" w:rsidRPr="00581847">
              <w:rPr>
                <w:sz w:val="16"/>
                <w:szCs w:val="16"/>
              </w:rPr>
              <w:fldChar w:fldCharType="begin">
                <w:fldData xml:space="preserve">PEVuZE5vdGU+PENpdGU+PEF1dGhvcj5EZSBPbGl2ZWlyYTwvQXV0aG9yPjxZZWFyPjIwMDA8L1ll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EZSBPbGl2ZWlyYTwvQXV0aG9yPjxZZWFyPjIwMDA8L1ll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01]</w:t>
            </w:r>
            <w:r w:rsidR="005C763C" w:rsidRPr="00581847">
              <w:rPr>
                <w:sz w:val="16"/>
                <w:szCs w:val="16"/>
              </w:rPr>
              <w:fldChar w:fldCharType="end"/>
            </w:r>
          </w:p>
        </w:tc>
        <w:tc>
          <w:tcPr>
            <w:tcW w:w="1113" w:type="dxa"/>
          </w:tcPr>
          <w:p w14:paraId="08B287E1" w14:textId="77777777" w:rsidR="00CB3045" w:rsidRPr="00581847" w:rsidRDefault="00CB3045" w:rsidP="00CB3045">
            <w:pPr>
              <w:rPr>
                <w:sz w:val="16"/>
                <w:szCs w:val="16"/>
              </w:rPr>
            </w:pPr>
            <w:r w:rsidRPr="00581847">
              <w:rPr>
                <w:sz w:val="16"/>
                <w:szCs w:val="16"/>
              </w:rPr>
              <w:t>Case-control</w:t>
            </w:r>
          </w:p>
        </w:tc>
        <w:tc>
          <w:tcPr>
            <w:tcW w:w="947" w:type="dxa"/>
          </w:tcPr>
          <w:p w14:paraId="44138A98" w14:textId="77777777" w:rsidR="00CB3045" w:rsidRPr="00581847" w:rsidRDefault="00CB3045" w:rsidP="00CB3045">
            <w:pPr>
              <w:rPr>
                <w:sz w:val="16"/>
                <w:szCs w:val="16"/>
              </w:rPr>
            </w:pPr>
            <w:r w:rsidRPr="00581847">
              <w:rPr>
                <w:sz w:val="16"/>
                <w:szCs w:val="16"/>
              </w:rPr>
              <w:t>Brazil</w:t>
            </w:r>
          </w:p>
          <w:p w14:paraId="3CB8CA7A" w14:textId="77777777" w:rsidR="00CB3045" w:rsidRPr="00581847" w:rsidRDefault="00CB3045" w:rsidP="00CB3045">
            <w:pPr>
              <w:rPr>
                <w:sz w:val="16"/>
                <w:szCs w:val="16"/>
              </w:rPr>
            </w:pPr>
            <w:r w:rsidRPr="00581847">
              <w:rPr>
                <w:sz w:val="16"/>
                <w:szCs w:val="16"/>
              </w:rPr>
              <w:t>1994</w:t>
            </w:r>
          </w:p>
        </w:tc>
        <w:tc>
          <w:tcPr>
            <w:tcW w:w="648" w:type="dxa"/>
          </w:tcPr>
          <w:p w14:paraId="183C7B52" w14:textId="77777777" w:rsidR="00CB3045" w:rsidRPr="00581847" w:rsidRDefault="00CB3045" w:rsidP="00CB3045">
            <w:pPr>
              <w:rPr>
                <w:sz w:val="16"/>
                <w:szCs w:val="16"/>
              </w:rPr>
            </w:pPr>
            <w:r w:rsidRPr="00581847">
              <w:rPr>
                <w:sz w:val="16"/>
                <w:szCs w:val="16"/>
              </w:rPr>
              <w:t>361</w:t>
            </w:r>
          </w:p>
        </w:tc>
        <w:tc>
          <w:tcPr>
            <w:tcW w:w="622" w:type="dxa"/>
          </w:tcPr>
          <w:p w14:paraId="6353B9D3" w14:textId="77777777" w:rsidR="00CB3045" w:rsidRPr="00581847" w:rsidRDefault="00CB3045" w:rsidP="00CB3045">
            <w:pPr>
              <w:rPr>
                <w:sz w:val="16"/>
                <w:szCs w:val="16"/>
              </w:rPr>
            </w:pPr>
            <w:r w:rsidRPr="00581847">
              <w:rPr>
                <w:sz w:val="16"/>
                <w:szCs w:val="16"/>
              </w:rPr>
              <w:t>27</w:t>
            </w:r>
          </w:p>
        </w:tc>
        <w:tc>
          <w:tcPr>
            <w:tcW w:w="680" w:type="dxa"/>
          </w:tcPr>
          <w:p w14:paraId="1E0CC6F8" w14:textId="77777777" w:rsidR="00CB3045" w:rsidRPr="00581847" w:rsidRDefault="00CB3045" w:rsidP="00CB3045">
            <w:pPr>
              <w:rPr>
                <w:sz w:val="16"/>
                <w:szCs w:val="16"/>
              </w:rPr>
            </w:pPr>
            <w:r w:rsidRPr="00581847">
              <w:rPr>
                <w:sz w:val="16"/>
                <w:szCs w:val="16"/>
              </w:rPr>
              <w:t>42.9</w:t>
            </w:r>
          </w:p>
        </w:tc>
        <w:tc>
          <w:tcPr>
            <w:tcW w:w="1255" w:type="dxa"/>
          </w:tcPr>
          <w:p w14:paraId="6B39E079" w14:textId="77777777" w:rsidR="00CB3045" w:rsidRPr="00581847" w:rsidRDefault="00CB3045" w:rsidP="00CB3045">
            <w:pPr>
              <w:rPr>
                <w:sz w:val="16"/>
                <w:szCs w:val="16"/>
              </w:rPr>
            </w:pPr>
            <w:r w:rsidRPr="00581847">
              <w:rPr>
                <w:sz w:val="16"/>
                <w:szCs w:val="16"/>
              </w:rPr>
              <w:t>42.6</w:t>
            </w:r>
            <w:r w:rsidRPr="00581847">
              <w:rPr>
                <w:sz w:val="16"/>
                <w:szCs w:val="16"/>
                <w:vertAlign w:val="superscript"/>
              </w:rPr>
              <w:t>2</w:t>
            </w:r>
          </w:p>
        </w:tc>
        <w:tc>
          <w:tcPr>
            <w:tcW w:w="571" w:type="dxa"/>
          </w:tcPr>
          <w:p w14:paraId="26656DA2" w14:textId="77777777" w:rsidR="00CB3045" w:rsidRPr="00581847" w:rsidRDefault="00CB3045" w:rsidP="00CB3045">
            <w:pPr>
              <w:rPr>
                <w:sz w:val="16"/>
                <w:szCs w:val="16"/>
              </w:rPr>
            </w:pPr>
            <w:r w:rsidRPr="00581847">
              <w:rPr>
                <w:sz w:val="16"/>
                <w:szCs w:val="16"/>
              </w:rPr>
              <w:t>NR</w:t>
            </w:r>
          </w:p>
        </w:tc>
        <w:tc>
          <w:tcPr>
            <w:tcW w:w="1153" w:type="dxa"/>
          </w:tcPr>
          <w:p w14:paraId="1C2B9414" w14:textId="77777777" w:rsidR="00CB3045" w:rsidRPr="00581847" w:rsidRDefault="00CB3045" w:rsidP="00CB3045">
            <w:pPr>
              <w:rPr>
                <w:sz w:val="16"/>
                <w:szCs w:val="16"/>
              </w:rPr>
            </w:pPr>
            <w:r w:rsidRPr="00581847">
              <w:rPr>
                <w:sz w:val="16"/>
                <w:szCs w:val="16"/>
              </w:rPr>
              <w:t>NR</w:t>
            </w:r>
          </w:p>
        </w:tc>
        <w:tc>
          <w:tcPr>
            <w:tcW w:w="1493" w:type="dxa"/>
            <w:gridSpan w:val="2"/>
          </w:tcPr>
          <w:p w14:paraId="4EDC8DE5" w14:textId="77777777" w:rsidR="00CB3045" w:rsidRPr="00581847" w:rsidRDefault="00CB3045" w:rsidP="00CB3045">
            <w:pPr>
              <w:rPr>
                <w:sz w:val="16"/>
                <w:szCs w:val="16"/>
              </w:rPr>
            </w:pPr>
            <w:r w:rsidRPr="00581847">
              <w:rPr>
                <w:sz w:val="16"/>
                <w:szCs w:val="16"/>
              </w:rPr>
              <w:t>Pulmonary TB</w:t>
            </w:r>
          </w:p>
        </w:tc>
        <w:tc>
          <w:tcPr>
            <w:tcW w:w="1002" w:type="dxa"/>
          </w:tcPr>
          <w:p w14:paraId="7E3C60BB" w14:textId="77777777" w:rsidR="00CB3045" w:rsidRPr="00581847" w:rsidRDefault="00CB3045" w:rsidP="00CB3045">
            <w:pPr>
              <w:rPr>
                <w:sz w:val="16"/>
                <w:szCs w:val="16"/>
              </w:rPr>
            </w:pPr>
            <w:r w:rsidRPr="00581847">
              <w:rPr>
                <w:sz w:val="16"/>
                <w:szCs w:val="16"/>
              </w:rPr>
              <w:t>Medical records</w:t>
            </w:r>
          </w:p>
        </w:tc>
        <w:tc>
          <w:tcPr>
            <w:tcW w:w="1545" w:type="dxa"/>
          </w:tcPr>
          <w:p w14:paraId="6D57DE44" w14:textId="77777777" w:rsidR="00CB3045" w:rsidRPr="00581847" w:rsidRDefault="00CB3045" w:rsidP="00CB3045">
            <w:pPr>
              <w:rPr>
                <w:sz w:val="16"/>
                <w:szCs w:val="16"/>
              </w:rPr>
            </w:pPr>
            <w:r w:rsidRPr="00581847">
              <w:rPr>
                <w:sz w:val="16"/>
                <w:szCs w:val="16"/>
              </w:rPr>
              <w:t>Abandon, inmates, relapse after 5 years, patients who did not use H, R, Z, E</w:t>
            </w:r>
          </w:p>
          <w:p w14:paraId="5EF6CC1D" w14:textId="77777777" w:rsidR="00CB3045" w:rsidRPr="00581847" w:rsidRDefault="00CB3045" w:rsidP="00CB3045">
            <w:pPr>
              <w:rPr>
                <w:sz w:val="16"/>
                <w:szCs w:val="16"/>
              </w:rPr>
            </w:pPr>
          </w:p>
        </w:tc>
        <w:tc>
          <w:tcPr>
            <w:tcW w:w="968" w:type="dxa"/>
          </w:tcPr>
          <w:p w14:paraId="3D0166A7" w14:textId="77777777" w:rsidR="00CB3045" w:rsidRPr="00581847" w:rsidRDefault="00CB3045" w:rsidP="00CB3045">
            <w:pPr>
              <w:rPr>
                <w:sz w:val="16"/>
                <w:szCs w:val="16"/>
              </w:rPr>
            </w:pPr>
            <w:r w:rsidRPr="00581847">
              <w:rPr>
                <w:sz w:val="16"/>
                <w:szCs w:val="16"/>
              </w:rPr>
              <w:t>Relapse</w:t>
            </w:r>
          </w:p>
        </w:tc>
        <w:tc>
          <w:tcPr>
            <w:tcW w:w="1673" w:type="dxa"/>
          </w:tcPr>
          <w:p w14:paraId="79CBE0A4" w14:textId="77777777" w:rsidR="00CB3045" w:rsidRPr="00581847" w:rsidRDefault="00CB3045" w:rsidP="00CB3045">
            <w:pPr>
              <w:rPr>
                <w:sz w:val="16"/>
                <w:szCs w:val="16"/>
              </w:rPr>
            </w:pPr>
            <w:r w:rsidRPr="00581847">
              <w:rPr>
                <w:sz w:val="16"/>
                <w:szCs w:val="16"/>
              </w:rPr>
              <w:t>None</w:t>
            </w:r>
          </w:p>
        </w:tc>
      </w:tr>
      <w:tr w:rsidR="00CB3045" w:rsidRPr="00581847" w14:paraId="5A6BBE7B" w14:textId="77777777" w:rsidTr="00B85A93">
        <w:tc>
          <w:tcPr>
            <w:tcW w:w="1441" w:type="dxa"/>
          </w:tcPr>
          <w:p w14:paraId="5224453F" w14:textId="2CCB451D" w:rsidR="00CB3045" w:rsidRPr="00581847" w:rsidRDefault="00CB3045" w:rsidP="005C763C">
            <w:pPr>
              <w:rPr>
                <w:sz w:val="16"/>
                <w:szCs w:val="16"/>
              </w:rPr>
            </w:pPr>
            <w:r w:rsidRPr="00581847">
              <w:rPr>
                <w:sz w:val="16"/>
                <w:szCs w:val="16"/>
              </w:rPr>
              <w:t>Dooley</w:t>
            </w:r>
            <w:r w:rsidR="005C763C" w:rsidRPr="00581847">
              <w:rPr>
                <w:sz w:val="16"/>
                <w:szCs w:val="16"/>
              </w:rPr>
              <w:fldChar w:fldCharType="begin">
                <w:fldData xml:space="preserve">PEVuZE5vdGU+PENpdGU+PEF1dGhvcj5Eb29sZXk8L0F1dGhvcj48WWVhcj4yMDA5PC9ZZWFyPjxS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Eb29sZXk8L0F1dGhvcj48WWVhcj4yMDA5PC9ZZWFyPjxS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56]</w:t>
            </w:r>
            <w:r w:rsidR="005C763C" w:rsidRPr="00581847">
              <w:rPr>
                <w:sz w:val="16"/>
                <w:szCs w:val="16"/>
              </w:rPr>
              <w:fldChar w:fldCharType="end"/>
            </w:r>
          </w:p>
        </w:tc>
        <w:tc>
          <w:tcPr>
            <w:tcW w:w="1113" w:type="dxa"/>
          </w:tcPr>
          <w:p w14:paraId="54815E7F" w14:textId="77777777" w:rsidR="00CB3045" w:rsidRPr="00581847" w:rsidRDefault="00CB3045" w:rsidP="00CB3045">
            <w:pPr>
              <w:rPr>
                <w:sz w:val="16"/>
                <w:szCs w:val="16"/>
              </w:rPr>
            </w:pPr>
            <w:r w:rsidRPr="00581847">
              <w:rPr>
                <w:sz w:val="16"/>
                <w:szCs w:val="16"/>
              </w:rPr>
              <w:t>Retrospective Cohort</w:t>
            </w:r>
          </w:p>
        </w:tc>
        <w:tc>
          <w:tcPr>
            <w:tcW w:w="947" w:type="dxa"/>
          </w:tcPr>
          <w:p w14:paraId="02131B76" w14:textId="77777777" w:rsidR="00CB3045" w:rsidRPr="00581847" w:rsidRDefault="00CB3045" w:rsidP="00CB3045">
            <w:pPr>
              <w:rPr>
                <w:sz w:val="16"/>
                <w:szCs w:val="16"/>
              </w:rPr>
            </w:pPr>
            <w:r w:rsidRPr="00581847">
              <w:rPr>
                <w:sz w:val="16"/>
                <w:szCs w:val="16"/>
              </w:rPr>
              <w:t>U.S.</w:t>
            </w:r>
          </w:p>
          <w:p w14:paraId="321131DE" w14:textId="77777777" w:rsidR="00CB3045" w:rsidRPr="00581847" w:rsidRDefault="00CB3045" w:rsidP="00CB3045">
            <w:pPr>
              <w:rPr>
                <w:sz w:val="16"/>
                <w:szCs w:val="16"/>
              </w:rPr>
            </w:pPr>
            <w:r w:rsidRPr="00581847">
              <w:rPr>
                <w:sz w:val="16"/>
                <w:szCs w:val="16"/>
              </w:rPr>
              <w:t>2005</w:t>
            </w:r>
          </w:p>
        </w:tc>
        <w:tc>
          <w:tcPr>
            <w:tcW w:w="648" w:type="dxa"/>
          </w:tcPr>
          <w:p w14:paraId="58B2EDBD" w14:textId="77777777" w:rsidR="00CB3045" w:rsidRPr="00581847" w:rsidRDefault="00CB3045" w:rsidP="00CB3045">
            <w:pPr>
              <w:rPr>
                <w:sz w:val="16"/>
                <w:szCs w:val="16"/>
              </w:rPr>
            </w:pPr>
            <w:r w:rsidRPr="00581847">
              <w:rPr>
                <w:sz w:val="16"/>
                <w:szCs w:val="16"/>
              </w:rPr>
              <w:t>297</w:t>
            </w:r>
          </w:p>
        </w:tc>
        <w:tc>
          <w:tcPr>
            <w:tcW w:w="622" w:type="dxa"/>
          </w:tcPr>
          <w:p w14:paraId="63573F34" w14:textId="77777777" w:rsidR="00CB3045" w:rsidRPr="00581847" w:rsidRDefault="00CB3045" w:rsidP="00CB3045">
            <w:pPr>
              <w:rPr>
                <w:sz w:val="16"/>
                <w:szCs w:val="16"/>
              </w:rPr>
            </w:pPr>
            <w:r w:rsidRPr="00581847">
              <w:rPr>
                <w:sz w:val="16"/>
                <w:szCs w:val="16"/>
              </w:rPr>
              <w:t>42</w:t>
            </w:r>
          </w:p>
        </w:tc>
        <w:tc>
          <w:tcPr>
            <w:tcW w:w="680" w:type="dxa"/>
          </w:tcPr>
          <w:p w14:paraId="25209C0A" w14:textId="77777777" w:rsidR="00CB3045" w:rsidRPr="00581847" w:rsidRDefault="00CB3045" w:rsidP="00CB3045">
            <w:pPr>
              <w:rPr>
                <w:sz w:val="16"/>
                <w:szCs w:val="16"/>
              </w:rPr>
            </w:pPr>
            <w:r w:rsidRPr="00581847">
              <w:rPr>
                <w:sz w:val="16"/>
                <w:szCs w:val="16"/>
              </w:rPr>
              <w:t>52.9</w:t>
            </w:r>
          </w:p>
        </w:tc>
        <w:tc>
          <w:tcPr>
            <w:tcW w:w="1255" w:type="dxa"/>
          </w:tcPr>
          <w:p w14:paraId="6F0EDF8E" w14:textId="77777777" w:rsidR="00CB3045" w:rsidRPr="00581847" w:rsidRDefault="00CB3045" w:rsidP="00CB3045">
            <w:pPr>
              <w:rPr>
                <w:sz w:val="16"/>
                <w:szCs w:val="16"/>
              </w:rPr>
            </w:pPr>
            <w:r w:rsidRPr="00581847">
              <w:rPr>
                <w:sz w:val="16"/>
                <w:szCs w:val="16"/>
              </w:rPr>
              <w:t>TBDM 56.5 (SD 15) TB only 39.8 (SD18)</w:t>
            </w:r>
          </w:p>
        </w:tc>
        <w:tc>
          <w:tcPr>
            <w:tcW w:w="571" w:type="dxa"/>
          </w:tcPr>
          <w:p w14:paraId="28A34612" w14:textId="77777777" w:rsidR="00CB3045" w:rsidRPr="00581847" w:rsidRDefault="00CB3045" w:rsidP="00CB3045">
            <w:pPr>
              <w:rPr>
                <w:sz w:val="16"/>
                <w:szCs w:val="16"/>
              </w:rPr>
            </w:pPr>
            <w:r w:rsidRPr="00581847">
              <w:rPr>
                <w:sz w:val="16"/>
                <w:szCs w:val="16"/>
              </w:rPr>
              <w:t>NR</w:t>
            </w:r>
          </w:p>
        </w:tc>
        <w:tc>
          <w:tcPr>
            <w:tcW w:w="1153" w:type="dxa"/>
          </w:tcPr>
          <w:p w14:paraId="1AC3E134" w14:textId="77777777" w:rsidR="00CB3045" w:rsidRPr="00581847" w:rsidRDefault="00CB3045" w:rsidP="00CB3045">
            <w:pPr>
              <w:rPr>
                <w:sz w:val="16"/>
                <w:szCs w:val="16"/>
              </w:rPr>
            </w:pPr>
            <w:r w:rsidRPr="00581847">
              <w:rPr>
                <w:sz w:val="16"/>
                <w:szCs w:val="16"/>
              </w:rPr>
              <w:t>NR</w:t>
            </w:r>
          </w:p>
        </w:tc>
        <w:tc>
          <w:tcPr>
            <w:tcW w:w="1493" w:type="dxa"/>
            <w:gridSpan w:val="2"/>
          </w:tcPr>
          <w:p w14:paraId="67A3585D" w14:textId="77777777" w:rsidR="00CB3045" w:rsidRPr="00581847" w:rsidRDefault="00CB3045" w:rsidP="00CB3045">
            <w:pPr>
              <w:rPr>
                <w:sz w:val="16"/>
                <w:szCs w:val="16"/>
              </w:rPr>
            </w:pPr>
            <w:r w:rsidRPr="00581847">
              <w:rPr>
                <w:sz w:val="16"/>
                <w:szCs w:val="16"/>
              </w:rPr>
              <w:t>Undifferentiated TB</w:t>
            </w:r>
          </w:p>
        </w:tc>
        <w:tc>
          <w:tcPr>
            <w:tcW w:w="1002" w:type="dxa"/>
          </w:tcPr>
          <w:p w14:paraId="0081C4C6" w14:textId="77777777" w:rsidR="00CB3045" w:rsidRPr="00581847" w:rsidRDefault="00CB3045" w:rsidP="00CB3045">
            <w:pPr>
              <w:rPr>
                <w:sz w:val="16"/>
                <w:szCs w:val="16"/>
              </w:rPr>
            </w:pPr>
            <w:r w:rsidRPr="00581847">
              <w:rPr>
                <w:sz w:val="16"/>
                <w:szCs w:val="16"/>
              </w:rPr>
              <w:t>RBG</w:t>
            </w:r>
          </w:p>
        </w:tc>
        <w:tc>
          <w:tcPr>
            <w:tcW w:w="1545" w:type="dxa"/>
          </w:tcPr>
          <w:p w14:paraId="0D66A35E" w14:textId="77777777" w:rsidR="00CB3045" w:rsidRPr="00581847" w:rsidRDefault="00CB3045" w:rsidP="00CB3045">
            <w:pPr>
              <w:rPr>
                <w:sz w:val="16"/>
                <w:szCs w:val="16"/>
              </w:rPr>
            </w:pPr>
            <w:r w:rsidRPr="00581847">
              <w:rPr>
                <w:sz w:val="16"/>
                <w:szCs w:val="16"/>
              </w:rPr>
              <w:t>Patients not alive at the time of TB diagnosis, initiated TB treatment outside of Maryland, died before DM status could be obtained</w:t>
            </w:r>
          </w:p>
          <w:p w14:paraId="359612E9" w14:textId="77777777" w:rsidR="00CB3045" w:rsidRPr="00581847" w:rsidRDefault="00CB3045" w:rsidP="00CB3045">
            <w:pPr>
              <w:rPr>
                <w:sz w:val="16"/>
                <w:szCs w:val="16"/>
              </w:rPr>
            </w:pPr>
          </w:p>
        </w:tc>
        <w:tc>
          <w:tcPr>
            <w:tcW w:w="968" w:type="dxa"/>
          </w:tcPr>
          <w:p w14:paraId="596037BE" w14:textId="77777777" w:rsidR="00CB3045" w:rsidRPr="00581847" w:rsidRDefault="00CB3045" w:rsidP="00CB3045">
            <w:pPr>
              <w:rPr>
                <w:sz w:val="16"/>
                <w:szCs w:val="16"/>
              </w:rPr>
            </w:pPr>
            <w:r w:rsidRPr="00581847">
              <w:rPr>
                <w:sz w:val="16"/>
                <w:szCs w:val="16"/>
              </w:rPr>
              <w:t>Death, culture conversion</w:t>
            </w:r>
          </w:p>
        </w:tc>
        <w:tc>
          <w:tcPr>
            <w:tcW w:w="1673" w:type="dxa"/>
          </w:tcPr>
          <w:p w14:paraId="5B4753EE" w14:textId="77777777" w:rsidR="00CB3045" w:rsidRPr="00581847" w:rsidRDefault="00CB3045" w:rsidP="00CB3045">
            <w:pPr>
              <w:rPr>
                <w:sz w:val="16"/>
                <w:szCs w:val="16"/>
              </w:rPr>
            </w:pPr>
            <w:r w:rsidRPr="00581847">
              <w:rPr>
                <w:sz w:val="16"/>
                <w:szCs w:val="16"/>
              </w:rPr>
              <w:t>Age, sex, foreign birth, HIV (for death only)</w:t>
            </w:r>
          </w:p>
        </w:tc>
      </w:tr>
      <w:tr w:rsidR="00CB3045" w:rsidRPr="00581847" w14:paraId="5F2D4DF9" w14:textId="77777777" w:rsidTr="00B85A93">
        <w:tc>
          <w:tcPr>
            <w:tcW w:w="1441" w:type="dxa"/>
          </w:tcPr>
          <w:p w14:paraId="72775989" w14:textId="6947E8A6" w:rsidR="00CB3045" w:rsidRPr="00581847" w:rsidRDefault="00CB3045" w:rsidP="005C763C">
            <w:pPr>
              <w:rPr>
                <w:sz w:val="16"/>
                <w:szCs w:val="16"/>
              </w:rPr>
            </w:pPr>
            <w:r w:rsidRPr="00581847">
              <w:rPr>
                <w:sz w:val="16"/>
                <w:szCs w:val="16"/>
              </w:rPr>
              <w:t>Dos Santos Feltrin</w:t>
            </w:r>
            <w:r w:rsidR="005C763C" w:rsidRPr="00581847">
              <w:rPr>
                <w:sz w:val="16"/>
                <w:szCs w:val="16"/>
              </w:rPr>
              <w:fldChar w:fldCharType="begin">
                <w:fldData xml:space="preserve">PEVuZE5vdGU+PENpdGU+PEF1dGhvcj5kb3MgU2FudG9zIEZlbHRyaW48L0F1dGhvcj48WWVhcj4y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kb3MgU2FudG9zIEZlbHRyaW48L0F1dGhvcj48WWVhcj4y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02]</w:t>
            </w:r>
            <w:r w:rsidR="005C763C" w:rsidRPr="00581847">
              <w:rPr>
                <w:sz w:val="16"/>
                <w:szCs w:val="16"/>
              </w:rPr>
              <w:fldChar w:fldCharType="end"/>
            </w:r>
          </w:p>
        </w:tc>
        <w:tc>
          <w:tcPr>
            <w:tcW w:w="1113" w:type="dxa"/>
          </w:tcPr>
          <w:p w14:paraId="67B2C957" w14:textId="77777777" w:rsidR="00CB3045" w:rsidRPr="00581847" w:rsidRDefault="00CB3045" w:rsidP="00CB3045">
            <w:pPr>
              <w:rPr>
                <w:sz w:val="16"/>
                <w:szCs w:val="16"/>
              </w:rPr>
            </w:pPr>
            <w:r w:rsidRPr="00581847">
              <w:rPr>
                <w:sz w:val="16"/>
                <w:szCs w:val="16"/>
              </w:rPr>
              <w:t>Retrospective Cohort</w:t>
            </w:r>
          </w:p>
        </w:tc>
        <w:tc>
          <w:tcPr>
            <w:tcW w:w="947" w:type="dxa"/>
          </w:tcPr>
          <w:p w14:paraId="50E2F016" w14:textId="77777777" w:rsidR="00CB3045" w:rsidRPr="00581847" w:rsidRDefault="00CB3045" w:rsidP="00CB3045">
            <w:pPr>
              <w:rPr>
                <w:sz w:val="16"/>
                <w:szCs w:val="16"/>
              </w:rPr>
            </w:pPr>
            <w:r w:rsidRPr="00581847">
              <w:rPr>
                <w:sz w:val="16"/>
                <w:szCs w:val="16"/>
              </w:rPr>
              <w:t>Brazil</w:t>
            </w:r>
            <w:r w:rsidRPr="00581847">
              <w:rPr>
                <w:sz w:val="16"/>
                <w:szCs w:val="16"/>
              </w:rPr>
              <w:br/>
              <w:t>2014</w:t>
            </w:r>
          </w:p>
        </w:tc>
        <w:tc>
          <w:tcPr>
            <w:tcW w:w="648" w:type="dxa"/>
          </w:tcPr>
          <w:p w14:paraId="2D2161E5" w14:textId="77777777" w:rsidR="00CB3045" w:rsidRPr="00581847" w:rsidRDefault="00CB3045" w:rsidP="00CB3045">
            <w:pPr>
              <w:rPr>
                <w:sz w:val="16"/>
                <w:szCs w:val="16"/>
              </w:rPr>
            </w:pPr>
            <w:r w:rsidRPr="00581847">
              <w:rPr>
                <w:sz w:val="16"/>
                <w:szCs w:val="16"/>
              </w:rPr>
              <w:t>4141</w:t>
            </w:r>
          </w:p>
        </w:tc>
        <w:tc>
          <w:tcPr>
            <w:tcW w:w="622" w:type="dxa"/>
          </w:tcPr>
          <w:p w14:paraId="74B5693A" w14:textId="77777777" w:rsidR="00CB3045" w:rsidRPr="00581847" w:rsidRDefault="00CB3045" w:rsidP="00CB3045">
            <w:pPr>
              <w:rPr>
                <w:sz w:val="16"/>
                <w:szCs w:val="16"/>
              </w:rPr>
            </w:pPr>
            <w:r w:rsidRPr="00581847">
              <w:rPr>
                <w:sz w:val="16"/>
                <w:szCs w:val="16"/>
              </w:rPr>
              <w:t>306</w:t>
            </w:r>
          </w:p>
        </w:tc>
        <w:tc>
          <w:tcPr>
            <w:tcW w:w="680" w:type="dxa"/>
          </w:tcPr>
          <w:p w14:paraId="6E92CA82" w14:textId="77777777" w:rsidR="00CB3045" w:rsidRPr="00581847" w:rsidRDefault="00CB3045" w:rsidP="00CB3045">
            <w:pPr>
              <w:rPr>
                <w:sz w:val="16"/>
                <w:szCs w:val="16"/>
              </w:rPr>
            </w:pPr>
            <w:r w:rsidRPr="00581847">
              <w:rPr>
                <w:sz w:val="16"/>
                <w:szCs w:val="16"/>
              </w:rPr>
              <w:t>71.3</w:t>
            </w:r>
          </w:p>
        </w:tc>
        <w:tc>
          <w:tcPr>
            <w:tcW w:w="1255" w:type="dxa"/>
          </w:tcPr>
          <w:p w14:paraId="106FC18F" w14:textId="77777777" w:rsidR="00CB3045" w:rsidRPr="00581847" w:rsidRDefault="00CB3045" w:rsidP="00CB3045">
            <w:pPr>
              <w:rPr>
                <w:sz w:val="16"/>
                <w:szCs w:val="16"/>
              </w:rPr>
            </w:pPr>
            <w:r w:rsidRPr="00581847">
              <w:rPr>
                <w:sz w:val="16"/>
                <w:szCs w:val="16"/>
              </w:rPr>
              <w:t>49.4 (mean calculated)</w:t>
            </w:r>
          </w:p>
        </w:tc>
        <w:tc>
          <w:tcPr>
            <w:tcW w:w="571" w:type="dxa"/>
          </w:tcPr>
          <w:p w14:paraId="2A6146D2" w14:textId="77777777" w:rsidR="00CB3045" w:rsidRPr="00581847" w:rsidRDefault="00CB3045" w:rsidP="00CB3045">
            <w:pPr>
              <w:rPr>
                <w:sz w:val="16"/>
                <w:szCs w:val="16"/>
              </w:rPr>
            </w:pPr>
            <w:r w:rsidRPr="00581847">
              <w:rPr>
                <w:sz w:val="16"/>
                <w:szCs w:val="16"/>
              </w:rPr>
              <w:t>89.3</w:t>
            </w:r>
          </w:p>
        </w:tc>
        <w:tc>
          <w:tcPr>
            <w:tcW w:w="1153" w:type="dxa"/>
          </w:tcPr>
          <w:p w14:paraId="70E69EC8" w14:textId="77777777" w:rsidR="00CB3045" w:rsidRPr="00581847" w:rsidRDefault="00CB3045" w:rsidP="00CB3045">
            <w:pPr>
              <w:rPr>
                <w:sz w:val="16"/>
                <w:szCs w:val="16"/>
              </w:rPr>
            </w:pPr>
            <w:r w:rsidRPr="00581847">
              <w:rPr>
                <w:sz w:val="16"/>
                <w:szCs w:val="16"/>
              </w:rPr>
              <w:t>83.0</w:t>
            </w:r>
          </w:p>
        </w:tc>
        <w:tc>
          <w:tcPr>
            <w:tcW w:w="1493" w:type="dxa"/>
            <w:gridSpan w:val="2"/>
          </w:tcPr>
          <w:p w14:paraId="5A665D35" w14:textId="77777777" w:rsidR="00CB3045" w:rsidRPr="00581847" w:rsidRDefault="00CB3045" w:rsidP="00CB3045">
            <w:pPr>
              <w:rPr>
                <w:sz w:val="16"/>
                <w:szCs w:val="16"/>
              </w:rPr>
            </w:pPr>
            <w:r w:rsidRPr="00581847">
              <w:rPr>
                <w:sz w:val="16"/>
                <w:szCs w:val="16"/>
              </w:rPr>
              <w:t>Undifferentiated TB</w:t>
            </w:r>
          </w:p>
        </w:tc>
        <w:tc>
          <w:tcPr>
            <w:tcW w:w="1002" w:type="dxa"/>
          </w:tcPr>
          <w:p w14:paraId="2412B284" w14:textId="77777777" w:rsidR="00CB3045" w:rsidRPr="00581847" w:rsidRDefault="00CB3045" w:rsidP="00CB3045">
            <w:pPr>
              <w:rPr>
                <w:sz w:val="16"/>
                <w:szCs w:val="16"/>
              </w:rPr>
            </w:pPr>
            <w:r w:rsidRPr="00581847">
              <w:rPr>
                <w:sz w:val="16"/>
                <w:szCs w:val="16"/>
              </w:rPr>
              <w:t>Not stated</w:t>
            </w:r>
          </w:p>
        </w:tc>
        <w:tc>
          <w:tcPr>
            <w:tcW w:w="1545" w:type="dxa"/>
          </w:tcPr>
          <w:p w14:paraId="7C5739E2" w14:textId="77777777" w:rsidR="00CB3045" w:rsidRPr="00581847" w:rsidRDefault="00CB3045" w:rsidP="00CB3045">
            <w:pPr>
              <w:rPr>
                <w:sz w:val="16"/>
                <w:szCs w:val="16"/>
              </w:rPr>
            </w:pPr>
            <w:r w:rsidRPr="00581847">
              <w:rPr>
                <w:sz w:val="16"/>
                <w:szCs w:val="16"/>
              </w:rPr>
              <w:t>excluded all cases with diagnosis changes, without closure, or those in which the patient was transferred to another state. Also excluded open cases of TB notifications where the municipality was not in the range area. 541 cases without closure were excluded out of 5361 in total therefore 4820 included</w:t>
            </w:r>
          </w:p>
        </w:tc>
        <w:tc>
          <w:tcPr>
            <w:tcW w:w="968" w:type="dxa"/>
          </w:tcPr>
          <w:p w14:paraId="39547B54" w14:textId="77777777" w:rsidR="00CB3045" w:rsidRPr="00581847" w:rsidRDefault="00CB3045" w:rsidP="00CB3045">
            <w:pPr>
              <w:rPr>
                <w:sz w:val="16"/>
                <w:szCs w:val="16"/>
              </w:rPr>
            </w:pPr>
            <w:r w:rsidRPr="00581847">
              <w:rPr>
                <w:sz w:val="16"/>
                <w:szCs w:val="16"/>
              </w:rPr>
              <w:t>Death</w:t>
            </w:r>
          </w:p>
        </w:tc>
        <w:tc>
          <w:tcPr>
            <w:tcW w:w="1673" w:type="dxa"/>
          </w:tcPr>
          <w:p w14:paraId="790C1277" w14:textId="77777777" w:rsidR="00CB3045" w:rsidRPr="00581847" w:rsidRDefault="00CB3045" w:rsidP="00CB3045">
            <w:pPr>
              <w:rPr>
                <w:sz w:val="16"/>
                <w:szCs w:val="16"/>
              </w:rPr>
            </w:pPr>
            <w:r w:rsidRPr="00581847">
              <w:rPr>
                <w:sz w:val="16"/>
                <w:szCs w:val="16"/>
              </w:rPr>
              <w:t>None</w:t>
            </w:r>
          </w:p>
        </w:tc>
      </w:tr>
      <w:tr w:rsidR="00CB3045" w:rsidRPr="00581847" w14:paraId="0A2F6EC8" w14:textId="77777777" w:rsidTr="00B85A93">
        <w:tc>
          <w:tcPr>
            <w:tcW w:w="1441" w:type="dxa"/>
          </w:tcPr>
          <w:p w14:paraId="68153547" w14:textId="458595B2" w:rsidR="00CB3045" w:rsidRPr="00581847" w:rsidRDefault="00CB3045" w:rsidP="005C763C">
            <w:pPr>
              <w:rPr>
                <w:sz w:val="16"/>
                <w:szCs w:val="16"/>
              </w:rPr>
            </w:pPr>
            <w:r w:rsidRPr="00581847">
              <w:rPr>
                <w:sz w:val="16"/>
                <w:szCs w:val="16"/>
              </w:rPr>
              <w:t>El Sahly</w:t>
            </w:r>
            <w:r w:rsidR="005C763C" w:rsidRPr="00581847">
              <w:rPr>
                <w:sz w:val="16"/>
                <w:szCs w:val="16"/>
              </w:rPr>
              <w:fldChar w:fldCharType="begin">
                <w:fldData xml:space="preserve">PEVuZE5vdGU+PENpdGU+PEF1dGhvcj5FbCBTYWhseTwvQXV0aG9yPjxZZWFyPjIwMDQ8L1llYXI+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3BlcmlvZGljYWw+PGFsdC1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hbHQtcGVyaW9kaWNhbD48cGFnZXM+MzMzLTQwPC9wYWdlcz48dm9sdW1lPjg8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FbCBTYWhseTwvQXV0aG9yPjxZZWFyPjIwMDQ8L1llYXI+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3BlcmlvZGljYWw+PGFsdC1wZXJpb2RpY2FsPjxmdWxsLXRpdGxlPkludCBKIFR1YmVyYyBMdW5n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03]</w:t>
            </w:r>
            <w:r w:rsidR="005C763C" w:rsidRPr="00581847">
              <w:rPr>
                <w:sz w:val="16"/>
                <w:szCs w:val="16"/>
              </w:rPr>
              <w:fldChar w:fldCharType="end"/>
            </w:r>
          </w:p>
        </w:tc>
        <w:tc>
          <w:tcPr>
            <w:tcW w:w="1113" w:type="dxa"/>
          </w:tcPr>
          <w:p w14:paraId="10A9CD3F" w14:textId="77777777" w:rsidR="00CB3045" w:rsidRPr="00581847" w:rsidRDefault="00CB3045" w:rsidP="00CB3045">
            <w:pPr>
              <w:rPr>
                <w:sz w:val="16"/>
                <w:szCs w:val="16"/>
              </w:rPr>
            </w:pPr>
            <w:r w:rsidRPr="00581847">
              <w:rPr>
                <w:sz w:val="16"/>
                <w:szCs w:val="16"/>
              </w:rPr>
              <w:t>Case-control</w:t>
            </w:r>
          </w:p>
        </w:tc>
        <w:tc>
          <w:tcPr>
            <w:tcW w:w="947" w:type="dxa"/>
          </w:tcPr>
          <w:p w14:paraId="5D33A54E" w14:textId="77777777" w:rsidR="00CB3045" w:rsidRPr="00581847" w:rsidRDefault="00CB3045" w:rsidP="00CB3045">
            <w:pPr>
              <w:rPr>
                <w:sz w:val="16"/>
                <w:szCs w:val="16"/>
              </w:rPr>
            </w:pPr>
            <w:r w:rsidRPr="00581847">
              <w:rPr>
                <w:sz w:val="16"/>
                <w:szCs w:val="16"/>
              </w:rPr>
              <w:t>U.S.</w:t>
            </w:r>
          </w:p>
          <w:p w14:paraId="21597CC0" w14:textId="77777777" w:rsidR="00CB3045" w:rsidRPr="00581847" w:rsidRDefault="00CB3045" w:rsidP="00CB3045">
            <w:pPr>
              <w:rPr>
                <w:sz w:val="16"/>
                <w:szCs w:val="16"/>
              </w:rPr>
            </w:pPr>
            <w:r w:rsidRPr="00581847">
              <w:rPr>
                <w:sz w:val="16"/>
                <w:szCs w:val="16"/>
              </w:rPr>
              <w:t>2000</w:t>
            </w:r>
          </w:p>
        </w:tc>
        <w:tc>
          <w:tcPr>
            <w:tcW w:w="648" w:type="dxa"/>
          </w:tcPr>
          <w:p w14:paraId="01139C4F" w14:textId="77777777" w:rsidR="00CB3045" w:rsidRPr="00581847" w:rsidRDefault="00CB3045" w:rsidP="00CB3045">
            <w:pPr>
              <w:rPr>
                <w:sz w:val="16"/>
                <w:szCs w:val="16"/>
              </w:rPr>
            </w:pPr>
            <w:r w:rsidRPr="00581847">
              <w:rPr>
                <w:sz w:val="16"/>
                <w:szCs w:val="16"/>
              </w:rPr>
              <w:t>744</w:t>
            </w:r>
          </w:p>
        </w:tc>
        <w:tc>
          <w:tcPr>
            <w:tcW w:w="622" w:type="dxa"/>
          </w:tcPr>
          <w:p w14:paraId="68602BE8" w14:textId="77777777" w:rsidR="00CB3045" w:rsidRPr="00581847" w:rsidRDefault="00CB3045" w:rsidP="00CB3045">
            <w:pPr>
              <w:rPr>
                <w:sz w:val="16"/>
                <w:szCs w:val="16"/>
              </w:rPr>
            </w:pPr>
            <w:r w:rsidRPr="00581847">
              <w:rPr>
                <w:sz w:val="16"/>
                <w:szCs w:val="16"/>
              </w:rPr>
              <w:t>85</w:t>
            </w:r>
          </w:p>
        </w:tc>
        <w:tc>
          <w:tcPr>
            <w:tcW w:w="680" w:type="dxa"/>
          </w:tcPr>
          <w:p w14:paraId="4C815FBD" w14:textId="77777777" w:rsidR="00CB3045" w:rsidRPr="00581847" w:rsidRDefault="00CB3045" w:rsidP="00CB3045">
            <w:pPr>
              <w:rPr>
                <w:sz w:val="16"/>
                <w:szCs w:val="16"/>
              </w:rPr>
            </w:pPr>
            <w:r w:rsidRPr="00581847">
              <w:rPr>
                <w:sz w:val="16"/>
                <w:szCs w:val="16"/>
              </w:rPr>
              <w:t>NR</w:t>
            </w:r>
          </w:p>
        </w:tc>
        <w:tc>
          <w:tcPr>
            <w:tcW w:w="1255" w:type="dxa"/>
          </w:tcPr>
          <w:p w14:paraId="1A42AFA7" w14:textId="77777777" w:rsidR="00CB3045" w:rsidRPr="00581847" w:rsidRDefault="00CB3045" w:rsidP="00CB3045">
            <w:pPr>
              <w:rPr>
                <w:sz w:val="16"/>
                <w:szCs w:val="16"/>
              </w:rPr>
            </w:pPr>
            <w:r w:rsidRPr="00581847">
              <w:rPr>
                <w:sz w:val="16"/>
                <w:szCs w:val="16"/>
              </w:rPr>
              <w:t>39.3</w:t>
            </w:r>
          </w:p>
        </w:tc>
        <w:tc>
          <w:tcPr>
            <w:tcW w:w="571" w:type="dxa"/>
          </w:tcPr>
          <w:p w14:paraId="0B5952EB" w14:textId="77777777" w:rsidR="00CB3045" w:rsidRPr="00581847" w:rsidRDefault="00CB3045" w:rsidP="00CB3045">
            <w:pPr>
              <w:rPr>
                <w:sz w:val="16"/>
                <w:szCs w:val="16"/>
              </w:rPr>
            </w:pPr>
            <w:r w:rsidRPr="00581847">
              <w:rPr>
                <w:sz w:val="16"/>
                <w:szCs w:val="16"/>
              </w:rPr>
              <w:t>NR</w:t>
            </w:r>
          </w:p>
        </w:tc>
        <w:tc>
          <w:tcPr>
            <w:tcW w:w="1153" w:type="dxa"/>
          </w:tcPr>
          <w:p w14:paraId="7CCEAC27" w14:textId="77777777" w:rsidR="00CB3045" w:rsidRPr="00581847" w:rsidRDefault="00CB3045" w:rsidP="00CB3045">
            <w:pPr>
              <w:rPr>
                <w:sz w:val="16"/>
                <w:szCs w:val="16"/>
              </w:rPr>
            </w:pPr>
            <w:r w:rsidRPr="00581847">
              <w:rPr>
                <w:sz w:val="16"/>
                <w:szCs w:val="16"/>
              </w:rPr>
              <w:t>NR</w:t>
            </w:r>
          </w:p>
        </w:tc>
        <w:tc>
          <w:tcPr>
            <w:tcW w:w="1493" w:type="dxa"/>
            <w:gridSpan w:val="2"/>
          </w:tcPr>
          <w:p w14:paraId="1FAF4982" w14:textId="77777777" w:rsidR="00CB3045" w:rsidRPr="00581847" w:rsidRDefault="00CB3045" w:rsidP="00CB3045">
            <w:pPr>
              <w:rPr>
                <w:sz w:val="16"/>
                <w:szCs w:val="16"/>
              </w:rPr>
            </w:pPr>
            <w:r w:rsidRPr="00581847">
              <w:rPr>
                <w:sz w:val="16"/>
                <w:szCs w:val="16"/>
              </w:rPr>
              <w:t>Undifferentiated TB</w:t>
            </w:r>
          </w:p>
        </w:tc>
        <w:tc>
          <w:tcPr>
            <w:tcW w:w="1002" w:type="dxa"/>
          </w:tcPr>
          <w:p w14:paraId="22A3C516" w14:textId="77777777" w:rsidR="00CB3045" w:rsidRPr="00581847" w:rsidRDefault="00CB3045" w:rsidP="00CB3045">
            <w:pPr>
              <w:rPr>
                <w:sz w:val="16"/>
                <w:szCs w:val="16"/>
              </w:rPr>
            </w:pPr>
            <w:r w:rsidRPr="00581847">
              <w:rPr>
                <w:sz w:val="16"/>
                <w:szCs w:val="16"/>
              </w:rPr>
              <w:t>Medical records</w:t>
            </w:r>
          </w:p>
        </w:tc>
        <w:tc>
          <w:tcPr>
            <w:tcW w:w="1545" w:type="dxa"/>
          </w:tcPr>
          <w:p w14:paraId="7FCCB40E" w14:textId="77777777" w:rsidR="00CB3045" w:rsidRPr="00581847" w:rsidRDefault="00CB3045" w:rsidP="00CB3045">
            <w:pPr>
              <w:rPr>
                <w:sz w:val="16"/>
                <w:szCs w:val="16"/>
              </w:rPr>
            </w:pPr>
            <w:r w:rsidRPr="00581847">
              <w:rPr>
                <w:sz w:val="16"/>
                <w:szCs w:val="16"/>
              </w:rPr>
              <w:t>NR</w:t>
            </w:r>
          </w:p>
        </w:tc>
        <w:tc>
          <w:tcPr>
            <w:tcW w:w="968" w:type="dxa"/>
          </w:tcPr>
          <w:p w14:paraId="6B247FD5" w14:textId="77777777" w:rsidR="00CB3045" w:rsidRPr="00581847" w:rsidRDefault="00CB3045" w:rsidP="00CB3045">
            <w:pPr>
              <w:rPr>
                <w:sz w:val="16"/>
                <w:szCs w:val="16"/>
              </w:rPr>
            </w:pPr>
            <w:r w:rsidRPr="00581847">
              <w:rPr>
                <w:sz w:val="16"/>
                <w:szCs w:val="16"/>
              </w:rPr>
              <w:t xml:space="preserve">Recurrence </w:t>
            </w:r>
          </w:p>
        </w:tc>
        <w:tc>
          <w:tcPr>
            <w:tcW w:w="1673" w:type="dxa"/>
          </w:tcPr>
          <w:p w14:paraId="72490D3B" w14:textId="77777777" w:rsidR="00CB3045" w:rsidRPr="00581847" w:rsidRDefault="00CB3045" w:rsidP="00CB3045">
            <w:pPr>
              <w:rPr>
                <w:sz w:val="16"/>
                <w:szCs w:val="16"/>
              </w:rPr>
            </w:pPr>
            <w:r w:rsidRPr="00581847">
              <w:rPr>
                <w:sz w:val="16"/>
                <w:szCs w:val="16"/>
              </w:rPr>
              <w:t>None (DM was not included in the adjusted multivariate model due to insignificant findings in the univariate analysis)</w:t>
            </w:r>
          </w:p>
          <w:p w14:paraId="778D7E33" w14:textId="77777777" w:rsidR="00CB3045" w:rsidRPr="00581847" w:rsidRDefault="00CB3045" w:rsidP="00CB3045">
            <w:pPr>
              <w:rPr>
                <w:sz w:val="16"/>
                <w:szCs w:val="16"/>
              </w:rPr>
            </w:pPr>
          </w:p>
        </w:tc>
      </w:tr>
      <w:tr w:rsidR="00CB3045" w:rsidRPr="00581847" w14:paraId="6A3DC1CC" w14:textId="77777777" w:rsidTr="00B85A93">
        <w:tc>
          <w:tcPr>
            <w:tcW w:w="1441" w:type="dxa"/>
          </w:tcPr>
          <w:p w14:paraId="58B992B2" w14:textId="0F83024E" w:rsidR="00CB3045" w:rsidRPr="00581847" w:rsidRDefault="00CB3045" w:rsidP="005C763C">
            <w:pPr>
              <w:rPr>
                <w:sz w:val="16"/>
                <w:szCs w:val="16"/>
              </w:rPr>
            </w:pPr>
            <w:r w:rsidRPr="00581847">
              <w:rPr>
                <w:sz w:val="16"/>
                <w:szCs w:val="16"/>
              </w:rPr>
              <w:lastRenderedPageBreak/>
              <w:t>Faurholt-Jepsen</w:t>
            </w:r>
            <w:r w:rsidR="005C763C" w:rsidRPr="00581847">
              <w:rPr>
                <w:sz w:val="16"/>
                <w:szCs w:val="16"/>
              </w:rPr>
              <w:fldChar w:fldCharType="begin">
                <w:fldData xml:space="preserve">PEVuZE5vdGU+PENpdGU+PEF1dGhvcj5GYXVyaG9sdC1KZXBzZW48L0F1dGhvcj48WWVhcj4yMDEz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GYXVyaG9sdC1KZXBzZW48L0F1dGhvcj48WWVhcj4yMDEz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28]</w:t>
            </w:r>
            <w:r w:rsidR="005C763C" w:rsidRPr="00581847">
              <w:rPr>
                <w:sz w:val="16"/>
                <w:szCs w:val="16"/>
              </w:rPr>
              <w:fldChar w:fldCharType="end"/>
            </w:r>
          </w:p>
        </w:tc>
        <w:tc>
          <w:tcPr>
            <w:tcW w:w="1113" w:type="dxa"/>
          </w:tcPr>
          <w:p w14:paraId="623D9EAA" w14:textId="77777777" w:rsidR="00CB3045" w:rsidRPr="00581847" w:rsidRDefault="00CB3045" w:rsidP="00CB3045">
            <w:pPr>
              <w:rPr>
                <w:sz w:val="16"/>
                <w:szCs w:val="16"/>
              </w:rPr>
            </w:pPr>
            <w:r w:rsidRPr="00581847">
              <w:rPr>
                <w:sz w:val="16"/>
                <w:szCs w:val="16"/>
              </w:rPr>
              <w:t>Prospective Cohort</w:t>
            </w:r>
          </w:p>
        </w:tc>
        <w:tc>
          <w:tcPr>
            <w:tcW w:w="947" w:type="dxa"/>
          </w:tcPr>
          <w:p w14:paraId="70FCBE17" w14:textId="77777777" w:rsidR="00CB3045" w:rsidRPr="00581847" w:rsidRDefault="00CB3045" w:rsidP="00CB3045">
            <w:pPr>
              <w:rPr>
                <w:sz w:val="16"/>
                <w:szCs w:val="16"/>
              </w:rPr>
            </w:pPr>
            <w:r w:rsidRPr="00581847">
              <w:rPr>
                <w:sz w:val="16"/>
                <w:szCs w:val="16"/>
              </w:rPr>
              <w:t>Tanzania</w:t>
            </w:r>
          </w:p>
          <w:p w14:paraId="2B156C7F" w14:textId="77777777" w:rsidR="00CB3045" w:rsidRPr="00581847" w:rsidRDefault="00CB3045" w:rsidP="00CB3045">
            <w:pPr>
              <w:rPr>
                <w:sz w:val="16"/>
                <w:szCs w:val="16"/>
              </w:rPr>
            </w:pPr>
            <w:r w:rsidRPr="00581847">
              <w:rPr>
                <w:sz w:val="16"/>
                <w:szCs w:val="16"/>
              </w:rPr>
              <w:t>2008</w:t>
            </w:r>
          </w:p>
        </w:tc>
        <w:tc>
          <w:tcPr>
            <w:tcW w:w="648" w:type="dxa"/>
          </w:tcPr>
          <w:p w14:paraId="6FF00C97" w14:textId="77777777" w:rsidR="00CB3045" w:rsidRPr="00581847" w:rsidRDefault="00CB3045" w:rsidP="00CB3045">
            <w:pPr>
              <w:rPr>
                <w:sz w:val="16"/>
                <w:szCs w:val="16"/>
              </w:rPr>
            </w:pPr>
            <w:r w:rsidRPr="00581847">
              <w:rPr>
                <w:sz w:val="16"/>
                <w:szCs w:val="16"/>
              </w:rPr>
              <w:t>1205</w:t>
            </w:r>
          </w:p>
        </w:tc>
        <w:tc>
          <w:tcPr>
            <w:tcW w:w="622" w:type="dxa"/>
          </w:tcPr>
          <w:p w14:paraId="671FEF7E" w14:textId="77777777" w:rsidR="00CB3045" w:rsidRPr="00581847" w:rsidRDefault="00CB3045" w:rsidP="00CB3045">
            <w:pPr>
              <w:rPr>
                <w:sz w:val="16"/>
                <w:szCs w:val="16"/>
              </w:rPr>
            </w:pPr>
            <w:r w:rsidRPr="00581847">
              <w:rPr>
                <w:sz w:val="16"/>
                <w:szCs w:val="16"/>
              </w:rPr>
              <w:t>197</w:t>
            </w:r>
          </w:p>
        </w:tc>
        <w:tc>
          <w:tcPr>
            <w:tcW w:w="680" w:type="dxa"/>
          </w:tcPr>
          <w:p w14:paraId="4F33B1AE" w14:textId="77777777" w:rsidR="00CB3045" w:rsidRPr="00581847" w:rsidRDefault="00CB3045" w:rsidP="00CB3045">
            <w:pPr>
              <w:rPr>
                <w:sz w:val="16"/>
                <w:szCs w:val="16"/>
              </w:rPr>
            </w:pPr>
            <w:r w:rsidRPr="00581847">
              <w:rPr>
                <w:sz w:val="16"/>
                <w:szCs w:val="16"/>
              </w:rPr>
              <w:t>59.2</w:t>
            </w:r>
          </w:p>
        </w:tc>
        <w:tc>
          <w:tcPr>
            <w:tcW w:w="1255" w:type="dxa"/>
          </w:tcPr>
          <w:p w14:paraId="0D343230" w14:textId="77777777" w:rsidR="00CB3045" w:rsidRPr="00581847" w:rsidRDefault="00CB3045" w:rsidP="00CB3045">
            <w:pPr>
              <w:rPr>
                <w:sz w:val="16"/>
                <w:szCs w:val="16"/>
              </w:rPr>
            </w:pPr>
            <w:r w:rsidRPr="00581847">
              <w:rPr>
                <w:sz w:val="16"/>
                <w:szCs w:val="16"/>
              </w:rPr>
              <w:t>36.5 (SD12.9)</w:t>
            </w:r>
          </w:p>
        </w:tc>
        <w:tc>
          <w:tcPr>
            <w:tcW w:w="571" w:type="dxa"/>
          </w:tcPr>
          <w:p w14:paraId="267603FA" w14:textId="77777777" w:rsidR="00CB3045" w:rsidRPr="00581847" w:rsidRDefault="00CB3045" w:rsidP="00CB3045">
            <w:pPr>
              <w:rPr>
                <w:sz w:val="16"/>
                <w:szCs w:val="16"/>
              </w:rPr>
            </w:pPr>
            <w:r w:rsidRPr="00581847">
              <w:rPr>
                <w:sz w:val="16"/>
                <w:szCs w:val="16"/>
              </w:rPr>
              <w:t>NR</w:t>
            </w:r>
          </w:p>
        </w:tc>
        <w:tc>
          <w:tcPr>
            <w:tcW w:w="1153" w:type="dxa"/>
          </w:tcPr>
          <w:p w14:paraId="18834B90" w14:textId="77777777" w:rsidR="00CB3045" w:rsidRPr="00581847" w:rsidRDefault="00CB3045" w:rsidP="00CB3045">
            <w:pPr>
              <w:rPr>
                <w:sz w:val="16"/>
                <w:szCs w:val="16"/>
              </w:rPr>
            </w:pPr>
            <w:r w:rsidRPr="00581847">
              <w:rPr>
                <w:sz w:val="16"/>
                <w:szCs w:val="16"/>
              </w:rPr>
              <w:t>NR</w:t>
            </w:r>
          </w:p>
        </w:tc>
        <w:tc>
          <w:tcPr>
            <w:tcW w:w="1493" w:type="dxa"/>
            <w:gridSpan w:val="2"/>
          </w:tcPr>
          <w:p w14:paraId="7FF6A08F" w14:textId="77777777" w:rsidR="00CB3045" w:rsidRPr="00581847" w:rsidRDefault="00CB3045" w:rsidP="00CB3045">
            <w:pPr>
              <w:rPr>
                <w:sz w:val="16"/>
                <w:szCs w:val="16"/>
              </w:rPr>
            </w:pPr>
            <w:r w:rsidRPr="00581847">
              <w:rPr>
                <w:sz w:val="16"/>
                <w:szCs w:val="16"/>
              </w:rPr>
              <w:t>Pulmonary TB</w:t>
            </w:r>
          </w:p>
        </w:tc>
        <w:tc>
          <w:tcPr>
            <w:tcW w:w="1002" w:type="dxa"/>
          </w:tcPr>
          <w:p w14:paraId="337A9891" w14:textId="77777777" w:rsidR="00CB3045" w:rsidRPr="00581847" w:rsidRDefault="00CB3045" w:rsidP="00CB3045">
            <w:pPr>
              <w:rPr>
                <w:sz w:val="16"/>
                <w:szCs w:val="16"/>
              </w:rPr>
            </w:pPr>
            <w:r w:rsidRPr="00581847">
              <w:rPr>
                <w:sz w:val="16"/>
                <w:szCs w:val="16"/>
              </w:rPr>
              <w:t>FBG</w:t>
            </w:r>
          </w:p>
        </w:tc>
        <w:tc>
          <w:tcPr>
            <w:tcW w:w="1545" w:type="dxa"/>
          </w:tcPr>
          <w:p w14:paraId="013BCE04" w14:textId="77777777" w:rsidR="00CB3045" w:rsidRPr="00581847" w:rsidRDefault="00CB3045" w:rsidP="00CB3045">
            <w:pPr>
              <w:rPr>
                <w:sz w:val="16"/>
                <w:szCs w:val="16"/>
              </w:rPr>
            </w:pPr>
            <w:r w:rsidRPr="00581847">
              <w:rPr>
                <w:sz w:val="16"/>
                <w:szCs w:val="16"/>
              </w:rPr>
              <w:t>&lt;15 yrs, pregnant/ lactating women; terminally ill from TB or HIV (judged unlikely to survive &gt;48h), suffering from other severe diseases and non-residents of Mwanza City</w:t>
            </w:r>
          </w:p>
          <w:p w14:paraId="6E5B3309" w14:textId="77777777" w:rsidR="00CB3045" w:rsidRPr="00581847" w:rsidRDefault="00CB3045" w:rsidP="00CB3045">
            <w:pPr>
              <w:rPr>
                <w:sz w:val="16"/>
                <w:szCs w:val="16"/>
              </w:rPr>
            </w:pPr>
          </w:p>
        </w:tc>
        <w:tc>
          <w:tcPr>
            <w:tcW w:w="968" w:type="dxa"/>
          </w:tcPr>
          <w:p w14:paraId="3BC1DA54" w14:textId="77777777" w:rsidR="00CB3045" w:rsidRPr="00581847" w:rsidRDefault="00CB3045" w:rsidP="00CB3045">
            <w:pPr>
              <w:rPr>
                <w:sz w:val="16"/>
                <w:szCs w:val="16"/>
              </w:rPr>
            </w:pPr>
            <w:r w:rsidRPr="00581847">
              <w:rPr>
                <w:sz w:val="16"/>
                <w:szCs w:val="16"/>
              </w:rPr>
              <w:t xml:space="preserve">Death </w:t>
            </w:r>
          </w:p>
        </w:tc>
        <w:tc>
          <w:tcPr>
            <w:tcW w:w="1673" w:type="dxa"/>
          </w:tcPr>
          <w:p w14:paraId="16E1A9DA" w14:textId="77777777" w:rsidR="00CB3045" w:rsidRPr="00581847" w:rsidRDefault="00CB3045" w:rsidP="00CB3045">
            <w:pPr>
              <w:rPr>
                <w:sz w:val="16"/>
                <w:szCs w:val="16"/>
              </w:rPr>
            </w:pPr>
            <w:r w:rsidRPr="00581847">
              <w:rPr>
                <w:sz w:val="16"/>
                <w:szCs w:val="16"/>
              </w:rPr>
              <w:t xml:space="preserve">Age, sex, HIV, culture -ve PTB, BMI </w:t>
            </w:r>
          </w:p>
        </w:tc>
      </w:tr>
      <w:tr w:rsidR="00CB3045" w:rsidRPr="00581847" w14:paraId="6D9CDF1B" w14:textId="77777777" w:rsidTr="00B85A93">
        <w:tc>
          <w:tcPr>
            <w:tcW w:w="1441" w:type="dxa"/>
          </w:tcPr>
          <w:p w14:paraId="5E409263" w14:textId="3872C703" w:rsidR="00CB3045" w:rsidRPr="00581847" w:rsidRDefault="00CB3045" w:rsidP="005C763C">
            <w:pPr>
              <w:rPr>
                <w:sz w:val="16"/>
                <w:szCs w:val="16"/>
              </w:rPr>
            </w:pPr>
            <w:r w:rsidRPr="00581847">
              <w:rPr>
                <w:sz w:val="16"/>
                <w:szCs w:val="16"/>
              </w:rPr>
              <w:t>Fielder</w:t>
            </w:r>
            <w:r w:rsidR="005C763C" w:rsidRPr="00581847">
              <w:rPr>
                <w:sz w:val="16"/>
                <w:szCs w:val="16"/>
              </w:rPr>
              <w:fldChar w:fldCharType="begin">
                <w:fldData xml:space="preserve">PEVuZE5vdGU+PENpdGU+PEF1dGhvcj5GaWVsZGVyPC9BdXRob3I+PFllYXI+MjAwMjwvWWVhcj48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GaWVsZGVyPC9BdXRob3I+PFllYXI+MjAwMjwvWWVhcj48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53]</w:t>
            </w:r>
            <w:r w:rsidR="005C763C" w:rsidRPr="00581847">
              <w:rPr>
                <w:sz w:val="16"/>
                <w:szCs w:val="16"/>
              </w:rPr>
              <w:fldChar w:fldCharType="end"/>
            </w:r>
          </w:p>
        </w:tc>
        <w:tc>
          <w:tcPr>
            <w:tcW w:w="1113" w:type="dxa"/>
          </w:tcPr>
          <w:p w14:paraId="6E3CD3A7" w14:textId="77777777" w:rsidR="00CB3045" w:rsidRPr="00581847" w:rsidRDefault="00CB3045" w:rsidP="00CB3045">
            <w:pPr>
              <w:rPr>
                <w:sz w:val="16"/>
                <w:szCs w:val="16"/>
              </w:rPr>
            </w:pPr>
            <w:r w:rsidRPr="00581847">
              <w:rPr>
                <w:sz w:val="16"/>
                <w:szCs w:val="16"/>
              </w:rPr>
              <w:t>Retrospective Cohort</w:t>
            </w:r>
          </w:p>
        </w:tc>
        <w:tc>
          <w:tcPr>
            <w:tcW w:w="947" w:type="dxa"/>
          </w:tcPr>
          <w:p w14:paraId="2E9098E4" w14:textId="77777777" w:rsidR="00CB3045" w:rsidRPr="00581847" w:rsidRDefault="00CB3045" w:rsidP="00CB3045">
            <w:pPr>
              <w:rPr>
                <w:sz w:val="16"/>
                <w:szCs w:val="16"/>
              </w:rPr>
            </w:pPr>
            <w:r w:rsidRPr="00581847">
              <w:rPr>
                <w:sz w:val="16"/>
                <w:szCs w:val="16"/>
              </w:rPr>
              <w:t>U.S.</w:t>
            </w:r>
          </w:p>
          <w:p w14:paraId="7C4639F7" w14:textId="77777777" w:rsidR="00CB3045" w:rsidRPr="00581847" w:rsidRDefault="00CB3045" w:rsidP="00CB3045">
            <w:pPr>
              <w:rPr>
                <w:sz w:val="16"/>
                <w:szCs w:val="16"/>
              </w:rPr>
            </w:pPr>
            <w:r w:rsidRPr="00581847">
              <w:rPr>
                <w:sz w:val="16"/>
                <w:szCs w:val="16"/>
              </w:rPr>
              <w:t>1998</w:t>
            </w:r>
          </w:p>
        </w:tc>
        <w:tc>
          <w:tcPr>
            <w:tcW w:w="648" w:type="dxa"/>
          </w:tcPr>
          <w:p w14:paraId="2D2AC273" w14:textId="77777777" w:rsidR="00CB3045" w:rsidRPr="00581847" w:rsidRDefault="00CB3045" w:rsidP="00CB3045">
            <w:pPr>
              <w:rPr>
                <w:sz w:val="16"/>
                <w:szCs w:val="16"/>
              </w:rPr>
            </w:pPr>
            <w:r w:rsidRPr="00581847">
              <w:rPr>
                <w:sz w:val="16"/>
                <w:szCs w:val="16"/>
              </w:rPr>
              <w:t>174</w:t>
            </w:r>
          </w:p>
        </w:tc>
        <w:tc>
          <w:tcPr>
            <w:tcW w:w="622" w:type="dxa"/>
          </w:tcPr>
          <w:p w14:paraId="5C728A38" w14:textId="77777777" w:rsidR="00CB3045" w:rsidRPr="00581847" w:rsidRDefault="00CB3045" w:rsidP="00CB3045">
            <w:pPr>
              <w:rPr>
                <w:sz w:val="16"/>
                <w:szCs w:val="16"/>
              </w:rPr>
            </w:pPr>
            <w:r w:rsidRPr="00581847">
              <w:rPr>
                <w:sz w:val="16"/>
                <w:szCs w:val="16"/>
              </w:rPr>
              <w:t>22</w:t>
            </w:r>
          </w:p>
        </w:tc>
        <w:tc>
          <w:tcPr>
            <w:tcW w:w="680" w:type="dxa"/>
          </w:tcPr>
          <w:p w14:paraId="312D7B62" w14:textId="77777777" w:rsidR="00CB3045" w:rsidRPr="00581847" w:rsidRDefault="00CB3045" w:rsidP="00CB3045">
            <w:pPr>
              <w:rPr>
                <w:sz w:val="16"/>
                <w:szCs w:val="16"/>
              </w:rPr>
            </w:pPr>
            <w:r w:rsidRPr="00581847">
              <w:rPr>
                <w:sz w:val="16"/>
                <w:szCs w:val="16"/>
              </w:rPr>
              <w:t>71.3</w:t>
            </w:r>
          </w:p>
        </w:tc>
        <w:tc>
          <w:tcPr>
            <w:tcW w:w="1255" w:type="dxa"/>
          </w:tcPr>
          <w:p w14:paraId="38E32DCD" w14:textId="77777777" w:rsidR="00CB3045" w:rsidRPr="00581847" w:rsidRDefault="00CB3045" w:rsidP="00CB3045">
            <w:pPr>
              <w:rPr>
                <w:sz w:val="16"/>
                <w:szCs w:val="16"/>
              </w:rPr>
            </w:pPr>
            <w:r w:rsidRPr="00581847">
              <w:rPr>
                <w:sz w:val="16"/>
                <w:szCs w:val="16"/>
              </w:rPr>
              <w:t>49</w:t>
            </w:r>
          </w:p>
        </w:tc>
        <w:tc>
          <w:tcPr>
            <w:tcW w:w="571" w:type="dxa"/>
          </w:tcPr>
          <w:p w14:paraId="7E60EB15" w14:textId="77777777" w:rsidR="00CB3045" w:rsidRPr="00581847" w:rsidRDefault="00CB3045" w:rsidP="00CB3045">
            <w:pPr>
              <w:rPr>
                <w:sz w:val="16"/>
                <w:szCs w:val="16"/>
              </w:rPr>
            </w:pPr>
            <w:r w:rsidRPr="00581847">
              <w:rPr>
                <w:sz w:val="16"/>
                <w:szCs w:val="16"/>
              </w:rPr>
              <w:t>NR</w:t>
            </w:r>
          </w:p>
        </w:tc>
        <w:tc>
          <w:tcPr>
            <w:tcW w:w="1153" w:type="dxa"/>
          </w:tcPr>
          <w:p w14:paraId="67278E1F" w14:textId="77777777" w:rsidR="00CB3045" w:rsidRPr="00581847" w:rsidRDefault="00CB3045" w:rsidP="00CB3045">
            <w:pPr>
              <w:rPr>
                <w:sz w:val="16"/>
                <w:szCs w:val="16"/>
              </w:rPr>
            </w:pPr>
            <w:r w:rsidRPr="00581847">
              <w:rPr>
                <w:sz w:val="16"/>
                <w:szCs w:val="16"/>
              </w:rPr>
              <w:t>NR</w:t>
            </w:r>
          </w:p>
        </w:tc>
        <w:tc>
          <w:tcPr>
            <w:tcW w:w="1493" w:type="dxa"/>
            <w:gridSpan w:val="2"/>
          </w:tcPr>
          <w:p w14:paraId="73842116" w14:textId="77777777" w:rsidR="00CB3045" w:rsidRPr="00581847" w:rsidRDefault="00CB3045" w:rsidP="00CB3045">
            <w:pPr>
              <w:rPr>
                <w:sz w:val="16"/>
                <w:szCs w:val="16"/>
              </w:rPr>
            </w:pPr>
            <w:r w:rsidRPr="00581847">
              <w:rPr>
                <w:sz w:val="16"/>
                <w:szCs w:val="16"/>
              </w:rPr>
              <w:t>Pulmonary TB</w:t>
            </w:r>
          </w:p>
        </w:tc>
        <w:tc>
          <w:tcPr>
            <w:tcW w:w="1002" w:type="dxa"/>
          </w:tcPr>
          <w:p w14:paraId="2EF6436D" w14:textId="77777777" w:rsidR="00CB3045" w:rsidRPr="00581847" w:rsidRDefault="00CB3045" w:rsidP="00CB3045">
            <w:pPr>
              <w:rPr>
                <w:sz w:val="16"/>
                <w:szCs w:val="16"/>
              </w:rPr>
            </w:pPr>
            <w:r w:rsidRPr="00581847">
              <w:rPr>
                <w:sz w:val="16"/>
                <w:szCs w:val="16"/>
              </w:rPr>
              <w:t>Medical records</w:t>
            </w:r>
          </w:p>
        </w:tc>
        <w:tc>
          <w:tcPr>
            <w:tcW w:w="1545" w:type="dxa"/>
          </w:tcPr>
          <w:p w14:paraId="38857EF2" w14:textId="77777777" w:rsidR="00CB3045" w:rsidRPr="00581847" w:rsidRDefault="00CB3045" w:rsidP="00CB3045">
            <w:pPr>
              <w:rPr>
                <w:sz w:val="16"/>
                <w:szCs w:val="16"/>
              </w:rPr>
            </w:pPr>
            <w:r w:rsidRPr="00581847">
              <w:rPr>
                <w:sz w:val="16"/>
                <w:szCs w:val="16"/>
              </w:rPr>
              <w:t>If smear for acid-fast bacilli was from sputum induction or bronchoalveolar lavage; patients with unavailable medical records, or those lost to follow-up</w:t>
            </w:r>
          </w:p>
          <w:p w14:paraId="7463D54A" w14:textId="77777777" w:rsidR="00CB3045" w:rsidRPr="00581847" w:rsidRDefault="00CB3045" w:rsidP="00CB3045">
            <w:pPr>
              <w:rPr>
                <w:sz w:val="16"/>
                <w:szCs w:val="16"/>
              </w:rPr>
            </w:pPr>
          </w:p>
        </w:tc>
        <w:tc>
          <w:tcPr>
            <w:tcW w:w="968" w:type="dxa"/>
          </w:tcPr>
          <w:p w14:paraId="34FA6DBF" w14:textId="77777777" w:rsidR="00CB3045" w:rsidRPr="00581847" w:rsidRDefault="00CB3045" w:rsidP="00CB3045">
            <w:pPr>
              <w:rPr>
                <w:sz w:val="16"/>
                <w:szCs w:val="16"/>
              </w:rPr>
            </w:pPr>
            <w:r w:rsidRPr="00581847">
              <w:rPr>
                <w:sz w:val="16"/>
                <w:szCs w:val="16"/>
              </w:rPr>
              <w:t xml:space="preserve">Death </w:t>
            </w:r>
          </w:p>
        </w:tc>
        <w:tc>
          <w:tcPr>
            <w:tcW w:w="1673" w:type="dxa"/>
          </w:tcPr>
          <w:p w14:paraId="06510797" w14:textId="77777777" w:rsidR="00CB3045" w:rsidRPr="00581847" w:rsidRDefault="00CB3045" w:rsidP="00CB3045">
            <w:pPr>
              <w:rPr>
                <w:sz w:val="16"/>
                <w:szCs w:val="16"/>
              </w:rPr>
            </w:pPr>
            <w:r w:rsidRPr="00581847">
              <w:rPr>
                <w:sz w:val="16"/>
                <w:szCs w:val="16"/>
              </w:rPr>
              <w:t>Age</w:t>
            </w:r>
          </w:p>
        </w:tc>
      </w:tr>
      <w:tr w:rsidR="00CB3045" w:rsidRPr="00581847" w14:paraId="778ACA44" w14:textId="77777777" w:rsidTr="00B85A93">
        <w:tc>
          <w:tcPr>
            <w:tcW w:w="1441" w:type="dxa"/>
          </w:tcPr>
          <w:p w14:paraId="3627F1F1" w14:textId="287DF3D9" w:rsidR="00CB3045" w:rsidRPr="00581847" w:rsidRDefault="00CB3045" w:rsidP="005C763C">
            <w:pPr>
              <w:rPr>
                <w:sz w:val="16"/>
                <w:szCs w:val="16"/>
              </w:rPr>
            </w:pPr>
            <w:r w:rsidRPr="00581847">
              <w:rPr>
                <w:sz w:val="16"/>
                <w:szCs w:val="16"/>
              </w:rPr>
              <w:t>Fisher-Hoch</w:t>
            </w:r>
            <w:r w:rsidR="005C763C" w:rsidRPr="00581847">
              <w:rPr>
                <w:sz w:val="16"/>
                <w:szCs w:val="16"/>
              </w:rPr>
              <w:fldChar w:fldCharType="begin">
                <w:fldData xml:space="preserve">PEVuZE5vdGU+PENpdGU+PEF1dGhvcj5GaXNoZXItSG9jaDwvQXV0aG9yPjxZZWFyPjIwMDg8L1ll
YXI+PFJlY051bT4yNDwvUmVjTnVtPjxEaXNwbGF5VGV4dD5bMjNdPC9EaXNwbGF5VGV4dD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GaXNoZXItSG9jaDwvQXV0aG9yPjxZZWFyPjIwMDg8L1ll
YXI+PFJlY051bT4yNDwvUmVjTnVtPjxEaXNwbGF5VGV4dD5bMjNdPC9EaXNwbGF5VGV4dD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23]</w:t>
            </w:r>
            <w:r w:rsidR="005C763C" w:rsidRPr="00581847">
              <w:rPr>
                <w:sz w:val="16"/>
                <w:szCs w:val="16"/>
              </w:rPr>
              <w:fldChar w:fldCharType="end"/>
            </w:r>
          </w:p>
        </w:tc>
        <w:tc>
          <w:tcPr>
            <w:tcW w:w="1113" w:type="dxa"/>
          </w:tcPr>
          <w:p w14:paraId="35796A04" w14:textId="77777777" w:rsidR="00CB3045" w:rsidRPr="00581847" w:rsidRDefault="00CB3045" w:rsidP="00CB3045">
            <w:pPr>
              <w:rPr>
                <w:sz w:val="16"/>
                <w:szCs w:val="16"/>
              </w:rPr>
            </w:pPr>
            <w:r w:rsidRPr="00581847">
              <w:rPr>
                <w:sz w:val="16"/>
                <w:szCs w:val="16"/>
              </w:rPr>
              <w:t>Retrospective Cohort (Texas part)</w:t>
            </w:r>
          </w:p>
        </w:tc>
        <w:tc>
          <w:tcPr>
            <w:tcW w:w="947" w:type="dxa"/>
          </w:tcPr>
          <w:p w14:paraId="0DE4EF87" w14:textId="77777777" w:rsidR="00CB3045" w:rsidRPr="00581847" w:rsidRDefault="00CB3045" w:rsidP="00CB3045">
            <w:pPr>
              <w:rPr>
                <w:sz w:val="16"/>
                <w:szCs w:val="16"/>
              </w:rPr>
            </w:pPr>
            <w:r w:rsidRPr="00581847">
              <w:rPr>
                <w:sz w:val="16"/>
                <w:szCs w:val="16"/>
              </w:rPr>
              <w:t>U.S.</w:t>
            </w:r>
          </w:p>
          <w:p w14:paraId="22C5B9E1" w14:textId="77777777" w:rsidR="00CB3045" w:rsidRPr="00581847" w:rsidRDefault="00CB3045" w:rsidP="00CB3045">
            <w:pPr>
              <w:rPr>
                <w:sz w:val="16"/>
                <w:szCs w:val="16"/>
              </w:rPr>
            </w:pPr>
            <w:r w:rsidRPr="00581847">
              <w:rPr>
                <w:sz w:val="16"/>
                <w:szCs w:val="16"/>
              </w:rPr>
              <w:t>2003</w:t>
            </w:r>
          </w:p>
        </w:tc>
        <w:tc>
          <w:tcPr>
            <w:tcW w:w="648" w:type="dxa"/>
          </w:tcPr>
          <w:p w14:paraId="1678AA2F" w14:textId="77777777" w:rsidR="00CB3045" w:rsidRPr="00581847" w:rsidRDefault="00CB3045" w:rsidP="00CB3045">
            <w:pPr>
              <w:rPr>
                <w:sz w:val="16"/>
                <w:szCs w:val="16"/>
              </w:rPr>
            </w:pPr>
            <w:r w:rsidRPr="00581847">
              <w:rPr>
                <w:sz w:val="16"/>
                <w:szCs w:val="16"/>
              </w:rPr>
              <w:t>1442</w:t>
            </w:r>
          </w:p>
        </w:tc>
        <w:tc>
          <w:tcPr>
            <w:tcW w:w="622" w:type="dxa"/>
          </w:tcPr>
          <w:p w14:paraId="2E257E74" w14:textId="77777777" w:rsidR="00CB3045" w:rsidRPr="00581847" w:rsidRDefault="00CB3045" w:rsidP="00CB3045">
            <w:pPr>
              <w:rPr>
                <w:sz w:val="16"/>
                <w:szCs w:val="16"/>
              </w:rPr>
            </w:pPr>
            <w:r w:rsidRPr="00581847">
              <w:rPr>
                <w:sz w:val="16"/>
                <w:szCs w:val="16"/>
              </w:rPr>
              <w:t>401</w:t>
            </w:r>
          </w:p>
        </w:tc>
        <w:tc>
          <w:tcPr>
            <w:tcW w:w="680" w:type="dxa"/>
          </w:tcPr>
          <w:p w14:paraId="6F70F683" w14:textId="77777777" w:rsidR="00CB3045" w:rsidRPr="00581847" w:rsidRDefault="00CB3045" w:rsidP="00CB3045">
            <w:pPr>
              <w:rPr>
                <w:sz w:val="16"/>
                <w:szCs w:val="16"/>
              </w:rPr>
            </w:pPr>
            <w:r w:rsidRPr="00581847">
              <w:rPr>
                <w:sz w:val="16"/>
                <w:szCs w:val="16"/>
              </w:rPr>
              <w:t>68.6</w:t>
            </w:r>
          </w:p>
        </w:tc>
        <w:tc>
          <w:tcPr>
            <w:tcW w:w="1255" w:type="dxa"/>
          </w:tcPr>
          <w:p w14:paraId="5BADFFA4" w14:textId="77777777" w:rsidR="00CB3045" w:rsidRPr="00581847" w:rsidRDefault="00CB3045" w:rsidP="00CB3045">
            <w:pPr>
              <w:rPr>
                <w:sz w:val="16"/>
                <w:szCs w:val="16"/>
              </w:rPr>
            </w:pPr>
            <w:r w:rsidRPr="00581847">
              <w:rPr>
                <w:sz w:val="16"/>
                <w:szCs w:val="16"/>
              </w:rPr>
              <w:t>TBDM 54.4</w:t>
            </w:r>
          </w:p>
          <w:p w14:paraId="3D3520C1" w14:textId="77777777" w:rsidR="00CB3045" w:rsidRPr="00581847" w:rsidRDefault="00CB3045" w:rsidP="00CB3045">
            <w:pPr>
              <w:rPr>
                <w:sz w:val="16"/>
                <w:szCs w:val="16"/>
              </w:rPr>
            </w:pPr>
            <w:r w:rsidRPr="00581847">
              <w:rPr>
                <w:sz w:val="16"/>
                <w:szCs w:val="16"/>
              </w:rPr>
              <w:t>TB only 45.8</w:t>
            </w:r>
            <w:r w:rsidRPr="00581847">
              <w:rPr>
                <w:sz w:val="16"/>
                <w:szCs w:val="16"/>
                <w:vertAlign w:val="superscript"/>
              </w:rPr>
              <w:t>2</w:t>
            </w:r>
          </w:p>
        </w:tc>
        <w:tc>
          <w:tcPr>
            <w:tcW w:w="571" w:type="dxa"/>
          </w:tcPr>
          <w:p w14:paraId="3A364E5A" w14:textId="77777777" w:rsidR="00CB3045" w:rsidRPr="00581847" w:rsidRDefault="00CB3045" w:rsidP="00CB3045">
            <w:pPr>
              <w:rPr>
                <w:sz w:val="16"/>
                <w:szCs w:val="16"/>
              </w:rPr>
            </w:pPr>
            <w:r w:rsidRPr="00581847">
              <w:rPr>
                <w:sz w:val="16"/>
                <w:szCs w:val="16"/>
              </w:rPr>
              <w:t>94.4</w:t>
            </w:r>
          </w:p>
        </w:tc>
        <w:tc>
          <w:tcPr>
            <w:tcW w:w="1153" w:type="dxa"/>
          </w:tcPr>
          <w:p w14:paraId="50689C0D" w14:textId="77777777" w:rsidR="00CB3045" w:rsidRPr="00581847" w:rsidRDefault="00CB3045" w:rsidP="00CB3045">
            <w:pPr>
              <w:rPr>
                <w:sz w:val="16"/>
                <w:szCs w:val="16"/>
              </w:rPr>
            </w:pPr>
            <w:r w:rsidRPr="00581847">
              <w:rPr>
                <w:sz w:val="16"/>
                <w:szCs w:val="16"/>
              </w:rPr>
              <w:t>NR</w:t>
            </w:r>
          </w:p>
        </w:tc>
        <w:tc>
          <w:tcPr>
            <w:tcW w:w="1493" w:type="dxa"/>
            <w:gridSpan w:val="2"/>
          </w:tcPr>
          <w:p w14:paraId="583771E4" w14:textId="77777777" w:rsidR="00CB3045" w:rsidRPr="00581847" w:rsidRDefault="00CB3045" w:rsidP="00CB3045">
            <w:pPr>
              <w:rPr>
                <w:sz w:val="16"/>
                <w:szCs w:val="16"/>
              </w:rPr>
            </w:pPr>
            <w:r w:rsidRPr="00581847">
              <w:rPr>
                <w:sz w:val="16"/>
                <w:szCs w:val="16"/>
              </w:rPr>
              <w:t>Undifferentiated TB</w:t>
            </w:r>
          </w:p>
        </w:tc>
        <w:tc>
          <w:tcPr>
            <w:tcW w:w="1002" w:type="dxa"/>
          </w:tcPr>
          <w:p w14:paraId="6219297E" w14:textId="77777777" w:rsidR="00CB3045" w:rsidRPr="00581847" w:rsidRDefault="00CB3045" w:rsidP="00CB3045">
            <w:pPr>
              <w:rPr>
                <w:sz w:val="16"/>
                <w:szCs w:val="16"/>
              </w:rPr>
            </w:pPr>
            <w:r w:rsidRPr="00581847">
              <w:rPr>
                <w:sz w:val="16"/>
                <w:szCs w:val="16"/>
              </w:rPr>
              <w:t>Self-report</w:t>
            </w:r>
          </w:p>
        </w:tc>
        <w:tc>
          <w:tcPr>
            <w:tcW w:w="1545" w:type="dxa"/>
          </w:tcPr>
          <w:p w14:paraId="7A59B5AA" w14:textId="77777777" w:rsidR="00CB3045" w:rsidRPr="00581847" w:rsidRDefault="00CB3045" w:rsidP="00CB3045">
            <w:pPr>
              <w:rPr>
                <w:sz w:val="16"/>
                <w:szCs w:val="16"/>
              </w:rPr>
            </w:pPr>
            <w:r w:rsidRPr="00581847">
              <w:rPr>
                <w:sz w:val="16"/>
                <w:szCs w:val="16"/>
              </w:rPr>
              <w:t>Incomplete DM, culture, or sensitivity data</w:t>
            </w:r>
          </w:p>
        </w:tc>
        <w:tc>
          <w:tcPr>
            <w:tcW w:w="968" w:type="dxa"/>
          </w:tcPr>
          <w:p w14:paraId="5E9B345D" w14:textId="77777777" w:rsidR="00CB3045" w:rsidRPr="00581847" w:rsidRDefault="00CB3045" w:rsidP="00CB3045">
            <w:pPr>
              <w:rPr>
                <w:sz w:val="16"/>
                <w:szCs w:val="16"/>
              </w:rPr>
            </w:pPr>
            <w:r w:rsidRPr="00581847">
              <w:rPr>
                <w:sz w:val="16"/>
                <w:szCs w:val="16"/>
              </w:rPr>
              <w:t>MDR-TB</w:t>
            </w:r>
          </w:p>
          <w:p w14:paraId="0334CC80" w14:textId="77777777" w:rsidR="00CB3045" w:rsidRPr="00581847" w:rsidRDefault="00CB3045" w:rsidP="00CB3045">
            <w:pPr>
              <w:rPr>
                <w:sz w:val="16"/>
                <w:szCs w:val="16"/>
              </w:rPr>
            </w:pPr>
            <w:r w:rsidRPr="00581847">
              <w:rPr>
                <w:sz w:val="16"/>
                <w:szCs w:val="16"/>
              </w:rPr>
              <w:t>recurrence</w:t>
            </w:r>
          </w:p>
        </w:tc>
        <w:tc>
          <w:tcPr>
            <w:tcW w:w="1673" w:type="dxa"/>
          </w:tcPr>
          <w:p w14:paraId="1B95EF84" w14:textId="77777777" w:rsidR="00CB3045" w:rsidRPr="00581847" w:rsidRDefault="00CB3045" w:rsidP="00CB3045">
            <w:pPr>
              <w:rPr>
                <w:sz w:val="16"/>
                <w:szCs w:val="16"/>
              </w:rPr>
            </w:pPr>
            <w:r w:rsidRPr="00581847">
              <w:rPr>
                <w:sz w:val="16"/>
                <w:szCs w:val="16"/>
              </w:rPr>
              <w:t>Age, sex, drug abuse, alcoholism, HIV, history of previous episode of TB</w:t>
            </w:r>
          </w:p>
          <w:p w14:paraId="62126A74" w14:textId="77777777" w:rsidR="00CB3045" w:rsidRPr="00581847" w:rsidRDefault="00CB3045" w:rsidP="00CB3045">
            <w:pPr>
              <w:rPr>
                <w:sz w:val="16"/>
                <w:szCs w:val="16"/>
              </w:rPr>
            </w:pPr>
          </w:p>
        </w:tc>
      </w:tr>
      <w:tr w:rsidR="00CB3045" w:rsidRPr="00581847" w14:paraId="7EF54F34" w14:textId="77777777" w:rsidTr="00B85A93">
        <w:tc>
          <w:tcPr>
            <w:tcW w:w="1441" w:type="dxa"/>
          </w:tcPr>
          <w:p w14:paraId="227E82A6" w14:textId="638FC6F1" w:rsidR="00CB3045" w:rsidRPr="00581847" w:rsidRDefault="00CB3045" w:rsidP="005C763C">
            <w:pPr>
              <w:rPr>
                <w:sz w:val="16"/>
                <w:szCs w:val="16"/>
              </w:rPr>
            </w:pPr>
            <w:r w:rsidRPr="00581847">
              <w:rPr>
                <w:sz w:val="16"/>
                <w:szCs w:val="16"/>
              </w:rPr>
              <w:t>Fisher-Hoch</w:t>
            </w:r>
            <w:r w:rsidR="005C763C" w:rsidRPr="00581847">
              <w:rPr>
                <w:sz w:val="16"/>
                <w:szCs w:val="16"/>
              </w:rPr>
              <w:fldChar w:fldCharType="begin">
                <w:fldData xml:space="preserve">PEVuZE5vdGU+PENpdGU+PEF1dGhvcj5GaXNoZXItSG9jaDwvQXV0aG9yPjxZZWFyPjIwMDg8L1ll
YXI+PFJlY051bT4yNDwvUmVjTnVtPjxEaXNwbGF5VGV4dD5bMjNdPC9EaXNwbGF5VGV4dD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GaXNoZXItSG9jaDwvQXV0aG9yPjxZZWFyPjIwMDg8L1ll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23]</w:t>
            </w:r>
            <w:r w:rsidR="005C763C" w:rsidRPr="00581847">
              <w:rPr>
                <w:sz w:val="16"/>
                <w:szCs w:val="16"/>
              </w:rPr>
              <w:fldChar w:fldCharType="end"/>
            </w:r>
          </w:p>
        </w:tc>
        <w:tc>
          <w:tcPr>
            <w:tcW w:w="1113" w:type="dxa"/>
          </w:tcPr>
          <w:p w14:paraId="6A66DC2A" w14:textId="77777777" w:rsidR="00CB3045" w:rsidRPr="00581847" w:rsidRDefault="00CB3045" w:rsidP="00CB3045">
            <w:pPr>
              <w:rPr>
                <w:sz w:val="16"/>
                <w:szCs w:val="16"/>
              </w:rPr>
            </w:pPr>
            <w:r w:rsidRPr="00581847">
              <w:rPr>
                <w:sz w:val="16"/>
                <w:szCs w:val="16"/>
              </w:rPr>
              <w:t>Retrospective Cohort (Mexico part)</w:t>
            </w:r>
          </w:p>
        </w:tc>
        <w:tc>
          <w:tcPr>
            <w:tcW w:w="947" w:type="dxa"/>
          </w:tcPr>
          <w:p w14:paraId="07192A80" w14:textId="77777777" w:rsidR="00CB3045" w:rsidRPr="00581847" w:rsidRDefault="00CB3045" w:rsidP="00CB3045">
            <w:pPr>
              <w:rPr>
                <w:sz w:val="16"/>
                <w:szCs w:val="16"/>
              </w:rPr>
            </w:pPr>
            <w:r w:rsidRPr="00581847">
              <w:rPr>
                <w:sz w:val="16"/>
                <w:szCs w:val="16"/>
              </w:rPr>
              <w:t>Mexico</w:t>
            </w:r>
          </w:p>
          <w:p w14:paraId="6B8031E9" w14:textId="77777777" w:rsidR="00CB3045" w:rsidRPr="00581847" w:rsidRDefault="00CB3045" w:rsidP="00CB3045">
            <w:pPr>
              <w:rPr>
                <w:sz w:val="16"/>
                <w:szCs w:val="16"/>
              </w:rPr>
            </w:pPr>
            <w:r w:rsidRPr="00581847">
              <w:rPr>
                <w:sz w:val="16"/>
                <w:szCs w:val="16"/>
              </w:rPr>
              <w:t>2003</w:t>
            </w:r>
          </w:p>
        </w:tc>
        <w:tc>
          <w:tcPr>
            <w:tcW w:w="648" w:type="dxa"/>
          </w:tcPr>
          <w:p w14:paraId="3007A770" w14:textId="77777777" w:rsidR="00CB3045" w:rsidRPr="00581847" w:rsidRDefault="00CB3045" w:rsidP="00CB3045">
            <w:pPr>
              <w:rPr>
                <w:sz w:val="16"/>
                <w:szCs w:val="16"/>
              </w:rPr>
            </w:pPr>
            <w:r w:rsidRPr="00581847">
              <w:rPr>
                <w:sz w:val="16"/>
                <w:szCs w:val="16"/>
              </w:rPr>
              <w:t>1436</w:t>
            </w:r>
          </w:p>
        </w:tc>
        <w:tc>
          <w:tcPr>
            <w:tcW w:w="622" w:type="dxa"/>
          </w:tcPr>
          <w:p w14:paraId="30AF4DD4" w14:textId="77777777" w:rsidR="00CB3045" w:rsidRPr="00581847" w:rsidRDefault="00CB3045" w:rsidP="00CB3045">
            <w:pPr>
              <w:rPr>
                <w:sz w:val="16"/>
                <w:szCs w:val="16"/>
              </w:rPr>
            </w:pPr>
            <w:r w:rsidRPr="00581847">
              <w:rPr>
                <w:sz w:val="16"/>
                <w:szCs w:val="16"/>
              </w:rPr>
              <w:t>287</w:t>
            </w:r>
          </w:p>
        </w:tc>
        <w:tc>
          <w:tcPr>
            <w:tcW w:w="680" w:type="dxa"/>
          </w:tcPr>
          <w:p w14:paraId="50498532" w14:textId="77777777" w:rsidR="00CB3045" w:rsidRPr="00581847" w:rsidRDefault="00CB3045" w:rsidP="00CB3045">
            <w:pPr>
              <w:rPr>
                <w:sz w:val="16"/>
                <w:szCs w:val="16"/>
              </w:rPr>
            </w:pPr>
            <w:r w:rsidRPr="00581847">
              <w:rPr>
                <w:sz w:val="16"/>
                <w:szCs w:val="16"/>
              </w:rPr>
              <w:t>72.1</w:t>
            </w:r>
          </w:p>
        </w:tc>
        <w:tc>
          <w:tcPr>
            <w:tcW w:w="1255" w:type="dxa"/>
          </w:tcPr>
          <w:p w14:paraId="2F87BE6F" w14:textId="77777777" w:rsidR="00CB3045" w:rsidRPr="00581847" w:rsidRDefault="00CB3045" w:rsidP="00CB3045">
            <w:pPr>
              <w:rPr>
                <w:sz w:val="16"/>
                <w:szCs w:val="16"/>
              </w:rPr>
            </w:pPr>
            <w:r w:rsidRPr="00581847">
              <w:rPr>
                <w:sz w:val="16"/>
                <w:szCs w:val="16"/>
              </w:rPr>
              <w:t>TBDM 51.2</w:t>
            </w:r>
          </w:p>
          <w:p w14:paraId="05A1780D" w14:textId="77777777" w:rsidR="00CB3045" w:rsidRPr="00581847" w:rsidRDefault="00CB3045" w:rsidP="00CB3045">
            <w:pPr>
              <w:rPr>
                <w:sz w:val="16"/>
                <w:szCs w:val="16"/>
              </w:rPr>
            </w:pPr>
            <w:r w:rsidRPr="00581847">
              <w:rPr>
                <w:sz w:val="16"/>
                <w:szCs w:val="16"/>
              </w:rPr>
              <w:t>TB only 40.6</w:t>
            </w:r>
            <w:r w:rsidRPr="00581847">
              <w:rPr>
                <w:sz w:val="16"/>
                <w:szCs w:val="16"/>
                <w:vertAlign w:val="superscript"/>
              </w:rPr>
              <w:t>2</w:t>
            </w:r>
          </w:p>
        </w:tc>
        <w:tc>
          <w:tcPr>
            <w:tcW w:w="571" w:type="dxa"/>
          </w:tcPr>
          <w:p w14:paraId="1E874864" w14:textId="77777777" w:rsidR="00CB3045" w:rsidRPr="00581847" w:rsidRDefault="00CB3045" w:rsidP="00CB3045">
            <w:pPr>
              <w:rPr>
                <w:sz w:val="16"/>
                <w:szCs w:val="16"/>
              </w:rPr>
            </w:pPr>
            <w:r w:rsidRPr="00581847">
              <w:rPr>
                <w:sz w:val="16"/>
                <w:szCs w:val="16"/>
              </w:rPr>
              <w:t>NR</w:t>
            </w:r>
          </w:p>
        </w:tc>
        <w:tc>
          <w:tcPr>
            <w:tcW w:w="1153" w:type="dxa"/>
          </w:tcPr>
          <w:p w14:paraId="46F0EA9C" w14:textId="77777777" w:rsidR="00CB3045" w:rsidRPr="00581847" w:rsidRDefault="00CB3045" w:rsidP="00CB3045">
            <w:pPr>
              <w:rPr>
                <w:sz w:val="16"/>
                <w:szCs w:val="16"/>
              </w:rPr>
            </w:pPr>
            <w:r w:rsidRPr="00581847">
              <w:rPr>
                <w:sz w:val="16"/>
                <w:szCs w:val="16"/>
              </w:rPr>
              <w:t>NR</w:t>
            </w:r>
          </w:p>
        </w:tc>
        <w:tc>
          <w:tcPr>
            <w:tcW w:w="1493" w:type="dxa"/>
            <w:gridSpan w:val="2"/>
          </w:tcPr>
          <w:p w14:paraId="23654B0D" w14:textId="77777777" w:rsidR="00CB3045" w:rsidRPr="00581847" w:rsidRDefault="00CB3045" w:rsidP="00CB3045">
            <w:pPr>
              <w:rPr>
                <w:sz w:val="16"/>
                <w:szCs w:val="16"/>
              </w:rPr>
            </w:pPr>
            <w:r w:rsidRPr="00581847">
              <w:rPr>
                <w:sz w:val="16"/>
                <w:szCs w:val="16"/>
              </w:rPr>
              <w:t>Undifferentiated TB</w:t>
            </w:r>
          </w:p>
        </w:tc>
        <w:tc>
          <w:tcPr>
            <w:tcW w:w="1002" w:type="dxa"/>
          </w:tcPr>
          <w:p w14:paraId="7FFCE62B" w14:textId="77777777" w:rsidR="00CB3045" w:rsidRPr="00581847" w:rsidRDefault="00CB3045" w:rsidP="00CB3045">
            <w:pPr>
              <w:rPr>
                <w:sz w:val="16"/>
                <w:szCs w:val="16"/>
              </w:rPr>
            </w:pPr>
            <w:r w:rsidRPr="00581847">
              <w:rPr>
                <w:sz w:val="16"/>
                <w:szCs w:val="16"/>
              </w:rPr>
              <w:t>Self-report</w:t>
            </w:r>
          </w:p>
        </w:tc>
        <w:tc>
          <w:tcPr>
            <w:tcW w:w="1545" w:type="dxa"/>
          </w:tcPr>
          <w:p w14:paraId="24170585" w14:textId="77777777" w:rsidR="00CB3045" w:rsidRPr="00581847" w:rsidRDefault="00CB3045" w:rsidP="00CB3045">
            <w:pPr>
              <w:rPr>
                <w:sz w:val="16"/>
                <w:szCs w:val="16"/>
              </w:rPr>
            </w:pPr>
            <w:r w:rsidRPr="00581847">
              <w:rPr>
                <w:sz w:val="16"/>
                <w:szCs w:val="16"/>
              </w:rPr>
              <w:t>Incomplete DM, culture, or sensitivity data</w:t>
            </w:r>
          </w:p>
          <w:p w14:paraId="223B8993" w14:textId="77777777" w:rsidR="00CB3045" w:rsidRPr="00581847" w:rsidRDefault="00CB3045" w:rsidP="00CB3045">
            <w:pPr>
              <w:rPr>
                <w:sz w:val="16"/>
                <w:szCs w:val="16"/>
              </w:rPr>
            </w:pPr>
          </w:p>
        </w:tc>
        <w:tc>
          <w:tcPr>
            <w:tcW w:w="968" w:type="dxa"/>
          </w:tcPr>
          <w:p w14:paraId="6119801A" w14:textId="77777777" w:rsidR="00CB3045" w:rsidRPr="00581847" w:rsidRDefault="00CB3045" w:rsidP="00CB3045">
            <w:pPr>
              <w:rPr>
                <w:sz w:val="16"/>
                <w:szCs w:val="16"/>
              </w:rPr>
            </w:pPr>
            <w:r w:rsidRPr="00581847">
              <w:rPr>
                <w:sz w:val="16"/>
                <w:szCs w:val="16"/>
              </w:rPr>
              <w:t xml:space="preserve">MDR-TB </w:t>
            </w:r>
          </w:p>
        </w:tc>
        <w:tc>
          <w:tcPr>
            <w:tcW w:w="1673" w:type="dxa"/>
          </w:tcPr>
          <w:p w14:paraId="2A544C06" w14:textId="77777777" w:rsidR="00CB3045" w:rsidRPr="00581847" w:rsidRDefault="00CB3045" w:rsidP="00CB3045">
            <w:pPr>
              <w:rPr>
                <w:sz w:val="16"/>
                <w:szCs w:val="16"/>
              </w:rPr>
            </w:pPr>
            <w:r w:rsidRPr="00581847">
              <w:rPr>
                <w:sz w:val="16"/>
                <w:szCs w:val="16"/>
              </w:rPr>
              <w:t>Age and sex</w:t>
            </w:r>
          </w:p>
        </w:tc>
      </w:tr>
      <w:tr w:rsidR="00CB3045" w:rsidRPr="00581847" w14:paraId="419CA269" w14:textId="77777777" w:rsidTr="00B85A93">
        <w:tc>
          <w:tcPr>
            <w:tcW w:w="1441" w:type="dxa"/>
          </w:tcPr>
          <w:p w14:paraId="23EC739B" w14:textId="422A6D4F" w:rsidR="00CB3045" w:rsidRPr="00581847" w:rsidRDefault="00CB3045" w:rsidP="005C763C">
            <w:pPr>
              <w:rPr>
                <w:sz w:val="16"/>
                <w:szCs w:val="16"/>
              </w:rPr>
            </w:pPr>
            <w:r w:rsidRPr="00581847">
              <w:rPr>
                <w:sz w:val="16"/>
                <w:szCs w:val="16"/>
              </w:rPr>
              <w:t>Guler</w:t>
            </w:r>
            <w:r w:rsidR="005C763C" w:rsidRPr="00581847">
              <w:rPr>
                <w:sz w:val="16"/>
                <w:szCs w:val="16"/>
              </w:rPr>
              <w:fldChar w:fldCharType="begin">
                <w:fldData xml:space="preserve">PEVuZE5vdGU+PENpdGU+PEF1dGhvcj5HdWxlcjwvQXV0aG9yPjxZZWFyPjIwMDc8L1llYXI+PFJl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HdWxlcjwvQXV0aG9yPjxZZWFyPjIwMDc8L1llYXI+PFJl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44]</w:t>
            </w:r>
            <w:r w:rsidR="005C763C" w:rsidRPr="00581847">
              <w:rPr>
                <w:sz w:val="16"/>
                <w:szCs w:val="16"/>
              </w:rPr>
              <w:fldChar w:fldCharType="end"/>
            </w:r>
          </w:p>
        </w:tc>
        <w:tc>
          <w:tcPr>
            <w:tcW w:w="1113" w:type="dxa"/>
          </w:tcPr>
          <w:p w14:paraId="411BC292" w14:textId="77777777" w:rsidR="00CB3045" w:rsidRPr="00581847" w:rsidRDefault="00CB3045" w:rsidP="00CB3045">
            <w:pPr>
              <w:rPr>
                <w:sz w:val="16"/>
                <w:szCs w:val="16"/>
              </w:rPr>
            </w:pPr>
            <w:r w:rsidRPr="00581847">
              <w:rPr>
                <w:sz w:val="16"/>
                <w:szCs w:val="16"/>
              </w:rPr>
              <w:t>Retrospective Cohort</w:t>
            </w:r>
          </w:p>
        </w:tc>
        <w:tc>
          <w:tcPr>
            <w:tcW w:w="947" w:type="dxa"/>
          </w:tcPr>
          <w:p w14:paraId="61043CE5" w14:textId="77777777" w:rsidR="00CB3045" w:rsidRPr="00581847" w:rsidRDefault="00CB3045" w:rsidP="00CB3045">
            <w:pPr>
              <w:rPr>
                <w:sz w:val="16"/>
                <w:szCs w:val="16"/>
              </w:rPr>
            </w:pPr>
            <w:r w:rsidRPr="00581847">
              <w:rPr>
                <w:sz w:val="16"/>
                <w:szCs w:val="16"/>
              </w:rPr>
              <w:t>Turkey</w:t>
            </w:r>
          </w:p>
          <w:p w14:paraId="7AA0FF92" w14:textId="77777777" w:rsidR="00CB3045" w:rsidRPr="00581847" w:rsidRDefault="00CB3045" w:rsidP="00CB3045">
            <w:pPr>
              <w:rPr>
                <w:sz w:val="16"/>
                <w:szCs w:val="16"/>
              </w:rPr>
            </w:pPr>
            <w:r w:rsidRPr="00581847">
              <w:rPr>
                <w:sz w:val="16"/>
                <w:szCs w:val="16"/>
              </w:rPr>
              <w:t>2000-05</w:t>
            </w:r>
          </w:p>
        </w:tc>
        <w:tc>
          <w:tcPr>
            <w:tcW w:w="648" w:type="dxa"/>
          </w:tcPr>
          <w:p w14:paraId="0D7970D7" w14:textId="77777777" w:rsidR="00CB3045" w:rsidRPr="00581847" w:rsidRDefault="00CB3045" w:rsidP="00CB3045">
            <w:pPr>
              <w:rPr>
                <w:sz w:val="16"/>
                <w:szCs w:val="16"/>
              </w:rPr>
            </w:pPr>
            <w:r w:rsidRPr="00581847">
              <w:rPr>
                <w:sz w:val="16"/>
                <w:szCs w:val="16"/>
              </w:rPr>
              <w:t>306</w:t>
            </w:r>
          </w:p>
        </w:tc>
        <w:tc>
          <w:tcPr>
            <w:tcW w:w="622" w:type="dxa"/>
          </w:tcPr>
          <w:p w14:paraId="06EA91B2" w14:textId="77777777" w:rsidR="00CB3045" w:rsidRPr="00581847" w:rsidRDefault="00CB3045" w:rsidP="00CB3045">
            <w:pPr>
              <w:rPr>
                <w:sz w:val="16"/>
                <w:szCs w:val="16"/>
              </w:rPr>
            </w:pPr>
            <w:r w:rsidRPr="00581847">
              <w:rPr>
                <w:sz w:val="16"/>
                <w:szCs w:val="16"/>
              </w:rPr>
              <w:t>44</w:t>
            </w:r>
          </w:p>
        </w:tc>
        <w:tc>
          <w:tcPr>
            <w:tcW w:w="680" w:type="dxa"/>
          </w:tcPr>
          <w:p w14:paraId="6FE405DF" w14:textId="77777777" w:rsidR="00CB3045" w:rsidRPr="00581847" w:rsidRDefault="00CB3045" w:rsidP="00CB3045">
            <w:pPr>
              <w:rPr>
                <w:sz w:val="16"/>
                <w:szCs w:val="16"/>
              </w:rPr>
            </w:pPr>
            <w:r w:rsidRPr="00581847">
              <w:rPr>
                <w:sz w:val="16"/>
                <w:szCs w:val="16"/>
              </w:rPr>
              <w:t>63.1</w:t>
            </w:r>
          </w:p>
        </w:tc>
        <w:tc>
          <w:tcPr>
            <w:tcW w:w="1255" w:type="dxa"/>
          </w:tcPr>
          <w:p w14:paraId="19C21C4C" w14:textId="77777777" w:rsidR="00CB3045" w:rsidRPr="00581847" w:rsidRDefault="00CB3045" w:rsidP="00CB3045">
            <w:pPr>
              <w:rPr>
                <w:sz w:val="16"/>
                <w:szCs w:val="16"/>
              </w:rPr>
            </w:pPr>
            <w:r w:rsidRPr="00581847">
              <w:rPr>
                <w:sz w:val="16"/>
                <w:szCs w:val="16"/>
              </w:rPr>
              <w:t>42.8 (SD 16.4)</w:t>
            </w:r>
          </w:p>
        </w:tc>
        <w:tc>
          <w:tcPr>
            <w:tcW w:w="571" w:type="dxa"/>
          </w:tcPr>
          <w:p w14:paraId="46C452D2" w14:textId="77777777" w:rsidR="00CB3045" w:rsidRPr="00581847" w:rsidRDefault="00CB3045" w:rsidP="00CB3045">
            <w:pPr>
              <w:rPr>
                <w:sz w:val="16"/>
                <w:szCs w:val="16"/>
              </w:rPr>
            </w:pPr>
            <w:r w:rsidRPr="00581847">
              <w:rPr>
                <w:sz w:val="16"/>
                <w:szCs w:val="16"/>
              </w:rPr>
              <w:t>100</w:t>
            </w:r>
          </w:p>
        </w:tc>
        <w:tc>
          <w:tcPr>
            <w:tcW w:w="1153" w:type="dxa"/>
          </w:tcPr>
          <w:p w14:paraId="74AA1981" w14:textId="77777777" w:rsidR="00CB3045" w:rsidRPr="00581847" w:rsidRDefault="00CB3045" w:rsidP="00CB3045">
            <w:pPr>
              <w:rPr>
                <w:sz w:val="16"/>
                <w:szCs w:val="16"/>
              </w:rPr>
            </w:pPr>
            <w:r w:rsidRPr="00581847">
              <w:rPr>
                <w:sz w:val="16"/>
                <w:szCs w:val="16"/>
              </w:rPr>
              <w:t>NR</w:t>
            </w:r>
          </w:p>
        </w:tc>
        <w:tc>
          <w:tcPr>
            <w:tcW w:w="1493" w:type="dxa"/>
            <w:gridSpan w:val="2"/>
          </w:tcPr>
          <w:p w14:paraId="3CA15430" w14:textId="77777777" w:rsidR="00CB3045" w:rsidRPr="00581847" w:rsidRDefault="00CB3045" w:rsidP="00CB3045">
            <w:pPr>
              <w:rPr>
                <w:sz w:val="16"/>
                <w:szCs w:val="16"/>
              </w:rPr>
            </w:pPr>
            <w:r w:rsidRPr="00581847">
              <w:rPr>
                <w:sz w:val="16"/>
                <w:szCs w:val="16"/>
              </w:rPr>
              <w:t>Pulmonary TB</w:t>
            </w:r>
          </w:p>
        </w:tc>
        <w:tc>
          <w:tcPr>
            <w:tcW w:w="1002" w:type="dxa"/>
          </w:tcPr>
          <w:p w14:paraId="142785B0" w14:textId="77777777" w:rsidR="00CB3045" w:rsidRPr="00581847" w:rsidRDefault="00CB3045" w:rsidP="00CB3045">
            <w:pPr>
              <w:rPr>
                <w:sz w:val="16"/>
                <w:szCs w:val="16"/>
              </w:rPr>
            </w:pPr>
            <w:r w:rsidRPr="00581847">
              <w:rPr>
                <w:sz w:val="16"/>
                <w:szCs w:val="16"/>
              </w:rPr>
              <w:t>Medical records</w:t>
            </w:r>
          </w:p>
        </w:tc>
        <w:tc>
          <w:tcPr>
            <w:tcW w:w="1545" w:type="dxa"/>
          </w:tcPr>
          <w:p w14:paraId="4B407905" w14:textId="77777777" w:rsidR="00CB3045" w:rsidRPr="00581847" w:rsidRDefault="00CB3045" w:rsidP="00CB3045">
            <w:pPr>
              <w:rPr>
                <w:sz w:val="16"/>
                <w:szCs w:val="16"/>
              </w:rPr>
            </w:pPr>
            <w:r w:rsidRPr="00581847">
              <w:rPr>
                <w:sz w:val="16"/>
                <w:szCs w:val="16"/>
              </w:rPr>
              <w:t>Patients with TB history, HIV</w:t>
            </w:r>
          </w:p>
          <w:p w14:paraId="036F849E" w14:textId="77777777" w:rsidR="00CB3045" w:rsidRPr="00581847" w:rsidRDefault="00CB3045" w:rsidP="00CB3045">
            <w:pPr>
              <w:rPr>
                <w:sz w:val="16"/>
                <w:szCs w:val="16"/>
              </w:rPr>
            </w:pPr>
          </w:p>
        </w:tc>
        <w:tc>
          <w:tcPr>
            <w:tcW w:w="968" w:type="dxa"/>
          </w:tcPr>
          <w:p w14:paraId="683F6608" w14:textId="77777777" w:rsidR="00CB3045" w:rsidRPr="00581847" w:rsidRDefault="00CB3045" w:rsidP="00CB3045">
            <w:pPr>
              <w:rPr>
                <w:sz w:val="16"/>
                <w:szCs w:val="16"/>
              </w:rPr>
            </w:pPr>
            <w:r w:rsidRPr="00581847">
              <w:rPr>
                <w:sz w:val="16"/>
                <w:szCs w:val="16"/>
              </w:rPr>
              <w:t>Culture conversion</w:t>
            </w:r>
          </w:p>
        </w:tc>
        <w:tc>
          <w:tcPr>
            <w:tcW w:w="1673" w:type="dxa"/>
          </w:tcPr>
          <w:p w14:paraId="633A296E" w14:textId="77777777" w:rsidR="00CB3045" w:rsidRPr="00581847" w:rsidRDefault="00CB3045" w:rsidP="00CB3045">
            <w:pPr>
              <w:rPr>
                <w:sz w:val="16"/>
                <w:szCs w:val="16"/>
              </w:rPr>
            </w:pPr>
            <w:r w:rsidRPr="00581847">
              <w:rPr>
                <w:sz w:val="16"/>
                <w:szCs w:val="16"/>
              </w:rPr>
              <w:t>None</w:t>
            </w:r>
          </w:p>
          <w:p w14:paraId="495449B6" w14:textId="77777777" w:rsidR="00CB3045" w:rsidRPr="00581847" w:rsidRDefault="00CB3045" w:rsidP="00CB3045">
            <w:pPr>
              <w:rPr>
                <w:sz w:val="16"/>
                <w:szCs w:val="16"/>
              </w:rPr>
            </w:pPr>
          </w:p>
        </w:tc>
      </w:tr>
      <w:tr w:rsidR="00CB3045" w:rsidRPr="00581847" w14:paraId="07B520E1" w14:textId="77777777" w:rsidTr="00B85A93">
        <w:tc>
          <w:tcPr>
            <w:tcW w:w="1441" w:type="dxa"/>
          </w:tcPr>
          <w:p w14:paraId="310F6113" w14:textId="0C10087A" w:rsidR="00CB3045" w:rsidRPr="00581847" w:rsidRDefault="00CB3045" w:rsidP="005C763C">
            <w:pPr>
              <w:rPr>
                <w:sz w:val="16"/>
                <w:szCs w:val="16"/>
              </w:rPr>
            </w:pPr>
            <w:r w:rsidRPr="00581847">
              <w:rPr>
                <w:sz w:val="16"/>
                <w:szCs w:val="16"/>
              </w:rPr>
              <w:t>Gullón Blanco</w:t>
            </w:r>
            <w:r w:rsidR="005C763C" w:rsidRPr="00581847">
              <w:rPr>
                <w:sz w:val="16"/>
                <w:szCs w:val="16"/>
              </w:rPr>
              <w:fldChar w:fldCharType="begin">
                <w:fldData xml:space="preserve">PEVuZE5vdGU+PENpdGU+PEF1dGhvcj5CbGFuY288L0F1dGhvcj48WWVhcj4yMDA3PC9ZZWFyPjxS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CbGFuY288L0F1dGhvcj48WWVhcj4yMDA3PC9ZZWFyPjxS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04]</w:t>
            </w:r>
            <w:r w:rsidR="005C763C" w:rsidRPr="00581847">
              <w:rPr>
                <w:sz w:val="16"/>
                <w:szCs w:val="16"/>
              </w:rPr>
              <w:fldChar w:fldCharType="end"/>
            </w:r>
          </w:p>
        </w:tc>
        <w:tc>
          <w:tcPr>
            <w:tcW w:w="1113" w:type="dxa"/>
          </w:tcPr>
          <w:p w14:paraId="360BE1F5" w14:textId="77777777" w:rsidR="00CB3045" w:rsidRPr="00581847" w:rsidRDefault="00CB3045" w:rsidP="00CB3045">
            <w:pPr>
              <w:rPr>
                <w:sz w:val="16"/>
                <w:szCs w:val="16"/>
              </w:rPr>
            </w:pPr>
            <w:r w:rsidRPr="00581847">
              <w:rPr>
                <w:sz w:val="16"/>
                <w:szCs w:val="16"/>
              </w:rPr>
              <w:t>Retrospective Cohort</w:t>
            </w:r>
          </w:p>
        </w:tc>
        <w:tc>
          <w:tcPr>
            <w:tcW w:w="947" w:type="dxa"/>
          </w:tcPr>
          <w:p w14:paraId="00E8357F" w14:textId="77777777" w:rsidR="00CB3045" w:rsidRPr="00581847" w:rsidRDefault="00CB3045" w:rsidP="00CB3045">
            <w:pPr>
              <w:rPr>
                <w:sz w:val="16"/>
                <w:szCs w:val="16"/>
              </w:rPr>
            </w:pPr>
            <w:r w:rsidRPr="00581847">
              <w:rPr>
                <w:sz w:val="16"/>
                <w:szCs w:val="16"/>
              </w:rPr>
              <w:t>Spain</w:t>
            </w:r>
          </w:p>
          <w:p w14:paraId="6758F32B" w14:textId="77777777" w:rsidR="00CB3045" w:rsidRPr="00581847" w:rsidRDefault="00CB3045" w:rsidP="00CB3045">
            <w:pPr>
              <w:rPr>
                <w:sz w:val="16"/>
                <w:szCs w:val="16"/>
              </w:rPr>
            </w:pPr>
            <w:r w:rsidRPr="00581847">
              <w:rPr>
                <w:sz w:val="16"/>
                <w:szCs w:val="16"/>
              </w:rPr>
              <w:t>2005</w:t>
            </w:r>
          </w:p>
        </w:tc>
        <w:tc>
          <w:tcPr>
            <w:tcW w:w="648" w:type="dxa"/>
          </w:tcPr>
          <w:p w14:paraId="5A75B500" w14:textId="77777777" w:rsidR="00CB3045" w:rsidRPr="00581847" w:rsidRDefault="00CB3045" w:rsidP="00CB3045">
            <w:pPr>
              <w:rPr>
                <w:sz w:val="16"/>
                <w:szCs w:val="16"/>
              </w:rPr>
            </w:pPr>
            <w:r w:rsidRPr="00581847">
              <w:rPr>
                <w:sz w:val="16"/>
                <w:szCs w:val="16"/>
              </w:rPr>
              <w:t>98</w:t>
            </w:r>
          </w:p>
        </w:tc>
        <w:tc>
          <w:tcPr>
            <w:tcW w:w="622" w:type="dxa"/>
          </w:tcPr>
          <w:p w14:paraId="70ADBA62" w14:textId="77777777" w:rsidR="00CB3045" w:rsidRPr="00581847" w:rsidRDefault="00CB3045" w:rsidP="00CB3045">
            <w:pPr>
              <w:rPr>
                <w:sz w:val="16"/>
                <w:szCs w:val="16"/>
              </w:rPr>
            </w:pPr>
            <w:r w:rsidRPr="00581847">
              <w:rPr>
                <w:sz w:val="16"/>
                <w:szCs w:val="16"/>
              </w:rPr>
              <w:t>13</w:t>
            </w:r>
          </w:p>
        </w:tc>
        <w:tc>
          <w:tcPr>
            <w:tcW w:w="680" w:type="dxa"/>
          </w:tcPr>
          <w:p w14:paraId="53D42555" w14:textId="77777777" w:rsidR="00CB3045" w:rsidRPr="00581847" w:rsidRDefault="00CB3045" w:rsidP="00CB3045">
            <w:pPr>
              <w:rPr>
                <w:sz w:val="16"/>
                <w:szCs w:val="16"/>
              </w:rPr>
            </w:pPr>
            <w:r w:rsidRPr="00581847">
              <w:rPr>
                <w:sz w:val="16"/>
                <w:szCs w:val="16"/>
              </w:rPr>
              <w:t>78.6</w:t>
            </w:r>
          </w:p>
        </w:tc>
        <w:tc>
          <w:tcPr>
            <w:tcW w:w="1255" w:type="dxa"/>
          </w:tcPr>
          <w:p w14:paraId="0CA8FEBB" w14:textId="77777777" w:rsidR="00CB3045" w:rsidRPr="00581847" w:rsidRDefault="00CB3045" w:rsidP="00CB3045">
            <w:pPr>
              <w:rPr>
                <w:sz w:val="16"/>
                <w:szCs w:val="16"/>
              </w:rPr>
            </w:pPr>
            <w:r w:rsidRPr="00581847">
              <w:rPr>
                <w:sz w:val="16"/>
                <w:szCs w:val="16"/>
              </w:rPr>
              <w:t>40.5 (SD 1.67)</w:t>
            </w:r>
          </w:p>
        </w:tc>
        <w:tc>
          <w:tcPr>
            <w:tcW w:w="571" w:type="dxa"/>
          </w:tcPr>
          <w:p w14:paraId="4A40FF09" w14:textId="77777777" w:rsidR="00CB3045" w:rsidRPr="00581847" w:rsidRDefault="00CB3045" w:rsidP="00CB3045">
            <w:pPr>
              <w:rPr>
                <w:sz w:val="16"/>
                <w:szCs w:val="16"/>
              </w:rPr>
            </w:pPr>
            <w:r w:rsidRPr="00581847">
              <w:rPr>
                <w:sz w:val="16"/>
                <w:szCs w:val="16"/>
              </w:rPr>
              <w:t>NR</w:t>
            </w:r>
          </w:p>
        </w:tc>
        <w:tc>
          <w:tcPr>
            <w:tcW w:w="1153" w:type="dxa"/>
          </w:tcPr>
          <w:p w14:paraId="3A84D177" w14:textId="77777777" w:rsidR="00CB3045" w:rsidRPr="00581847" w:rsidRDefault="00CB3045" w:rsidP="00CB3045">
            <w:pPr>
              <w:rPr>
                <w:sz w:val="16"/>
                <w:szCs w:val="16"/>
              </w:rPr>
            </w:pPr>
            <w:r w:rsidRPr="00581847">
              <w:rPr>
                <w:sz w:val="16"/>
                <w:szCs w:val="16"/>
              </w:rPr>
              <w:t>NR</w:t>
            </w:r>
          </w:p>
        </w:tc>
        <w:tc>
          <w:tcPr>
            <w:tcW w:w="1493" w:type="dxa"/>
            <w:gridSpan w:val="2"/>
          </w:tcPr>
          <w:p w14:paraId="146489DD" w14:textId="77777777" w:rsidR="00CB3045" w:rsidRPr="00581847" w:rsidRDefault="00CB3045" w:rsidP="00CB3045">
            <w:pPr>
              <w:rPr>
                <w:sz w:val="16"/>
                <w:szCs w:val="16"/>
              </w:rPr>
            </w:pPr>
            <w:r w:rsidRPr="00581847">
              <w:rPr>
                <w:sz w:val="16"/>
                <w:szCs w:val="16"/>
              </w:rPr>
              <w:t>Pulmonary TB</w:t>
            </w:r>
          </w:p>
        </w:tc>
        <w:tc>
          <w:tcPr>
            <w:tcW w:w="1002" w:type="dxa"/>
          </w:tcPr>
          <w:p w14:paraId="7009AFA2" w14:textId="77777777" w:rsidR="00CB3045" w:rsidRPr="00581847" w:rsidRDefault="00CB3045" w:rsidP="00CB3045">
            <w:pPr>
              <w:rPr>
                <w:sz w:val="16"/>
                <w:szCs w:val="16"/>
              </w:rPr>
            </w:pPr>
            <w:r w:rsidRPr="00581847">
              <w:rPr>
                <w:sz w:val="16"/>
                <w:szCs w:val="16"/>
              </w:rPr>
              <w:t>Medical records</w:t>
            </w:r>
          </w:p>
        </w:tc>
        <w:tc>
          <w:tcPr>
            <w:tcW w:w="1545" w:type="dxa"/>
          </w:tcPr>
          <w:p w14:paraId="3EA3DD93" w14:textId="77777777" w:rsidR="00CB3045" w:rsidRPr="00581847" w:rsidRDefault="00CB3045" w:rsidP="00CB3045">
            <w:pPr>
              <w:rPr>
                <w:sz w:val="16"/>
                <w:szCs w:val="16"/>
              </w:rPr>
            </w:pPr>
            <w:r w:rsidRPr="00581847">
              <w:rPr>
                <w:sz w:val="16"/>
                <w:szCs w:val="16"/>
              </w:rPr>
              <w:t>Drug resistance, HIV, lost to follow up, death during TB treatment</w:t>
            </w:r>
          </w:p>
          <w:p w14:paraId="2F7836D5" w14:textId="77777777" w:rsidR="00CB3045" w:rsidRPr="00581847" w:rsidRDefault="00CB3045" w:rsidP="00CB3045">
            <w:pPr>
              <w:rPr>
                <w:sz w:val="16"/>
                <w:szCs w:val="16"/>
              </w:rPr>
            </w:pPr>
          </w:p>
        </w:tc>
        <w:tc>
          <w:tcPr>
            <w:tcW w:w="968" w:type="dxa"/>
          </w:tcPr>
          <w:p w14:paraId="31DC4878" w14:textId="77777777" w:rsidR="00CB3045" w:rsidRPr="00581847" w:rsidRDefault="00CB3045" w:rsidP="00CB3045">
            <w:pPr>
              <w:rPr>
                <w:sz w:val="16"/>
                <w:szCs w:val="16"/>
              </w:rPr>
            </w:pPr>
            <w:r w:rsidRPr="00581847">
              <w:rPr>
                <w:sz w:val="16"/>
                <w:szCs w:val="16"/>
              </w:rPr>
              <w:t>Culture conversion</w:t>
            </w:r>
          </w:p>
        </w:tc>
        <w:tc>
          <w:tcPr>
            <w:tcW w:w="1673" w:type="dxa"/>
          </w:tcPr>
          <w:p w14:paraId="6AD4FB2F" w14:textId="77777777" w:rsidR="00CB3045" w:rsidRPr="00581847" w:rsidRDefault="00CB3045" w:rsidP="00CB3045">
            <w:pPr>
              <w:rPr>
                <w:sz w:val="16"/>
                <w:szCs w:val="16"/>
              </w:rPr>
            </w:pPr>
            <w:r w:rsidRPr="00581847">
              <w:rPr>
                <w:sz w:val="16"/>
                <w:szCs w:val="16"/>
              </w:rPr>
              <w:t>None</w:t>
            </w:r>
          </w:p>
        </w:tc>
      </w:tr>
      <w:tr w:rsidR="00B85A93" w:rsidRPr="00581847" w14:paraId="21442C93" w14:textId="77777777" w:rsidTr="00B85A93">
        <w:tc>
          <w:tcPr>
            <w:tcW w:w="1441" w:type="dxa"/>
          </w:tcPr>
          <w:p w14:paraId="4ABB134E" w14:textId="7E04E178" w:rsidR="00B85A93" w:rsidRPr="00581847" w:rsidRDefault="00B85A93" w:rsidP="005C763C">
            <w:pPr>
              <w:rPr>
                <w:sz w:val="16"/>
                <w:szCs w:val="16"/>
              </w:rPr>
            </w:pPr>
            <w:r w:rsidRPr="00581847">
              <w:rPr>
                <w:sz w:val="16"/>
                <w:szCs w:val="16"/>
              </w:rPr>
              <w:t>Hara</w:t>
            </w:r>
            <w:r w:rsidR="005C763C" w:rsidRPr="00581847">
              <w:rPr>
                <w:sz w:val="16"/>
                <w:szCs w:val="16"/>
              </w:rPr>
              <w:fldChar w:fldCharType="begin"/>
            </w:r>
            <w:r w:rsidR="005C763C" w:rsidRPr="00581847">
              <w:rPr>
                <w:sz w:val="16"/>
                <w:szCs w:val="16"/>
              </w:rPr>
              <w:instrText xml:space="preserve"> ADDIN EN.CITE &lt;EndNote&gt;&lt;Cite&gt;&lt;Author&gt;Hara&lt;/Author&gt;&lt;Year&gt;1996&lt;/Year&gt;&lt;RecNum&gt;107&lt;/RecNum&gt;&lt;DisplayText&gt;[105]&lt;/DisplayText&gt;&lt;record&gt;&lt;rec-number&gt;107&lt;/rec-number&gt;&lt;foreign-keys&gt;&lt;key app="EN" db-id="pvxsd52ec9tfp7esev6xtr2gtwravtt5rafd" timestamp="1547228909"&gt;107&lt;/key&gt;&lt;/foreign-keys&gt;&lt;ref-type name="Journal Article"&gt;17&lt;/ref-type&gt;&lt;contributors&gt;&lt;authors&gt;&lt;author&gt;Hara, H.&lt;/author&gt;&lt;/authors&gt;&lt;/contributors&gt;&lt;auth-address&gt;H. Hara, Division of Internal Medicine, National Kinki-Chuo Hospital, Sakai City, Osaka 591, Japan&lt;/auth-address&gt;&lt;titles&gt;&lt;title&gt;4. From the aspects of complicated diseases&lt;/title&gt;&lt;secondary-title&gt;Kekkaku&lt;/secondary-title&gt;&lt;/titles&gt;&lt;periodical&gt;&lt;full-title&gt;Kekkaku&lt;/full-title&gt;&lt;/periodical&gt;&lt;pages&gt;47-56&lt;/pages&gt;&lt;volume&gt;71&lt;/volume&gt;&lt;number&gt;1&lt;/number&gt;&lt;keywords&gt;&lt;keyword&gt;article&lt;/keyword&gt;&lt;keyword&gt;clinical article&lt;/keyword&gt;&lt;keyword&gt;controlled study&lt;/keyword&gt;&lt;keyword&gt;diabetes mellitus&lt;/keyword&gt;&lt;keyword&gt;disease association&lt;/keyword&gt;&lt;keyword&gt;host resistance&lt;/keyword&gt;&lt;keyword&gt;human&lt;/keyword&gt;&lt;keyword&gt;Japan&lt;/keyword&gt;&lt;keyword&gt;lung tuberculosis&lt;/keyword&gt;&lt;keyword&gt;Mycobacterium tuberculosis&lt;/keyword&gt;&lt;/keywords&gt;&lt;dates&gt;&lt;year&gt;1996&lt;/year&gt;&lt;/dates&gt;&lt;isbn&gt;0022-9776&lt;/isbn&gt;&lt;urls&gt;&lt;related-urls&gt;&lt;url&gt;http://www.embase.com/search/results?subaction=viewrecord&amp;amp;from=export&amp;amp;id=L26035237&lt;/url&gt;&lt;url&gt;http://findit.library.jhu.edu/resolve?sid=EMBASE&amp;amp;issn=00229776&amp;amp;id=doi:&amp;amp;atitle=4.+From+the+aspects+of+complicated+diseases&amp;amp;stitle=KEKKAKU&amp;amp;title=Kekkaku&amp;amp;volume=71&amp;amp;issue=1&amp;amp;spage=47&amp;amp;epage=56&amp;amp;aulast=Hara&amp;amp;aufirst=Hideki&amp;amp;auinit=H.&amp;amp;aufull=Hara+H.&amp;amp;coden=KEKKA&amp;amp;isbn=&amp;amp;pages=47-56&amp;amp;date=1996&amp;amp;auinit1=H&amp;amp;auinitm=&lt;/url&gt;&lt;/related-urls&gt;&lt;/urls&gt;&lt;remote-database-name&gt;EMBASE&lt;/remote-database-name&gt;&lt;/record&gt;&lt;/Cite&gt;&lt;/EndNote&gt;</w:instrText>
            </w:r>
            <w:r w:rsidR="005C763C" w:rsidRPr="00581847">
              <w:rPr>
                <w:sz w:val="16"/>
                <w:szCs w:val="16"/>
              </w:rPr>
              <w:fldChar w:fldCharType="separate"/>
            </w:r>
            <w:r w:rsidR="005C763C" w:rsidRPr="00581847">
              <w:rPr>
                <w:noProof/>
                <w:sz w:val="16"/>
                <w:szCs w:val="16"/>
              </w:rPr>
              <w:t>[105]</w:t>
            </w:r>
            <w:r w:rsidR="005C763C" w:rsidRPr="00581847">
              <w:rPr>
                <w:sz w:val="16"/>
                <w:szCs w:val="16"/>
              </w:rPr>
              <w:fldChar w:fldCharType="end"/>
            </w:r>
          </w:p>
        </w:tc>
        <w:tc>
          <w:tcPr>
            <w:tcW w:w="1113" w:type="dxa"/>
          </w:tcPr>
          <w:p w14:paraId="05E080B0" w14:textId="77777777" w:rsidR="00B85A93" w:rsidRPr="00581847" w:rsidRDefault="00B85A93" w:rsidP="00B85A93">
            <w:pPr>
              <w:rPr>
                <w:sz w:val="16"/>
                <w:szCs w:val="16"/>
              </w:rPr>
            </w:pPr>
            <w:r w:rsidRPr="00581847">
              <w:rPr>
                <w:sz w:val="16"/>
                <w:szCs w:val="16"/>
              </w:rPr>
              <w:t>Case-control</w:t>
            </w:r>
          </w:p>
        </w:tc>
        <w:tc>
          <w:tcPr>
            <w:tcW w:w="947" w:type="dxa"/>
          </w:tcPr>
          <w:p w14:paraId="10B5A241" w14:textId="77777777" w:rsidR="00B85A93" w:rsidRPr="00581847" w:rsidRDefault="00B85A93" w:rsidP="00B85A93">
            <w:pPr>
              <w:rPr>
                <w:sz w:val="16"/>
                <w:szCs w:val="16"/>
              </w:rPr>
            </w:pPr>
            <w:r w:rsidRPr="00581847">
              <w:rPr>
                <w:sz w:val="16"/>
                <w:szCs w:val="16"/>
              </w:rPr>
              <w:t>Japan</w:t>
            </w:r>
          </w:p>
          <w:p w14:paraId="231E4193" w14:textId="77777777" w:rsidR="00B85A93" w:rsidRPr="00581847" w:rsidRDefault="00B85A93" w:rsidP="00B85A93">
            <w:pPr>
              <w:rPr>
                <w:sz w:val="16"/>
                <w:szCs w:val="16"/>
              </w:rPr>
            </w:pPr>
            <w:r w:rsidRPr="00581847">
              <w:rPr>
                <w:sz w:val="16"/>
                <w:szCs w:val="16"/>
              </w:rPr>
              <w:t>1994</w:t>
            </w:r>
          </w:p>
        </w:tc>
        <w:tc>
          <w:tcPr>
            <w:tcW w:w="648" w:type="dxa"/>
          </w:tcPr>
          <w:p w14:paraId="5AC67373" w14:textId="77777777" w:rsidR="00B85A93" w:rsidRPr="00581847" w:rsidRDefault="00B85A93" w:rsidP="00B85A93">
            <w:pPr>
              <w:rPr>
                <w:sz w:val="16"/>
                <w:szCs w:val="16"/>
              </w:rPr>
            </w:pPr>
            <w:r w:rsidRPr="00581847">
              <w:rPr>
                <w:sz w:val="16"/>
                <w:szCs w:val="16"/>
              </w:rPr>
              <w:t>394</w:t>
            </w:r>
          </w:p>
        </w:tc>
        <w:tc>
          <w:tcPr>
            <w:tcW w:w="622" w:type="dxa"/>
          </w:tcPr>
          <w:p w14:paraId="0A47F4D2" w14:textId="77777777" w:rsidR="00B85A93" w:rsidRPr="00581847" w:rsidRDefault="00B85A93" w:rsidP="00B85A93">
            <w:pPr>
              <w:rPr>
                <w:sz w:val="16"/>
                <w:szCs w:val="16"/>
              </w:rPr>
            </w:pPr>
            <w:r w:rsidRPr="00581847">
              <w:rPr>
                <w:sz w:val="16"/>
                <w:szCs w:val="16"/>
              </w:rPr>
              <w:t>93</w:t>
            </w:r>
          </w:p>
        </w:tc>
        <w:tc>
          <w:tcPr>
            <w:tcW w:w="680" w:type="dxa"/>
          </w:tcPr>
          <w:p w14:paraId="0587E14D" w14:textId="77777777" w:rsidR="00B85A93" w:rsidRPr="00581847" w:rsidRDefault="00B85A93" w:rsidP="00B85A93">
            <w:pPr>
              <w:rPr>
                <w:sz w:val="16"/>
                <w:szCs w:val="16"/>
              </w:rPr>
            </w:pPr>
            <w:r w:rsidRPr="00581847">
              <w:rPr>
                <w:sz w:val="16"/>
                <w:szCs w:val="16"/>
              </w:rPr>
              <w:t>NR</w:t>
            </w:r>
          </w:p>
        </w:tc>
        <w:tc>
          <w:tcPr>
            <w:tcW w:w="1255" w:type="dxa"/>
          </w:tcPr>
          <w:p w14:paraId="48DB059D" w14:textId="77777777" w:rsidR="00B85A93" w:rsidRPr="00581847" w:rsidRDefault="00B85A93" w:rsidP="00B85A93">
            <w:pPr>
              <w:rPr>
                <w:sz w:val="16"/>
                <w:szCs w:val="16"/>
              </w:rPr>
            </w:pPr>
            <w:r w:rsidRPr="00581847">
              <w:rPr>
                <w:sz w:val="16"/>
                <w:szCs w:val="16"/>
              </w:rPr>
              <w:t>NR</w:t>
            </w:r>
          </w:p>
        </w:tc>
        <w:tc>
          <w:tcPr>
            <w:tcW w:w="571" w:type="dxa"/>
          </w:tcPr>
          <w:p w14:paraId="15732C2F" w14:textId="77777777" w:rsidR="00B85A93" w:rsidRPr="00581847" w:rsidRDefault="00B85A93" w:rsidP="00B85A93">
            <w:pPr>
              <w:rPr>
                <w:sz w:val="16"/>
                <w:szCs w:val="16"/>
              </w:rPr>
            </w:pPr>
            <w:r w:rsidRPr="00581847">
              <w:rPr>
                <w:sz w:val="16"/>
                <w:szCs w:val="16"/>
              </w:rPr>
              <w:t>NR</w:t>
            </w:r>
          </w:p>
        </w:tc>
        <w:tc>
          <w:tcPr>
            <w:tcW w:w="1153" w:type="dxa"/>
          </w:tcPr>
          <w:p w14:paraId="7E72B9DF" w14:textId="77777777" w:rsidR="00B85A93" w:rsidRPr="00581847" w:rsidRDefault="00B85A93" w:rsidP="00B85A93">
            <w:pPr>
              <w:rPr>
                <w:sz w:val="16"/>
                <w:szCs w:val="16"/>
              </w:rPr>
            </w:pPr>
            <w:r w:rsidRPr="00581847">
              <w:rPr>
                <w:sz w:val="16"/>
                <w:szCs w:val="16"/>
              </w:rPr>
              <w:t>NR</w:t>
            </w:r>
          </w:p>
        </w:tc>
        <w:tc>
          <w:tcPr>
            <w:tcW w:w="1493" w:type="dxa"/>
            <w:gridSpan w:val="2"/>
          </w:tcPr>
          <w:p w14:paraId="1251A610" w14:textId="77777777" w:rsidR="00B85A93" w:rsidRPr="00581847" w:rsidRDefault="00B85A93" w:rsidP="00B85A93">
            <w:pPr>
              <w:rPr>
                <w:sz w:val="16"/>
                <w:szCs w:val="16"/>
              </w:rPr>
            </w:pPr>
            <w:r w:rsidRPr="00581847">
              <w:rPr>
                <w:sz w:val="16"/>
                <w:szCs w:val="16"/>
              </w:rPr>
              <w:t>Pulmonary TB</w:t>
            </w:r>
          </w:p>
        </w:tc>
        <w:tc>
          <w:tcPr>
            <w:tcW w:w="1002" w:type="dxa"/>
          </w:tcPr>
          <w:p w14:paraId="615C65A3" w14:textId="77777777" w:rsidR="00B85A93" w:rsidRPr="00581847" w:rsidRDefault="00B85A93" w:rsidP="00B85A93">
            <w:pPr>
              <w:rPr>
                <w:sz w:val="16"/>
                <w:szCs w:val="16"/>
              </w:rPr>
            </w:pPr>
            <w:r w:rsidRPr="00581847">
              <w:rPr>
                <w:sz w:val="16"/>
                <w:szCs w:val="16"/>
              </w:rPr>
              <w:t>Medical records</w:t>
            </w:r>
          </w:p>
        </w:tc>
        <w:tc>
          <w:tcPr>
            <w:tcW w:w="1545" w:type="dxa"/>
          </w:tcPr>
          <w:p w14:paraId="30B41667" w14:textId="77777777" w:rsidR="00B85A93" w:rsidRPr="00581847" w:rsidRDefault="00B85A93" w:rsidP="00B85A93">
            <w:pPr>
              <w:rPr>
                <w:sz w:val="16"/>
                <w:szCs w:val="16"/>
              </w:rPr>
            </w:pPr>
            <w:r w:rsidRPr="00581847">
              <w:rPr>
                <w:sz w:val="16"/>
                <w:szCs w:val="16"/>
              </w:rPr>
              <w:t>NR</w:t>
            </w:r>
          </w:p>
        </w:tc>
        <w:tc>
          <w:tcPr>
            <w:tcW w:w="968" w:type="dxa"/>
          </w:tcPr>
          <w:p w14:paraId="07CC2E62" w14:textId="77777777" w:rsidR="00B85A93" w:rsidRPr="00581847" w:rsidRDefault="00B85A93" w:rsidP="00B85A93">
            <w:pPr>
              <w:rPr>
                <w:sz w:val="16"/>
                <w:szCs w:val="16"/>
              </w:rPr>
            </w:pPr>
            <w:r w:rsidRPr="00581847">
              <w:rPr>
                <w:sz w:val="16"/>
                <w:szCs w:val="16"/>
              </w:rPr>
              <w:t>Culture conversion</w:t>
            </w:r>
          </w:p>
          <w:p w14:paraId="3F1C2B96" w14:textId="77777777" w:rsidR="00B85A93" w:rsidRPr="00581847" w:rsidRDefault="00B85A93" w:rsidP="00B85A93">
            <w:pPr>
              <w:rPr>
                <w:sz w:val="16"/>
                <w:szCs w:val="16"/>
              </w:rPr>
            </w:pPr>
          </w:p>
        </w:tc>
        <w:tc>
          <w:tcPr>
            <w:tcW w:w="1673" w:type="dxa"/>
          </w:tcPr>
          <w:p w14:paraId="36C0E5FF" w14:textId="77777777" w:rsidR="00B85A93" w:rsidRPr="00581847" w:rsidRDefault="00B85A93" w:rsidP="00B85A93">
            <w:pPr>
              <w:rPr>
                <w:sz w:val="16"/>
                <w:szCs w:val="16"/>
              </w:rPr>
            </w:pPr>
            <w:r w:rsidRPr="00581847">
              <w:rPr>
                <w:sz w:val="16"/>
                <w:szCs w:val="16"/>
              </w:rPr>
              <w:t>None</w:t>
            </w:r>
          </w:p>
        </w:tc>
      </w:tr>
      <w:tr w:rsidR="00B85A93" w:rsidRPr="00581847" w14:paraId="474E1B0D" w14:textId="77777777" w:rsidTr="00B85A93">
        <w:tc>
          <w:tcPr>
            <w:tcW w:w="1441" w:type="dxa"/>
          </w:tcPr>
          <w:p w14:paraId="4F6EBB13" w14:textId="09E6DD8F" w:rsidR="00B85A93" w:rsidRPr="00581847" w:rsidRDefault="00B85A93" w:rsidP="005C763C">
            <w:pPr>
              <w:rPr>
                <w:sz w:val="16"/>
                <w:szCs w:val="16"/>
              </w:rPr>
            </w:pPr>
            <w:r w:rsidRPr="00581847">
              <w:rPr>
                <w:sz w:val="16"/>
                <w:szCs w:val="16"/>
              </w:rPr>
              <w:lastRenderedPageBreak/>
              <w:t>Hasibi</w:t>
            </w:r>
            <w:r w:rsidR="005C763C" w:rsidRPr="00581847">
              <w:rPr>
                <w:sz w:val="16"/>
                <w:szCs w:val="16"/>
              </w:rPr>
              <w:fldChar w:fldCharType="begin">
                <w:fldData xml:space="preserve">PEVuZE5vdGU+PENpdGU+PEF1dGhvcj5IYXNpYmk8L0F1dGhvcj48WWVhcj4yMDA4PC9ZZWFyPjxS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IYXNpYmk8L0F1dGhvcj48WWVhcj4yMDA4PC9ZZWFyPjxS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06]</w:t>
            </w:r>
            <w:r w:rsidR="005C763C" w:rsidRPr="00581847">
              <w:rPr>
                <w:sz w:val="16"/>
                <w:szCs w:val="16"/>
              </w:rPr>
              <w:fldChar w:fldCharType="end"/>
            </w:r>
          </w:p>
        </w:tc>
        <w:tc>
          <w:tcPr>
            <w:tcW w:w="1113" w:type="dxa"/>
          </w:tcPr>
          <w:p w14:paraId="660BA02A" w14:textId="77777777" w:rsidR="00B85A93" w:rsidRPr="00581847" w:rsidRDefault="00B85A93" w:rsidP="00B85A93">
            <w:pPr>
              <w:rPr>
                <w:sz w:val="16"/>
                <w:szCs w:val="16"/>
              </w:rPr>
            </w:pPr>
            <w:r w:rsidRPr="00581847">
              <w:rPr>
                <w:sz w:val="16"/>
                <w:szCs w:val="16"/>
              </w:rPr>
              <w:t>Retrospective Cohort</w:t>
            </w:r>
          </w:p>
        </w:tc>
        <w:tc>
          <w:tcPr>
            <w:tcW w:w="947" w:type="dxa"/>
          </w:tcPr>
          <w:p w14:paraId="670C6A69" w14:textId="77777777" w:rsidR="00B85A93" w:rsidRPr="00581847" w:rsidRDefault="00B85A93" w:rsidP="00B85A93">
            <w:pPr>
              <w:rPr>
                <w:sz w:val="16"/>
                <w:szCs w:val="16"/>
              </w:rPr>
            </w:pPr>
            <w:r w:rsidRPr="00581847">
              <w:rPr>
                <w:sz w:val="16"/>
                <w:szCs w:val="16"/>
              </w:rPr>
              <w:t>Iran</w:t>
            </w:r>
          </w:p>
          <w:p w14:paraId="625B2159" w14:textId="77777777" w:rsidR="00B85A93" w:rsidRPr="00581847" w:rsidRDefault="00B85A93" w:rsidP="00B85A93">
            <w:pPr>
              <w:rPr>
                <w:sz w:val="16"/>
                <w:szCs w:val="16"/>
              </w:rPr>
            </w:pPr>
            <w:r w:rsidRPr="00581847">
              <w:rPr>
                <w:sz w:val="16"/>
                <w:szCs w:val="16"/>
              </w:rPr>
              <w:t>2006</w:t>
            </w:r>
          </w:p>
        </w:tc>
        <w:tc>
          <w:tcPr>
            <w:tcW w:w="648" w:type="dxa"/>
          </w:tcPr>
          <w:p w14:paraId="5D1B400D" w14:textId="77777777" w:rsidR="00B85A93" w:rsidRPr="00581847" w:rsidRDefault="00B85A93" w:rsidP="00B85A93">
            <w:pPr>
              <w:rPr>
                <w:sz w:val="16"/>
                <w:szCs w:val="16"/>
              </w:rPr>
            </w:pPr>
            <w:r w:rsidRPr="00581847">
              <w:rPr>
                <w:sz w:val="16"/>
                <w:szCs w:val="16"/>
              </w:rPr>
              <w:t>50</w:t>
            </w:r>
          </w:p>
        </w:tc>
        <w:tc>
          <w:tcPr>
            <w:tcW w:w="622" w:type="dxa"/>
          </w:tcPr>
          <w:p w14:paraId="79752210" w14:textId="77777777" w:rsidR="00B85A93" w:rsidRPr="00581847" w:rsidRDefault="00B85A93" w:rsidP="00B85A93">
            <w:pPr>
              <w:rPr>
                <w:sz w:val="16"/>
                <w:szCs w:val="16"/>
              </w:rPr>
            </w:pPr>
            <w:r w:rsidRPr="00581847">
              <w:rPr>
                <w:sz w:val="16"/>
                <w:szCs w:val="16"/>
              </w:rPr>
              <w:t>6</w:t>
            </w:r>
          </w:p>
        </w:tc>
        <w:tc>
          <w:tcPr>
            <w:tcW w:w="680" w:type="dxa"/>
          </w:tcPr>
          <w:p w14:paraId="1DA8BCDF" w14:textId="77777777" w:rsidR="00B85A93" w:rsidRPr="00581847" w:rsidRDefault="00B85A93" w:rsidP="00B85A93">
            <w:pPr>
              <w:rPr>
                <w:sz w:val="16"/>
                <w:szCs w:val="16"/>
              </w:rPr>
            </w:pPr>
            <w:r w:rsidRPr="00581847">
              <w:rPr>
                <w:sz w:val="16"/>
                <w:szCs w:val="16"/>
              </w:rPr>
              <w:t>62</w:t>
            </w:r>
          </w:p>
        </w:tc>
        <w:tc>
          <w:tcPr>
            <w:tcW w:w="1255" w:type="dxa"/>
          </w:tcPr>
          <w:p w14:paraId="6D6270A1" w14:textId="77777777" w:rsidR="00B85A93" w:rsidRPr="00581847" w:rsidRDefault="00B85A93" w:rsidP="00B85A93">
            <w:pPr>
              <w:rPr>
                <w:sz w:val="16"/>
                <w:szCs w:val="16"/>
              </w:rPr>
            </w:pPr>
            <w:r w:rsidRPr="00581847">
              <w:rPr>
                <w:sz w:val="16"/>
                <w:szCs w:val="16"/>
              </w:rPr>
              <w:t>39 (SD 17)</w:t>
            </w:r>
          </w:p>
        </w:tc>
        <w:tc>
          <w:tcPr>
            <w:tcW w:w="571" w:type="dxa"/>
          </w:tcPr>
          <w:p w14:paraId="7487C479" w14:textId="77777777" w:rsidR="00B85A93" w:rsidRPr="00581847" w:rsidRDefault="00B85A93" w:rsidP="00B85A93">
            <w:pPr>
              <w:rPr>
                <w:sz w:val="16"/>
                <w:szCs w:val="16"/>
              </w:rPr>
            </w:pPr>
            <w:r w:rsidRPr="00581847">
              <w:rPr>
                <w:sz w:val="16"/>
                <w:szCs w:val="16"/>
              </w:rPr>
              <w:t>NR</w:t>
            </w:r>
          </w:p>
        </w:tc>
        <w:tc>
          <w:tcPr>
            <w:tcW w:w="1153" w:type="dxa"/>
          </w:tcPr>
          <w:p w14:paraId="17895D0E" w14:textId="77777777" w:rsidR="00B85A93" w:rsidRPr="00581847" w:rsidRDefault="00B85A93" w:rsidP="00B85A93">
            <w:pPr>
              <w:rPr>
                <w:sz w:val="16"/>
                <w:szCs w:val="16"/>
              </w:rPr>
            </w:pPr>
            <w:r w:rsidRPr="00581847">
              <w:rPr>
                <w:sz w:val="16"/>
                <w:szCs w:val="16"/>
              </w:rPr>
              <w:t>NR</w:t>
            </w:r>
          </w:p>
        </w:tc>
        <w:tc>
          <w:tcPr>
            <w:tcW w:w="1493" w:type="dxa"/>
            <w:gridSpan w:val="2"/>
          </w:tcPr>
          <w:p w14:paraId="0BC3A8BF" w14:textId="77777777" w:rsidR="00B85A93" w:rsidRPr="00581847" w:rsidRDefault="00B85A93" w:rsidP="00B85A93">
            <w:pPr>
              <w:rPr>
                <w:sz w:val="16"/>
                <w:szCs w:val="16"/>
              </w:rPr>
            </w:pPr>
            <w:r w:rsidRPr="00581847">
              <w:rPr>
                <w:sz w:val="16"/>
                <w:szCs w:val="16"/>
              </w:rPr>
              <w:t>Disseminated TB</w:t>
            </w:r>
          </w:p>
        </w:tc>
        <w:tc>
          <w:tcPr>
            <w:tcW w:w="1002" w:type="dxa"/>
          </w:tcPr>
          <w:p w14:paraId="6C2D65E0" w14:textId="77777777" w:rsidR="00B85A93" w:rsidRPr="00581847" w:rsidRDefault="00B85A93" w:rsidP="00B85A93">
            <w:pPr>
              <w:rPr>
                <w:sz w:val="16"/>
                <w:szCs w:val="16"/>
              </w:rPr>
            </w:pPr>
            <w:r w:rsidRPr="00581847">
              <w:rPr>
                <w:sz w:val="16"/>
                <w:szCs w:val="16"/>
              </w:rPr>
              <w:t>Medical records</w:t>
            </w:r>
          </w:p>
        </w:tc>
        <w:tc>
          <w:tcPr>
            <w:tcW w:w="1545" w:type="dxa"/>
          </w:tcPr>
          <w:p w14:paraId="24AA2EF3" w14:textId="77777777" w:rsidR="00B85A93" w:rsidRPr="00581847" w:rsidRDefault="00B85A93" w:rsidP="00B85A93">
            <w:pPr>
              <w:rPr>
                <w:sz w:val="16"/>
                <w:szCs w:val="16"/>
              </w:rPr>
            </w:pPr>
            <w:r w:rsidRPr="00581847">
              <w:rPr>
                <w:sz w:val="16"/>
                <w:szCs w:val="16"/>
              </w:rPr>
              <w:t>Patients with single organ involvement</w:t>
            </w:r>
          </w:p>
          <w:p w14:paraId="2FD7DB66" w14:textId="77777777" w:rsidR="00B85A93" w:rsidRPr="00581847" w:rsidRDefault="00B85A93" w:rsidP="00B85A93">
            <w:pPr>
              <w:rPr>
                <w:sz w:val="16"/>
                <w:szCs w:val="16"/>
              </w:rPr>
            </w:pPr>
          </w:p>
        </w:tc>
        <w:tc>
          <w:tcPr>
            <w:tcW w:w="968" w:type="dxa"/>
          </w:tcPr>
          <w:p w14:paraId="07089799" w14:textId="77777777" w:rsidR="00B85A93" w:rsidRPr="00581847" w:rsidRDefault="00B85A93" w:rsidP="00B85A93">
            <w:pPr>
              <w:rPr>
                <w:sz w:val="16"/>
                <w:szCs w:val="16"/>
              </w:rPr>
            </w:pPr>
            <w:r w:rsidRPr="00581847">
              <w:rPr>
                <w:sz w:val="16"/>
                <w:szCs w:val="16"/>
              </w:rPr>
              <w:t>Death</w:t>
            </w:r>
          </w:p>
        </w:tc>
        <w:tc>
          <w:tcPr>
            <w:tcW w:w="1673" w:type="dxa"/>
          </w:tcPr>
          <w:p w14:paraId="6FAC7D41" w14:textId="77777777" w:rsidR="00B85A93" w:rsidRPr="00581847" w:rsidRDefault="00B85A93" w:rsidP="00B85A93">
            <w:pPr>
              <w:rPr>
                <w:sz w:val="16"/>
                <w:szCs w:val="16"/>
              </w:rPr>
            </w:pPr>
            <w:r w:rsidRPr="00581847">
              <w:rPr>
                <w:sz w:val="16"/>
                <w:szCs w:val="16"/>
              </w:rPr>
              <w:t>None</w:t>
            </w:r>
          </w:p>
        </w:tc>
      </w:tr>
      <w:tr w:rsidR="00B85A93" w:rsidRPr="00581847" w14:paraId="2482B6DB" w14:textId="77777777" w:rsidTr="00B85A93">
        <w:tc>
          <w:tcPr>
            <w:tcW w:w="1441" w:type="dxa"/>
          </w:tcPr>
          <w:p w14:paraId="1A70A60E" w14:textId="7FDE6ED2" w:rsidR="00B85A93" w:rsidRPr="00581847" w:rsidRDefault="00B85A93" w:rsidP="005C763C">
            <w:pPr>
              <w:rPr>
                <w:sz w:val="16"/>
                <w:szCs w:val="16"/>
              </w:rPr>
            </w:pPr>
            <w:r w:rsidRPr="00581847">
              <w:rPr>
                <w:sz w:val="16"/>
                <w:szCs w:val="16"/>
              </w:rPr>
              <w:t>Horita</w:t>
            </w:r>
            <w:r w:rsidR="005C763C" w:rsidRPr="00581847">
              <w:rPr>
                <w:sz w:val="16"/>
                <w:szCs w:val="16"/>
              </w:rPr>
              <w:fldChar w:fldCharType="begin">
                <w:fldData xml:space="preserve">PEVuZE5vdGU+PENpdGU+PEF1dGhvcj5Ib3JpdGE8L0F1dGhvcj48WWVhcj4yMDEzPC9ZZWFyPjxS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Ib3JpdGE8L0F1dGhvcj48WWVhcj4yMDEzPC9ZZWFyPjxS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26]</w:t>
            </w:r>
            <w:r w:rsidR="005C763C" w:rsidRPr="00581847">
              <w:rPr>
                <w:sz w:val="16"/>
                <w:szCs w:val="16"/>
              </w:rPr>
              <w:fldChar w:fldCharType="end"/>
            </w:r>
          </w:p>
        </w:tc>
        <w:tc>
          <w:tcPr>
            <w:tcW w:w="1113" w:type="dxa"/>
          </w:tcPr>
          <w:p w14:paraId="6E9F22E0" w14:textId="77777777" w:rsidR="00B85A93" w:rsidRPr="00581847" w:rsidRDefault="00B85A93" w:rsidP="00B85A93">
            <w:pPr>
              <w:rPr>
                <w:sz w:val="16"/>
                <w:szCs w:val="16"/>
              </w:rPr>
            </w:pPr>
            <w:r w:rsidRPr="00581847">
              <w:rPr>
                <w:sz w:val="16"/>
                <w:szCs w:val="16"/>
              </w:rPr>
              <w:t>Retrospective Cohort</w:t>
            </w:r>
          </w:p>
        </w:tc>
        <w:tc>
          <w:tcPr>
            <w:tcW w:w="947" w:type="dxa"/>
          </w:tcPr>
          <w:p w14:paraId="6A09E9A0" w14:textId="77777777" w:rsidR="00B85A93" w:rsidRPr="00581847" w:rsidRDefault="00B85A93" w:rsidP="00B85A93">
            <w:pPr>
              <w:rPr>
                <w:sz w:val="16"/>
                <w:szCs w:val="16"/>
              </w:rPr>
            </w:pPr>
            <w:r w:rsidRPr="00581847">
              <w:rPr>
                <w:sz w:val="16"/>
                <w:szCs w:val="16"/>
              </w:rPr>
              <w:t>Japan</w:t>
            </w:r>
          </w:p>
          <w:p w14:paraId="1954A1E1" w14:textId="77777777" w:rsidR="00B85A93" w:rsidRPr="00581847" w:rsidRDefault="00B85A93" w:rsidP="00B85A93">
            <w:pPr>
              <w:rPr>
                <w:sz w:val="16"/>
                <w:szCs w:val="16"/>
              </w:rPr>
            </w:pPr>
            <w:r w:rsidRPr="00581847">
              <w:rPr>
                <w:sz w:val="16"/>
                <w:szCs w:val="16"/>
              </w:rPr>
              <w:t>2011</w:t>
            </w:r>
          </w:p>
        </w:tc>
        <w:tc>
          <w:tcPr>
            <w:tcW w:w="648" w:type="dxa"/>
          </w:tcPr>
          <w:p w14:paraId="5ED2E6CA" w14:textId="77777777" w:rsidR="00B85A93" w:rsidRPr="00581847" w:rsidRDefault="00B85A93" w:rsidP="00B85A93">
            <w:pPr>
              <w:rPr>
                <w:sz w:val="16"/>
                <w:szCs w:val="16"/>
              </w:rPr>
            </w:pPr>
            <w:r w:rsidRPr="00581847">
              <w:rPr>
                <w:sz w:val="16"/>
                <w:szCs w:val="16"/>
              </w:rPr>
              <w:t>432</w:t>
            </w:r>
          </w:p>
        </w:tc>
        <w:tc>
          <w:tcPr>
            <w:tcW w:w="622" w:type="dxa"/>
          </w:tcPr>
          <w:p w14:paraId="5BECBA1C" w14:textId="77777777" w:rsidR="00B85A93" w:rsidRPr="00581847" w:rsidRDefault="00B85A93" w:rsidP="00B85A93">
            <w:pPr>
              <w:rPr>
                <w:sz w:val="16"/>
                <w:szCs w:val="16"/>
              </w:rPr>
            </w:pPr>
            <w:r w:rsidRPr="00581847">
              <w:rPr>
                <w:sz w:val="16"/>
                <w:szCs w:val="16"/>
              </w:rPr>
              <w:t>92</w:t>
            </w:r>
          </w:p>
        </w:tc>
        <w:tc>
          <w:tcPr>
            <w:tcW w:w="680" w:type="dxa"/>
          </w:tcPr>
          <w:p w14:paraId="23AC9F23" w14:textId="77777777" w:rsidR="00B85A93" w:rsidRPr="00581847" w:rsidRDefault="00B85A93" w:rsidP="00B85A93">
            <w:pPr>
              <w:rPr>
                <w:sz w:val="16"/>
                <w:szCs w:val="16"/>
              </w:rPr>
            </w:pPr>
            <w:r w:rsidRPr="00581847">
              <w:rPr>
                <w:sz w:val="16"/>
                <w:szCs w:val="16"/>
              </w:rPr>
              <w:t>68.7</w:t>
            </w:r>
          </w:p>
        </w:tc>
        <w:tc>
          <w:tcPr>
            <w:tcW w:w="1255" w:type="dxa"/>
          </w:tcPr>
          <w:p w14:paraId="3061C8D3" w14:textId="77777777" w:rsidR="00B85A93" w:rsidRPr="00581847" w:rsidRDefault="00B85A93" w:rsidP="00B85A93">
            <w:pPr>
              <w:rPr>
                <w:sz w:val="16"/>
                <w:szCs w:val="16"/>
              </w:rPr>
            </w:pPr>
            <w:r w:rsidRPr="00581847">
              <w:rPr>
                <w:sz w:val="16"/>
                <w:szCs w:val="16"/>
              </w:rPr>
              <w:t>64.9 (SD19.7)</w:t>
            </w:r>
          </w:p>
        </w:tc>
        <w:tc>
          <w:tcPr>
            <w:tcW w:w="571" w:type="dxa"/>
          </w:tcPr>
          <w:p w14:paraId="32620897" w14:textId="77777777" w:rsidR="00B85A93" w:rsidRPr="00581847" w:rsidRDefault="00B85A93" w:rsidP="00B85A93">
            <w:pPr>
              <w:rPr>
                <w:sz w:val="16"/>
                <w:szCs w:val="16"/>
              </w:rPr>
            </w:pPr>
            <w:r w:rsidRPr="00581847">
              <w:rPr>
                <w:sz w:val="16"/>
                <w:szCs w:val="16"/>
              </w:rPr>
              <w:t>88.2</w:t>
            </w:r>
          </w:p>
        </w:tc>
        <w:tc>
          <w:tcPr>
            <w:tcW w:w="1153" w:type="dxa"/>
          </w:tcPr>
          <w:p w14:paraId="75F05CB2" w14:textId="77777777" w:rsidR="00B85A93" w:rsidRPr="00581847" w:rsidRDefault="00B85A93" w:rsidP="00B85A93">
            <w:pPr>
              <w:rPr>
                <w:sz w:val="16"/>
                <w:szCs w:val="16"/>
              </w:rPr>
            </w:pPr>
            <w:r w:rsidRPr="00581847">
              <w:rPr>
                <w:sz w:val="16"/>
                <w:szCs w:val="16"/>
              </w:rPr>
              <w:t>NR</w:t>
            </w:r>
          </w:p>
        </w:tc>
        <w:tc>
          <w:tcPr>
            <w:tcW w:w="1493" w:type="dxa"/>
            <w:gridSpan w:val="2"/>
          </w:tcPr>
          <w:p w14:paraId="212122AF" w14:textId="77777777" w:rsidR="00B85A93" w:rsidRPr="00581847" w:rsidRDefault="00B85A93" w:rsidP="00B85A93">
            <w:pPr>
              <w:rPr>
                <w:sz w:val="16"/>
                <w:szCs w:val="16"/>
              </w:rPr>
            </w:pPr>
            <w:r w:rsidRPr="00581847">
              <w:rPr>
                <w:sz w:val="16"/>
                <w:szCs w:val="16"/>
              </w:rPr>
              <w:t>Pulmonary TB</w:t>
            </w:r>
          </w:p>
        </w:tc>
        <w:tc>
          <w:tcPr>
            <w:tcW w:w="1002" w:type="dxa"/>
          </w:tcPr>
          <w:p w14:paraId="0F3C5D88" w14:textId="77777777" w:rsidR="00B85A93" w:rsidRPr="00581847" w:rsidRDefault="00B85A93" w:rsidP="00B85A93">
            <w:pPr>
              <w:rPr>
                <w:sz w:val="16"/>
                <w:szCs w:val="16"/>
              </w:rPr>
            </w:pPr>
            <w:r w:rsidRPr="00581847">
              <w:rPr>
                <w:sz w:val="16"/>
                <w:szCs w:val="16"/>
              </w:rPr>
              <w:t>Medical records</w:t>
            </w:r>
          </w:p>
        </w:tc>
        <w:tc>
          <w:tcPr>
            <w:tcW w:w="1545" w:type="dxa"/>
          </w:tcPr>
          <w:p w14:paraId="19DCE899" w14:textId="77777777" w:rsidR="00B85A93" w:rsidRPr="00581847" w:rsidRDefault="00B85A93" w:rsidP="00B85A93">
            <w:pPr>
              <w:rPr>
                <w:sz w:val="16"/>
                <w:szCs w:val="16"/>
              </w:rPr>
            </w:pPr>
            <w:r w:rsidRPr="00581847">
              <w:rPr>
                <w:sz w:val="16"/>
                <w:szCs w:val="16"/>
              </w:rPr>
              <w:t>HIV, MDR-TB, discharged alive before negative infectivity confirmed (including refused treatment or transferred out)</w:t>
            </w:r>
          </w:p>
          <w:p w14:paraId="4AD40648" w14:textId="77777777" w:rsidR="00B85A93" w:rsidRPr="00581847" w:rsidRDefault="00B85A93" w:rsidP="00B85A93">
            <w:pPr>
              <w:rPr>
                <w:sz w:val="16"/>
                <w:szCs w:val="16"/>
              </w:rPr>
            </w:pPr>
          </w:p>
        </w:tc>
        <w:tc>
          <w:tcPr>
            <w:tcW w:w="968" w:type="dxa"/>
          </w:tcPr>
          <w:p w14:paraId="4301C3AF" w14:textId="77777777" w:rsidR="00B85A93" w:rsidRPr="00581847" w:rsidRDefault="00B85A93" w:rsidP="00B85A93">
            <w:pPr>
              <w:rPr>
                <w:sz w:val="16"/>
                <w:szCs w:val="16"/>
              </w:rPr>
            </w:pPr>
            <w:r w:rsidRPr="00581847">
              <w:rPr>
                <w:sz w:val="16"/>
                <w:szCs w:val="16"/>
              </w:rPr>
              <w:t xml:space="preserve">Death </w:t>
            </w:r>
          </w:p>
        </w:tc>
        <w:tc>
          <w:tcPr>
            <w:tcW w:w="1673" w:type="dxa"/>
          </w:tcPr>
          <w:p w14:paraId="35BCEE03" w14:textId="77777777" w:rsidR="00B85A93" w:rsidRPr="00581847" w:rsidRDefault="00B85A93" w:rsidP="00B85A93">
            <w:pPr>
              <w:rPr>
                <w:sz w:val="16"/>
                <w:szCs w:val="16"/>
              </w:rPr>
            </w:pPr>
            <w:r w:rsidRPr="00581847">
              <w:rPr>
                <w:sz w:val="16"/>
                <w:szCs w:val="16"/>
              </w:rPr>
              <w:t>Age, sex, performance status, comorbidities (heart disease, respiratory disease, liver disease, kidney disease, active malignancy), non-standard drug regimen</w:t>
            </w:r>
          </w:p>
          <w:p w14:paraId="2C03AFF9" w14:textId="77777777" w:rsidR="00B85A93" w:rsidRPr="00581847" w:rsidRDefault="00B85A93" w:rsidP="00B85A93">
            <w:pPr>
              <w:rPr>
                <w:sz w:val="16"/>
                <w:szCs w:val="16"/>
              </w:rPr>
            </w:pPr>
          </w:p>
        </w:tc>
      </w:tr>
      <w:tr w:rsidR="0059206A" w:rsidRPr="00581847" w14:paraId="3505E37E" w14:textId="77777777" w:rsidTr="0059206A">
        <w:tc>
          <w:tcPr>
            <w:tcW w:w="1441" w:type="dxa"/>
          </w:tcPr>
          <w:p w14:paraId="45ADA967" w14:textId="24478FFC" w:rsidR="0059206A" w:rsidRPr="00581847" w:rsidRDefault="0059206A" w:rsidP="005C763C">
            <w:pPr>
              <w:rPr>
                <w:sz w:val="16"/>
                <w:szCs w:val="16"/>
              </w:rPr>
            </w:pPr>
            <w:r w:rsidRPr="00581847">
              <w:rPr>
                <w:sz w:val="16"/>
                <w:szCs w:val="16"/>
              </w:rPr>
              <w:t>Hongguang</w:t>
            </w:r>
            <w:r w:rsidR="005C763C" w:rsidRPr="00581847">
              <w:rPr>
                <w:sz w:val="16"/>
                <w:szCs w:val="16"/>
              </w:rPr>
              <w:fldChar w:fldCharType="begin">
                <w:fldData xml:space="preserve">PEVuZE5vdGU+PENpdGU+PEF1dGhvcj5Ib25nZ3Vhbmc8L0F1dGhvcj48WWVhcj4yMDE1PC9ZZWFy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Ib25nZ3Vhbmc8L0F1dGhvcj48WWVhcj4yMDE1PC9ZZWFy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65]</w:t>
            </w:r>
            <w:r w:rsidR="005C763C" w:rsidRPr="00581847">
              <w:rPr>
                <w:sz w:val="16"/>
                <w:szCs w:val="16"/>
              </w:rPr>
              <w:fldChar w:fldCharType="end"/>
            </w:r>
          </w:p>
        </w:tc>
        <w:tc>
          <w:tcPr>
            <w:tcW w:w="1113" w:type="dxa"/>
          </w:tcPr>
          <w:p w14:paraId="3248B6F3" w14:textId="77777777" w:rsidR="0059206A" w:rsidRPr="00581847" w:rsidRDefault="0059206A" w:rsidP="0059206A">
            <w:pPr>
              <w:rPr>
                <w:sz w:val="16"/>
                <w:szCs w:val="16"/>
              </w:rPr>
            </w:pPr>
            <w:r w:rsidRPr="00581847">
              <w:rPr>
                <w:sz w:val="16"/>
                <w:szCs w:val="16"/>
              </w:rPr>
              <w:t>Prospective Cohort</w:t>
            </w:r>
          </w:p>
        </w:tc>
        <w:tc>
          <w:tcPr>
            <w:tcW w:w="947" w:type="dxa"/>
          </w:tcPr>
          <w:p w14:paraId="2A9F5CA6" w14:textId="77777777" w:rsidR="0059206A" w:rsidRPr="00581847" w:rsidRDefault="0059206A" w:rsidP="0059206A">
            <w:pPr>
              <w:rPr>
                <w:sz w:val="16"/>
                <w:szCs w:val="16"/>
              </w:rPr>
            </w:pPr>
            <w:r w:rsidRPr="00581847">
              <w:rPr>
                <w:sz w:val="16"/>
                <w:szCs w:val="16"/>
              </w:rPr>
              <w:t>China</w:t>
            </w:r>
          </w:p>
          <w:p w14:paraId="3EB21403" w14:textId="77777777" w:rsidR="0059206A" w:rsidRPr="00581847" w:rsidRDefault="0059206A" w:rsidP="0059206A">
            <w:pPr>
              <w:rPr>
                <w:sz w:val="16"/>
                <w:szCs w:val="16"/>
              </w:rPr>
            </w:pPr>
            <w:r w:rsidRPr="00581847">
              <w:rPr>
                <w:sz w:val="16"/>
                <w:szCs w:val="16"/>
              </w:rPr>
              <w:t>2011</w:t>
            </w:r>
          </w:p>
        </w:tc>
        <w:tc>
          <w:tcPr>
            <w:tcW w:w="648" w:type="dxa"/>
          </w:tcPr>
          <w:p w14:paraId="50B68A69" w14:textId="77777777" w:rsidR="0059206A" w:rsidRPr="00581847" w:rsidRDefault="0059206A" w:rsidP="0059206A">
            <w:pPr>
              <w:rPr>
                <w:sz w:val="16"/>
                <w:szCs w:val="16"/>
              </w:rPr>
            </w:pPr>
            <w:r w:rsidRPr="00581847">
              <w:rPr>
                <w:sz w:val="16"/>
                <w:szCs w:val="16"/>
              </w:rPr>
              <w:t>1126</w:t>
            </w:r>
          </w:p>
        </w:tc>
        <w:tc>
          <w:tcPr>
            <w:tcW w:w="622" w:type="dxa"/>
          </w:tcPr>
          <w:p w14:paraId="05E8B763" w14:textId="77777777" w:rsidR="0059206A" w:rsidRPr="00581847" w:rsidRDefault="0059206A" w:rsidP="0059206A">
            <w:pPr>
              <w:rPr>
                <w:sz w:val="16"/>
                <w:szCs w:val="16"/>
              </w:rPr>
            </w:pPr>
            <w:r w:rsidRPr="00581847">
              <w:rPr>
                <w:sz w:val="16"/>
                <w:szCs w:val="16"/>
              </w:rPr>
              <w:t>182</w:t>
            </w:r>
          </w:p>
        </w:tc>
        <w:tc>
          <w:tcPr>
            <w:tcW w:w="680" w:type="dxa"/>
          </w:tcPr>
          <w:p w14:paraId="4BD01141" w14:textId="77777777" w:rsidR="0059206A" w:rsidRPr="00581847" w:rsidRDefault="0059206A" w:rsidP="0059206A">
            <w:pPr>
              <w:rPr>
                <w:sz w:val="16"/>
                <w:szCs w:val="16"/>
              </w:rPr>
            </w:pPr>
            <w:r w:rsidRPr="00581847">
              <w:rPr>
                <w:sz w:val="16"/>
                <w:szCs w:val="16"/>
              </w:rPr>
              <w:t>66.7</w:t>
            </w:r>
          </w:p>
        </w:tc>
        <w:tc>
          <w:tcPr>
            <w:tcW w:w="1255" w:type="dxa"/>
          </w:tcPr>
          <w:p w14:paraId="0832BE9D" w14:textId="77777777" w:rsidR="0059206A" w:rsidRPr="00581847" w:rsidRDefault="0059206A" w:rsidP="0059206A">
            <w:pPr>
              <w:rPr>
                <w:sz w:val="16"/>
                <w:szCs w:val="16"/>
              </w:rPr>
            </w:pPr>
            <w:r w:rsidRPr="00581847">
              <w:rPr>
                <w:sz w:val="16"/>
                <w:szCs w:val="16"/>
              </w:rPr>
              <w:t>TBDM 53 (IQR 45-64); TB only 34 (IQR 21-45)</w:t>
            </w:r>
            <w:r w:rsidRPr="00581847">
              <w:rPr>
                <w:sz w:val="16"/>
                <w:szCs w:val="16"/>
                <w:vertAlign w:val="superscript"/>
              </w:rPr>
              <w:t xml:space="preserve"> 1</w:t>
            </w:r>
            <w:r w:rsidRPr="00581847">
              <w:rPr>
                <w:sz w:val="16"/>
                <w:szCs w:val="16"/>
              </w:rPr>
              <w:t xml:space="preserve"> </w:t>
            </w:r>
          </w:p>
        </w:tc>
        <w:tc>
          <w:tcPr>
            <w:tcW w:w="571" w:type="dxa"/>
          </w:tcPr>
          <w:p w14:paraId="1DC731E7" w14:textId="77777777" w:rsidR="0059206A" w:rsidRPr="00581847" w:rsidRDefault="0059206A" w:rsidP="0059206A">
            <w:pPr>
              <w:rPr>
                <w:sz w:val="16"/>
                <w:szCs w:val="16"/>
              </w:rPr>
            </w:pPr>
            <w:r w:rsidRPr="00581847">
              <w:rPr>
                <w:sz w:val="16"/>
                <w:szCs w:val="16"/>
              </w:rPr>
              <w:t>92.2</w:t>
            </w:r>
          </w:p>
        </w:tc>
        <w:tc>
          <w:tcPr>
            <w:tcW w:w="1153" w:type="dxa"/>
          </w:tcPr>
          <w:p w14:paraId="7DD22C7A" w14:textId="77777777" w:rsidR="0059206A" w:rsidRPr="00581847" w:rsidRDefault="0059206A" w:rsidP="0059206A">
            <w:pPr>
              <w:rPr>
                <w:sz w:val="16"/>
                <w:szCs w:val="16"/>
              </w:rPr>
            </w:pPr>
            <w:r w:rsidRPr="00581847">
              <w:rPr>
                <w:sz w:val="16"/>
                <w:szCs w:val="16"/>
              </w:rPr>
              <w:t>97.8</w:t>
            </w:r>
          </w:p>
        </w:tc>
        <w:tc>
          <w:tcPr>
            <w:tcW w:w="1493" w:type="dxa"/>
            <w:gridSpan w:val="2"/>
          </w:tcPr>
          <w:p w14:paraId="0301420E" w14:textId="77777777" w:rsidR="0059206A" w:rsidRPr="00581847" w:rsidRDefault="0059206A" w:rsidP="0059206A">
            <w:pPr>
              <w:rPr>
                <w:sz w:val="16"/>
                <w:szCs w:val="16"/>
              </w:rPr>
            </w:pPr>
            <w:r w:rsidRPr="00581847">
              <w:rPr>
                <w:sz w:val="16"/>
                <w:szCs w:val="16"/>
              </w:rPr>
              <w:t>Pulmonary TB</w:t>
            </w:r>
          </w:p>
        </w:tc>
        <w:tc>
          <w:tcPr>
            <w:tcW w:w="1002" w:type="dxa"/>
          </w:tcPr>
          <w:p w14:paraId="624FBEC4" w14:textId="77777777" w:rsidR="0059206A" w:rsidRPr="00581847" w:rsidRDefault="0059206A" w:rsidP="0059206A">
            <w:pPr>
              <w:rPr>
                <w:sz w:val="16"/>
                <w:szCs w:val="16"/>
              </w:rPr>
            </w:pPr>
            <w:r w:rsidRPr="00581847">
              <w:rPr>
                <w:sz w:val="16"/>
                <w:szCs w:val="16"/>
              </w:rPr>
              <w:t>FBG, OGTT</w:t>
            </w:r>
          </w:p>
        </w:tc>
        <w:tc>
          <w:tcPr>
            <w:tcW w:w="1545" w:type="dxa"/>
          </w:tcPr>
          <w:p w14:paraId="28566170" w14:textId="77777777" w:rsidR="0059206A" w:rsidRPr="00581847" w:rsidRDefault="0059206A" w:rsidP="0059206A">
            <w:pPr>
              <w:rPr>
                <w:sz w:val="16"/>
                <w:szCs w:val="16"/>
              </w:rPr>
            </w:pPr>
            <w:r w:rsidRPr="00581847">
              <w:rPr>
                <w:sz w:val="16"/>
                <w:szCs w:val="16"/>
              </w:rPr>
              <w:t>patients with incomplete medical records</w:t>
            </w:r>
          </w:p>
        </w:tc>
        <w:tc>
          <w:tcPr>
            <w:tcW w:w="968" w:type="dxa"/>
          </w:tcPr>
          <w:p w14:paraId="14E4D650" w14:textId="77777777" w:rsidR="0059206A" w:rsidRPr="00581847" w:rsidRDefault="0059206A" w:rsidP="0059206A">
            <w:pPr>
              <w:rPr>
                <w:sz w:val="16"/>
                <w:szCs w:val="16"/>
              </w:rPr>
            </w:pPr>
            <w:r w:rsidRPr="00581847">
              <w:rPr>
                <w:sz w:val="16"/>
                <w:szCs w:val="16"/>
              </w:rPr>
              <w:t>Death/</w:t>
            </w:r>
          </w:p>
          <w:p w14:paraId="29FE7FA0" w14:textId="77777777" w:rsidR="0059206A" w:rsidRPr="00581847" w:rsidRDefault="0059206A" w:rsidP="0059206A">
            <w:pPr>
              <w:rPr>
                <w:sz w:val="16"/>
                <w:szCs w:val="16"/>
              </w:rPr>
            </w:pPr>
            <w:r w:rsidRPr="00581847">
              <w:rPr>
                <w:sz w:val="16"/>
                <w:szCs w:val="16"/>
              </w:rPr>
              <w:t>failure,</w:t>
            </w:r>
          </w:p>
          <w:p w14:paraId="2372D852" w14:textId="77777777" w:rsidR="0059206A" w:rsidRPr="00581847" w:rsidRDefault="0059206A" w:rsidP="0059206A">
            <w:pPr>
              <w:rPr>
                <w:sz w:val="16"/>
                <w:szCs w:val="16"/>
              </w:rPr>
            </w:pPr>
            <w:r w:rsidRPr="00581847">
              <w:rPr>
                <w:sz w:val="16"/>
                <w:szCs w:val="16"/>
              </w:rPr>
              <w:t>MDR-TB</w:t>
            </w:r>
          </w:p>
          <w:p w14:paraId="07E1884D" w14:textId="77777777" w:rsidR="0059206A" w:rsidRPr="00581847" w:rsidRDefault="0059206A" w:rsidP="0059206A">
            <w:pPr>
              <w:rPr>
                <w:sz w:val="16"/>
                <w:szCs w:val="16"/>
              </w:rPr>
            </w:pPr>
          </w:p>
        </w:tc>
        <w:tc>
          <w:tcPr>
            <w:tcW w:w="1673" w:type="dxa"/>
          </w:tcPr>
          <w:p w14:paraId="7236A286" w14:textId="77777777" w:rsidR="0059206A" w:rsidRPr="00581847" w:rsidRDefault="0059206A" w:rsidP="0059206A">
            <w:pPr>
              <w:rPr>
                <w:sz w:val="16"/>
                <w:szCs w:val="16"/>
              </w:rPr>
            </w:pPr>
            <w:r w:rsidRPr="00581847">
              <w:rPr>
                <w:sz w:val="16"/>
                <w:szCs w:val="16"/>
              </w:rPr>
              <w:t>None</w:t>
            </w:r>
          </w:p>
        </w:tc>
      </w:tr>
      <w:tr w:rsidR="0059206A" w:rsidRPr="00581847" w14:paraId="65664AA9" w14:textId="77777777" w:rsidTr="00B85A93">
        <w:tc>
          <w:tcPr>
            <w:tcW w:w="1441" w:type="dxa"/>
          </w:tcPr>
          <w:p w14:paraId="3DF53982" w14:textId="77777777" w:rsidR="0059206A" w:rsidRPr="00581847" w:rsidRDefault="0059206A" w:rsidP="00D9456C">
            <w:pPr>
              <w:rPr>
                <w:sz w:val="16"/>
                <w:szCs w:val="16"/>
              </w:rPr>
            </w:pPr>
          </w:p>
        </w:tc>
        <w:tc>
          <w:tcPr>
            <w:tcW w:w="1113" w:type="dxa"/>
          </w:tcPr>
          <w:p w14:paraId="03ABF6D0" w14:textId="77777777" w:rsidR="0059206A" w:rsidRPr="00581847" w:rsidRDefault="0059206A" w:rsidP="00B85A93">
            <w:pPr>
              <w:rPr>
                <w:sz w:val="16"/>
                <w:szCs w:val="16"/>
              </w:rPr>
            </w:pPr>
          </w:p>
        </w:tc>
        <w:tc>
          <w:tcPr>
            <w:tcW w:w="947" w:type="dxa"/>
          </w:tcPr>
          <w:p w14:paraId="77284115" w14:textId="77777777" w:rsidR="0059206A" w:rsidRPr="00581847" w:rsidRDefault="0059206A" w:rsidP="00B85A93">
            <w:pPr>
              <w:rPr>
                <w:sz w:val="16"/>
                <w:szCs w:val="16"/>
              </w:rPr>
            </w:pPr>
          </w:p>
        </w:tc>
        <w:tc>
          <w:tcPr>
            <w:tcW w:w="648" w:type="dxa"/>
          </w:tcPr>
          <w:p w14:paraId="5E55B352" w14:textId="77777777" w:rsidR="0059206A" w:rsidRPr="00581847" w:rsidRDefault="0059206A" w:rsidP="00B85A93">
            <w:pPr>
              <w:rPr>
                <w:sz w:val="16"/>
                <w:szCs w:val="16"/>
              </w:rPr>
            </w:pPr>
          </w:p>
        </w:tc>
        <w:tc>
          <w:tcPr>
            <w:tcW w:w="622" w:type="dxa"/>
          </w:tcPr>
          <w:p w14:paraId="18CD31D3" w14:textId="77777777" w:rsidR="0059206A" w:rsidRPr="00581847" w:rsidRDefault="0059206A" w:rsidP="00B85A93">
            <w:pPr>
              <w:rPr>
                <w:sz w:val="16"/>
                <w:szCs w:val="16"/>
              </w:rPr>
            </w:pPr>
          </w:p>
        </w:tc>
        <w:tc>
          <w:tcPr>
            <w:tcW w:w="680" w:type="dxa"/>
          </w:tcPr>
          <w:p w14:paraId="12FD27BF" w14:textId="77777777" w:rsidR="0059206A" w:rsidRPr="00581847" w:rsidRDefault="0059206A" w:rsidP="00B85A93">
            <w:pPr>
              <w:rPr>
                <w:sz w:val="16"/>
                <w:szCs w:val="16"/>
              </w:rPr>
            </w:pPr>
          </w:p>
        </w:tc>
        <w:tc>
          <w:tcPr>
            <w:tcW w:w="1255" w:type="dxa"/>
          </w:tcPr>
          <w:p w14:paraId="14EA97CA" w14:textId="77777777" w:rsidR="0059206A" w:rsidRPr="00581847" w:rsidRDefault="0059206A" w:rsidP="00B85A93">
            <w:pPr>
              <w:rPr>
                <w:sz w:val="16"/>
                <w:szCs w:val="16"/>
              </w:rPr>
            </w:pPr>
          </w:p>
        </w:tc>
        <w:tc>
          <w:tcPr>
            <w:tcW w:w="571" w:type="dxa"/>
          </w:tcPr>
          <w:p w14:paraId="06CDEC37" w14:textId="77777777" w:rsidR="0059206A" w:rsidRPr="00581847" w:rsidRDefault="0059206A" w:rsidP="00B85A93">
            <w:pPr>
              <w:rPr>
                <w:sz w:val="16"/>
                <w:szCs w:val="16"/>
              </w:rPr>
            </w:pPr>
          </w:p>
        </w:tc>
        <w:tc>
          <w:tcPr>
            <w:tcW w:w="1153" w:type="dxa"/>
          </w:tcPr>
          <w:p w14:paraId="24EBA691" w14:textId="77777777" w:rsidR="0059206A" w:rsidRPr="00581847" w:rsidRDefault="0059206A" w:rsidP="00B85A93">
            <w:pPr>
              <w:rPr>
                <w:sz w:val="16"/>
                <w:szCs w:val="16"/>
              </w:rPr>
            </w:pPr>
          </w:p>
        </w:tc>
        <w:tc>
          <w:tcPr>
            <w:tcW w:w="1493" w:type="dxa"/>
            <w:gridSpan w:val="2"/>
          </w:tcPr>
          <w:p w14:paraId="7F61BF12" w14:textId="77777777" w:rsidR="0059206A" w:rsidRPr="00581847" w:rsidRDefault="0059206A" w:rsidP="00B85A93">
            <w:pPr>
              <w:rPr>
                <w:sz w:val="16"/>
                <w:szCs w:val="16"/>
              </w:rPr>
            </w:pPr>
          </w:p>
        </w:tc>
        <w:tc>
          <w:tcPr>
            <w:tcW w:w="1002" w:type="dxa"/>
          </w:tcPr>
          <w:p w14:paraId="63EC10CB" w14:textId="77777777" w:rsidR="0059206A" w:rsidRPr="00581847" w:rsidRDefault="0059206A" w:rsidP="00B85A93">
            <w:pPr>
              <w:rPr>
                <w:sz w:val="16"/>
                <w:szCs w:val="16"/>
              </w:rPr>
            </w:pPr>
          </w:p>
        </w:tc>
        <w:tc>
          <w:tcPr>
            <w:tcW w:w="1545" w:type="dxa"/>
          </w:tcPr>
          <w:p w14:paraId="724D344E" w14:textId="77777777" w:rsidR="0059206A" w:rsidRPr="00581847" w:rsidRDefault="0059206A" w:rsidP="00B85A93">
            <w:pPr>
              <w:rPr>
                <w:sz w:val="16"/>
                <w:szCs w:val="16"/>
              </w:rPr>
            </w:pPr>
          </w:p>
        </w:tc>
        <w:tc>
          <w:tcPr>
            <w:tcW w:w="968" w:type="dxa"/>
          </w:tcPr>
          <w:p w14:paraId="16DC7825" w14:textId="77777777" w:rsidR="0059206A" w:rsidRPr="00581847" w:rsidRDefault="0059206A" w:rsidP="00B85A93">
            <w:pPr>
              <w:rPr>
                <w:sz w:val="16"/>
                <w:szCs w:val="16"/>
              </w:rPr>
            </w:pPr>
          </w:p>
        </w:tc>
        <w:tc>
          <w:tcPr>
            <w:tcW w:w="1673" w:type="dxa"/>
          </w:tcPr>
          <w:p w14:paraId="22F9D4D2" w14:textId="77777777" w:rsidR="0059206A" w:rsidRPr="00581847" w:rsidRDefault="0059206A" w:rsidP="00B85A93">
            <w:pPr>
              <w:rPr>
                <w:sz w:val="16"/>
                <w:szCs w:val="16"/>
              </w:rPr>
            </w:pPr>
          </w:p>
        </w:tc>
      </w:tr>
      <w:tr w:rsidR="00B85A93" w:rsidRPr="00581847" w14:paraId="036EAAE1" w14:textId="77777777" w:rsidTr="00B85A93">
        <w:tc>
          <w:tcPr>
            <w:tcW w:w="1441" w:type="dxa"/>
          </w:tcPr>
          <w:p w14:paraId="204B3573" w14:textId="7244E246" w:rsidR="00B85A93" w:rsidRPr="00581847" w:rsidRDefault="00B85A93" w:rsidP="005C763C">
            <w:pPr>
              <w:rPr>
                <w:sz w:val="16"/>
                <w:szCs w:val="16"/>
              </w:rPr>
            </w:pPr>
            <w:r w:rsidRPr="00581847">
              <w:rPr>
                <w:sz w:val="16"/>
                <w:szCs w:val="16"/>
              </w:rPr>
              <w:t>Hung</w:t>
            </w:r>
            <w:r w:rsidR="005C763C" w:rsidRPr="00581847">
              <w:rPr>
                <w:sz w:val="16"/>
                <w:szCs w:val="16"/>
              </w:rPr>
              <w:fldChar w:fldCharType="begin"/>
            </w:r>
            <w:r w:rsidR="005C763C" w:rsidRPr="00581847">
              <w:rPr>
                <w:sz w:val="16"/>
                <w:szCs w:val="16"/>
              </w:rPr>
              <w:instrText xml:space="preserve"> ADDIN EN.CITE &lt;EndNote&gt;&lt;Cite&gt;&lt;Author&gt;Hung&lt;/Author&gt;&lt;Year&gt;2015&lt;/Year&gt;&lt;RecNum&gt;109&lt;/RecNum&gt;&lt;DisplayText&gt;[107]&lt;/DisplayText&gt;&lt;record&gt;&lt;rec-number&gt;109&lt;/rec-number&gt;&lt;foreign-keys&gt;&lt;key app="EN" db-id="pvxsd52ec9tfp7esev6xtr2gtwravtt5rafd" timestamp="1547228926"&gt;109&lt;/key&gt;&lt;/foreign-keys&gt;&lt;ref-type name="Journal Article"&gt;17&lt;/ref-type&gt;&lt;contributors&gt;&lt;authors&gt;&lt;author&gt;Hung, C. L.&lt;/author&gt;&lt;author&gt;Chien, J. Y.&lt;/author&gt;&lt;author&gt;Ou, C. Y.&lt;/author&gt;&lt;/authors&gt;&lt;/contributors&gt;&lt;titles&gt;&lt;title&gt;Associated factors for tuberculosis recurrence in Taiwan: A nationwide nested case-control study from 1998 to 2010&lt;/title&gt;&lt;secondary-title&gt;PLoS ONE&lt;/secondary-title&gt;&lt;/titles&gt;&lt;periodical&gt;&lt;full-title&gt;PLoS One&lt;/full-title&gt;&lt;/periodical&gt;&lt;volume&gt;10&lt;/volume&gt;&lt;number&gt;5&lt;/number&gt;&lt;keywords&gt;&lt;keyword&gt;adult&lt;/keyword&gt;&lt;keyword&gt;article&lt;/keyword&gt;&lt;keyword&gt;case control study&lt;/keyword&gt;&lt;keyword&gt;chronic obstructive lung disease&lt;/keyword&gt;&lt;keyword&gt;comorbidity&lt;/keyword&gt;&lt;keyword&gt;controlled study&lt;/keyword&gt;&lt;keyword&gt;diabetes mellitus&lt;/keyword&gt;&lt;keyword&gt;female&lt;/keyword&gt;&lt;keyword&gt;follow up&lt;/keyword&gt;&lt;keyword&gt;human&lt;/keyword&gt;&lt;keyword&gt;incidence&lt;/keyword&gt;&lt;keyword&gt;major clinical study&lt;/keyword&gt;&lt;keyword&gt;male&lt;/keyword&gt;&lt;keyword&gt;recurrent infection&lt;/keyword&gt;&lt;keyword&gt;risk factor&lt;/keyword&gt;&lt;keyword&gt;social status&lt;/keyword&gt;&lt;keyword&gt;Taiwan&lt;/keyword&gt;&lt;keyword&gt;tuberculosis&lt;/keyword&gt;&lt;/keywords&gt;&lt;dates&gt;&lt;year&gt;2015&lt;/year&gt;&lt;/dates&gt;&lt;isbn&gt;1932-6203&lt;/isbn&gt;&lt;work-type&gt;Article&lt;/work-type&gt;&lt;urls&gt;&lt;related-urls&gt;&lt;url&gt;http://www.embase.com/search/results?subaction=viewrecord&amp;amp;from=export&amp;amp;id=L604276529&lt;/url&gt;&lt;url&gt;http://dx.doi.org/10.1371/journal.pone.0124822&lt;/url&gt;&lt;/related-urls&gt;&lt;/urls&gt;&lt;custom5&gt;25932917&lt;/custom5&gt;&lt;electronic-resource-num&gt;10.1371/journal.pone.0124822&lt;/electronic-resource-num&gt;&lt;remote-database-name&gt;Embase&amp;#xD;Medline&lt;/remote-database-name&gt;&lt;language&gt;English&lt;/language&gt;&lt;/record&gt;&lt;/Cite&gt;&lt;/EndNote&gt;</w:instrText>
            </w:r>
            <w:r w:rsidR="005C763C" w:rsidRPr="00581847">
              <w:rPr>
                <w:sz w:val="16"/>
                <w:szCs w:val="16"/>
              </w:rPr>
              <w:fldChar w:fldCharType="separate"/>
            </w:r>
            <w:r w:rsidR="005C763C" w:rsidRPr="00581847">
              <w:rPr>
                <w:noProof/>
                <w:sz w:val="16"/>
                <w:szCs w:val="16"/>
              </w:rPr>
              <w:t>[107]</w:t>
            </w:r>
            <w:r w:rsidR="005C763C" w:rsidRPr="00581847">
              <w:rPr>
                <w:sz w:val="16"/>
                <w:szCs w:val="16"/>
              </w:rPr>
              <w:fldChar w:fldCharType="end"/>
            </w:r>
          </w:p>
        </w:tc>
        <w:tc>
          <w:tcPr>
            <w:tcW w:w="1113" w:type="dxa"/>
          </w:tcPr>
          <w:p w14:paraId="004E4084" w14:textId="77777777" w:rsidR="00B85A93" w:rsidRPr="00581847" w:rsidRDefault="00B85A93" w:rsidP="00B85A93">
            <w:pPr>
              <w:rPr>
                <w:sz w:val="16"/>
                <w:szCs w:val="16"/>
              </w:rPr>
            </w:pPr>
            <w:r w:rsidRPr="00581847">
              <w:rPr>
                <w:sz w:val="16"/>
                <w:szCs w:val="16"/>
              </w:rPr>
              <w:t>Nested case control</w:t>
            </w:r>
          </w:p>
        </w:tc>
        <w:tc>
          <w:tcPr>
            <w:tcW w:w="947" w:type="dxa"/>
          </w:tcPr>
          <w:p w14:paraId="550DC338" w14:textId="77777777" w:rsidR="00B85A93" w:rsidRPr="00581847" w:rsidRDefault="00B85A93" w:rsidP="00B85A93">
            <w:pPr>
              <w:rPr>
                <w:sz w:val="16"/>
                <w:szCs w:val="16"/>
              </w:rPr>
            </w:pPr>
            <w:r w:rsidRPr="00581847">
              <w:rPr>
                <w:sz w:val="16"/>
                <w:szCs w:val="16"/>
              </w:rPr>
              <w:t>Taiwan</w:t>
            </w:r>
            <w:r w:rsidRPr="00581847">
              <w:rPr>
                <w:sz w:val="16"/>
                <w:szCs w:val="16"/>
              </w:rPr>
              <w:br/>
              <w:t>2010</w:t>
            </w:r>
          </w:p>
        </w:tc>
        <w:tc>
          <w:tcPr>
            <w:tcW w:w="648" w:type="dxa"/>
          </w:tcPr>
          <w:p w14:paraId="0C072F30" w14:textId="77777777" w:rsidR="00B85A93" w:rsidRPr="00581847" w:rsidRDefault="00B85A93" w:rsidP="00B85A93">
            <w:pPr>
              <w:rPr>
                <w:sz w:val="16"/>
                <w:szCs w:val="16"/>
              </w:rPr>
            </w:pPr>
            <w:r w:rsidRPr="00581847">
              <w:rPr>
                <w:sz w:val="16"/>
                <w:szCs w:val="16"/>
              </w:rPr>
              <w:t>595</w:t>
            </w:r>
          </w:p>
        </w:tc>
        <w:tc>
          <w:tcPr>
            <w:tcW w:w="622" w:type="dxa"/>
          </w:tcPr>
          <w:p w14:paraId="0AA9FF43" w14:textId="77777777" w:rsidR="00B85A93" w:rsidRPr="00581847" w:rsidRDefault="00B85A93" w:rsidP="00B85A93">
            <w:pPr>
              <w:rPr>
                <w:sz w:val="16"/>
                <w:szCs w:val="16"/>
              </w:rPr>
            </w:pPr>
            <w:r w:rsidRPr="00581847">
              <w:rPr>
                <w:sz w:val="16"/>
                <w:szCs w:val="16"/>
              </w:rPr>
              <w:t>165</w:t>
            </w:r>
          </w:p>
        </w:tc>
        <w:tc>
          <w:tcPr>
            <w:tcW w:w="680" w:type="dxa"/>
          </w:tcPr>
          <w:p w14:paraId="36B25102" w14:textId="77777777" w:rsidR="00B85A93" w:rsidRPr="00581847" w:rsidRDefault="00B85A93" w:rsidP="00B85A93">
            <w:pPr>
              <w:rPr>
                <w:sz w:val="16"/>
                <w:szCs w:val="16"/>
              </w:rPr>
            </w:pPr>
            <w:r w:rsidRPr="00581847">
              <w:rPr>
                <w:sz w:val="16"/>
                <w:szCs w:val="16"/>
              </w:rPr>
              <w:t>67.9</w:t>
            </w:r>
          </w:p>
        </w:tc>
        <w:tc>
          <w:tcPr>
            <w:tcW w:w="1255" w:type="dxa"/>
          </w:tcPr>
          <w:p w14:paraId="71DA7EE2" w14:textId="77777777" w:rsidR="00B85A93" w:rsidRPr="00581847" w:rsidRDefault="00B85A93" w:rsidP="00B85A93">
            <w:pPr>
              <w:rPr>
                <w:sz w:val="16"/>
                <w:szCs w:val="16"/>
              </w:rPr>
            </w:pPr>
            <w:r w:rsidRPr="00581847">
              <w:rPr>
                <w:sz w:val="16"/>
                <w:szCs w:val="16"/>
              </w:rPr>
              <w:t>52.9</w:t>
            </w:r>
          </w:p>
        </w:tc>
        <w:tc>
          <w:tcPr>
            <w:tcW w:w="571" w:type="dxa"/>
          </w:tcPr>
          <w:p w14:paraId="6642970A" w14:textId="77777777" w:rsidR="00B85A93" w:rsidRPr="00581847" w:rsidRDefault="00B85A93" w:rsidP="00B85A93">
            <w:pPr>
              <w:rPr>
                <w:sz w:val="16"/>
                <w:szCs w:val="16"/>
              </w:rPr>
            </w:pPr>
            <w:r w:rsidRPr="00581847">
              <w:rPr>
                <w:sz w:val="16"/>
                <w:szCs w:val="16"/>
              </w:rPr>
              <w:t>0</w:t>
            </w:r>
          </w:p>
        </w:tc>
        <w:tc>
          <w:tcPr>
            <w:tcW w:w="1153" w:type="dxa"/>
          </w:tcPr>
          <w:p w14:paraId="23A94D0D" w14:textId="77777777" w:rsidR="00B85A93" w:rsidRPr="00581847" w:rsidRDefault="00B85A93" w:rsidP="00B85A93">
            <w:pPr>
              <w:rPr>
                <w:sz w:val="16"/>
                <w:szCs w:val="16"/>
              </w:rPr>
            </w:pPr>
            <w:r w:rsidRPr="00581847">
              <w:rPr>
                <w:sz w:val="16"/>
                <w:szCs w:val="16"/>
              </w:rPr>
              <w:t>N/A</w:t>
            </w:r>
          </w:p>
        </w:tc>
        <w:tc>
          <w:tcPr>
            <w:tcW w:w="1493" w:type="dxa"/>
            <w:gridSpan w:val="2"/>
          </w:tcPr>
          <w:p w14:paraId="30FDAD36" w14:textId="77777777" w:rsidR="00B85A93" w:rsidRPr="00581847" w:rsidRDefault="00B85A93" w:rsidP="00B85A93">
            <w:pPr>
              <w:rPr>
                <w:sz w:val="16"/>
                <w:szCs w:val="16"/>
              </w:rPr>
            </w:pPr>
            <w:r w:rsidRPr="00581847">
              <w:rPr>
                <w:sz w:val="16"/>
                <w:szCs w:val="16"/>
              </w:rPr>
              <w:t>Undifferentiated TB</w:t>
            </w:r>
          </w:p>
        </w:tc>
        <w:tc>
          <w:tcPr>
            <w:tcW w:w="1002" w:type="dxa"/>
          </w:tcPr>
          <w:p w14:paraId="0EEAC105" w14:textId="77777777" w:rsidR="00B85A93" w:rsidRPr="00581847" w:rsidRDefault="00B85A93" w:rsidP="00B85A93">
            <w:pPr>
              <w:rPr>
                <w:sz w:val="16"/>
                <w:szCs w:val="16"/>
              </w:rPr>
            </w:pPr>
            <w:r w:rsidRPr="00581847">
              <w:rPr>
                <w:sz w:val="16"/>
                <w:szCs w:val="16"/>
              </w:rPr>
              <w:t>Medical records</w:t>
            </w:r>
          </w:p>
        </w:tc>
        <w:tc>
          <w:tcPr>
            <w:tcW w:w="1545" w:type="dxa"/>
          </w:tcPr>
          <w:p w14:paraId="5EFB8C78" w14:textId="77777777" w:rsidR="00B85A93" w:rsidRPr="00581847" w:rsidRDefault="00B85A93" w:rsidP="00B85A93">
            <w:pPr>
              <w:rPr>
                <w:sz w:val="16"/>
                <w:szCs w:val="16"/>
              </w:rPr>
            </w:pPr>
            <w:r w:rsidRPr="00581847">
              <w:rPr>
                <w:sz w:val="16"/>
                <w:szCs w:val="16"/>
              </w:rPr>
              <w:t xml:space="preserve">all patients with TB before 1998, HIV, or &lt; 18 were excluded. </w:t>
            </w:r>
          </w:p>
        </w:tc>
        <w:tc>
          <w:tcPr>
            <w:tcW w:w="968" w:type="dxa"/>
          </w:tcPr>
          <w:p w14:paraId="7348C583" w14:textId="77777777" w:rsidR="00B85A93" w:rsidRPr="00581847" w:rsidRDefault="00B85A93" w:rsidP="00B85A93">
            <w:pPr>
              <w:rPr>
                <w:sz w:val="16"/>
                <w:szCs w:val="16"/>
              </w:rPr>
            </w:pPr>
            <w:r w:rsidRPr="00581847">
              <w:rPr>
                <w:sz w:val="16"/>
                <w:szCs w:val="16"/>
              </w:rPr>
              <w:t>Relapse</w:t>
            </w:r>
          </w:p>
        </w:tc>
        <w:tc>
          <w:tcPr>
            <w:tcW w:w="1673" w:type="dxa"/>
          </w:tcPr>
          <w:p w14:paraId="49CE1E56" w14:textId="00A52643" w:rsidR="00B85A93" w:rsidRPr="00581847" w:rsidRDefault="006661E2" w:rsidP="00B85A93">
            <w:pPr>
              <w:rPr>
                <w:sz w:val="16"/>
                <w:szCs w:val="16"/>
              </w:rPr>
            </w:pPr>
            <w:r w:rsidRPr="00581847">
              <w:rPr>
                <w:sz w:val="16"/>
                <w:szCs w:val="16"/>
              </w:rPr>
              <w:t>A</w:t>
            </w:r>
            <w:r w:rsidR="00B85A93" w:rsidRPr="00581847">
              <w:rPr>
                <w:sz w:val="16"/>
                <w:szCs w:val="16"/>
              </w:rPr>
              <w:t>ge, gender,</w:t>
            </w:r>
            <w:r w:rsidR="00B85A93" w:rsidRPr="00581847">
              <w:rPr>
                <w:sz w:val="16"/>
                <w:szCs w:val="16"/>
              </w:rPr>
              <w:br/>
              <w:t>socio-economic status, and comorbid diseases</w:t>
            </w:r>
          </w:p>
        </w:tc>
      </w:tr>
      <w:tr w:rsidR="0059206A" w:rsidRPr="00581847" w14:paraId="3FD25FA8" w14:textId="77777777" w:rsidTr="00B85A93">
        <w:tc>
          <w:tcPr>
            <w:tcW w:w="1441" w:type="dxa"/>
          </w:tcPr>
          <w:p w14:paraId="479E20DA" w14:textId="1F673CE3" w:rsidR="0059206A" w:rsidRPr="00581847" w:rsidRDefault="0059206A" w:rsidP="005C763C">
            <w:pPr>
              <w:rPr>
                <w:sz w:val="16"/>
                <w:szCs w:val="16"/>
              </w:rPr>
            </w:pPr>
            <w:r w:rsidRPr="00581847">
              <w:rPr>
                <w:sz w:val="16"/>
                <w:szCs w:val="16"/>
              </w:rPr>
              <w:t>Jiménez-Corona</w:t>
            </w:r>
            <w:r w:rsidR="005C763C" w:rsidRPr="00581847">
              <w:rPr>
                <w:sz w:val="16"/>
                <w:szCs w:val="16"/>
              </w:rPr>
              <w:fldChar w:fldCharType="begin">
                <w:fldData xml:space="preserve">PEVuZE5vdGU+PENpdGU+PEF1dGhvcj5KaW1lbmV6LUNvcm9uYTwvQXV0aG9yPjxZZWFyPjIwMTM8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KaW1lbmV6LUNvcm9uYTwvQXV0aG9yPjxZZWFyPjIwMTM8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36]</w:t>
            </w:r>
            <w:r w:rsidR="005C763C" w:rsidRPr="00581847">
              <w:rPr>
                <w:sz w:val="16"/>
                <w:szCs w:val="16"/>
              </w:rPr>
              <w:fldChar w:fldCharType="end"/>
            </w:r>
          </w:p>
        </w:tc>
        <w:tc>
          <w:tcPr>
            <w:tcW w:w="1113" w:type="dxa"/>
          </w:tcPr>
          <w:p w14:paraId="185F1DFE" w14:textId="77777777" w:rsidR="0059206A" w:rsidRPr="00581847" w:rsidRDefault="0059206A" w:rsidP="0059206A">
            <w:pPr>
              <w:rPr>
                <w:sz w:val="16"/>
                <w:szCs w:val="16"/>
              </w:rPr>
            </w:pPr>
            <w:r w:rsidRPr="00581847">
              <w:rPr>
                <w:sz w:val="16"/>
                <w:szCs w:val="16"/>
              </w:rPr>
              <w:t>Prospective Cohort</w:t>
            </w:r>
          </w:p>
        </w:tc>
        <w:tc>
          <w:tcPr>
            <w:tcW w:w="947" w:type="dxa"/>
          </w:tcPr>
          <w:p w14:paraId="140E681A" w14:textId="77777777" w:rsidR="0059206A" w:rsidRPr="00581847" w:rsidRDefault="0059206A" w:rsidP="0059206A">
            <w:pPr>
              <w:rPr>
                <w:sz w:val="16"/>
                <w:szCs w:val="16"/>
              </w:rPr>
            </w:pPr>
            <w:r w:rsidRPr="00581847">
              <w:rPr>
                <w:sz w:val="16"/>
                <w:szCs w:val="16"/>
              </w:rPr>
              <w:t>Mexico</w:t>
            </w:r>
          </w:p>
          <w:p w14:paraId="07BC6439" w14:textId="77777777" w:rsidR="0059206A" w:rsidRPr="00581847" w:rsidRDefault="0059206A" w:rsidP="0059206A">
            <w:pPr>
              <w:rPr>
                <w:sz w:val="16"/>
                <w:szCs w:val="16"/>
              </w:rPr>
            </w:pPr>
            <w:r w:rsidRPr="00581847">
              <w:rPr>
                <w:sz w:val="16"/>
                <w:szCs w:val="16"/>
              </w:rPr>
              <w:t>2010</w:t>
            </w:r>
          </w:p>
        </w:tc>
        <w:tc>
          <w:tcPr>
            <w:tcW w:w="648" w:type="dxa"/>
          </w:tcPr>
          <w:p w14:paraId="615D89B7" w14:textId="77777777" w:rsidR="0059206A" w:rsidRPr="00581847" w:rsidRDefault="0059206A" w:rsidP="0059206A">
            <w:pPr>
              <w:rPr>
                <w:sz w:val="16"/>
                <w:szCs w:val="16"/>
              </w:rPr>
            </w:pPr>
            <w:r w:rsidRPr="00581847">
              <w:rPr>
                <w:sz w:val="16"/>
                <w:szCs w:val="16"/>
              </w:rPr>
              <w:t>1262</w:t>
            </w:r>
          </w:p>
        </w:tc>
        <w:tc>
          <w:tcPr>
            <w:tcW w:w="622" w:type="dxa"/>
          </w:tcPr>
          <w:p w14:paraId="5C79155C" w14:textId="77777777" w:rsidR="0059206A" w:rsidRPr="00581847" w:rsidRDefault="0059206A" w:rsidP="0059206A">
            <w:pPr>
              <w:rPr>
                <w:sz w:val="16"/>
                <w:szCs w:val="16"/>
              </w:rPr>
            </w:pPr>
            <w:r w:rsidRPr="00581847">
              <w:rPr>
                <w:sz w:val="16"/>
                <w:szCs w:val="16"/>
              </w:rPr>
              <w:t>374</w:t>
            </w:r>
          </w:p>
        </w:tc>
        <w:tc>
          <w:tcPr>
            <w:tcW w:w="680" w:type="dxa"/>
          </w:tcPr>
          <w:p w14:paraId="2C354922" w14:textId="77777777" w:rsidR="0059206A" w:rsidRPr="00581847" w:rsidRDefault="0059206A" w:rsidP="0059206A">
            <w:pPr>
              <w:rPr>
                <w:sz w:val="16"/>
                <w:szCs w:val="16"/>
              </w:rPr>
            </w:pPr>
            <w:r w:rsidRPr="00581847">
              <w:rPr>
                <w:sz w:val="16"/>
                <w:szCs w:val="16"/>
              </w:rPr>
              <w:t>57.84</w:t>
            </w:r>
          </w:p>
        </w:tc>
        <w:tc>
          <w:tcPr>
            <w:tcW w:w="1255" w:type="dxa"/>
          </w:tcPr>
          <w:p w14:paraId="1343679C" w14:textId="77777777" w:rsidR="0059206A" w:rsidRPr="00581847" w:rsidRDefault="0059206A" w:rsidP="0059206A">
            <w:pPr>
              <w:rPr>
                <w:sz w:val="16"/>
                <w:szCs w:val="16"/>
              </w:rPr>
            </w:pPr>
            <w:r w:rsidRPr="00581847">
              <w:rPr>
                <w:sz w:val="16"/>
                <w:szCs w:val="16"/>
              </w:rPr>
              <w:t>TBDM 53.5(SD12.8); TB only 41.9 (SD19.0)</w:t>
            </w:r>
          </w:p>
        </w:tc>
        <w:tc>
          <w:tcPr>
            <w:tcW w:w="571" w:type="dxa"/>
          </w:tcPr>
          <w:p w14:paraId="1BEA7F60" w14:textId="77777777" w:rsidR="0059206A" w:rsidRPr="00581847" w:rsidRDefault="0059206A" w:rsidP="0059206A">
            <w:pPr>
              <w:rPr>
                <w:sz w:val="16"/>
                <w:szCs w:val="16"/>
              </w:rPr>
            </w:pPr>
            <w:r w:rsidRPr="00581847">
              <w:rPr>
                <w:sz w:val="16"/>
                <w:szCs w:val="16"/>
              </w:rPr>
              <w:t>87.9</w:t>
            </w:r>
          </w:p>
        </w:tc>
        <w:tc>
          <w:tcPr>
            <w:tcW w:w="1153" w:type="dxa"/>
          </w:tcPr>
          <w:p w14:paraId="0E254618" w14:textId="77777777" w:rsidR="0059206A" w:rsidRPr="00581847" w:rsidRDefault="0059206A" w:rsidP="0059206A">
            <w:pPr>
              <w:rPr>
                <w:sz w:val="16"/>
                <w:szCs w:val="16"/>
              </w:rPr>
            </w:pPr>
            <w:r w:rsidRPr="00581847">
              <w:rPr>
                <w:sz w:val="16"/>
                <w:szCs w:val="16"/>
              </w:rPr>
              <w:t>91.1</w:t>
            </w:r>
          </w:p>
        </w:tc>
        <w:tc>
          <w:tcPr>
            <w:tcW w:w="1493" w:type="dxa"/>
            <w:gridSpan w:val="2"/>
          </w:tcPr>
          <w:p w14:paraId="46FEAD62" w14:textId="77777777" w:rsidR="0059206A" w:rsidRPr="00581847" w:rsidRDefault="0059206A" w:rsidP="0059206A">
            <w:pPr>
              <w:rPr>
                <w:sz w:val="16"/>
                <w:szCs w:val="16"/>
              </w:rPr>
            </w:pPr>
            <w:r w:rsidRPr="00581847">
              <w:rPr>
                <w:sz w:val="16"/>
                <w:szCs w:val="16"/>
              </w:rPr>
              <w:t>Pulmonary TB</w:t>
            </w:r>
          </w:p>
        </w:tc>
        <w:tc>
          <w:tcPr>
            <w:tcW w:w="1002" w:type="dxa"/>
          </w:tcPr>
          <w:p w14:paraId="334E57F4" w14:textId="77777777" w:rsidR="0059206A" w:rsidRPr="00581847" w:rsidRDefault="0059206A" w:rsidP="0059206A">
            <w:pPr>
              <w:rPr>
                <w:sz w:val="16"/>
                <w:szCs w:val="16"/>
              </w:rPr>
            </w:pPr>
            <w:r w:rsidRPr="00581847">
              <w:rPr>
                <w:sz w:val="16"/>
                <w:szCs w:val="16"/>
              </w:rPr>
              <w:t>Medical records and self-report</w:t>
            </w:r>
          </w:p>
        </w:tc>
        <w:tc>
          <w:tcPr>
            <w:tcW w:w="1545" w:type="dxa"/>
          </w:tcPr>
          <w:p w14:paraId="5F90ECD4" w14:textId="77777777" w:rsidR="0059206A" w:rsidRPr="00581847" w:rsidRDefault="0059206A" w:rsidP="0059206A">
            <w:pPr>
              <w:rPr>
                <w:sz w:val="16"/>
                <w:szCs w:val="16"/>
              </w:rPr>
            </w:pPr>
            <w:r w:rsidRPr="00581847">
              <w:rPr>
                <w:sz w:val="16"/>
                <w:szCs w:val="16"/>
              </w:rPr>
              <w:t>NR</w:t>
            </w:r>
          </w:p>
        </w:tc>
        <w:tc>
          <w:tcPr>
            <w:tcW w:w="968" w:type="dxa"/>
          </w:tcPr>
          <w:p w14:paraId="55DA5BE7" w14:textId="77777777" w:rsidR="0059206A" w:rsidRPr="00581847" w:rsidRDefault="00CB3045" w:rsidP="0059206A">
            <w:pPr>
              <w:rPr>
                <w:sz w:val="16"/>
                <w:szCs w:val="16"/>
              </w:rPr>
            </w:pPr>
            <w:r w:rsidRPr="00581847">
              <w:rPr>
                <w:sz w:val="16"/>
                <w:szCs w:val="16"/>
              </w:rPr>
              <w:t xml:space="preserve">Death/ failure, </w:t>
            </w:r>
            <w:r w:rsidR="0059206A" w:rsidRPr="00581847">
              <w:rPr>
                <w:sz w:val="16"/>
                <w:szCs w:val="16"/>
              </w:rPr>
              <w:t>culture conversion, relapse, recurrence</w:t>
            </w:r>
          </w:p>
          <w:p w14:paraId="3504936C" w14:textId="77777777" w:rsidR="0059206A" w:rsidRPr="00581847" w:rsidRDefault="0059206A" w:rsidP="0059206A">
            <w:pPr>
              <w:rPr>
                <w:sz w:val="16"/>
                <w:szCs w:val="16"/>
              </w:rPr>
            </w:pPr>
          </w:p>
        </w:tc>
        <w:tc>
          <w:tcPr>
            <w:tcW w:w="1673" w:type="dxa"/>
          </w:tcPr>
          <w:p w14:paraId="0B985C4C" w14:textId="77777777" w:rsidR="0059206A" w:rsidRPr="00581847" w:rsidRDefault="0059206A" w:rsidP="0059206A">
            <w:pPr>
              <w:rPr>
                <w:sz w:val="16"/>
                <w:szCs w:val="16"/>
              </w:rPr>
            </w:pPr>
            <w:r w:rsidRPr="00581847">
              <w:rPr>
                <w:sz w:val="16"/>
                <w:szCs w:val="16"/>
              </w:rPr>
              <w:t xml:space="preserve">Recurrence and relapse were both adjusted for joint resistance to isoniazid and rifampicin. Recurrence was also adjusted for failure or default and HIV; relapse was also adjusted for smoking and sputum grading. </w:t>
            </w:r>
          </w:p>
          <w:p w14:paraId="6F197CB7" w14:textId="77777777" w:rsidR="0059206A" w:rsidRPr="00581847" w:rsidRDefault="0059206A" w:rsidP="0059206A">
            <w:pPr>
              <w:rPr>
                <w:sz w:val="16"/>
                <w:szCs w:val="16"/>
              </w:rPr>
            </w:pPr>
          </w:p>
        </w:tc>
      </w:tr>
      <w:tr w:rsidR="0059206A" w:rsidRPr="00581847" w14:paraId="29DF50D1" w14:textId="77777777" w:rsidTr="00B85A93">
        <w:tc>
          <w:tcPr>
            <w:tcW w:w="1441" w:type="dxa"/>
          </w:tcPr>
          <w:p w14:paraId="04AC8E85" w14:textId="4CE6C013" w:rsidR="0059206A" w:rsidRPr="00581847" w:rsidRDefault="0059206A" w:rsidP="005C763C">
            <w:pPr>
              <w:rPr>
                <w:sz w:val="16"/>
                <w:szCs w:val="16"/>
              </w:rPr>
            </w:pPr>
            <w:r w:rsidRPr="00581847">
              <w:rPr>
                <w:sz w:val="16"/>
                <w:szCs w:val="16"/>
              </w:rPr>
              <w:t>Kanda</w:t>
            </w:r>
            <w:r w:rsidR="005C763C" w:rsidRPr="00581847">
              <w:rPr>
                <w:sz w:val="16"/>
                <w:szCs w:val="16"/>
              </w:rPr>
              <w:fldChar w:fldCharType="begin"/>
            </w:r>
            <w:r w:rsidR="005C763C" w:rsidRPr="00581847">
              <w:rPr>
                <w:sz w:val="16"/>
                <w:szCs w:val="16"/>
              </w:rPr>
              <w:instrText xml:space="preserve"> ADDIN EN.CITE &lt;EndNote&gt;&lt;Cite&gt;&lt;Author&gt;Kanda&lt;/Author&gt;&lt;Year&gt;2015&lt;/Year&gt;&lt;RecNum&gt;35&lt;/RecNum&gt;&lt;DisplayText&gt;[33]&lt;/DisplayText&gt;&lt;record&gt;&lt;rec-number&gt;35&lt;/rec-number&gt;&lt;foreign-keys&gt;&lt;key app="EN" db-id="pvxsd52ec9tfp7esev6xtr2gtwravtt5rafd" timestamp="1547228375"&gt;35&lt;/key&gt;&lt;/foreign-keys&gt;&lt;ref-type name="Journal Article"&gt;17&lt;/ref-type&gt;&lt;contributors&gt;&lt;authors&gt;&lt;author&gt;Kanda, R.&lt;/author&gt;&lt;author&gt;Nagao, T.&lt;/author&gt;&lt;author&gt;Van Tho, N.&lt;/author&gt;&lt;author&gt;Ogawa, E.&lt;/author&gt;&lt;author&gt;Murakami, Y.&lt;/author&gt;&lt;author&gt;Osawa, M.&lt;/author&gt;&lt;author&gt;Saika, Y.&lt;/author&gt;&lt;author&gt;Doi, K.&lt;/author&gt;&lt;author&gt;Nakano, Y.&lt;/author&gt;&lt;/authors&gt;&lt;/contributors&gt;&lt;titles&gt;&lt;title&gt;Factors affecting time to sputum culture conversion in adults with pulmonary tuberculosis: A historical cohort study without censored cases&lt;/title&gt;&lt;secondary-title&gt;PLoS ONE&lt;/secondary-title&gt;&lt;/titles&gt;&lt;periodical&gt;&lt;full-title&gt;PLoS One&lt;/full-title&gt;&lt;/periodical&gt;&lt;volume&gt;10&lt;/volume&gt;&lt;number&gt;11&lt;/number&gt;&lt;keywords&gt;&lt;keyword&gt;adult&lt;/keyword&gt;&lt;keyword&gt;aged&lt;/keyword&gt;&lt;keyword&gt;cohort analysis&lt;/keyword&gt;&lt;keyword&gt;disease association&lt;/keyword&gt;&lt;keyword&gt;drinking behavior&lt;/keyword&gt;&lt;keyword&gt;female&lt;/keyword&gt;&lt;keyword&gt;follow up&lt;/keyword&gt;&lt;keyword&gt;hospitalization&lt;/keyword&gt;&lt;keyword&gt;human&lt;/keyword&gt;&lt;keyword&gt;infection control&lt;/keyword&gt;&lt;keyword&gt;lung tuberculosis&lt;/keyword&gt;&lt;keyword&gt;major clinical study&lt;/keyword&gt;&lt;keyword&gt;male&lt;/keyword&gt;&lt;keyword&gt;review&lt;/keyword&gt;&lt;keyword&gt;smoking&lt;/keyword&gt;&lt;keyword&gt;sputum culture&lt;/keyword&gt;&lt;/keywords&gt;&lt;dates&gt;&lt;year&gt;2015&lt;/year&gt;&lt;/dates&gt;&lt;isbn&gt;1932-6203&lt;/isbn&gt;&lt;work-type&gt;Review&lt;/work-type&gt;&lt;urls&gt;&lt;related-urls&gt;&lt;url&gt;http://www.embase.com/search/results?subaction=viewrecord&amp;amp;from=export&amp;amp;id=L607878202&lt;/url&gt;&lt;url&gt;http://dx.doi.org/10.1371/journal.pone.0142607&lt;/url&gt;&lt;/related-urls&gt;&lt;/urls&gt;&lt;custom5&gt;26558764&lt;/custom5&gt;&lt;electronic-resource-num&gt;10.1371/journal.pone.0142607&lt;/electronic-resource-num&gt;&lt;remote-database-name&gt;Embase&amp;#xD;Medline&lt;/remote-database-name&gt;&lt;language&gt;English&lt;/language&gt;&lt;/record&gt;&lt;/Cite&gt;&lt;/EndNote&gt;</w:instrText>
            </w:r>
            <w:r w:rsidR="005C763C" w:rsidRPr="00581847">
              <w:rPr>
                <w:sz w:val="16"/>
                <w:szCs w:val="16"/>
              </w:rPr>
              <w:fldChar w:fldCharType="separate"/>
            </w:r>
            <w:r w:rsidR="005C763C" w:rsidRPr="00581847">
              <w:rPr>
                <w:noProof/>
                <w:sz w:val="16"/>
                <w:szCs w:val="16"/>
              </w:rPr>
              <w:t>[33]</w:t>
            </w:r>
            <w:r w:rsidR="005C763C" w:rsidRPr="00581847">
              <w:rPr>
                <w:sz w:val="16"/>
                <w:szCs w:val="16"/>
              </w:rPr>
              <w:fldChar w:fldCharType="end"/>
            </w:r>
          </w:p>
        </w:tc>
        <w:tc>
          <w:tcPr>
            <w:tcW w:w="1113" w:type="dxa"/>
          </w:tcPr>
          <w:p w14:paraId="6AE439AA" w14:textId="77777777" w:rsidR="0059206A" w:rsidRPr="00581847" w:rsidRDefault="0059206A" w:rsidP="0059206A">
            <w:pPr>
              <w:rPr>
                <w:sz w:val="16"/>
                <w:szCs w:val="16"/>
              </w:rPr>
            </w:pPr>
            <w:r w:rsidRPr="00581847">
              <w:rPr>
                <w:sz w:val="16"/>
                <w:szCs w:val="16"/>
              </w:rPr>
              <w:t>Retrospective Cohort</w:t>
            </w:r>
          </w:p>
        </w:tc>
        <w:tc>
          <w:tcPr>
            <w:tcW w:w="947" w:type="dxa"/>
          </w:tcPr>
          <w:p w14:paraId="5085152F" w14:textId="77777777" w:rsidR="0059206A" w:rsidRPr="00581847" w:rsidRDefault="0059206A" w:rsidP="0059206A">
            <w:pPr>
              <w:rPr>
                <w:sz w:val="16"/>
                <w:szCs w:val="16"/>
              </w:rPr>
            </w:pPr>
            <w:r w:rsidRPr="00581847">
              <w:rPr>
                <w:sz w:val="16"/>
                <w:szCs w:val="16"/>
              </w:rPr>
              <w:t>Japan</w:t>
            </w:r>
            <w:r w:rsidRPr="00581847">
              <w:rPr>
                <w:sz w:val="16"/>
                <w:szCs w:val="16"/>
              </w:rPr>
              <w:br/>
              <w:t>2002</w:t>
            </w:r>
          </w:p>
        </w:tc>
        <w:tc>
          <w:tcPr>
            <w:tcW w:w="648" w:type="dxa"/>
          </w:tcPr>
          <w:p w14:paraId="1C8A919B" w14:textId="77777777" w:rsidR="0059206A" w:rsidRPr="00581847" w:rsidRDefault="0059206A" w:rsidP="0059206A">
            <w:pPr>
              <w:rPr>
                <w:sz w:val="16"/>
                <w:szCs w:val="16"/>
              </w:rPr>
            </w:pPr>
            <w:r w:rsidRPr="00581847">
              <w:rPr>
                <w:sz w:val="16"/>
                <w:szCs w:val="16"/>
              </w:rPr>
              <w:t>NR</w:t>
            </w:r>
          </w:p>
        </w:tc>
        <w:tc>
          <w:tcPr>
            <w:tcW w:w="622" w:type="dxa"/>
          </w:tcPr>
          <w:p w14:paraId="0B009F82" w14:textId="77777777" w:rsidR="0059206A" w:rsidRPr="00581847" w:rsidRDefault="0059206A" w:rsidP="0059206A">
            <w:pPr>
              <w:rPr>
                <w:sz w:val="16"/>
                <w:szCs w:val="16"/>
              </w:rPr>
            </w:pPr>
            <w:r w:rsidRPr="00581847">
              <w:rPr>
                <w:sz w:val="16"/>
                <w:szCs w:val="16"/>
              </w:rPr>
              <w:t>NR</w:t>
            </w:r>
          </w:p>
        </w:tc>
        <w:tc>
          <w:tcPr>
            <w:tcW w:w="680" w:type="dxa"/>
          </w:tcPr>
          <w:p w14:paraId="31F3FA8C" w14:textId="77777777" w:rsidR="0059206A" w:rsidRPr="00581847" w:rsidRDefault="0059206A" w:rsidP="0059206A">
            <w:pPr>
              <w:rPr>
                <w:sz w:val="16"/>
                <w:szCs w:val="16"/>
              </w:rPr>
            </w:pPr>
            <w:r w:rsidRPr="00581847">
              <w:rPr>
                <w:sz w:val="16"/>
                <w:szCs w:val="16"/>
              </w:rPr>
              <w:t>69.8</w:t>
            </w:r>
          </w:p>
        </w:tc>
        <w:tc>
          <w:tcPr>
            <w:tcW w:w="1255" w:type="dxa"/>
          </w:tcPr>
          <w:p w14:paraId="77DF88CD" w14:textId="77777777" w:rsidR="0059206A" w:rsidRPr="00581847" w:rsidRDefault="0059206A" w:rsidP="0059206A">
            <w:pPr>
              <w:rPr>
                <w:sz w:val="16"/>
                <w:szCs w:val="16"/>
              </w:rPr>
            </w:pPr>
            <w:r w:rsidRPr="00581847">
              <w:rPr>
                <w:sz w:val="16"/>
                <w:szCs w:val="16"/>
              </w:rPr>
              <w:t>57 (IQR 40-67)</w:t>
            </w:r>
          </w:p>
        </w:tc>
        <w:tc>
          <w:tcPr>
            <w:tcW w:w="571" w:type="dxa"/>
          </w:tcPr>
          <w:p w14:paraId="5590064D" w14:textId="77777777" w:rsidR="0059206A" w:rsidRPr="00581847" w:rsidRDefault="0059206A" w:rsidP="0059206A">
            <w:pPr>
              <w:rPr>
                <w:sz w:val="16"/>
                <w:szCs w:val="16"/>
              </w:rPr>
            </w:pPr>
            <w:r w:rsidRPr="00581847">
              <w:rPr>
                <w:sz w:val="16"/>
                <w:szCs w:val="16"/>
              </w:rPr>
              <w:t>NR</w:t>
            </w:r>
          </w:p>
        </w:tc>
        <w:tc>
          <w:tcPr>
            <w:tcW w:w="1153" w:type="dxa"/>
          </w:tcPr>
          <w:p w14:paraId="114E8C1F" w14:textId="77777777" w:rsidR="0059206A" w:rsidRPr="00581847" w:rsidRDefault="0059206A" w:rsidP="0059206A">
            <w:pPr>
              <w:rPr>
                <w:sz w:val="16"/>
                <w:szCs w:val="16"/>
              </w:rPr>
            </w:pPr>
            <w:r w:rsidRPr="00581847">
              <w:rPr>
                <w:sz w:val="16"/>
                <w:szCs w:val="16"/>
              </w:rPr>
              <w:t>100</w:t>
            </w:r>
          </w:p>
        </w:tc>
        <w:tc>
          <w:tcPr>
            <w:tcW w:w="1493" w:type="dxa"/>
            <w:gridSpan w:val="2"/>
          </w:tcPr>
          <w:p w14:paraId="0D623411" w14:textId="77777777" w:rsidR="0059206A" w:rsidRPr="00581847" w:rsidRDefault="0059206A" w:rsidP="0059206A">
            <w:pPr>
              <w:rPr>
                <w:sz w:val="16"/>
                <w:szCs w:val="16"/>
              </w:rPr>
            </w:pPr>
            <w:r w:rsidRPr="00581847">
              <w:rPr>
                <w:sz w:val="16"/>
                <w:szCs w:val="16"/>
              </w:rPr>
              <w:t>Pulmonary TB</w:t>
            </w:r>
          </w:p>
        </w:tc>
        <w:tc>
          <w:tcPr>
            <w:tcW w:w="1002" w:type="dxa"/>
          </w:tcPr>
          <w:p w14:paraId="0B742980" w14:textId="77777777" w:rsidR="0059206A" w:rsidRPr="00581847" w:rsidRDefault="0059206A" w:rsidP="0059206A">
            <w:pPr>
              <w:rPr>
                <w:sz w:val="16"/>
                <w:szCs w:val="16"/>
              </w:rPr>
            </w:pPr>
            <w:r w:rsidRPr="00581847">
              <w:rPr>
                <w:sz w:val="16"/>
                <w:szCs w:val="16"/>
              </w:rPr>
              <w:t>History of DM</w:t>
            </w:r>
          </w:p>
        </w:tc>
        <w:tc>
          <w:tcPr>
            <w:tcW w:w="1545" w:type="dxa"/>
          </w:tcPr>
          <w:p w14:paraId="0268C542" w14:textId="77777777" w:rsidR="0059206A" w:rsidRPr="00581847" w:rsidRDefault="0059206A" w:rsidP="0059206A">
            <w:pPr>
              <w:rPr>
                <w:sz w:val="16"/>
                <w:szCs w:val="16"/>
              </w:rPr>
            </w:pPr>
            <w:r w:rsidRPr="00581847">
              <w:rPr>
                <w:sz w:val="16"/>
                <w:szCs w:val="16"/>
              </w:rPr>
              <w:t xml:space="preserve">&lt;18 yrs; retreatment/relapse cases; cases with no positive AFB smear or culture of Mtb; and those with drug resistant </w:t>
            </w:r>
            <w:r w:rsidRPr="00581847">
              <w:rPr>
                <w:sz w:val="16"/>
                <w:szCs w:val="16"/>
              </w:rPr>
              <w:lastRenderedPageBreak/>
              <w:t>strains were excluded.</w:t>
            </w:r>
          </w:p>
        </w:tc>
        <w:tc>
          <w:tcPr>
            <w:tcW w:w="968" w:type="dxa"/>
          </w:tcPr>
          <w:p w14:paraId="08641978" w14:textId="77777777" w:rsidR="0059206A" w:rsidRPr="00581847" w:rsidRDefault="0059206A" w:rsidP="0059206A">
            <w:pPr>
              <w:rPr>
                <w:sz w:val="16"/>
                <w:szCs w:val="16"/>
              </w:rPr>
            </w:pPr>
            <w:r w:rsidRPr="00581847">
              <w:rPr>
                <w:sz w:val="16"/>
                <w:szCs w:val="16"/>
              </w:rPr>
              <w:lastRenderedPageBreak/>
              <w:t>Culture conversion</w:t>
            </w:r>
          </w:p>
        </w:tc>
        <w:tc>
          <w:tcPr>
            <w:tcW w:w="1673" w:type="dxa"/>
          </w:tcPr>
          <w:p w14:paraId="0331D5AF" w14:textId="1B2D02FD" w:rsidR="0059206A" w:rsidRPr="00581847" w:rsidRDefault="006661E2" w:rsidP="0059206A">
            <w:pPr>
              <w:rPr>
                <w:sz w:val="16"/>
                <w:szCs w:val="16"/>
              </w:rPr>
            </w:pPr>
            <w:r w:rsidRPr="00581847">
              <w:rPr>
                <w:sz w:val="16"/>
                <w:szCs w:val="16"/>
              </w:rPr>
              <w:t>A</w:t>
            </w:r>
            <w:r w:rsidR="0059206A" w:rsidRPr="00581847">
              <w:rPr>
                <w:sz w:val="16"/>
                <w:szCs w:val="16"/>
              </w:rPr>
              <w:t>ge, sex, smoking status, drinking habit, chest x-ray, sputum smear grading</w:t>
            </w:r>
          </w:p>
        </w:tc>
      </w:tr>
      <w:tr w:rsidR="0059206A" w:rsidRPr="00581847" w14:paraId="164BF1FF" w14:textId="77777777" w:rsidTr="00B85A93">
        <w:tc>
          <w:tcPr>
            <w:tcW w:w="1441" w:type="dxa"/>
          </w:tcPr>
          <w:p w14:paraId="772C19A0" w14:textId="5723EE73" w:rsidR="0059206A" w:rsidRPr="00581847" w:rsidRDefault="0059206A" w:rsidP="005C763C">
            <w:pPr>
              <w:rPr>
                <w:sz w:val="16"/>
                <w:szCs w:val="16"/>
              </w:rPr>
            </w:pPr>
            <w:r w:rsidRPr="00581847">
              <w:rPr>
                <w:sz w:val="16"/>
                <w:szCs w:val="16"/>
              </w:rPr>
              <w:t>Karachunskiĭ</w:t>
            </w:r>
            <w:r w:rsidR="005C763C" w:rsidRPr="00581847">
              <w:rPr>
                <w:sz w:val="16"/>
                <w:szCs w:val="16"/>
              </w:rPr>
              <w:fldChar w:fldCharType="begin">
                <w:fldData xml:space="preserve">PEVuZE5vdGU+PENpdGU+PEF1dGhvcj5LYXJhY2h1bnNraWk8L0F1dGhvcj48WWVhcj4yMDA4PC9Z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LYXJhY2h1bnNraWk8L0F1dGhvcj48WWVhcj4yMDA4PC9Z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08]</w:t>
            </w:r>
            <w:r w:rsidR="005C763C" w:rsidRPr="00581847">
              <w:rPr>
                <w:sz w:val="16"/>
                <w:szCs w:val="16"/>
              </w:rPr>
              <w:fldChar w:fldCharType="end"/>
            </w:r>
          </w:p>
        </w:tc>
        <w:tc>
          <w:tcPr>
            <w:tcW w:w="1113" w:type="dxa"/>
          </w:tcPr>
          <w:p w14:paraId="71E005CF" w14:textId="77777777" w:rsidR="0059206A" w:rsidRPr="00581847" w:rsidRDefault="0059206A" w:rsidP="0059206A">
            <w:pPr>
              <w:rPr>
                <w:sz w:val="16"/>
                <w:szCs w:val="16"/>
              </w:rPr>
            </w:pPr>
            <w:r w:rsidRPr="00581847">
              <w:rPr>
                <w:sz w:val="16"/>
                <w:szCs w:val="16"/>
              </w:rPr>
              <w:t>Prospective Cohort</w:t>
            </w:r>
          </w:p>
        </w:tc>
        <w:tc>
          <w:tcPr>
            <w:tcW w:w="947" w:type="dxa"/>
          </w:tcPr>
          <w:p w14:paraId="3A4BCB9D" w14:textId="77777777" w:rsidR="0059206A" w:rsidRPr="00581847" w:rsidRDefault="0059206A" w:rsidP="0059206A">
            <w:pPr>
              <w:rPr>
                <w:sz w:val="16"/>
                <w:szCs w:val="16"/>
              </w:rPr>
            </w:pPr>
            <w:r w:rsidRPr="00581847">
              <w:rPr>
                <w:sz w:val="16"/>
                <w:szCs w:val="16"/>
              </w:rPr>
              <w:t>Russia</w:t>
            </w:r>
          </w:p>
          <w:p w14:paraId="08CF11CB" w14:textId="77777777" w:rsidR="0059206A" w:rsidRPr="00581847" w:rsidRDefault="0059206A" w:rsidP="0059206A">
            <w:pPr>
              <w:rPr>
                <w:sz w:val="16"/>
                <w:szCs w:val="16"/>
              </w:rPr>
            </w:pPr>
            <w:r w:rsidRPr="00581847">
              <w:rPr>
                <w:sz w:val="16"/>
                <w:szCs w:val="16"/>
              </w:rPr>
              <w:t>NR</w:t>
            </w:r>
          </w:p>
        </w:tc>
        <w:tc>
          <w:tcPr>
            <w:tcW w:w="648" w:type="dxa"/>
          </w:tcPr>
          <w:p w14:paraId="0AEA3E5D" w14:textId="77777777" w:rsidR="0059206A" w:rsidRPr="00581847" w:rsidRDefault="0059206A" w:rsidP="0059206A">
            <w:pPr>
              <w:rPr>
                <w:sz w:val="16"/>
                <w:szCs w:val="16"/>
              </w:rPr>
            </w:pPr>
            <w:r w:rsidRPr="00581847">
              <w:rPr>
                <w:sz w:val="16"/>
                <w:szCs w:val="16"/>
              </w:rPr>
              <w:t>210</w:t>
            </w:r>
          </w:p>
        </w:tc>
        <w:tc>
          <w:tcPr>
            <w:tcW w:w="622" w:type="dxa"/>
          </w:tcPr>
          <w:p w14:paraId="5767304E" w14:textId="77777777" w:rsidR="0059206A" w:rsidRPr="00581847" w:rsidRDefault="0059206A" w:rsidP="0059206A">
            <w:pPr>
              <w:rPr>
                <w:sz w:val="16"/>
                <w:szCs w:val="16"/>
              </w:rPr>
            </w:pPr>
            <w:r w:rsidRPr="00581847">
              <w:rPr>
                <w:sz w:val="16"/>
                <w:szCs w:val="16"/>
              </w:rPr>
              <w:t>110</w:t>
            </w:r>
          </w:p>
        </w:tc>
        <w:tc>
          <w:tcPr>
            <w:tcW w:w="680" w:type="dxa"/>
          </w:tcPr>
          <w:p w14:paraId="2CB4F4DB" w14:textId="77777777" w:rsidR="0059206A" w:rsidRPr="00581847" w:rsidRDefault="0059206A" w:rsidP="0059206A">
            <w:pPr>
              <w:rPr>
                <w:sz w:val="16"/>
                <w:szCs w:val="16"/>
              </w:rPr>
            </w:pPr>
            <w:r w:rsidRPr="00581847">
              <w:rPr>
                <w:sz w:val="16"/>
                <w:szCs w:val="16"/>
              </w:rPr>
              <w:t>NR</w:t>
            </w:r>
          </w:p>
        </w:tc>
        <w:tc>
          <w:tcPr>
            <w:tcW w:w="1255" w:type="dxa"/>
          </w:tcPr>
          <w:p w14:paraId="35224B34" w14:textId="77777777" w:rsidR="0059206A" w:rsidRPr="00581847" w:rsidRDefault="0059206A" w:rsidP="0059206A">
            <w:pPr>
              <w:rPr>
                <w:sz w:val="16"/>
                <w:szCs w:val="16"/>
              </w:rPr>
            </w:pPr>
            <w:r w:rsidRPr="00581847">
              <w:rPr>
                <w:sz w:val="16"/>
                <w:szCs w:val="16"/>
              </w:rPr>
              <w:t>NR</w:t>
            </w:r>
          </w:p>
        </w:tc>
        <w:tc>
          <w:tcPr>
            <w:tcW w:w="571" w:type="dxa"/>
          </w:tcPr>
          <w:p w14:paraId="7FABD4F7" w14:textId="77777777" w:rsidR="0059206A" w:rsidRPr="00581847" w:rsidRDefault="0059206A" w:rsidP="0059206A">
            <w:pPr>
              <w:rPr>
                <w:sz w:val="16"/>
                <w:szCs w:val="16"/>
              </w:rPr>
            </w:pPr>
            <w:r w:rsidRPr="00581847">
              <w:rPr>
                <w:sz w:val="16"/>
                <w:szCs w:val="16"/>
              </w:rPr>
              <w:t>NR</w:t>
            </w:r>
          </w:p>
        </w:tc>
        <w:tc>
          <w:tcPr>
            <w:tcW w:w="1153" w:type="dxa"/>
          </w:tcPr>
          <w:p w14:paraId="7E160814" w14:textId="77777777" w:rsidR="0059206A" w:rsidRPr="00581847" w:rsidRDefault="0059206A" w:rsidP="0059206A">
            <w:pPr>
              <w:rPr>
                <w:sz w:val="16"/>
                <w:szCs w:val="16"/>
              </w:rPr>
            </w:pPr>
            <w:r w:rsidRPr="00581847">
              <w:rPr>
                <w:sz w:val="16"/>
                <w:szCs w:val="16"/>
              </w:rPr>
              <w:t>NR</w:t>
            </w:r>
          </w:p>
        </w:tc>
        <w:tc>
          <w:tcPr>
            <w:tcW w:w="1493" w:type="dxa"/>
            <w:gridSpan w:val="2"/>
          </w:tcPr>
          <w:p w14:paraId="2E40ED50" w14:textId="77777777" w:rsidR="0059206A" w:rsidRPr="00581847" w:rsidRDefault="0059206A" w:rsidP="0059206A">
            <w:pPr>
              <w:rPr>
                <w:sz w:val="16"/>
                <w:szCs w:val="16"/>
              </w:rPr>
            </w:pPr>
            <w:r w:rsidRPr="00581847">
              <w:rPr>
                <w:sz w:val="16"/>
                <w:szCs w:val="16"/>
              </w:rPr>
              <w:t>Pulmonary TB</w:t>
            </w:r>
          </w:p>
        </w:tc>
        <w:tc>
          <w:tcPr>
            <w:tcW w:w="1002" w:type="dxa"/>
          </w:tcPr>
          <w:p w14:paraId="0BDCEE42" w14:textId="77777777" w:rsidR="0059206A" w:rsidRPr="00581847" w:rsidRDefault="0059206A" w:rsidP="0059206A">
            <w:pPr>
              <w:rPr>
                <w:sz w:val="16"/>
                <w:szCs w:val="16"/>
              </w:rPr>
            </w:pPr>
            <w:r w:rsidRPr="00581847">
              <w:rPr>
                <w:sz w:val="16"/>
                <w:szCs w:val="16"/>
              </w:rPr>
              <w:t>Medical records</w:t>
            </w:r>
          </w:p>
        </w:tc>
        <w:tc>
          <w:tcPr>
            <w:tcW w:w="1545" w:type="dxa"/>
          </w:tcPr>
          <w:p w14:paraId="35AD0570" w14:textId="77777777" w:rsidR="0059206A" w:rsidRPr="00581847" w:rsidRDefault="0059206A" w:rsidP="0059206A">
            <w:pPr>
              <w:rPr>
                <w:sz w:val="16"/>
                <w:szCs w:val="16"/>
              </w:rPr>
            </w:pPr>
            <w:r w:rsidRPr="00581847">
              <w:rPr>
                <w:sz w:val="16"/>
                <w:szCs w:val="16"/>
              </w:rPr>
              <w:t>NR</w:t>
            </w:r>
          </w:p>
        </w:tc>
        <w:tc>
          <w:tcPr>
            <w:tcW w:w="968" w:type="dxa"/>
          </w:tcPr>
          <w:p w14:paraId="49B65AA6" w14:textId="77777777" w:rsidR="0059206A" w:rsidRPr="00581847" w:rsidRDefault="0059206A" w:rsidP="0059206A">
            <w:pPr>
              <w:rPr>
                <w:sz w:val="16"/>
                <w:szCs w:val="16"/>
              </w:rPr>
            </w:pPr>
            <w:r w:rsidRPr="00581847">
              <w:rPr>
                <w:sz w:val="16"/>
                <w:szCs w:val="16"/>
              </w:rPr>
              <w:t>Culture conversion</w:t>
            </w:r>
          </w:p>
          <w:p w14:paraId="73C07EA6" w14:textId="77777777" w:rsidR="0059206A" w:rsidRPr="00581847" w:rsidRDefault="0059206A" w:rsidP="0059206A">
            <w:pPr>
              <w:rPr>
                <w:sz w:val="16"/>
                <w:szCs w:val="16"/>
              </w:rPr>
            </w:pPr>
          </w:p>
        </w:tc>
        <w:tc>
          <w:tcPr>
            <w:tcW w:w="1673" w:type="dxa"/>
          </w:tcPr>
          <w:p w14:paraId="3AC7992C" w14:textId="77777777" w:rsidR="0059206A" w:rsidRPr="00581847" w:rsidRDefault="0059206A" w:rsidP="0059206A">
            <w:pPr>
              <w:rPr>
                <w:sz w:val="16"/>
                <w:szCs w:val="16"/>
              </w:rPr>
            </w:pPr>
            <w:r w:rsidRPr="00581847">
              <w:rPr>
                <w:sz w:val="16"/>
                <w:szCs w:val="16"/>
              </w:rPr>
              <w:t>None</w:t>
            </w:r>
          </w:p>
        </w:tc>
      </w:tr>
      <w:tr w:rsidR="0059206A" w:rsidRPr="00581847" w14:paraId="00C2A44A" w14:textId="77777777" w:rsidTr="00B85A93">
        <w:tc>
          <w:tcPr>
            <w:tcW w:w="1441" w:type="dxa"/>
          </w:tcPr>
          <w:p w14:paraId="7A8F8246" w14:textId="569D05C2" w:rsidR="0059206A" w:rsidRPr="00581847" w:rsidRDefault="0059206A" w:rsidP="005C763C">
            <w:pPr>
              <w:rPr>
                <w:sz w:val="16"/>
                <w:szCs w:val="16"/>
              </w:rPr>
            </w:pPr>
            <w:r w:rsidRPr="00581847">
              <w:rPr>
                <w:sz w:val="16"/>
                <w:szCs w:val="16"/>
              </w:rPr>
              <w:t>Kitahara</w:t>
            </w:r>
            <w:r w:rsidR="005C763C" w:rsidRPr="00581847">
              <w:rPr>
                <w:sz w:val="16"/>
                <w:szCs w:val="16"/>
              </w:rPr>
              <w:fldChar w:fldCharType="begin"/>
            </w:r>
            <w:r w:rsidR="005C763C" w:rsidRPr="00581847">
              <w:rPr>
                <w:sz w:val="16"/>
                <w:szCs w:val="16"/>
              </w:rPr>
              <w:instrText xml:space="preserve"> ADDIN EN.CITE &lt;EndNote&gt;&lt;Cite&gt;&lt;Author&gt;Kitahara&lt;/Author&gt;&lt;Year&gt;1994&lt;/Year&gt;&lt;RecNum&gt;111&lt;/RecNum&gt;&lt;DisplayText&gt;[109]&lt;/DisplayText&gt;&lt;record&gt;&lt;rec-number&gt;111&lt;/rec-number&gt;&lt;foreign-keys&gt;&lt;key app="EN" db-id="pvxsd52ec9tfp7esev6xtr2gtwravtt5rafd" timestamp="1547228940"&gt;111&lt;/key&gt;&lt;/foreign-keys&gt;&lt;ref-type name="Journal Article"&gt;17&lt;/ref-type&gt;&lt;contributors&gt;&lt;authors&gt;&lt;author&gt;Kitahara, Y.&lt;/author&gt;&lt;author&gt;Ikeda, A.&lt;/author&gt;&lt;author&gt;Kajiki, A.&lt;/author&gt;&lt;author&gt;Maruyama, M.&lt;/author&gt;&lt;author&gt;Harada, S.&lt;/author&gt;&lt;author&gt;Harada, Y.&lt;/author&gt;&lt;author&gt;Takamoto, M.&lt;/author&gt;&lt;author&gt;Ishibashi, T.&lt;/author&gt;&lt;/authors&gt;&lt;/contributors&gt;&lt;auth-address&gt;Department of Medicine, Ohmuta National Hospital, Fukuoka, Japan.&lt;/auth-address&gt;&lt;titles&gt;&lt;title&gt;[An investigation on risk factors relating to the treatment difficulty in originally treated pulmonary tuberculosis cases]&lt;/title&gt;&lt;secondary-title&gt;Kekkaku&lt;/secondary-title&gt;&lt;/titles&gt;&lt;periodical&gt;&lt;full-title&gt;Kekkaku&lt;/full-title&gt;&lt;/periodical&gt;&lt;pages&gt;503-11&lt;/pages&gt;&lt;volume&gt;69&lt;/volume&gt;&lt;number&gt;8&lt;/number&gt;&lt;keywords&gt;&lt;keyword&gt;Adult&lt;/keyword&gt;&lt;keyword&gt;Age Factors&lt;/keyword&gt;&lt;keyword&gt;Aged&lt;/keyword&gt;&lt;keyword&gt;Female&lt;/keyword&gt;&lt;keyword&gt;Humans&lt;/keyword&gt;&lt;keyword&gt;Male&lt;/keyword&gt;&lt;keyword&gt;Middle Aged&lt;/keyword&gt;&lt;keyword&gt;Risk Factors&lt;/keyword&gt;&lt;keyword&gt;Sputum/microbiology&lt;/keyword&gt;&lt;keyword&gt;Tuberculosis, Pulmonary/*drug therapy/microbiology&lt;/keyword&gt;&lt;/keywords&gt;&lt;dates&gt;&lt;year&gt;1994&lt;/year&gt;&lt;pub-dates&gt;&lt;date&gt;Aug&lt;/date&gt;&lt;/pub-dates&gt;&lt;/dates&gt;&lt;isbn&gt;0022-9776 (Print)&amp;#xD;0022-9776 (Linking)&lt;/isbn&gt;&lt;accession-num&gt;7933776&lt;/accession-num&gt;&lt;urls&gt;&lt;related-urls&gt;&lt;url&gt;https://www.ncbi.nlm.nih.gov/pubmed/7933776&lt;/url&gt;&lt;/related-urls&gt;&lt;/urls&gt;&lt;/record&gt;&lt;/Cite&gt;&lt;/EndNote&gt;</w:instrText>
            </w:r>
            <w:r w:rsidR="005C763C" w:rsidRPr="00581847">
              <w:rPr>
                <w:sz w:val="16"/>
                <w:szCs w:val="16"/>
              </w:rPr>
              <w:fldChar w:fldCharType="separate"/>
            </w:r>
            <w:r w:rsidR="005C763C" w:rsidRPr="00581847">
              <w:rPr>
                <w:noProof/>
                <w:sz w:val="16"/>
                <w:szCs w:val="16"/>
              </w:rPr>
              <w:t>[109]</w:t>
            </w:r>
            <w:r w:rsidR="005C763C" w:rsidRPr="00581847">
              <w:rPr>
                <w:sz w:val="16"/>
                <w:szCs w:val="16"/>
              </w:rPr>
              <w:fldChar w:fldCharType="end"/>
            </w:r>
          </w:p>
        </w:tc>
        <w:tc>
          <w:tcPr>
            <w:tcW w:w="1113" w:type="dxa"/>
          </w:tcPr>
          <w:p w14:paraId="6E85B1EF" w14:textId="77777777" w:rsidR="0059206A" w:rsidRPr="00581847" w:rsidRDefault="0059206A" w:rsidP="0059206A">
            <w:pPr>
              <w:rPr>
                <w:sz w:val="16"/>
                <w:szCs w:val="16"/>
              </w:rPr>
            </w:pPr>
            <w:r w:rsidRPr="00581847">
              <w:rPr>
                <w:sz w:val="16"/>
                <w:szCs w:val="16"/>
              </w:rPr>
              <w:t>Retrospective Cohort</w:t>
            </w:r>
          </w:p>
        </w:tc>
        <w:tc>
          <w:tcPr>
            <w:tcW w:w="947" w:type="dxa"/>
          </w:tcPr>
          <w:p w14:paraId="1A081D6E" w14:textId="77777777" w:rsidR="0059206A" w:rsidRPr="00581847" w:rsidRDefault="0059206A" w:rsidP="0059206A">
            <w:pPr>
              <w:rPr>
                <w:sz w:val="16"/>
                <w:szCs w:val="16"/>
              </w:rPr>
            </w:pPr>
            <w:r w:rsidRPr="00581847">
              <w:rPr>
                <w:sz w:val="16"/>
                <w:szCs w:val="16"/>
              </w:rPr>
              <w:t>Japan</w:t>
            </w:r>
          </w:p>
          <w:p w14:paraId="445DC553" w14:textId="77777777" w:rsidR="0059206A" w:rsidRPr="00581847" w:rsidRDefault="0059206A" w:rsidP="0059206A">
            <w:pPr>
              <w:rPr>
                <w:sz w:val="16"/>
                <w:szCs w:val="16"/>
              </w:rPr>
            </w:pPr>
            <w:r w:rsidRPr="00581847">
              <w:rPr>
                <w:sz w:val="16"/>
                <w:szCs w:val="16"/>
              </w:rPr>
              <w:t>1991</w:t>
            </w:r>
          </w:p>
        </w:tc>
        <w:tc>
          <w:tcPr>
            <w:tcW w:w="648" w:type="dxa"/>
          </w:tcPr>
          <w:p w14:paraId="5C67DC1D" w14:textId="77777777" w:rsidR="0059206A" w:rsidRPr="00581847" w:rsidRDefault="0059206A" w:rsidP="0059206A">
            <w:pPr>
              <w:rPr>
                <w:sz w:val="16"/>
                <w:szCs w:val="16"/>
              </w:rPr>
            </w:pPr>
            <w:r w:rsidRPr="00581847">
              <w:rPr>
                <w:sz w:val="16"/>
                <w:szCs w:val="16"/>
              </w:rPr>
              <w:t>520</w:t>
            </w:r>
          </w:p>
        </w:tc>
        <w:tc>
          <w:tcPr>
            <w:tcW w:w="622" w:type="dxa"/>
          </w:tcPr>
          <w:p w14:paraId="17743202" w14:textId="77777777" w:rsidR="0059206A" w:rsidRPr="00581847" w:rsidRDefault="0059206A" w:rsidP="0059206A">
            <w:pPr>
              <w:rPr>
                <w:sz w:val="16"/>
                <w:szCs w:val="16"/>
              </w:rPr>
            </w:pPr>
            <w:r w:rsidRPr="00581847">
              <w:rPr>
                <w:sz w:val="16"/>
                <w:szCs w:val="16"/>
              </w:rPr>
              <w:t>71</w:t>
            </w:r>
          </w:p>
        </w:tc>
        <w:tc>
          <w:tcPr>
            <w:tcW w:w="680" w:type="dxa"/>
          </w:tcPr>
          <w:p w14:paraId="5FAF38A9" w14:textId="77777777" w:rsidR="0059206A" w:rsidRPr="00581847" w:rsidRDefault="0059206A" w:rsidP="0059206A">
            <w:pPr>
              <w:rPr>
                <w:sz w:val="16"/>
                <w:szCs w:val="16"/>
              </w:rPr>
            </w:pPr>
            <w:r w:rsidRPr="00581847">
              <w:rPr>
                <w:sz w:val="16"/>
                <w:szCs w:val="16"/>
              </w:rPr>
              <w:t>70.8</w:t>
            </w:r>
          </w:p>
        </w:tc>
        <w:tc>
          <w:tcPr>
            <w:tcW w:w="1255" w:type="dxa"/>
          </w:tcPr>
          <w:p w14:paraId="601DA59A" w14:textId="77777777" w:rsidR="0059206A" w:rsidRPr="00581847" w:rsidRDefault="0059206A" w:rsidP="0059206A">
            <w:pPr>
              <w:rPr>
                <w:sz w:val="16"/>
                <w:szCs w:val="16"/>
              </w:rPr>
            </w:pPr>
            <w:r w:rsidRPr="00581847">
              <w:rPr>
                <w:sz w:val="16"/>
                <w:szCs w:val="16"/>
              </w:rPr>
              <w:t>NR</w:t>
            </w:r>
          </w:p>
        </w:tc>
        <w:tc>
          <w:tcPr>
            <w:tcW w:w="571" w:type="dxa"/>
          </w:tcPr>
          <w:p w14:paraId="6C66E899" w14:textId="77777777" w:rsidR="0059206A" w:rsidRPr="00581847" w:rsidRDefault="0059206A" w:rsidP="0059206A">
            <w:pPr>
              <w:rPr>
                <w:sz w:val="16"/>
                <w:szCs w:val="16"/>
              </w:rPr>
            </w:pPr>
            <w:r w:rsidRPr="00581847">
              <w:rPr>
                <w:sz w:val="16"/>
                <w:szCs w:val="16"/>
              </w:rPr>
              <w:t>NR</w:t>
            </w:r>
          </w:p>
        </w:tc>
        <w:tc>
          <w:tcPr>
            <w:tcW w:w="1153" w:type="dxa"/>
          </w:tcPr>
          <w:p w14:paraId="42F625C0" w14:textId="77777777" w:rsidR="0059206A" w:rsidRPr="00581847" w:rsidRDefault="0059206A" w:rsidP="0059206A">
            <w:pPr>
              <w:rPr>
                <w:sz w:val="16"/>
                <w:szCs w:val="16"/>
              </w:rPr>
            </w:pPr>
            <w:r w:rsidRPr="00581847">
              <w:rPr>
                <w:sz w:val="16"/>
                <w:szCs w:val="16"/>
              </w:rPr>
              <w:t>NR</w:t>
            </w:r>
          </w:p>
        </w:tc>
        <w:tc>
          <w:tcPr>
            <w:tcW w:w="1493" w:type="dxa"/>
            <w:gridSpan w:val="2"/>
          </w:tcPr>
          <w:p w14:paraId="78130D70" w14:textId="77777777" w:rsidR="0059206A" w:rsidRPr="00581847" w:rsidRDefault="0059206A" w:rsidP="0059206A">
            <w:pPr>
              <w:rPr>
                <w:sz w:val="16"/>
                <w:szCs w:val="16"/>
              </w:rPr>
            </w:pPr>
            <w:r w:rsidRPr="00581847">
              <w:rPr>
                <w:sz w:val="16"/>
                <w:szCs w:val="16"/>
              </w:rPr>
              <w:t>Pulmonary TB</w:t>
            </w:r>
          </w:p>
        </w:tc>
        <w:tc>
          <w:tcPr>
            <w:tcW w:w="1002" w:type="dxa"/>
          </w:tcPr>
          <w:p w14:paraId="0DF787F6" w14:textId="77777777" w:rsidR="0059206A" w:rsidRPr="00581847" w:rsidRDefault="0059206A" w:rsidP="0059206A">
            <w:pPr>
              <w:rPr>
                <w:sz w:val="16"/>
                <w:szCs w:val="16"/>
              </w:rPr>
            </w:pPr>
            <w:r w:rsidRPr="00581847">
              <w:rPr>
                <w:sz w:val="16"/>
                <w:szCs w:val="16"/>
              </w:rPr>
              <w:t>Medical records</w:t>
            </w:r>
          </w:p>
        </w:tc>
        <w:tc>
          <w:tcPr>
            <w:tcW w:w="1545" w:type="dxa"/>
          </w:tcPr>
          <w:p w14:paraId="6C27AF06" w14:textId="77777777" w:rsidR="0059206A" w:rsidRPr="00581847" w:rsidRDefault="0059206A" w:rsidP="0059206A">
            <w:pPr>
              <w:rPr>
                <w:sz w:val="16"/>
                <w:szCs w:val="16"/>
              </w:rPr>
            </w:pPr>
            <w:r w:rsidRPr="00581847">
              <w:rPr>
                <w:sz w:val="16"/>
                <w:szCs w:val="16"/>
              </w:rPr>
              <w:t>NR</w:t>
            </w:r>
          </w:p>
        </w:tc>
        <w:tc>
          <w:tcPr>
            <w:tcW w:w="968" w:type="dxa"/>
          </w:tcPr>
          <w:p w14:paraId="49725E08" w14:textId="77777777" w:rsidR="0059206A" w:rsidRPr="00581847" w:rsidRDefault="0059206A" w:rsidP="0059206A">
            <w:pPr>
              <w:rPr>
                <w:sz w:val="16"/>
                <w:szCs w:val="16"/>
              </w:rPr>
            </w:pPr>
            <w:r w:rsidRPr="00581847">
              <w:rPr>
                <w:sz w:val="16"/>
                <w:szCs w:val="16"/>
              </w:rPr>
              <w:t>Death, culture conversion</w:t>
            </w:r>
          </w:p>
          <w:p w14:paraId="438E45A1" w14:textId="77777777" w:rsidR="0059206A" w:rsidRPr="00581847" w:rsidRDefault="0059206A" w:rsidP="0059206A">
            <w:pPr>
              <w:rPr>
                <w:sz w:val="16"/>
                <w:szCs w:val="16"/>
              </w:rPr>
            </w:pPr>
          </w:p>
        </w:tc>
        <w:tc>
          <w:tcPr>
            <w:tcW w:w="1673" w:type="dxa"/>
          </w:tcPr>
          <w:p w14:paraId="4411FA78" w14:textId="77777777" w:rsidR="0059206A" w:rsidRPr="00581847" w:rsidRDefault="0059206A" w:rsidP="0059206A">
            <w:pPr>
              <w:rPr>
                <w:sz w:val="16"/>
                <w:szCs w:val="16"/>
              </w:rPr>
            </w:pPr>
            <w:r w:rsidRPr="00581847">
              <w:rPr>
                <w:sz w:val="16"/>
                <w:szCs w:val="16"/>
              </w:rPr>
              <w:t>None</w:t>
            </w:r>
          </w:p>
        </w:tc>
      </w:tr>
      <w:tr w:rsidR="0059206A" w:rsidRPr="00581847" w14:paraId="2A3B0A93" w14:textId="77777777" w:rsidTr="00B85A93">
        <w:tc>
          <w:tcPr>
            <w:tcW w:w="1441" w:type="dxa"/>
          </w:tcPr>
          <w:p w14:paraId="4625646D" w14:textId="312EF3A0" w:rsidR="0059206A" w:rsidRPr="00581847" w:rsidRDefault="0059206A" w:rsidP="005C763C">
            <w:pPr>
              <w:rPr>
                <w:sz w:val="16"/>
                <w:szCs w:val="16"/>
              </w:rPr>
            </w:pPr>
            <w:r w:rsidRPr="00581847">
              <w:rPr>
                <w:sz w:val="16"/>
                <w:szCs w:val="16"/>
              </w:rPr>
              <w:t>Ko</w:t>
            </w:r>
            <w:r w:rsidR="005C763C" w:rsidRPr="00581847">
              <w:rPr>
                <w:sz w:val="16"/>
                <w:szCs w:val="16"/>
              </w:rPr>
              <w:fldChar w:fldCharType="begin">
                <w:fldData xml:space="preserve">PEVuZE5vdGU+PENpdGU+PEF1dGhvcj5LbzwvQXV0aG9yPjxZZWFyPjIwMTc8L1llYXI+PFJlY051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LbzwvQXV0aG9yPjxZZWFyPjIwMTc8L1llYXI+PFJlY051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30]</w:t>
            </w:r>
            <w:r w:rsidR="005C763C" w:rsidRPr="00581847">
              <w:rPr>
                <w:sz w:val="16"/>
                <w:szCs w:val="16"/>
              </w:rPr>
              <w:fldChar w:fldCharType="end"/>
            </w:r>
            <w:r w:rsidRPr="00581847">
              <w:rPr>
                <w:sz w:val="16"/>
                <w:szCs w:val="16"/>
              </w:rPr>
              <w:t xml:space="preserve"> </w:t>
            </w:r>
          </w:p>
        </w:tc>
        <w:tc>
          <w:tcPr>
            <w:tcW w:w="1113" w:type="dxa"/>
          </w:tcPr>
          <w:p w14:paraId="238A969F" w14:textId="77777777" w:rsidR="0059206A" w:rsidRPr="00581847" w:rsidRDefault="0059206A" w:rsidP="0059206A">
            <w:pPr>
              <w:rPr>
                <w:sz w:val="16"/>
                <w:szCs w:val="16"/>
              </w:rPr>
            </w:pPr>
            <w:r w:rsidRPr="00581847">
              <w:rPr>
                <w:sz w:val="16"/>
                <w:szCs w:val="16"/>
              </w:rPr>
              <w:t>Retrospective Cohort</w:t>
            </w:r>
          </w:p>
        </w:tc>
        <w:tc>
          <w:tcPr>
            <w:tcW w:w="947" w:type="dxa"/>
          </w:tcPr>
          <w:p w14:paraId="16C11BB8" w14:textId="77777777" w:rsidR="0059206A" w:rsidRPr="00581847" w:rsidRDefault="0059206A" w:rsidP="0059206A">
            <w:pPr>
              <w:rPr>
                <w:sz w:val="16"/>
                <w:szCs w:val="16"/>
              </w:rPr>
            </w:pPr>
            <w:r w:rsidRPr="00581847">
              <w:rPr>
                <w:sz w:val="16"/>
                <w:szCs w:val="16"/>
              </w:rPr>
              <w:t>Taiwan</w:t>
            </w:r>
            <w:r w:rsidRPr="00581847">
              <w:rPr>
                <w:sz w:val="16"/>
                <w:szCs w:val="16"/>
              </w:rPr>
              <w:br/>
              <w:t>2010</w:t>
            </w:r>
          </w:p>
        </w:tc>
        <w:tc>
          <w:tcPr>
            <w:tcW w:w="648" w:type="dxa"/>
          </w:tcPr>
          <w:p w14:paraId="0951200A" w14:textId="77777777" w:rsidR="0059206A" w:rsidRPr="00581847" w:rsidRDefault="0059206A" w:rsidP="0059206A">
            <w:pPr>
              <w:rPr>
                <w:sz w:val="16"/>
                <w:szCs w:val="16"/>
              </w:rPr>
            </w:pPr>
            <w:r w:rsidRPr="00581847">
              <w:rPr>
                <w:sz w:val="16"/>
                <w:szCs w:val="16"/>
              </w:rPr>
              <w:t>6412</w:t>
            </w:r>
          </w:p>
        </w:tc>
        <w:tc>
          <w:tcPr>
            <w:tcW w:w="622" w:type="dxa"/>
          </w:tcPr>
          <w:p w14:paraId="0846C9F9" w14:textId="77777777" w:rsidR="0059206A" w:rsidRPr="00581847" w:rsidRDefault="0059206A" w:rsidP="0059206A">
            <w:pPr>
              <w:rPr>
                <w:sz w:val="16"/>
                <w:szCs w:val="16"/>
              </w:rPr>
            </w:pPr>
            <w:r w:rsidRPr="00581847">
              <w:rPr>
                <w:sz w:val="16"/>
                <w:szCs w:val="16"/>
              </w:rPr>
              <w:t>2333</w:t>
            </w:r>
          </w:p>
        </w:tc>
        <w:tc>
          <w:tcPr>
            <w:tcW w:w="680" w:type="dxa"/>
          </w:tcPr>
          <w:p w14:paraId="1EBEFAA0" w14:textId="77777777" w:rsidR="0059206A" w:rsidRPr="00581847" w:rsidRDefault="0059206A" w:rsidP="0059206A">
            <w:pPr>
              <w:rPr>
                <w:sz w:val="16"/>
                <w:szCs w:val="16"/>
              </w:rPr>
            </w:pPr>
            <w:r w:rsidRPr="00581847">
              <w:rPr>
                <w:sz w:val="16"/>
                <w:szCs w:val="16"/>
              </w:rPr>
              <w:t>67.1*</w:t>
            </w:r>
          </w:p>
        </w:tc>
        <w:tc>
          <w:tcPr>
            <w:tcW w:w="1255" w:type="dxa"/>
          </w:tcPr>
          <w:p w14:paraId="1FA18333" w14:textId="77777777" w:rsidR="0059206A" w:rsidRPr="00581847" w:rsidRDefault="0059206A" w:rsidP="0059206A">
            <w:pPr>
              <w:rPr>
                <w:sz w:val="16"/>
                <w:szCs w:val="16"/>
              </w:rPr>
            </w:pPr>
            <w:r w:rsidRPr="00581847">
              <w:rPr>
                <w:sz w:val="16"/>
                <w:szCs w:val="16"/>
              </w:rPr>
              <w:t>60.1 (mean calculated)</w:t>
            </w:r>
          </w:p>
        </w:tc>
        <w:tc>
          <w:tcPr>
            <w:tcW w:w="571" w:type="dxa"/>
          </w:tcPr>
          <w:p w14:paraId="1233026A" w14:textId="77777777" w:rsidR="0059206A" w:rsidRPr="00581847" w:rsidRDefault="0059206A" w:rsidP="0059206A">
            <w:pPr>
              <w:rPr>
                <w:sz w:val="16"/>
                <w:szCs w:val="16"/>
              </w:rPr>
            </w:pPr>
            <w:r w:rsidRPr="00581847">
              <w:rPr>
                <w:sz w:val="16"/>
                <w:szCs w:val="16"/>
              </w:rPr>
              <w:t>100</w:t>
            </w:r>
          </w:p>
        </w:tc>
        <w:tc>
          <w:tcPr>
            <w:tcW w:w="1153" w:type="dxa"/>
          </w:tcPr>
          <w:p w14:paraId="49F0498A" w14:textId="77777777" w:rsidR="0059206A" w:rsidRPr="00581847" w:rsidRDefault="0059206A" w:rsidP="0059206A">
            <w:pPr>
              <w:rPr>
                <w:sz w:val="16"/>
                <w:szCs w:val="16"/>
              </w:rPr>
            </w:pPr>
            <w:r w:rsidRPr="00581847">
              <w:rPr>
                <w:sz w:val="16"/>
                <w:szCs w:val="16"/>
              </w:rPr>
              <w:t>100</w:t>
            </w:r>
          </w:p>
        </w:tc>
        <w:tc>
          <w:tcPr>
            <w:tcW w:w="1493" w:type="dxa"/>
            <w:gridSpan w:val="2"/>
          </w:tcPr>
          <w:p w14:paraId="22421358" w14:textId="77777777" w:rsidR="0059206A" w:rsidRPr="00581847" w:rsidRDefault="0059206A" w:rsidP="0059206A">
            <w:pPr>
              <w:rPr>
                <w:sz w:val="16"/>
                <w:szCs w:val="16"/>
              </w:rPr>
            </w:pPr>
            <w:r w:rsidRPr="00581847">
              <w:rPr>
                <w:sz w:val="16"/>
                <w:szCs w:val="16"/>
              </w:rPr>
              <w:t>Undifferentiated TB</w:t>
            </w:r>
          </w:p>
        </w:tc>
        <w:tc>
          <w:tcPr>
            <w:tcW w:w="1002" w:type="dxa"/>
          </w:tcPr>
          <w:p w14:paraId="5BECD323" w14:textId="77777777" w:rsidR="0059206A" w:rsidRPr="00581847" w:rsidRDefault="0059206A" w:rsidP="0059206A">
            <w:pPr>
              <w:rPr>
                <w:sz w:val="16"/>
                <w:szCs w:val="16"/>
              </w:rPr>
            </w:pPr>
            <w:r w:rsidRPr="00581847">
              <w:rPr>
                <w:sz w:val="16"/>
                <w:szCs w:val="16"/>
              </w:rPr>
              <w:t>Medical records, health insurance claims</w:t>
            </w:r>
          </w:p>
        </w:tc>
        <w:tc>
          <w:tcPr>
            <w:tcW w:w="1545" w:type="dxa"/>
          </w:tcPr>
          <w:p w14:paraId="276CBA16" w14:textId="77777777" w:rsidR="0059206A" w:rsidRPr="00581847" w:rsidRDefault="0059206A" w:rsidP="0059206A">
            <w:pPr>
              <w:rPr>
                <w:sz w:val="16"/>
                <w:szCs w:val="16"/>
              </w:rPr>
            </w:pPr>
            <w:r w:rsidRPr="00581847">
              <w:rPr>
                <w:sz w:val="16"/>
                <w:szCs w:val="16"/>
              </w:rPr>
              <w:t xml:space="preserve">incomplete information on age or sex; relapse/retreatment cases </w:t>
            </w:r>
          </w:p>
        </w:tc>
        <w:tc>
          <w:tcPr>
            <w:tcW w:w="968" w:type="dxa"/>
          </w:tcPr>
          <w:p w14:paraId="112BA5B4" w14:textId="77777777" w:rsidR="0059206A" w:rsidRPr="00581847" w:rsidRDefault="0059206A" w:rsidP="0059206A">
            <w:pPr>
              <w:rPr>
                <w:sz w:val="16"/>
                <w:szCs w:val="16"/>
              </w:rPr>
            </w:pPr>
            <w:r w:rsidRPr="00581847">
              <w:rPr>
                <w:sz w:val="16"/>
                <w:szCs w:val="16"/>
              </w:rPr>
              <w:t>Death</w:t>
            </w:r>
          </w:p>
        </w:tc>
        <w:tc>
          <w:tcPr>
            <w:tcW w:w="1673" w:type="dxa"/>
          </w:tcPr>
          <w:p w14:paraId="52809759" w14:textId="27E34E7E" w:rsidR="0059206A" w:rsidRPr="00581847" w:rsidRDefault="006661E2" w:rsidP="0059206A">
            <w:pPr>
              <w:rPr>
                <w:sz w:val="16"/>
                <w:szCs w:val="16"/>
              </w:rPr>
            </w:pPr>
            <w:r w:rsidRPr="00581847">
              <w:rPr>
                <w:sz w:val="16"/>
                <w:szCs w:val="16"/>
              </w:rPr>
              <w:t>A</w:t>
            </w:r>
            <w:r w:rsidR="0059206A" w:rsidRPr="00581847">
              <w:rPr>
                <w:sz w:val="16"/>
                <w:szCs w:val="16"/>
              </w:rPr>
              <w:t>ge, sex, comorbidities, site of tuberculosis infection</w:t>
            </w:r>
          </w:p>
        </w:tc>
      </w:tr>
      <w:tr w:rsidR="0059206A" w:rsidRPr="00581847" w14:paraId="0AAA0853" w14:textId="77777777" w:rsidTr="00B85A93">
        <w:tc>
          <w:tcPr>
            <w:tcW w:w="1441" w:type="dxa"/>
          </w:tcPr>
          <w:p w14:paraId="361169B1" w14:textId="32C4DD4D" w:rsidR="0059206A" w:rsidRPr="00581847" w:rsidRDefault="0059206A" w:rsidP="005C763C">
            <w:pPr>
              <w:rPr>
                <w:sz w:val="16"/>
                <w:szCs w:val="16"/>
              </w:rPr>
            </w:pPr>
            <w:r w:rsidRPr="00581847">
              <w:rPr>
                <w:sz w:val="16"/>
                <w:szCs w:val="16"/>
              </w:rPr>
              <w:t>Kourbatova</w:t>
            </w:r>
            <w:r w:rsidR="005C763C" w:rsidRPr="00581847">
              <w:rPr>
                <w:sz w:val="16"/>
                <w:szCs w:val="16"/>
              </w:rPr>
              <w:fldChar w:fldCharType="begin">
                <w:fldData xml:space="preserve">PEVuZE5vdGU+PENpdGU+PEF1dGhvcj5Lb3VyYmF0b3ZhPC9BdXRob3I+PFllYXI+MjAwNjwvWWVh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Lb3VyYmF0b3ZhPC9BdXRob3I+PFllYXI+MjAwNjwvWWVh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10]</w:t>
            </w:r>
            <w:r w:rsidR="005C763C" w:rsidRPr="00581847">
              <w:rPr>
                <w:sz w:val="16"/>
                <w:szCs w:val="16"/>
              </w:rPr>
              <w:fldChar w:fldCharType="end"/>
            </w:r>
          </w:p>
        </w:tc>
        <w:tc>
          <w:tcPr>
            <w:tcW w:w="1113" w:type="dxa"/>
          </w:tcPr>
          <w:p w14:paraId="55107F4B" w14:textId="77777777" w:rsidR="0059206A" w:rsidRPr="00581847" w:rsidRDefault="0059206A" w:rsidP="0059206A">
            <w:pPr>
              <w:rPr>
                <w:sz w:val="16"/>
                <w:szCs w:val="16"/>
              </w:rPr>
            </w:pPr>
            <w:r w:rsidRPr="00581847">
              <w:rPr>
                <w:sz w:val="16"/>
                <w:szCs w:val="16"/>
              </w:rPr>
              <w:t>Case-control</w:t>
            </w:r>
          </w:p>
        </w:tc>
        <w:tc>
          <w:tcPr>
            <w:tcW w:w="947" w:type="dxa"/>
          </w:tcPr>
          <w:p w14:paraId="74F051D6" w14:textId="77777777" w:rsidR="0059206A" w:rsidRPr="00581847" w:rsidRDefault="0059206A" w:rsidP="0059206A">
            <w:pPr>
              <w:rPr>
                <w:sz w:val="16"/>
                <w:szCs w:val="16"/>
              </w:rPr>
            </w:pPr>
            <w:r w:rsidRPr="00581847">
              <w:rPr>
                <w:sz w:val="16"/>
                <w:szCs w:val="16"/>
              </w:rPr>
              <w:t>Russia</w:t>
            </w:r>
          </w:p>
          <w:p w14:paraId="428066AB" w14:textId="77777777" w:rsidR="0059206A" w:rsidRPr="00581847" w:rsidRDefault="0059206A" w:rsidP="0059206A">
            <w:pPr>
              <w:rPr>
                <w:sz w:val="16"/>
                <w:szCs w:val="16"/>
              </w:rPr>
            </w:pPr>
            <w:r w:rsidRPr="00581847">
              <w:rPr>
                <w:sz w:val="16"/>
                <w:szCs w:val="16"/>
              </w:rPr>
              <w:t>2003</w:t>
            </w:r>
          </w:p>
        </w:tc>
        <w:tc>
          <w:tcPr>
            <w:tcW w:w="648" w:type="dxa"/>
          </w:tcPr>
          <w:p w14:paraId="52EF8590" w14:textId="77777777" w:rsidR="0059206A" w:rsidRPr="00581847" w:rsidRDefault="0059206A" w:rsidP="0059206A">
            <w:pPr>
              <w:rPr>
                <w:sz w:val="16"/>
                <w:szCs w:val="16"/>
              </w:rPr>
            </w:pPr>
            <w:r w:rsidRPr="00581847">
              <w:rPr>
                <w:sz w:val="16"/>
                <w:szCs w:val="16"/>
              </w:rPr>
              <w:t>460</w:t>
            </w:r>
          </w:p>
        </w:tc>
        <w:tc>
          <w:tcPr>
            <w:tcW w:w="622" w:type="dxa"/>
          </w:tcPr>
          <w:p w14:paraId="49E3BE2D" w14:textId="77777777" w:rsidR="0059206A" w:rsidRPr="00581847" w:rsidRDefault="0059206A" w:rsidP="0059206A">
            <w:pPr>
              <w:rPr>
                <w:sz w:val="16"/>
                <w:szCs w:val="16"/>
              </w:rPr>
            </w:pPr>
            <w:r w:rsidRPr="00581847">
              <w:rPr>
                <w:sz w:val="16"/>
                <w:szCs w:val="16"/>
              </w:rPr>
              <w:t>20</w:t>
            </w:r>
          </w:p>
        </w:tc>
        <w:tc>
          <w:tcPr>
            <w:tcW w:w="680" w:type="dxa"/>
          </w:tcPr>
          <w:p w14:paraId="4103AE85" w14:textId="77777777" w:rsidR="0059206A" w:rsidRPr="00581847" w:rsidRDefault="0059206A" w:rsidP="0059206A">
            <w:pPr>
              <w:rPr>
                <w:sz w:val="16"/>
                <w:szCs w:val="16"/>
              </w:rPr>
            </w:pPr>
            <w:r w:rsidRPr="00581847">
              <w:rPr>
                <w:sz w:val="16"/>
                <w:szCs w:val="16"/>
              </w:rPr>
              <w:t>71</w:t>
            </w:r>
          </w:p>
        </w:tc>
        <w:tc>
          <w:tcPr>
            <w:tcW w:w="1255" w:type="dxa"/>
          </w:tcPr>
          <w:p w14:paraId="454B0CEB" w14:textId="77777777" w:rsidR="0059206A" w:rsidRPr="00581847" w:rsidRDefault="0059206A" w:rsidP="0059206A">
            <w:pPr>
              <w:rPr>
                <w:sz w:val="16"/>
                <w:szCs w:val="16"/>
              </w:rPr>
            </w:pPr>
            <w:r w:rsidRPr="00581847">
              <w:rPr>
                <w:sz w:val="16"/>
                <w:szCs w:val="16"/>
              </w:rPr>
              <w:t>43 (range 18-88)</w:t>
            </w:r>
          </w:p>
        </w:tc>
        <w:tc>
          <w:tcPr>
            <w:tcW w:w="571" w:type="dxa"/>
          </w:tcPr>
          <w:p w14:paraId="6B3B5CB9" w14:textId="77777777" w:rsidR="0059206A" w:rsidRPr="00581847" w:rsidRDefault="0059206A" w:rsidP="0059206A">
            <w:pPr>
              <w:rPr>
                <w:sz w:val="16"/>
                <w:szCs w:val="16"/>
              </w:rPr>
            </w:pPr>
            <w:r w:rsidRPr="00581847">
              <w:rPr>
                <w:sz w:val="16"/>
                <w:szCs w:val="16"/>
              </w:rPr>
              <w:t>NR</w:t>
            </w:r>
          </w:p>
        </w:tc>
        <w:tc>
          <w:tcPr>
            <w:tcW w:w="1153" w:type="dxa"/>
          </w:tcPr>
          <w:p w14:paraId="5F611EBD" w14:textId="77777777" w:rsidR="0059206A" w:rsidRPr="00581847" w:rsidRDefault="0059206A" w:rsidP="0059206A">
            <w:pPr>
              <w:rPr>
                <w:sz w:val="16"/>
                <w:szCs w:val="16"/>
              </w:rPr>
            </w:pPr>
            <w:r w:rsidRPr="00581847">
              <w:rPr>
                <w:sz w:val="16"/>
                <w:szCs w:val="16"/>
              </w:rPr>
              <w:t>NR</w:t>
            </w:r>
          </w:p>
        </w:tc>
        <w:tc>
          <w:tcPr>
            <w:tcW w:w="1493" w:type="dxa"/>
            <w:gridSpan w:val="2"/>
          </w:tcPr>
          <w:p w14:paraId="2BE52A7A" w14:textId="77777777" w:rsidR="0059206A" w:rsidRPr="00581847" w:rsidRDefault="0059206A" w:rsidP="0059206A">
            <w:pPr>
              <w:rPr>
                <w:sz w:val="16"/>
                <w:szCs w:val="16"/>
              </w:rPr>
            </w:pPr>
            <w:r w:rsidRPr="00581847">
              <w:rPr>
                <w:sz w:val="16"/>
                <w:szCs w:val="16"/>
              </w:rPr>
              <w:t>Undifferentiated TB</w:t>
            </w:r>
          </w:p>
        </w:tc>
        <w:tc>
          <w:tcPr>
            <w:tcW w:w="1002" w:type="dxa"/>
          </w:tcPr>
          <w:p w14:paraId="119B60CA" w14:textId="77777777" w:rsidR="0059206A" w:rsidRPr="00581847" w:rsidRDefault="0059206A" w:rsidP="0059206A">
            <w:pPr>
              <w:rPr>
                <w:sz w:val="16"/>
                <w:szCs w:val="16"/>
              </w:rPr>
            </w:pPr>
            <w:r w:rsidRPr="00581847">
              <w:rPr>
                <w:sz w:val="16"/>
                <w:szCs w:val="16"/>
              </w:rPr>
              <w:t>Medical records/ self-report</w:t>
            </w:r>
          </w:p>
        </w:tc>
        <w:tc>
          <w:tcPr>
            <w:tcW w:w="1545" w:type="dxa"/>
          </w:tcPr>
          <w:p w14:paraId="10DCF064" w14:textId="77777777" w:rsidR="0059206A" w:rsidRPr="00581847" w:rsidRDefault="0059206A" w:rsidP="0059206A">
            <w:pPr>
              <w:rPr>
                <w:sz w:val="16"/>
                <w:szCs w:val="16"/>
              </w:rPr>
            </w:pPr>
            <w:r w:rsidRPr="00581847">
              <w:rPr>
                <w:sz w:val="16"/>
                <w:szCs w:val="16"/>
              </w:rPr>
              <w:t>&lt;18 yrs, re-treatment cases and TB patients in prison</w:t>
            </w:r>
          </w:p>
          <w:p w14:paraId="06FED8FD" w14:textId="77777777" w:rsidR="0059206A" w:rsidRPr="00581847" w:rsidRDefault="0059206A" w:rsidP="0059206A">
            <w:pPr>
              <w:rPr>
                <w:sz w:val="16"/>
                <w:szCs w:val="16"/>
              </w:rPr>
            </w:pPr>
          </w:p>
        </w:tc>
        <w:tc>
          <w:tcPr>
            <w:tcW w:w="968" w:type="dxa"/>
          </w:tcPr>
          <w:p w14:paraId="79D71F46" w14:textId="77777777" w:rsidR="0059206A" w:rsidRPr="00581847" w:rsidRDefault="0059206A" w:rsidP="0059206A">
            <w:pPr>
              <w:rPr>
                <w:sz w:val="16"/>
                <w:szCs w:val="16"/>
              </w:rPr>
            </w:pPr>
            <w:r w:rsidRPr="00581847">
              <w:rPr>
                <w:sz w:val="16"/>
                <w:szCs w:val="16"/>
              </w:rPr>
              <w:t xml:space="preserve">Death </w:t>
            </w:r>
          </w:p>
        </w:tc>
        <w:tc>
          <w:tcPr>
            <w:tcW w:w="1673" w:type="dxa"/>
          </w:tcPr>
          <w:p w14:paraId="4CD7B791" w14:textId="77777777" w:rsidR="0059206A" w:rsidRPr="00581847" w:rsidRDefault="0059206A" w:rsidP="0059206A">
            <w:pPr>
              <w:rPr>
                <w:sz w:val="16"/>
                <w:szCs w:val="16"/>
              </w:rPr>
            </w:pPr>
            <w:r w:rsidRPr="00581847">
              <w:rPr>
                <w:sz w:val="16"/>
                <w:szCs w:val="16"/>
              </w:rPr>
              <w:t>None</w:t>
            </w:r>
          </w:p>
        </w:tc>
      </w:tr>
      <w:tr w:rsidR="0059206A" w:rsidRPr="00581847" w14:paraId="3038A933" w14:textId="77777777" w:rsidTr="00B85A93">
        <w:tc>
          <w:tcPr>
            <w:tcW w:w="1441" w:type="dxa"/>
          </w:tcPr>
          <w:p w14:paraId="380E190B" w14:textId="684FC850" w:rsidR="0059206A" w:rsidRPr="00581847" w:rsidRDefault="0059206A" w:rsidP="005C763C">
            <w:pPr>
              <w:rPr>
                <w:sz w:val="16"/>
                <w:szCs w:val="16"/>
              </w:rPr>
            </w:pPr>
            <w:r w:rsidRPr="00581847">
              <w:rPr>
                <w:sz w:val="16"/>
                <w:szCs w:val="16"/>
              </w:rPr>
              <w:t>Lee</w:t>
            </w:r>
            <w:r w:rsidR="005C763C" w:rsidRPr="00581847">
              <w:rPr>
                <w:sz w:val="16"/>
                <w:szCs w:val="16"/>
              </w:rPr>
              <w:fldChar w:fldCharType="begin"/>
            </w:r>
            <w:r w:rsidR="005C763C" w:rsidRPr="00581847">
              <w:rPr>
                <w:sz w:val="16"/>
                <w:szCs w:val="16"/>
              </w:rPr>
              <w:instrText xml:space="preserve"> ADDIN EN.CITE &lt;EndNote&gt;&lt;Cite&gt;&lt;Author&gt;Lee&lt;/Author&gt;&lt;Year&gt;2014&lt;/Year&gt;&lt;RecNum&gt;113&lt;/RecNum&gt;&lt;DisplayText&gt;[111]&lt;/DisplayText&gt;&lt;record&gt;&lt;rec-number&gt;113&lt;/rec-number&gt;&lt;foreign-keys&gt;&lt;key app="EN" db-id="pvxsd52ec9tfp7esev6xtr2gtwravtt5rafd" timestamp="1547228953"&gt;113&lt;/key&gt;&lt;/foreign-keys&gt;&lt;ref-type name="Journal Article"&gt;17&lt;/ref-type&gt;&lt;contributors&gt;&lt;authors&gt;&lt;author&gt;Lee, P. H.&lt;/author&gt;&lt;author&gt;Lin, H. C.&lt;/author&gt;&lt;author&gt;Huang, A. S.&lt;/author&gt;&lt;author&gt;Wei, S. H.&lt;/author&gt;&lt;author&gt;Lai, M. S.&lt;/author&gt;&lt;author&gt;Lin, H. H.&lt;/author&gt;&lt;/authors&gt;&lt;/contributors&gt;&lt;auth-address&gt;Centers for Disease Control, Taipei, Taiwan; Graduate Institute of Epidemiology and Preventive Medicine, College of Public Health, National Taiwan University, Taipei, Taiwan.&amp;#xD;Centers for Disease Control, Taipei, Taiwan.&amp;#xD;Centers for Disease Control, Taipei, Taiwan; Community Medicine Research Center and Institute of Public Health, National Yang-Ming University, Taipei, Taiwan.&amp;#xD;Graduate Institute of Epidemiology and Preventive Medicine, College of Public Health, National Taiwan University, Taipei, Taiwan.&lt;/auth-address&gt;&lt;titles&gt;&lt;title&gt;Diabetes and risk of tuberculosis relapse: nationwide nested case-control study&lt;/title&gt;&lt;secondary-title&gt;PLoS One&lt;/secondary-title&gt;&lt;alt-title&gt;PloS one&lt;/alt-title&gt;&lt;/titles&gt;&lt;periodical&gt;&lt;full-title&gt;PLoS One&lt;/full-title&gt;&lt;/periodical&gt;&lt;alt-periodical&gt;&lt;full-title&gt;PLoS One&lt;/full-title&gt;&lt;/alt-periodical&gt;&lt;pages&gt;e92623&lt;/pages&gt;&lt;volume&gt;9&lt;/volume&gt;&lt;number&gt;3&lt;/number&gt;&lt;edition&gt;2014/03/26&lt;/edition&gt;&lt;dates&gt;&lt;year&gt;2014&lt;/year&gt;&lt;/dates&gt;&lt;isbn&gt;1932-6203&lt;/isbn&gt;&lt;accession-num&gt;24663327&lt;/accession-num&gt;&lt;urls&gt;&lt;related-urls&gt;&lt;url&gt;http://www.ncbi.nlm.nih.gov/pmc/articles/PMC3963913/pdf/pone.0092623.pdf&lt;/url&gt;&lt;/related-urls&gt;&lt;/urls&gt;&lt;custom2&gt;Pmc3963913&lt;/custom2&gt;&lt;electronic-resource-num&gt;10.1371/journal.pone.0092623&lt;/electronic-resource-num&gt;&lt;remote-database-name&gt;PUBMED&lt;/remote-database-name&gt;&lt;remote-database-provider&gt;Nlm&lt;/remote-database-provider&gt;&lt;language&gt;eng&lt;/language&gt;&lt;/record&gt;&lt;/Cite&gt;&lt;/EndNote&gt;</w:instrText>
            </w:r>
            <w:r w:rsidR="005C763C" w:rsidRPr="00581847">
              <w:rPr>
                <w:sz w:val="16"/>
                <w:szCs w:val="16"/>
              </w:rPr>
              <w:fldChar w:fldCharType="separate"/>
            </w:r>
            <w:r w:rsidR="005C763C" w:rsidRPr="00581847">
              <w:rPr>
                <w:noProof/>
                <w:sz w:val="16"/>
                <w:szCs w:val="16"/>
              </w:rPr>
              <w:t>[111]</w:t>
            </w:r>
            <w:r w:rsidR="005C763C" w:rsidRPr="00581847">
              <w:rPr>
                <w:sz w:val="16"/>
                <w:szCs w:val="16"/>
              </w:rPr>
              <w:fldChar w:fldCharType="end"/>
            </w:r>
          </w:p>
        </w:tc>
        <w:tc>
          <w:tcPr>
            <w:tcW w:w="1113" w:type="dxa"/>
          </w:tcPr>
          <w:p w14:paraId="0FE37A04" w14:textId="77777777" w:rsidR="0059206A" w:rsidRPr="00581847" w:rsidRDefault="0059206A" w:rsidP="0059206A">
            <w:pPr>
              <w:rPr>
                <w:sz w:val="16"/>
                <w:szCs w:val="16"/>
              </w:rPr>
            </w:pPr>
            <w:r w:rsidRPr="00581847">
              <w:rPr>
                <w:sz w:val="16"/>
                <w:szCs w:val="16"/>
              </w:rPr>
              <w:t>Case-control</w:t>
            </w:r>
          </w:p>
        </w:tc>
        <w:tc>
          <w:tcPr>
            <w:tcW w:w="947" w:type="dxa"/>
          </w:tcPr>
          <w:p w14:paraId="24CC95B7" w14:textId="77777777" w:rsidR="0059206A" w:rsidRPr="00581847" w:rsidRDefault="0059206A" w:rsidP="0059206A">
            <w:pPr>
              <w:rPr>
                <w:sz w:val="16"/>
                <w:szCs w:val="16"/>
              </w:rPr>
            </w:pPr>
            <w:r w:rsidRPr="00581847">
              <w:rPr>
                <w:sz w:val="16"/>
                <w:szCs w:val="16"/>
              </w:rPr>
              <w:t>Taiwan</w:t>
            </w:r>
          </w:p>
          <w:p w14:paraId="5798520A" w14:textId="77777777" w:rsidR="0059206A" w:rsidRPr="00581847" w:rsidRDefault="0059206A" w:rsidP="0059206A">
            <w:pPr>
              <w:rPr>
                <w:sz w:val="16"/>
                <w:szCs w:val="16"/>
              </w:rPr>
            </w:pPr>
            <w:r w:rsidRPr="00581847">
              <w:rPr>
                <w:sz w:val="16"/>
                <w:szCs w:val="16"/>
              </w:rPr>
              <w:t>2007</w:t>
            </w:r>
          </w:p>
        </w:tc>
        <w:tc>
          <w:tcPr>
            <w:tcW w:w="648" w:type="dxa"/>
          </w:tcPr>
          <w:p w14:paraId="09902B31" w14:textId="77777777" w:rsidR="0059206A" w:rsidRPr="00581847" w:rsidRDefault="0059206A" w:rsidP="0059206A">
            <w:pPr>
              <w:rPr>
                <w:sz w:val="16"/>
                <w:szCs w:val="16"/>
              </w:rPr>
            </w:pPr>
            <w:r w:rsidRPr="00581847">
              <w:rPr>
                <w:sz w:val="16"/>
                <w:szCs w:val="16"/>
              </w:rPr>
              <w:t>600</w:t>
            </w:r>
          </w:p>
        </w:tc>
        <w:tc>
          <w:tcPr>
            <w:tcW w:w="622" w:type="dxa"/>
          </w:tcPr>
          <w:p w14:paraId="7AD5BD4E" w14:textId="77777777" w:rsidR="0059206A" w:rsidRPr="00581847" w:rsidRDefault="0059206A" w:rsidP="0059206A">
            <w:pPr>
              <w:rPr>
                <w:sz w:val="16"/>
                <w:szCs w:val="16"/>
              </w:rPr>
            </w:pPr>
            <w:r w:rsidRPr="00581847">
              <w:rPr>
                <w:sz w:val="16"/>
                <w:szCs w:val="16"/>
              </w:rPr>
              <w:t>170</w:t>
            </w:r>
          </w:p>
        </w:tc>
        <w:tc>
          <w:tcPr>
            <w:tcW w:w="680" w:type="dxa"/>
          </w:tcPr>
          <w:p w14:paraId="74CC569D" w14:textId="77777777" w:rsidR="0059206A" w:rsidRPr="00581847" w:rsidRDefault="0059206A" w:rsidP="0059206A">
            <w:pPr>
              <w:rPr>
                <w:sz w:val="16"/>
                <w:szCs w:val="16"/>
              </w:rPr>
            </w:pPr>
            <w:r w:rsidRPr="00581847">
              <w:rPr>
                <w:sz w:val="16"/>
                <w:szCs w:val="16"/>
              </w:rPr>
              <w:t>72</w:t>
            </w:r>
          </w:p>
        </w:tc>
        <w:tc>
          <w:tcPr>
            <w:tcW w:w="1255" w:type="dxa"/>
          </w:tcPr>
          <w:p w14:paraId="5E23B9D9" w14:textId="77777777" w:rsidR="0059206A" w:rsidRPr="00581847" w:rsidRDefault="0059206A" w:rsidP="0059206A">
            <w:pPr>
              <w:rPr>
                <w:sz w:val="16"/>
                <w:szCs w:val="16"/>
              </w:rPr>
            </w:pPr>
            <w:r w:rsidRPr="00581847">
              <w:rPr>
                <w:sz w:val="16"/>
                <w:szCs w:val="16"/>
              </w:rPr>
              <w:t>48.1</w:t>
            </w:r>
            <w:r w:rsidRPr="00581847">
              <w:rPr>
                <w:sz w:val="16"/>
                <w:szCs w:val="16"/>
                <w:vertAlign w:val="superscript"/>
              </w:rPr>
              <w:t>2</w:t>
            </w:r>
          </w:p>
        </w:tc>
        <w:tc>
          <w:tcPr>
            <w:tcW w:w="571" w:type="dxa"/>
          </w:tcPr>
          <w:p w14:paraId="1B9D9A91" w14:textId="77777777" w:rsidR="0059206A" w:rsidRPr="00581847" w:rsidRDefault="0059206A" w:rsidP="0059206A">
            <w:pPr>
              <w:rPr>
                <w:sz w:val="16"/>
                <w:szCs w:val="16"/>
              </w:rPr>
            </w:pPr>
            <w:r w:rsidRPr="00581847">
              <w:rPr>
                <w:sz w:val="16"/>
                <w:szCs w:val="16"/>
              </w:rPr>
              <w:t>NR</w:t>
            </w:r>
          </w:p>
        </w:tc>
        <w:tc>
          <w:tcPr>
            <w:tcW w:w="1153" w:type="dxa"/>
          </w:tcPr>
          <w:p w14:paraId="083F7343" w14:textId="77777777" w:rsidR="0059206A" w:rsidRPr="00581847" w:rsidRDefault="0059206A" w:rsidP="0059206A">
            <w:pPr>
              <w:rPr>
                <w:sz w:val="16"/>
                <w:szCs w:val="16"/>
              </w:rPr>
            </w:pPr>
            <w:r w:rsidRPr="00581847">
              <w:rPr>
                <w:sz w:val="16"/>
                <w:szCs w:val="16"/>
              </w:rPr>
              <w:t>NR</w:t>
            </w:r>
          </w:p>
        </w:tc>
        <w:tc>
          <w:tcPr>
            <w:tcW w:w="1493" w:type="dxa"/>
            <w:gridSpan w:val="2"/>
          </w:tcPr>
          <w:p w14:paraId="053588DE" w14:textId="77777777" w:rsidR="0059206A" w:rsidRPr="00581847" w:rsidRDefault="0059206A" w:rsidP="0059206A">
            <w:pPr>
              <w:rPr>
                <w:sz w:val="16"/>
                <w:szCs w:val="16"/>
              </w:rPr>
            </w:pPr>
            <w:r w:rsidRPr="00581847">
              <w:rPr>
                <w:sz w:val="16"/>
                <w:szCs w:val="16"/>
              </w:rPr>
              <w:t>Pulmonary TB</w:t>
            </w:r>
          </w:p>
        </w:tc>
        <w:tc>
          <w:tcPr>
            <w:tcW w:w="1002" w:type="dxa"/>
          </w:tcPr>
          <w:p w14:paraId="71D0509C" w14:textId="77777777" w:rsidR="0059206A" w:rsidRPr="00581847" w:rsidRDefault="0059206A" w:rsidP="0059206A">
            <w:pPr>
              <w:rPr>
                <w:sz w:val="16"/>
                <w:szCs w:val="16"/>
              </w:rPr>
            </w:pPr>
            <w:r w:rsidRPr="00581847">
              <w:rPr>
                <w:sz w:val="16"/>
                <w:szCs w:val="16"/>
              </w:rPr>
              <w:t>FBG</w:t>
            </w:r>
          </w:p>
        </w:tc>
        <w:tc>
          <w:tcPr>
            <w:tcW w:w="1545" w:type="dxa"/>
          </w:tcPr>
          <w:p w14:paraId="5FB17811" w14:textId="77777777" w:rsidR="0059206A" w:rsidRPr="00581847" w:rsidRDefault="0059206A" w:rsidP="0059206A">
            <w:pPr>
              <w:rPr>
                <w:sz w:val="16"/>
                <w:szCs w:val="16"/>
              </w:rPr>
            </w:pPr>
            <w:r w:rsidRPr="00581847">
              <w:rPr>
                <w:sz w:val="16"/>
                <w:szCs w:val="16"/>
              </w:rPr>
              <w:t xml:space="preserve">Defaulted, transferred out, died during anti-TB treatment, still on treatment or found to be MDR-TB </w:t>
            </w:r>
          </w:p>
        </w:tc>
        <w:tc>
          <w:tcPr>
            <w:tcW w:w="968" w:type="dxa"/>
          </w:tcPr>
          <w:p w14:paraId="365806B5" w14:textId="77777777" w:rsidR="0059206A" w:rsidRPr="00581847" w:rsidRDefault="0059206A" w:rsidP="0059206A">
            <w:pPr>
              <w:rPr>
                <w:sz w:val="16"/>
                <w:szCs w:val="16"/>
              </w:rPr>
            </w:pPr>
            <w:r w:rsidRPr="00581847">
              <w:rPr>
                <w:sz w:val="16"/>
                <w:szCs w:val="16"/>
              </w:rPr>
              <w:t>Relapse</w:t>
            </w:r>
          </w:p>
        </w:tc>
        <w:tc>
          <w:tcPr>
            <w:tcW w:w="1673" w:type="dxa"/>
          </w:tcPr>
          <w:p w14:paraId="6A06221F" w14:textId="77777777" w:rsidR="0059206A" w:rsidRPr="00581847" w:rsidRDefault="0059206A" w:rsidP="0059206A">
            <w:pPr>
              <w:rPr>
                <w:sz w:val="16"/>
                <w:szCs w:val="16"/>
              </w:rPr>
            </w:pPr>
            <w:r w:rsidRPr="00581847">
              <w:rPr>
                <w:sz w:val="16"/>
                <w:szCs w:val="16"/>
              </w:rPr>
              <w:t xml:space="preserve">Age, BMI, sex, indigenous population, history of alcohol use, history of smoking, cancer, ESRD, coexisting extra-pulmonary lesion, initial cavitation, suboptimal regimen, DOT&gt;=60% </w:t>
            </w:r>
          </w:p>
          <w:p w14:paraId="0857ED56" w14:textId="77777777" w:rsidR="0059206A" w:rsidRPr="00581847" w:rsidRDefault="0059206A" w:rsidP="0059206A">
            <w:pPr>
              <w:rPr>
                <w:sz w:val="16"/>
                <w:szCs w:val="16"/>
              </w:rPr>
            </w:pPr>
          </w:p>
        </w:tc>
      </w:tr>
      <w:tr w:rsidR="0059206A" w:rsidRPr="00581847" w14:paraId="2A2BE814" w14:textId="77777777" w:rsidTr="00B85A93">
        <w:tc>
          <w:tcPr>
            <w:tcW w:w="1441" w:type="dxa"/>
          </w:tcPr>
          <w:p w14:paraId="08BFE2C5" w14:textId="4DA38C7B" w:rsidR="0059206A" w:rsidRPr="00581847" w:rsidRDefault="0059206A" w:rsidP="005C763C">
            <w:pPr>
              <w:rPr>
                <w:sz w:val="16"/>
                <w:szCs w:val="16"/>
              </w:rPr>
            </w:pPr>
            <w:r w:rsidRPr="00581847">
              <w:rPr>
                <w:sz w:val="16"/>
                <w:szCs w:val="16"/>
              </w:rPr>
              <w:t>Lee</w:t>
            </w:r>
            <w:r w:rsidR="005C763C" w:rsidRPr="00581847">
              <w:rPr>
                <w:sz w:val="16"/>
                <w:szCs w:val="16"/>
              </w:rPr>
              <w:fldChar w:fldCharType="begin">
                <w:fldData xml:space="preserve">PEVuZE5vdGU+PENpdGU+PEF1dGhvcj5MZWU8L0F1dGhvcj48WWVhcj4yMDE3PC9ZZWFyPjxSZWNO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MZWU8L0F1dGhvcj48WWVhcj4yMDE3PC9ZZWFyPjxSZWNO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47]</w:t>
            </w:r>
            <w:r w:rsidR="005C763C" w:rsidRPr="00581847">
              <w:rPr>
                <w:sz w:val="16"/>
                <w:szCs w:val="16"/>
              </w:rPr>
              <w:fldChar w:fldCharType="end"/>
            </w:r>
          </w:p>
        </w:tc>
        <w:tc>
          <w:tcPr>
            <w:tcW w:w="1113" w:type="dxa"/>
          </w:tcPr>
          <w:p w14:paraId="446B5FDB" w14:textId="77777777" w:rsidR="0059206A" w:rsidRPr="00581847" w:rsidRDefault="0059206A" w:rsidP="0059206A">
            <w:pPr>
              <w:rPr>
                <w:sz w:val="16"/>
                <w:szCs w:val="16"/>
              </w:rPr>
            </w:pPr>
            <w:r w:rsidRPr="00581847">
              <w:rPr>
                <w:sz w:val="16"/>
                <w:szCs w:val="16"/>
              </w:rPr>
              <w:t>Retrospective Cohort</w:t>
            </w:r>
          </w:p>
        </w:tc>
        <w:tc>
          <w:tcPr>
            <w:tcW w:w="947" w:type="dxa"/>
          </w:tcPr>
          <w:p w14:paraId="6649288D" w14:textId="77777777" w:rsidR="0059206A" w:rsidRPr="00581847" w:rsidRDefault="0059206A" w:rsidP="0059206A">
            <w:pPr>
              <w:rPr>
                <w:sz w:val="16"/>
                <w:szCs w:val="16"/>
              </w:rPr>
            </w:pPr>
            <w:r w:rsidRPr="00581847">
              <w:rPr>
                <w:sz w:val="16"/>
                <w:szCs w:val="16"/>
              </w:rPr>
              <w:t>R.O.K.</w:t>
            </w:r>
          </w:p>
          <w:p w14:paraId="1FA59AD1" w14:textId="77777777" w:rsidR="0059206A" w:rsidRPr="00581847" w:rsidRDefault="0059206A" w:rsidP="0059206A">
            <w:pPr>
              <w:rPr>
                <w:sz w:val="16"/>
                <w:szCs w:val="16"/>
              </w:rPr>
            </w:pPr>
            <w:r w:rsidRPr="00581847">
              <w:rPr>
                <w:sz w:val="16"/>
                <w:szCs w:val="16"/>
              </w:rPr>
              <w:t>2012</w:t>
            </w:r>
          </w:p>
        </w:tc>
        <w:tc>
          <w:tcPr>
            <w:tcW w:w="648" w:type="dxa"/>
          </w:tcPr>
          <w:p w14:paraId="2F31057D" w14:textId="77777777" w:rsidR="0059206A" w:rsidRPr="00581847" w:rsidRDefault="0059206A" w:rsidP="0059206A">
            <w:pPr>
              <w:rPr>
                <w:sz w:val="16"/>
                <w:szCs w:val="16"/>
              </w:rPr>
            </w:pPr>
            <w:r w:rsidRPr="00581847">
              <w:rPr>
                <w:sz w:val="16"/>
                <w:szCs w:val="16"/>
              </w:rPr>
              <w:t>764</w:t>
            </w:r>
          </w:p>
        </w:tc>
        <w:tc>
          <w:tcPr>
            <w:tcW w:w="622" w:type="dxa"/>
          </w:tcPr>
          <w:p w14:paraId="06AC63C8" w14:textId="77777777" w:rsidR="0059206A" w:rsidRPr="00581847" w:rsidRDefault="0059206A" w:rsidP="0059206A">
            <w:pPr>
              <w:rPr>
                <w:sz w:val="16"/>
                <w:szCs w:val="16"/>
              </w:rPr>
            </w:pPr>
            <w:r w:rsidRPr="00581847">
              <w:rPr>
                <w:sz w:val="16"/>
                <w:szCs w:val="16"/>
              </w:rPr>
              <w:t>238</w:t>
            </w:r>
          </w:p>
        </w:tc>
        <w:tc>
          <w:tcPr>
            <w:tcW w:w="680" w:type="dxa"/>
          </w:tcPr>
          <w:p w14:paraId="1E7C9B31" w14:textId="77777777" w:rsidR="0059206A" w:rsidRPr="00581847" w:rsidRDefault="0059206A" w:rsidP="0059206A">
            <w:pPr>
              <w:rPr>
                <w:sz w:val="16"/>
                <w:szCs w:val="16"/>
              </w:rPr>
            </w:pPr>
            <w:r w:rsidRPr="00581847">
              <w:rPr>
                <w:sz w:val="16"/>
                <w:szCs w:val="16"/>
              </w:rPr>
              <w:t>62.5</w:t>
            </w:r>
          </w:p>
        </w:tc>
        <w:tc>
          <w:tcPr>
            <w:tcW w:w="1255" w:type="dxa"/>
          </w:tcPr>
          <w:p w14:paraId="2D5A6EBC" w14:textId="77777777" w:rsidR="0059206A" w:rsidRPr="00581847" w:rsidRDefault="0059206A" w:rsidP="0059206A">
            <w:pPr>
              <w:rPr>
                <w:sz w:val="16"/>
                <w:szCs w:val="16"/>
              </w:rPr>
            </w:pPr>
            <w:r w:rsidRPr="00581847">
              <w:rPr>
                <w:sz w:val="16"/>
                <w:szCs w:val="16"/>
              </w:rPr>
              <w:t>56 (IQR 30-94)</w:t>
            </w:r>
          </w:p>
        </w:tc>
        <w:tc>
          <w:tcPr>
            <w:tcW w:w="571" w:type="dxa"/>
          </w:tcPr>
          <w:p w14:paraId="0156E42A" w14:textId="77777777" w:rsidR="0059206A" w:rsidRPr="00581847" w:rsidRDefault="0059206A" w:rsidP="0059206A">
            <w:pPr>
              <w:rPr>
                <w:sz w:val="16"/>
                <w:szCs w:val="16"/>
              </w:rPr>
            </w:pPr>
            <w:r w:rsidRPr="00581847">
              <w:rPr>
                <w:sz w:val="16"/>
                <w:szCs w:val="16"/>
              </w:rPr>
              <w:t>100</w:t>
            </w:r>
          </w:p>
        </w:tc>
        <w:tc>
          <w:tcPr>
            <w:tcW w:w="1153" w:type="dxa"/>
          </w:tcPr>
          <w:p w14:paraId="7D7BC5C4" w14:textId="77777777" w:rsidR="0059206A" w:rsidRPr="00581847" w:rsidRDefault="0059206A" w:rsidP="0059206A">
            <w:pPr>
              <w:rPr>
                <w:sz w:val="16"/>
                <w:szCs w:val="16"/>
              </w:rPr>
            </w:pPr>
            <w:r w:rsidRPr="00581847">
              <w:rPr>
                <w:sz w:val="16"/>
                <w:szCs w:val="16"/>
              </w:rPr>
              <w:t>86.4</w:t>
            </w:r>
          </w:p>
        </w:tc>
        <w:tc>
          <w:tcPr>
            <w:tcW w:w="1493" w:type="dxa"/>
            <w:gridSpan w:val="2"/>
          </w:tcPr>
          <w:p w14:paraId="105EFE59" w14:textId="77777777" w:rsidR="0059206A" w:rsidRPr="00581847" w:rsidRDefault="0059206A" w:rsidP="0059206A">
            <w:pPr>
              <w:rPr>
                <w:sz w:val="16"/>
                <w:szCs w:val="16"/>
              </w:rPr>
            </w:pPr>
            <w:r w:rsidRPr="00581847">
              <w:rPr>
                <w:sz w:val="16"/>
                <w:szCs w:val="16"/>
              </w:rPr>
              <w:t>Pulmonary TB</w:t>
            </w:r>
          </w:p>
        </w:tc>
        <w:tc>
          <w:tcPr>
            <w:tcW w:w="1002" w:type="dxa"/>
          </w:tcPr>
          <w:p w14:paraId="27504B04" w14:textId="77777777" w:rsidR="0059206A" w:rsidRPr="00581847" w:rsidRDefault="0059206A" w:rsidP="0059206A">
            <w:pPr>
              <w:rPr>
                <w:sz w:val="16"/>
                <w:szCs w:val="16"/>
              </w:rPr>
            </w:pPr>
            <w:r w:rsidRPr="00581847">
              <w:rPr>
                <w:sz w:val="16"/>
                <w:szCs w:val="16"/>
              </w:rPr>
              <w:t xml:space="preserve">2012 ADA diagnostic criteria history or RSG ≥11.1 mmol/L at time of TB diagnosis. For general population history or </w:t>
            </w:r>
            <w:r w:rsidRPr="00581847">
              <w:rPr>
                <w:sz w:val="16"/>
                <w:szCs w:val="16"/>
              </w:rPr>
              <w:lastRenderedPageBreak/>
              <w:t>FPG ≥7.0 mmol/L</w:t>
            </w:r>
          </w:p>
        </w:tc>
        <w:tc>
          <w:tcPr>
            <w:tcW w:w="1545" w:type="dxa"/>
          </w:tcPr>
          <w:p w14:paraId="4E5A9226" w14:textId="77777777" w:rsidR="0059206A" w:rsidRPr="00581847" w:rsidRDefault="0059206A" w:rsidP="0059206A">
            <w:pPr>
              <w:rPr>
                <w:sz w:val="16"/>
                <w:szCs w:val="16"/>
              </w:rPr>
            </w:pPr>
            <w:r w:rsidRPr="00581847">
              <w:rPr>
                <w:sz w:val="16"/>
                <w:szCs w:val="16"/>
              </w:rPr>
              <w:lastRenderedPageBreak/>
              <w:t>NR</w:t>
            </w:r>
          </w:p>
        </w:tc>
        <w:tc>
          <w:tcPr>
            <w:tcW w:w="968" w:type="dxa"/>
          </w:tcPr>
          <w:p w14:paraId="03A59067" w14:textId="77777777" w:rsidR="0059206A" w:rsidRPr="00581847" w:rsidRDefault="00CB3045" w:rsidP="0059206A">
            <w:pPr>
              <w:rPr>
                <w:sz w:val="16"/>
                <w:szCs w:val="16"/>
              </w:rPr>
            </w:pPr>
            <w:r w:rsidRPr="00581847">
              <w:rPr>
                <w:sz w:val="16"/>
                <w:szCs w:val="16"/>
              </w:rPr>
              <w:t xml:space="preserve">Death/ failure, </w:t>
            </w:r>
            <w:r w:rsidR="0059206A" w:rsidRPr="00581847">
              <w:rPr>
                <w:sz w:val="16"/>
                <w:szCs w:val="16"/>
              </w:rPr>
              <w:t>culture conversion</w:t>
            </w:r>
          </w:p>
        </w:tc>
        <w:tc>
          <w:tcPr>
            <w:tcW w:w="1673" w:type="dxa"/>
          </w:tcPr>
          <w:p w14:paraId="01A175AC" w14:textId="7E02F6A5" w:rsidR="0059206A" w:rsidRPr="00581847" w:rsidRDefault="006661E2" w:rsidP="0059206A">
            <w:pPr>
              <w:rPr>
                <w:sz w:val="16"/>
                <w:szCs w:val="16"/>
              </w:rPr>
            </w:pPr>
            <w:r w:rsidRPr="00581847">
              <w:rPr>
                <w:sz w:val="16"/>
                <w:szCs w:val="16"/>
              </w:rPr>
              <w:t>A</w:t>
            </w:r>
            <w:r w:rsidR="0059206A" w:rsidRPr="00581847">
              <w:rPr>
                <w:sz w:val="16"/>
                <w:szCs w:val="16"/>
              </w:rPr>
              <w:t>ge, sex, BMI, cavitary disease, retreatment</w:t>
            </w:r>
          </w:p>
        </w:tc>
      </w:tr>
      <w:tr w:rsidR="0059206A" w:rsidRPr="00581847" w14:paraId="7F8013C8" w14:textId="77777777" w:rsidTr="00B85A93">
        <w:tc>
          <w:tcPr>
            <w:tcW w:w="1441" w:type="dxa"/>
          </w:tcPr>
          <w:p w14:paraId="717321A1" w14:textId="722969A5" w:rsidR="0059206A" w:rsidRPr="00581847" w:rsidRDefault="0059206A" w:rsidP="005C763C">
            <w:pPr>
              <w:rPr>
                <w:sz w:val="16"/>
                <w:szCs w:val="16"/>
              </w:rPr>
            </w:pPr>
            <w:r w:rsidRPr="00581847">
              <w:rPr>
                <w:sz w:val="16"/>
                <w:szCs w:val="16"/>
              </w:rPr>
              <w:t>Leung</w:t>
            </w:r>
            <w:r w:rsidR="005C763C" w:rsidRPr="00581847">
              <w:rPr>
                <w:sz w:val="16"/>
                <w:szCs w:val="16"/>
              </w:rPr>
              <w:fldChar w:fldCharType="begin">
                <w:fldData xml:space="preserve">PEVuZE5vdGU+PENpdGU+PEF1dGhvcj5MZXVuZzwvQXV0aG9yPjxZZWFyPjIwMTc8L1llYXI+PFJl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MZXVuZzwvQXV0aG9yPjxZZWFyPjIwMTc8L1llYXI+PFJl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38]</w:t>
            </w:r>
            <w:r w:rsidR="005C763C" w:rsidRPr="00581847">
              <w:rPr>
                <w:sz w:val="16"/>
                <w:szCs w:val="16"/>
              </w:rPr>
              <w:fldChar w:fldCharType="end"/>
            </w:r>
            <w:r w:rsidRPr="00581847">
              <w:rPr>
                <w:sz w:val="16"/>
                <w:szCs w:val="16"/>
              </w:rPr>
              <w:t xml:space="preserve"> </w:t>
            </w:r>
          </w:p>
        </w:tc>
        <w:tc>
          <w:tcPr>
            <w:tcW w:w="1113" w:type="dxa"/>
          </w:tcPr>
          <w:p w14:paraId="68DE0513" w14:textId="77777777" w:rsidR="0059206A" w:rsidRPr="00581847" w:rsidRDefault="0059206A" w:rsidP="0059206A">
            <w:pPr>
              <w:rPr>
                <w:sz w:val="16"/>
                <w:szCs w:val="16"/>
              </w:rPr>
            </w:pPr>
            <w:r w:rsidRPr="00581847">
              <w:rPr>
                <w:sz w:val="16"/>
                <w:szCs w:val="16"/>
              </w:rPr>
              <w:t>Prospective Cohort</w:t>
            </w:r>
          </w:p>
        </w:tc>
        <w:tc>
          <w:tcPr>
            <w:tcW w:w="947" w:type="dxa"/>
          </w:tcPr>
          <w:p w14:paraId="28759B92" w14:textId="77777777" w:rsidR="0059206A" w:rsidRPr="00581847" w:rsidRDefault="0059206A" w:rsidP="0059206A">
            <w:pPr>
              <w:rPr>
                <w:sz w:val="16"/>
                <w:szCs w:val="16"/>
              </w:rPr>
            </w:pPr>
            <w:r w:rsidRPr="00581847">
              <w:rPr>
                <w:sz w:val="16"/>
                <w:szCs w:val="16"/>
              </w:rPr>
              <w:t>Hong Kong</w:t>
            </w:r>
            <w:r w:rsidRPr="00581847">
              <w:rPr>
                <w:sz w:val="16"/>
                <w:szCs w:val="16"/>
              </w:rPr>
              <w:br/>
              <w:t>2012</w:t>
            </w:r>
          </w:p>
        </w:tc>
        <w:tc>
          <w:tcPr>
            <w:tcW w:w="648" w:type="dxa"/>
          </w:tcPr>
          <w:p w14:paraId="42DDF892" w14:textId="77777777" w:rsidR="0059206A" w:rsidRPr="00581847" w:rsidRDefault="0059206A" w:rsidP="0059206A">
            <w:pPr>
              <w:rPr>
                <w:sz w:val="16"/>
                <w:szCs w:val="16"/>
              </w:rPr>
            </w:pPr>
            <w:r w:rsidRPr="00581847">
              <w:rPr>
                <w:sz w:val="16"/>
                <w:szCs w:val="16"/>
              </w:rPr>
              <w:t>17488</w:t>
            </w:r>
          </w:p>
        </w:tc>
        <w:tc>
          <w:tcPr>
            <w:tcW w:w="622" w:type="dxa"/>
          </w:tcPr>
          <w:p w14:paraId="5895CC49" w14:textId="77777777" w:rsidR="0059206A" w:rsidRPr="00581847" w:rsidRDefault="0059206A" w:rsidP="0059206A">
            <w:pPr>
              <w:rPr>
                <w:sz w:val="16"/>
                <w:szCs w:val="16"/>
              </w:rPr>
            </w:pPr>
            <w:r w:rsidRPr="00581847">
              <w:rPr>
                <w:sz w:val="16"/>
                <w:szCs w:val="16"/>
              </w:rPr>
              <w:t>3206</w:t>
            </w:r>
          </w:p>
        </w:tc>
        <w:tc>
          <w:tcPr>
            <w:tcW w:w="680" w:type="dxa"/>
          </w:tcPr>
          <w:p w14:paraId="05CADECB" w14:textId="77777777" w:rsidR="0059206A" w:rsidRPr="00581847" w:rsidRDefault="0059206A" w:rsidP="0059206A">
            <w:pPr>
              <w:rPr>
                <w:sz w:val="16"/>
                <w:szCs w:val="16"/>
              </w:rPr>
            </w:pPr>
            <w:r w:rsidRPr="00581847">
              <w:rPr>
                <w:sz w:val="16"/>
                <w:szCs w:val="16"/>
              </w:rPr>
              <w:t>63.6</w:t>
            </w:r>
          </w:p>
        </w:tc>
        <w:tc>
          <w:tcPr>
            <w:tcW w:w="1255" w:type="dxa"/>
          </w:tcPr>
          <w:p w14:paraId="52D1D628" w14:textId="77777777" w:rsidR="0059206A" w:rsidRPr="00581847" w:rsidRDefault="0059206A" w:rsidP="0059206A">
            <w:pPr>
              <w:rPr>
                <w:sz w:val="16"/>
                <w:szCs w:val="16"/>
              </w:rPr>
            </w:pPr>
            <w:r w:rsidRPr="00581847">
              <w:rPr>
                <w:sz w:val="16"/>
                <w:szCs w:val="16"/>
              </w:rPr>
              <w:t>54.2 (SD 20.6)</w:t>
            </w:r>
          </w:p>
        </w:tc>
        <w:tc>
          <w:tcPr>
            <w:tcW w:w="571" w:type="dxa"/>
          </w:tcPr>
          <w:p w14:paraId="57119026" w14:textId="77777777" w:rsidR="0059206A" w:rsidRPr="00581847" w:rsidRDefault="0059206A" w:rsidP="0059206A">
            <w:pPr>
              <w:rPr>
                <w:sz w:val="16"/>
                <w:szCs w:val="16"/>
              </w:rPr>
            </w:pPr>
            <w:r w:rsidRPr="00581847">
              <w:rPr>
                <w:sz w:val="16"/>
                <w:szCs w:val="16"/>
              </w:rPr>
              <w:t>90</w:t>
            </w:r>
          </w:p>
        </w:tc>
        <w:tc>
          <w:tcPr>
            <w:tcW w:w="1153" w:type="dxa"/>
          </w:tcPr>
          <w:p w14:paraId="57D3F6EB" w14:textId="77777777" w:rsidR="0059206A" w:rsidRPr="00581847" w:rsidRDefault="0059206A" w:rsidP="0059206A">
            <w:pPr>
              <w:rPr>
                <w:sz w:val="16"/>
                <w:szCs w:val="16"/>
              </w:rPr>
            </w:pPr>
            <w:r w:rsidRPr="00581847">
              <w:rPr>
                <w:sz w:val="16"/>
                <w:szCs w:val="16"/>
              </w:rPr>
              <w:t>NR</w:t>
            </w:r>
          </w:p>
        </w:tc>
        <w:tc>
          <w:tcPr>
            <w:tcW w:w="1493" w:type="dxa"/>
            <w:gridSpan w:val="2"/>
          </w:tcPr>
          <w:p w14:paraId="79B46B89" w14:textId="77777777" w:rsidR="0059206A" w:rsidRPr="00581847" w:rsidRDefault="0059206A" w:rsidP="0059206A">
            <w:pPr>
              <w:rPr>
                <w:sz w:val="16"/>
                <w:szCs w:val="16"/>
              </w:rPr>
            </w:pPr>
            <w:r w:rsidRPr="00581847">
              <w:rPr>
                <w:sz w:val="16"/>
                <w:szCs w:val="16"/>
              </w:rPr>
              <w:t>Pulmonary TB &amp; Extra-pulmonary TB</w:t>
            </w:r>
          </w:p>
        </w:tc>
        <w:tc>
          <w:tcPr>
            <w:tcW w:w="1002" w:type="dxa"/>
          </w:tcPr>
          <w:p w14:paraId="198E62A1" w14:textId="77777777" w:rsidR="0059206A" w:rsidRPr="00581847" w:rsidRDefault="0059206A" w:rsidP="0059206A">
            <w:pPr>
              <w:rPr>
                <w:sz w:val="16"/>
                <w:szCs w:val="16"/>
              </w:rPr>
            </w:pPr>
            <w:r w:rsidRPr="00581847">
              <w:rPr>
                <w:sz w:val="16"/>
                <w:szCs w:val="16"/>
              </w:rPr>
              <w:t>Not stated</w:t>
            </w:r>
          </w:p>
        </w:tc>
        <w:tc>
          <w:tcPr>
            <w:tcW w:w="1545" w:type="dxa"/>
          </w:tcPr>
          <w:p w14:paraId="066A77B5" w14:textId="77777777" w:rsidR="0059206A" w:rsidRPr="00581847" w:rsidRDefault="0059206A" w:rsidP="0059206A">
            <w:pPr>
              <w:rPr>
                <w:sz w:val="16"/>
                <w:szCs w:val="16"/>
              </w:rPr>
            </w:pPr>
            <w:r w:rsidRPr="00581847">
              <w:rPr>
                <w:sz w:val="16"/>
                <w:szCs w:val="16"/>
              </w:rPr>
              <w:t>patients with baseline drug resistance</w:t>
            </w:r>
          </w:p>
        </w:tc>
        <w:tc>
          <w:tcPr>
            <w:tcW w:w="968" w:type="dxa"/>
          </w:tcPr>
          <w:p w14:paraId="3D7F1D97" w14:textId="77777777" w:rsidR="0059206A" w:rsidRPr="00581847" w:rsidRDefault="00CB3045" w:rsidP="0059206A">
            <w:pPr>
              <w:rPr>
                <w:sz w:val="16"/>
                <w:szCs w:val="16"/>
              </w:rPr>
            </w:pPr>
            <w:r w:rsidRPr="00581847">
              <w:rPr>
                <w:sz w:val="16"/>
                <w:szCs w:val="16"/>
              </w:rPr>
              <w:t xml:space="preserve">Death/ failure, </w:t>
            </w:r>
            <w:r w:rsidR="0059206A" w:rsidRPr="00581847">
              <w:rPr>
                <w:sz w:val="16"/>
                <w:szCs w:val="16"/>
              </w:rPr>
              <w:t>relapse, culture conversion</w:t>
            </w:r>
          </w:p>
        </w:tc>
        <w:tc>
          <w:tcPr>
            <w:tcW w:w="1673" w:type="dxa"/>
          </w:tcPr>
          <w:p w14:paraId="509F0498" w14:textId="7E476546" w:rsidR="0059206A" w:rsidRPr="00581847" w:rsidRDefault="006661E2" w:rsidP="0059206A">
            <w:pPr>
              <w:rPr>
                <w:sz w:val="16"/>
                <w:szCs w:val="16"/>
              </w:rPr>
            </w:pPr>
            <w:r w:rsidRPr="00581847">
              <w:rPr>
                <w:sz w:val="16"/>
                <w:szCs w:val="16"/>
              </w:rPr>
              <w:t>A</w:t>
            </w:r>
            <w:r w:rsidR="0059206A" w:rsidRPr="00581847">
              <w:rPr>
                <w:sz w:val="16"/>
                <w:szCs w:val="16"/>
              </w:rPr>
              <w:t>ge, gender, Chinese ethnicity, permanent residency, employment status, homeless/overcrowded, alcohol dependence, drug abuse, smoking status, HIC, previous TB treatment</w:t>
            </w:r>
          </w:p>
        </w:tc>
      </w:tr>
      <w:tr w:rsidR="0059206A" w:rsidRPr="00581847" w14:paraId="476392F4" w14:textId="77777777" w:rsidTr="00B85A93">
        <w:tc>
          <w:tcPr>
            <w:tcW w:w="1441" w:type="dxa"/>
          </w:tcPr>
          <w:p w14:paraId="6F83D451" w14:textId="77777777" w:rsidR="0059206A" w:rsidRPr="00581847" w:rsidRDefault="0059206A" w:rsidP="0059206A">
            <w:pPr>
              <w:rPr>
                <w:sz w:val="16"/>
                <w:szCs w:val="16"/>
              </w:rPr>
            </w:pPr>
          </w:p>
        </w:tc>
        <w:tc>
          <w:tcPr>
            <w:tcW w:w="1113" w:type="dxa"/>
          </w:tcPr>
          <w:p w14:paraId="2F752096" w14:textId="77777777" w:rsidR="0059206A" w:rsidRPr="00581847" w:rsidRDefault="0059206A" w:rsidP="0059206A">
            <w:pPr>
              <w:rPr>
                <w:sz w:val="16"/>
                <w:szCs w:val="16"/>
              </w:rPr>
            </w:pPr>
          </w:p>
        </w:tc>
        <w:tc>
          <w:tcPr>
            <w:tcW w:w="947" w:type="dxa"/>
          </w:tcPr>
          <w:p w14:paraId="3B6FE964" w14:textId="77777777" w:rsidR="0059206A" w:rsidRPr="00581847" w:rsidRDefault="0059206A" w:rsidP="0059206A">
            <w:pPr>
              <w:rPr>
                <w:sz w:val="16"/>
                <w:szCs w:val="16"/>
              </w:rPr>
            </w:pPr>
          </w:p>
        </w:tc>
        <w:tc>
          <w:tcPr>
            <w:tcW w:w="648" w:type="dxa"/>
          </w:tcPr>
          <w:p w14:paraId="4F59856F" w14:textId="77777777" w:rsidR="0059206A" w:rsidRPr="00581847" w:rsidRDefault="0059206A" w:rsidP="0059206A">
            <w:pPr>
              <w:rPr>
                <w:sz w:val="16"/>
                <w:szCs w:val="16"/>
              </w:rPr>
            </w:pPr>
          </w:p>
        </w:tc>
        <w:tc>
          <w:tcPr>
            <w:tcW w:w="622" w:type="dxa"/>
          </w:tcPr>
          <w:p w14:paraId="3860C093" w14:textId="77777777" w:rsidR="0059206A" w:rsidRPr="00581847" w:rsidRDefault="0059206A" w:rsidP="0059206A">
            <w:pPr>
              <w:rPr>
                <w:sz w:val="16"/>
                <w:szCs w:val="16"/>
              </w:rPr>
            </w:pPr>
          </w:p>
        </w:tc>
        <w:tc>
          <w:tcPr>
            <w:tcW w:w="680" w:type="dxa"/>
          </w:tcPr>
          <w:p w14:paraId="72C8ABA7" w14:textId="77777777" w:rsidR="0059206A" w:rsidRPr="00581847" w:rsidRDefault="0059206A" w:rsidP="0059206A">
            <w:pPr>
              <w:rPr>
                <w:sz w:val="16"/>
                <w:szCs w:val="16"/>
              </w:rPr>
            </w:pPr>
          </w:p>
        </w:tc>
        <w:tc>
          <w:tcPr>
            <w:tcW w:w="1255" w:type="dxa"/>
          </w:tcPr>
          <w:p w14:paraId="176E2739" w14:textId="77777777" w:rsidR="0059206A" w:rsidRPr="00581847" w:rsidRDefault="0059206A" w:rsidP="0059206A">
            <w:pPr>
              <w:rPr>
                <w:sz w:val="16"/>
                <w:szCs w:val="16"/>
              </w:rPr>
            </w:pPr>
          </w:p>
        </w:tc>
        <w:tc>
          <w:tcPr>
            <w:tcW w:w="571" w:type="dxa"/>
          </w:tcPr>
          <w:p w14:paraId="77E36B6D" w14:textId="77777777" w:rsidR="0059206A" w:rsidRPr="00581847" w:rsidRDefault="0059206A" w:rsidP="0059206A">
            <w:pPr>
              <w:rPr>
                <w:sz w:val="16"/>
                <w:szCs w:val="16"/>
              </w:rPr>
            </w:pPr>
          </w:p>
        </w:tc>
        <w:tc>
          <w:tcPr>
            <w:tcW w:w="1153" w:type="dxa"/>
          </w:tcPr>
          <w:p w14:paraId="6A9D3DDD" w14:textId="77777777" w:rsidR="0059206A" w:rsidRPr="00581847" w:rsidRDefault="0059206A" w:rsidP="0059206A">
            <w:pPr>
              <w:rPr>
                <w:sz w:val="16"/>
                <w:szCs w:val="16"/>
              </w:rPr>
            </w:pPr>
          </w:p>
        </w:tc>
        <w:tc>
          <w:tcPr>
            <w:tcW w:w="1493" w:type="dxa"/>
            <w:gridSpan w:val="2"/>
          </w:tcPr>
          <w:p w14:paraId="2D5B3E7F" w14:textId="77777777" w:rsidR="0059206A" w:rsidRPr="00581847" w:rsidRDefault="0059206A" w:rsidP="0059206A">
            <w:pPr>
              <w:rPr>
                <w:sz w:val="16"/>
                <w:szCs w:val="16"/>
              </w:rPr>
            </w:pPr>
          </w:p>
        </w:tc>
        <w:tc>
          <w:tcPr>
            <w:tcW w:w="1002" w:type="dxa"/>
          </w:tcPr>
          <w:p w14:paraId="2079679A" w14:textId="77777777" w:rsidR="0059206A" w:rsidRPr="00581847" w:rsidRDefault="0059206A" w:rsidP="0059206A">
            <w:pPr>
              <w:rPr>
                <w:sz w:val="16"/>
                <w:szCs w:val="16"/>
              </w:rPr>
            </w:pPr>
          </w:p>
        </w:tc>
        <w:tc>
          <w:tcPr>
            <w:tcW w:w="1545" w:type="dxa"/>
          </w:tcPr>
          <w:p w14:paraId="6C885423" w14:textId="77777777" w:rsidR="0059206A" w:rsidRPr="00581847" w:rsidRDefault="0059206A" w:rsidP="0059206A">
            <w:pPr>
              <w:rPr>
                <w:sz w:val="16"/>
                <w:szCs w:val="16"/>
              </w:rPr>
            </w:pPr>
          </w:p>
        </w:tc>
        <w:tc>
          <w:tcPr>
            <w:tcW w:w="968" w:type="dxa"/>
          </w:tcPr>
          <w:p w14:paraId="4510B0B6" w14:textId="77777777" w:rsidR="0059206A" w:rsidRPr="00581847" w:rsidRDefault="0059206A" w:rsidP="0059206A">
            <w:pPr>
              <w:rPr>
                <w:sz w:val="16"/>
                <w:szCs w:val="16"/>
              </w:rPr>
            </w:pPr>
          </w:p>
        </w:tc>
        <w:tc>
          <w:tcPr>
            <w:tcW w:w="1673" w:type="dxa"/>
          </w:tcPr>
          <w:p w14:paraId="2C580278" w14:textId="77777777" w:rsidR="0059206A" w:rsidRPr="00581847" w:rsidRDefault="0059206A" w:rsidP="0059206A">
            <w:pPr>
              <w:rPr>
                <w:sz w:val="16"/>
                <w:szCs w:val="16"/>
              </w:rPr>
            </w:pPr>
          </w:p>
        </w:tc>
      </w:tr>
      <w:tr w:rsidR="0059206A" w:rsidRPr="00581847" w14:paraId="4B6C6A51" w14:textId="77777777" w:rsidTr="00B85A93">
        <w:tc>
          <w:tcPr>
            <w:tcW w:w="1441" w:type="dxa"/>
          </w:tcPr>
          <w:p w14:paraId="520980EB" w14:textId="56B52F78" w:rsidR="0059206A" w:rsidRPr="00581847" w:rsidRDefault="0059206A" w:rsidP="005C763C">
            <w:pPr>
              <w:rPr>
                <w:sz w:val="16"/>
                <w:szCs w:val="16"/>
              </w:rPr>
            </w:pPr>
            <w:r w:rsidRPr="00581847">
              <w:rPr>
                <w:sz w:val="16"/>
                <w:szCs w:val="16"/>
              </w:rPr>
              <w:t>Lin</w:t>
            </w:r>
            <w:r w:rsidR="005C763C" w:rsidRPr="00581847">
              <w:rPr>
                <w:sz w:val="16"/>
                <w:szCs w:val="16"/>
              </w:rPr>
              <w:fldChar w:fldCharType="begin">
                <w:fldData xml:space="preserve">PEVuZE5vdGU+PENpdGU+PEF1dGhvcj5MaW48L0F1dGhvcj48WWVhcj4yMDE0PC9ZZWFyPjxSZWNO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MaW48L0F1dGhvcj48WWVhcj4yMDE0PC9ZZWFyPjxSZWNO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60]</w:t>
            </w:r>
            <w:r w:rsidR="005C763C" w:rsidRPr="00581847">
              <w:rPr>
                <w:sz w:val="16"/>
                <w:szCs w:val="16"/>
              </w:rPr>
              <w:fldChar w:fldCharType="end"/>
            </w:r>
          </w:p>
        </w:tc>
        <w:tc>
          <w:tcPr>
            <w:tcW w:w="1113" w:type="dxa"/>
          </w:tcPr>
          <w:p w14:paraId="51A38EE3" w14:textId="77777777" w:rsidR="0059206A" w:rsidRPr="00581847" w:rsidRDefault="0059206A" w:rsidP="0059206A">
            <w:pPr>
              <w:rPr>
                <w:sz w:val="16"/>
                <w:szCs w:val="16"/>
              </w:rPr>
            </w:pPr>
            <w:r w:rsidRPr="00581847">
              <w:rPr>
                <w:sz w:val="16"/>
                <w:szCs w:val="16"/>
              </w:rPr>
              <w:t>Retrospective Cohort</w:t>
            </w:r>
          </w:p>
        </w:tc>
        <w:tc>
          <w:tcPr>
            <w:tcW w:w="947" w:type="dxa"/>
          </w:tcPr>
          <w:p w14:paraId="0AAD7A4D" w14:textId="77777777" w:rsidR="0059206A" w:rsidRPr="00581847" w:rsidRDefault="0059206A" w:rsidP="0059206A">
            <w:pPr>
              <w:rPr>
                <w:sz w:val="16"/>
                <w:szCs w:val="16"/>
              </w:rPr>
            </w:pPr>
            <w:r w:rsidRPr="00581847">
              <w:rPr>
                <w:sz w:val="16"/>
                <w:szCs w:val="16"/>
              </w:rPr>
              <w:t>Taiwan</w:t>
            </w:r>
          </w:p>
          <w:p w14:paraId="3C399BAA" w14:textId="77777777" w:rsidR="0059206A" w:rsidRPr="00581847" w:rsidRDefault="0059206A" w:rsidP="0059206A">
            <w:pPr>
              <w:rPr>
                <w:sz w:val="16"/>
                <w:szCs w:val="16"/>
              </w:rPr>
            </w:pPr>
            <w:r w:rsidRPr="00581847">
              <w:rPr>
                <w:sz w:val="16"/>
                <w:szCs w:val="16"/>
              </w:rPr>
              <w:t>2007</w:t>
            </w:r>
          </w:p>
        </w:tc>
        <w:tc>
          <w:tcPr>
            <w:tcW w:w="648" w:type="dxa"/>
          </w:tcPr>
          <w:p w14:paraId="09158B5F" w14:textId="77777777" w:rsidR="0059206A" w:rsidRPr="00581847" w:rsidRDefault="0059206A" w:rsidP="0059206A">
            <w:pPr>
              <w:rPr>
                <w:sz w:val="16"/>
                <w:szCs w:val="16"/>
              </w:rPr>
            </w:pPr>
            <w:r w:rsidRPr="00581847">
              <w:rPr>
                <w:sz w:val="16"/>
                <w:szCs w:val="16"/>
              </w:rPr>
              <w:t>747</w:t>
            </w:r>
          </w:p>
        </w:tc>
        <w:tc>
          <w:tcPr>
            <w:tcW w:w="622" w:type="dxa"/>
          </w:tcPr>
          <w:p w14:paraId="1A908159" w14:textId="77777777" w:rsidR="0059206A" w:rsidRPr="00581847" w:rsidRDefault="0059206A" w:rsidP="0059206A">
            <w:pPr>
              <w:rPr>
                <w:sz w:val="16"/>
                <w:szCs w:val="16"/>
              </w:rPr>
            </w:pPr>
            <w:r w:rsidRPr="00581847">
              <w:rPr>
                <w:sz w:val="16"/>
                <w:szCs w:val="16"/>
              </w:rPr>
              <w:t>182</w:t>
            </w:r>
          </w:p>
        </w:tc>
        <w:tc>
          <w:tcPr>
            <w:tcW w:w="680" w:type="dxa"/>
          </w:tcPr>
          <w:p w14:paraId="34BEF1E6" w14:textId="77777777" w:rsidR="0059206A" w:rsidRPr="00581847" w:rsidRDefault="0059206A" w:rsidP="0059206A">
            <w:pPr>
              <w:rPr>
                <w:sz w:val="16"/>
                <w:szCs w:val="16"/>
              </w:rPr>
            </w:pPr>
            <w:r w:rsidRPr="00581847">
              <w:rPr>
                <w:sz w:val="16"/>
                <w:szCs w:val="16"/>
              </w:rPr>
              <w:t>71.1</w:t>
            </w:r>
          </w:p>
        </w:tc>
        <w:tc>
          <w:tcPr>
            <w:tcW w:w="1255" w:type="dxa"/>
          </w:tcPr>
          <w:p w14:paraId="1C52D1BC" w14:textId="77777777" w:rsidR="0059206A" w:rsidRPr="00581847" w:rsidRDefault="0059206A" w:rsidP="0059206A">
            <w:pPr>
              <w:rPr>
                <w:sz w:val="16"/>
                <w:szCs w:val="16"/>
              </w:rPr>
            </w:pPr>
            <w:r w:rsidRPr="00581847">
              <w:rPr>
                <w:sz w:val="16"/>
                <w:szCs w:val="16"/>
              </w:rPr>
              <w:t>59.3 (range 0.3-96)</w:t>
            </w:r>
          </w:p>
        </w:tc>
        <w:tc>
          <w:tcPr>
            <w:tcW w:w="571" w:type="dxa"/>
          </w:tcPr>
          <w:p w14:paraId="3044D038" w14:textId="77777777" w:rsidR="0059206A" w:rsidRPr="00581847" w:rsidRDefault="0059206A" w:rsidP="0059206A">
            <w:pPr>
              <w:rPr>
                <w:sz w:val="16"/>
                <w:szCs w:val="16"/>
              </w:rPr>
            </w:pPr>
            <w:r w:rsidRPr="00581847">
              <w:rPr>
                <w:sz w:val="16"/>
                <w:szCs w:val="16"/>
              </w:rPr>
              <w:t>NR</w:t>
            </w:r>
          </w:p>
        </w:tc>
        <w:tc>
          <w:tcPr>
            <w:tcW w:w="1153" w:type="dxa"/>
          </w:tcPr>
          <w:p w14:paraId="5AF4D3A7" w14:textId="77777777" w:rsidR="0059206A" w:rsidRPr="00581847" w:rsidRDefault="0059206A" w:rsidP="0059206A">
            <w:pPr>
              <w:rPr>
                <w:sz w:val="16"/>
                <w:szCs w:val="16"/>
              </w:rPr>
            </w:pPr>
            <w:r w:rsidRPr="00581847">
              <w:rPr>
                <w:sz w:val="16"/>
                <w:szCs w:val="16"/>
              </w:rPr>
              <w:t>NR</w:t>
            </w:r>
          </w:p>
        </w:tc>
        <w:tc>
          <w:tcPr>
            <w:tcW w:w="1493" w:type="dxa"/>
            <w:gridSpan w:val="2"/>
          </w:tcPr>
          <w:p w14:paraId="7D68894D" w14:textId="77777777" w:rsidR="0059206A" w:rsidRPr="00581847" w:rsidRDefault="0059206A" w:rsidP="0059206A">
            <w:pPr>
              <w:rPr>
                <w:sz w:val="16"/>
                <w:szCs w:val="16"/>
              </w:rPr>
            </w:pPr>
            <w:r w:rsidRPr="00581847">
              <w:rPr>
                <w:sz w:val="16"/>
                <w:szCs w:val="16"/>
              </w:rPr>
              <w:t>Undifferentiated TB</w:t>
            </w:r>
          </w:p>
        </w:tc>
        <w:tc>
          <w:tcPr>
            <w:tcW w:w="1002" w:type="dxa"/>
          </w:tcPr>
          <w:p w14:paraId="2E6854CC" w14:textId="77777777" w:rsidR="0059206A" w:rsidRPr="00581847" w:rsidRDefault="0059206A" w:rsidP="0059206A">
            <w:pPr>
              <w:rPr>
                <w:sz w:val="16"/>
                <w:szCs w:val="16"/>
              </w:rPr>
            </w:pPr>
            <w:r w:rsidRPr="00581847">
              <w:rPr>
                <w:sz w:val="16"/>
                <w:szCs w:val="16"/>
              </w:rPr>
              <w:t>Medical records</w:t>
            </w:r>
          </w:p>
        </w:tc>
        <w:tc>
          <w:tcPr>
            <w:tcW w:w="1545" w:type="dxa"/>
          </w:tcPr>
          <w:p w14:paraId="7389D978" w14:textId="77777777" w:rsidR="0059206A" w:rsidRPr="00581847" w:rsidRDefault="0059206A" w:rsidP="0059206A">
            <w:pPr>
              <w:rPr>
                <w:sz w:val="16"/>
                <w:szCs w:val="16"/>
              </w:rPr>
            </w:pPr>
            <w:r w:rsidRPr="00581847">
              <w:rPr>
                <w:sz w:val="16"/>
                <w:szCs w:val="16"/>
              </w:rPr>
              <w:t>NR</w:t>
            </w:r>
          </w:p>
        </w:tc>
        <w:tc>
          <w:tcPr>
            <w:tcW w:w="968" w:type="dxa"/>
          </w:tcPr>
          <w:p w14:paraId="0A68B5C0" w14:textId="77777777" w:rsidR="0059206A" w:rsidRPr="00581847" w:rsidRDefault="0059206A" w:rsidP="0059206A">
            <w:pPr>
              <w:rPr>
                <w:sz w:val="16"/>
                <w:szCs w:val="16"/>
              </w:rPr>
            </w:pPr>
            <w:r w:rsidRPr="00581847">
              <w:rPr>
                <w:sz w:val="16"/>
                <w:szCs w:val="16"/>
              </w:rPr>
              <w:t>Death</w:t>
            </w:r>
          </w:p>
        </w:tc>
        <w:tc>
          <w:tcPr>
            <w:tcW w:w="1673" w:type="dxa"/>
          </w:tcPr>
          <w:p w14:paraId="6E11429D" w14:textId="77777777" w:rsidR="0059206A" w:rsidRPr="00581847" w:rsidRDefault="0059206A" w:rsidP="0059206A">
            <w:pPr>
              <w:rPr>
                <w:sz w:val="16"/>
                <w:szCs w:val="16"/>
              </w:rPr>
            </w:pPr>
            <w:r w:rsidRPr="00581847">
              <w:rPr>
                <w:sz w:val="16"/>
                <w:szCs w:val="16"/>
              </w:rPr>
              <w:t>Matched by age, sex, and site of TB</w:t>
            </w:r>
          </w:p>
          <w:p w14:paraId="27358642" w14:textId="77777777" w:rsidR="0059206A" w:rsidRPr="00581847" w:rsidRDefault="0059206A" w:rsidP="0059206A">
            <w:pPr>
              <w:rPr>
                <w:sz w:val="16"/>
                <w:szCs w:val="16"/>
              </w:rPr>
            </w:pPr>
          </w:p>
        </w:tc>
      </w:tr>
      <w:tr w:rsidR="0059206A" w:rsidRPr="00581847" w14:paraId="16EDDDC7" w14:textId="77777777" w:rsidTr="00B85A93">
        <w:tc>
          <w:tcPr>
            <w:tcW w:w="1441" w:type="dxa"/>
          </w:tcPr>
          <w:p w14:paraId="19378530" w14:textId="42889561" w:rsidR="0059206A" w:rsidRPr="00581847" w:rsidRDefault="0059206A" w:rsidP="005C763C">
            <w:pPr>
              <w:rPr>
                <w:sz w:val="16"/>
                <w:szCs w:val="16"/>
              </w:rPr>
            </w:pPr>
            <w:r w:rsidRPr="00581847">
              <w:rPr>
                <w:sz w:val="16"/>
                <w:szCs w:val="16"/>
              </w:rPr>
              <w:t>Liu</w:t>
            </w:r>
            <w:r w:rsidR="005C763C" w:rsidRPr="00581847">
              <w:rPr>
                <w:sz w:val="16"/>
                <w:szCs w:val="16"/>
              </w:rPr>
              <w:fldChar w:fldCharType="begin">
                <w:fldData xml:space="preserve">PEVuZE5vdGU+PENpdGU+PEF1dGhvcj5MaXU8L0F1dGhvcj48WWVhcj4yMDE4PC9ZZWFyPjxSZWNO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MaXU8L0F1dGhvcj48WWVhcj4yMDE4PC9ZZWFyPjxSZWNO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31]</w:t>
            </w:r>
            <w:r w:rsidR="005C763C" w:rsidRPr="00581847">
              <w:rPr>
                <w:sz w:val="16"/>
                <w:szCs w:val="16"/>
              </w:rPr>
              <w:fldChar w:fldCharType="end"/>
            </w:r>
            <w:r w:rsidRPr="00581847">
              <w:rPr>
                <w:sz w:val="16"/>
                <w:szCs w:val="16"/>
              </w:rPr>
              <w:t xml:space="preserve"> </w:t>
            </w:r>
          </w:p>
        </w:tc>
        <w:tc>
          <w:tcPr>
            <w:tcW w:w="1113" w:type="dxa"/>
          </w:tcPr>
          <w:p w14:paraId="01FD3B2A" w14:textId="77777777" w:rsidR="0059206A" w:rsidRPr="00581847" w:rsidRDefault="0059206A" w:rsidP="0059206A">
            <w:pPr>
              <w:rPr>
                <w:sz w:val="16"/>
                <w:szCs w:val="16"/>
              </w:rPr>
            </w:pPr>
            <w:r w:rsidRPr="00581847">
              <w:rPr>
                <w:sz w:val="16"/>
                <w:szCs w:val="16"/>
              </w:rPr>
              <w:t>Retrospective Cohort</w:t>
            </w:r>
          </w:p>
        </w:tc>
        <w:tc>
          <w:tcPr>
            <w:tcW w:w="947" w:type="dxa"/>
          </w:tcPr>
          <w:p w14:paraId="6AD35AA0" w14:textId="77777777" w:rsidR="0059206A" w:rsidRPr="00581847" w:rsidRDefault="0059206A" w:rsidP="0059206A">
            <w:pPr>
              <w:rPr>
                <w:sz w:val="16"/>
                <w:szCs w:val="16"/>
              </w:rPr>
            </w:pPr>
            <w:r w:rsidRPr="00581847">
              <w:rPr>
                <w:sz w:val="16"/>
                <w:szCs w:val="16"/>
              </w:rPr>
              <w:t>China</w:t>
            </w:r>
            <w:r w:rsidRPr="00581847">
              <w:rPr>
                <w:sz w:val="16"/>
                <w:szCs w:val="16"/>
              </w:rPr>
              <w:br/>
              <w:t>2015</w:t>
            </w:r>
          </w:p>
        </w:tc>
        <w:tc>
          <w:tcPr>
            <w:tcW w:w="648" w:type="dxa"/>
          </w:tcPr>
          <w:p w14:paraId="494897F3" w14:textId="77777777" w:rsidR="0059206A" w:rsidRPr="00581847" w:rsidRDefault="0059206A" w:rsidP="0059206A">
            <w:pPr>
              <w:rPr>
                <w:sz w:val="16"/>
                <w:szCs w:val="16"/>
              </w:rPr>
            </w:pPr>
            <w:r w:rsidRPr="00581847">
              <w:rPr>
                <w:sz w:val="16"/>
                <w:szCs w:val="16"/>
              </w:rPr>
              <w:t>2459</w:t>
            </w:r>
          </w:p>
        </w:tc>
        <w:tc>
          <w:tcPr>
            <w:tcW w:w="622" w:type="dxa"/>
          </w:tcPr>
          <w:p w14:paraId="00FA1E5F" w14:textId="77777777" w:rsidR="0059206A" w:rsidRPr="00581847" w:rsidRDefault="0059206A" w:rsidP="0059206A">
            <w:pPr>
              <w:rPr>
                <w:sz w:val="16"/>
                <w:szCs w:val="16"/>
              </w:rPr>
            </w:pPr>
            <w:r w:rsidRPr="00581847">
              <w:rPr>
                <w:sz w:val="16"/>
                <w:szCs w:val="16"/>
              </w:rPr>
              <w:t>282</w:t>
            </w:r>
          </w:p>
        </w:tc>
        <w:tc>
          <w:tcPr>
            <w:tcW w:w="680" w:type="dxa"/>
          </w:tcPr>
          <w:p w14:paraId="166BD4DE" w14:textId="77777777" w:rsidR="0059206A" w:rsidRPr="00581847" w:rsidRDefault="0059206A" w:rsidP="0059206A">
            <w:pPr>
              <w:rPr>
                <w:sz w:val="16"/>
                <w:szCs w:val="16"/>
              </w:rPr>
            </w:pPr>
            <w:r w:rsidRPr="00581847">
              <w:rPr>
                <w:sz w:val="16"/>
                <w:szCs w:val="16"/>
              </w:rPr>
              <w:t>70.5</w:t>
            </w:r>
          </w:p>
        </w:tc>
        <w:tc>
          <w:tcPr>
            <w:tcW w:w="1255" w:type="dxa"/>
          </w:tcPr>
          <w:p w14:paraId="41D1FE86" w14:textId="77777777" w:rsidR="0059206A" w:rsidRPr="00581847" w:rsidRDefault="0059206A" w:rsidP="0059206A">
            <w:pPr>
              <w:rPr>
                <w:sz w:val="16"/>
                <w:szCs w:val="16"/>
              </w:rPr>
            </w:pPr>
            <w:r w:rsidRPr="00581847">
              <w:rPr>
                <w:sz w:val="16"/>
                <w:szCs w:val="16"/>
              </w:rPr>
              <w:t>32.3% were aged 60+</w:t>
            </w:r>
          </w:p>
        </w:tc>
        <w:tc>
          <w:tcPr>
            <w:tcW w:w="571" w:type="dxa"/>
          </w:tcPr>
          <w:p w14:paraId="301E30A9" w14:textId="77777777" w:rsidR="0059206A" w:rsidRPr="00581847" w:rsidRDefault="0059206A" w:rsidP="0059206A">
            <w:pPr>
              <w:rPr>
                <w:sz w:val="16"/>
                <w:szCs w:val="16"/>
              </w:rPr>
            </w:pPr>
            <w:r w:rsidRPr="00581847">
              <w:rPr>
                <w:sz w:val="16"/>
                <w:szCs w:val="16"/>
              </w:rPr>
              <w:t>12.3</w:t>
            </w:r>
          </w:p>
        </w:tc>
        <w:tc>
          <w:tcPr>
            <w:tcW w:w="1153" w:type="dxa"/>
          </w:tcPr>
          <w:p w14:paraId="113D9A9D" w14:textId="77777777" w:rsidR="0059206A" w:rsidRPr="00581847" w:rsidRDefault="0059206A" w:rsidP="0059206A">
            <w:pPr>
              <w:rPr>
                <w:sz w:val="16"/>
                <w:szCs w:val="16"/>
              </w:rPr>
            </w:pPr>
            <w:r w:rsidRPr="00581847">
              <w:rPr>
                <w:sz w:val="16"/>
                <w:szCs w:val="16"/>
              </w:rPr>
              <w:t>96.4</w:t>
            </w:r>
          </w:p>
        </w:tc>
        <w:tc>
          <w:tcPr>
            <w:tcW w:w="1493" w:type="dxa"/>
            <w:gridSpan w:val="2"/>
          </w:tcPr>
          <w:p w14:paraId="03613D00" w14:textId="77777777" w:rsidR="0059206A" w:rsidRPr="00581847" w:rsidRDefault="0059206A" w:rsidP="0059206A">
            <w:pPr>
              <w:rPr>
                <w:sz w:val="16"/>
                <w:szCs w:val="16"/>
              </w:rPr>
            </w:pPr>
            <w:r w:rsidRPr="00581847">
              <w:rPr>
                <w:sz w:val="16"/>
                <w:szCs w:val="16"/>
              </w:rPr>
              <w:t>Pulmonary TB</w:t>
            </w:r>
          </w:p>
        </w:tc>
        <w:tc>
          <w:tcPr>
            <w:tcW w:w="1002" w:type="dxa"/>
          </w:tcPr>
          <w:p w14:paraId="446DD2CF" w14:textId="77777777" w:rsidR="0059206A" w:rsidRPr="00581847" w:rsidRDefault="0059206A" w:rsidP="0059206A">
            <w:pPr>
              <w:rPr>
                <w:sz w:val="16"/>
                <w:szCs w:val="16"/>
              </w:rPr>
            </w:pPr>
            <w:r w:rsidRPr="00581847">
              <w:rPr>
                <w:sz w:val="16"/>
                <w:szCs w:val="16"/>
              </w:rPr>
              <w:t>Medical records</w:t>
            </w:r>
          </w:p>
        </w:tc>
        <w:tc>
          <w:tcPr>
            <w:tcW w:w="1545" w:type="dxa"/>
          </w:tcPr>
          <w:p w14:paraId="443D36AD" w14:textId="77777777" w:rsidR="0059206A" w:rsidRPr="00581847" w:rsidRDefault="0059206A" w:rsidP="0059206A">
            <w:pPr>
              <w:rPr>
                <w:sz w:val="16"/>
                <w:szCs w:val="16"/>
              </w:rPr>
            </w:pPr>
            <w:r w:rsidRPr="00581847">
              <w:rPr>
                <w:sz w:val="16"/>
                <w:szCs w:val="16"/>
              </w:rPr>
              <w:t>patients registered twice during the study period</w:t>
            </w:r>
          </w:p>
        </w:tc>
        <w:tc>
          <w:tcPr>
            <w:tcW w:w="968" w:type="dxa"/>
          </w:tcPr>
          <w:p w14:paraId="7B675EC4" w14:textId="77777777" w:rsidR="0059206A" w:rsidRPr="00581847" w:rsidRDefault="0059206A" w:rsidP="0059206A">
            <w:pPr>
              <w:rPr>
                <w:sz w:val="16"/>
                <w:szCs w:val="16"/>
              </w:rPr>
            </w:pPr>
            <w:r w:rsidRPr="00581847">
              <w:rPr>
                <w:sz w:val="16"/>
                <w:szCs w:val="16"/>
              </w:rPr>
              <w:t>Death</w:t>
            </w:r>
          </w:p>
        </w:tc>
        <w:tc>
          <w:tcPr>
            <w:tcW w:w="1673" w:type="dxa"/>
          </w:tcPr>
          <w:p w14:paraId="47AB6FD3" w14:textId="249E9CD4" w:rsidR="0059206A" w:rsidRPr="00581847" w:rsidRDefault="006661E2" w:rsidP="0059206A">
            <w:pPr>
              <w:rPr>
                <w:sz w:val="16"/>
                <w:szCs w:val="16"/>
              </w:rPr>
            </w:pPr>
            <w:r w:rsidRPr="00581847">
              <w:rPr>
                <w:sz w:val="16"/>
                <w:szCs w:val="16"/>
              </w:rPr>
              <w:t>A</w:t>
            </w:r>
            <w:r w:rsidR="0059206A" w:rsidRPr="00581847">
              <w:rPr>
                <w:sz w:val="16"/>
                <w:szCs w:val="16"/>
              </w:rPr>
              <w:t>ge, sex</w:t>
            </w:r>
          </w:p>
        </w:tc>
      </w:tr>
      <w:tr w:rsidR="0059206A" w:rsidRPr="00581847" w14:paraId="2E6F96F9" w14:textId="77777777" w:rsidTr="00B85A93">
        <w:tc>
          <w:tcPr>
            <w:tcW w:w="1441" w:type="dxa"/>
          </w:tcPr>
          <w:p w14:paraId="3E61D2E4" w14:textId="58A55033" w:rsidR="0059206A" w:rsidRPr="00581847" w:rsidRDefault="0059206A" w:rsidP="005C763C">
            <w:pPr>
              <w:rPr>
                <w:sz w:val="16"/>
                <w:szCs w:val="16"/>
              </w:rPr>
            </w:pPr>
            <w:r w:rsidRPr="00581847">
              <w:rPr>
                <w:sz w:val="16"/>
                <w:szCs w:val="16"/>
              </w:rPr>
              <w:t>Lo</w:t>
            </w:r>
            <w:r w:rsidR="005C763C" w:rsidRPr="00581847">
              <w:rPr>
                <w:sz w:val="16"/>
                <w:szCs w:val="16"/>
              </w:rPr>
              <w:fldChar w:fldCharType="begin"/>
            </w:r>
            <w:r w:rsidR="005C763C" w:rsidRPr="00581847">
              <w:rPr>
                <w:sz w:val="16"/>
                <w:szCs w:val="16"/>
              </w:rPr>
              <w:instrText xml:space="preserve"> ADDIN EN.CITE &lt;EndNote&gt;&lt;Cite&gt;&lt;Author&gt;Lo&lt;/Author&gt;&lt;Year&gt;2015&lt;/Year&gt;&lt;RecNum&gt;34&lt;/RecNum&gt;&lt;DisplayText&gt;[32]&lt;/DisplayText&gt;&lt;record&gt;&lt;rec-number&gt;34&lt;/rec-number&gt;&lt;foreign-keys&gt;&lt;key app="EN" db-id="pvxsd52ec9tfp7esev6xtr2gtwravtt5rafd" timestamp="1547228369"&gt;34&lt;/key&gt;&lt;/foreign-keys&gt;&lt;ref-type name="Journal Article"&gt;17&lt;/ref-type&gt;&lt;contributors&gt;&lt;authors&gt;&lt;author&gt;Lo, H. Y.&lt;/author&gt;&lt;author&gt;Suo, J.&lt;/author&gt;&lt;author&gt;Chang, H. J.&lt;/author&gt;&lt;author&gt;Yang, S. L.&lt;/author&gt;&lt;author&gt;Chou, P.&lt;/author&gt;&lt;/authors&gt;&lt;/contributors&gt;&lt;titles&gt;&lt;title&gt;Risk factors associated with death in a 12-month cohort analysis of tuberculosis patients: 12-month follow-up after registration&lt;/title&gt;&lt;secondary-title&gt;Asia-Pacific journal of public health / Asia-Pacific Academic Consortium for Public Health&lt;/secondary-title&gt;&lt;/titles&gt;&lt;periodical&gt;&lt;full-title&gt;Asia-Pacific journal of public health / Asia-Pacific Academic Consortium for Public Health&lt;/full-title&gt;&lt;/periodical&gt;&lt;pages&gt;NP758-NP768&lt;/pages&gt;&lt;volume&gt;27&lt;/volume&gt;&lt;number&gt;2&lt;/number&gt;&lt;keywords&gt;&lt;keyword&gt;adolescent&lt;/keyword&gt;&lt;keyword&gt;adult&lt;/keyword&gt;&lt;keyword&gt;child&lt;/keyword&gt;&lt;keyword&gt;cohort analysis&lt;/keyword&gt;&lt;keyword&gt;comorbidity&lt;/keyword&gt;&lt;keyword&gt;epidemiology&lt;/keyword&gt;&lt;keyword&gt;female&lt;/keyword&gt;&lt;keyword&gt;follow up&lt;/keyword&gt;&lt;keyword&gt;human&lt;/keyword&gt;&lt;keyword&gt;infant&lt;/keyword&gt;&lt;keyword&gt;male&lt;/keyword&gt;&lt;keyword&gt;middle aged&lt;/keyword&gt;&lt;keyword&gt;mortality&lt;/keyword&gt;&lt;keyword&gt;preschool child&lt;/keyword&gt;&lt;keyword&gt;register&lt;/keyword&gt;&lt;keyword&gt;risk factor&lt;/keyword&gt;&lt;keyword&gt;Taiwan&lt;/keyword&gt;&lt;keyword&gt;tuberculosis&lt;/keyword&gt;&lt;keyword&gt;young adult&lt;/keyword&gt;&lt;/keywords&gt;&lt;dates&gt;&lt;year&gt;2015&lt;/year&gt;&lt;/dates&gt;&lt;isbn&gt;1941-2479&lt;/isbn&gt;&lt;work-type&gt;Article&lt;/work-type&gt;&lt;urls&gt;&lt;related-urls&gt;&lt;url&gt;http://www.embase.com/search/results?subaction=viewrecord&amp;amp;from=export&amp;amp;id=L610701771&lt;/url&gt;&lt;url&gt;http://dx.doi.org/10.1177/1010539511429591&lt;/url&gt;&lt;/related-urls&gt;&lt;/urls&gt;&lt;custom5&gt;22199154&lt;/custom5&gt;&lt;electronic-resource-num&gt;10.1177/1010539511429591&lt;/electronic-resource-num&gt;&lt;remote-database-name&gt;Medline&lt;/remote-database-name&gt;&lt;language&gt;English&lt;/language&gt;&lt;/record&gt;&lt;/Cite&gt;&lt;/EndNote&gt;</w:instrText>
            </w:r>
            <w:r w:rsidR="005C763C" w:rsidRPr="00581847">
              <w:rPr>
                <w:sz w:val="16"/>
                <w:szCs w:val="16"/>
              </w:rPr>
              <w:fldChar w:fldCharType="separate"/>
            </w:r>
            <w:r w:rsidR="005C763C" w:rsidRPr="00581847">
              <w:rPr>
                <w:noProof/>
                <w:sz w:val="16"/>
                <w:szCs w:val="16"/>
              </w:rPr>
              <w:t>[32]</w:t>
            </w:r>
            <w:r w:rsidR="005C763C" w:rsidRPr="00581847">
              <w:rPr>
                <w:sz w:val="16"/>
                <w:szCs w:val="16"/>
              </w:rPr>
              <w:fldChar w:fldCharType="end"/>
            </w:r>
            <w:r w:rsidRPr="00581847">
              <w:rPr>
                <w:sz w:val="16"/>
                <w:szCs w:val="16"/>
              </w:rPr>
              <w:t xml:space="preserve"> </w:t>
            </w:r>
          </w:p>
        </w:tc>
        <w:tc>
          <w:tcPr>
            <w:tcW w:w="1113" w:type="dxa"/>
          </w:tcPr>
          <w:p w14:paraId="49E44620" w14:textId="77777777" w:rsidR="0059206A" w:rsidRPr="00581847" w:rsidRDefault="0059206A" w:rsidP="0059206A">
            <w:pPr>
              <w:rPr>
                <w:sz w:val="16"/>
                <w:szCs w:val="16"/>
              </w:rPr>
            </w:pPr>
            <w:r w:rsidRPr="00581847">
              <w:rPr>
                <w:sz w:val="16"/>
                <w:szCs w:val="16"/>
              </w:rPr>
              <w:t>Retrospective Cohort</w:t>
            </w:r>
          </w:p>
        </w:tc>
        <w:tc>
          <w:tcPr>
            <w:tcW w:w="947" w:type="dxa"/>
          </w:tcPr>
          <w:p w14:paraId="55631689" w14:textId="77777777" w:rsidR="0059206A" w:rsidRPr="00581847" w:rsidRDefault="0059206A" w:rsidP="0059206A">
            <w:pPr>
              <w:rPr>
                <w:sz w:val="16"/>
                <w:szCs w:val="16"/>
              </w:rPr>
            </w:pPr>
            <w:r w:rsidRPr="00581847">
              <w:rPr>
                <w:sz w:val="16"/>
                <w:szCs w:val="16"/>
              </w:rPr>
              <w:t>Taiwan</w:t>
            </w:r>
            <w:r w:rsidRPr="00581847">
              <w:rPr>
                <w:sz w:val="16"/>
                <w:szCs w:val="16"/>
              </w:rPr>
              <w:br/>
              <w:t>2008</w:t>
            </w:r>
          </w:p>
        </w:tc>
        <w:tc>
          <w:tcPr>
            <w:tcW w:w="648" w:type="dxa"/>
          </w:tcPr>
          <w:p w14:paraId="55646899" w14:textId="77777777" w:rsidR="0059206A" w:rsidRPr="00581847" w:rsidRDefault="0059206A" w:rsidP="0059206A">
            <w:pPr>
              <w:rPr>
                <w:sz w:val="16"/>
                <w:szCs w:val="16"/>
              </w:rPr>
            </w:pPr>
            <w:r w:rsidRPr="00581847">
              <w:rPr>
                <w:sz w:val="16"/>
                <w:szCs w:val="16"/>
              </w:rPr>
              <w:t>NR</w:t>
            </w:r>
          </w:p>
        </w:tc>
        <w:tc>
          <w:tcPr>
            <w:tcW w:w="622" w:type="dxa"/>
          </w:tcPr>
          <w:p w14:paraId="080DA5D4" w14:textId="77777777" w:rsidR="0059206A" w:rsidRPr="00581847" w:rsidRDefault="0059206A" w:rsidP="0059206A">
            <w:pPr>
              <w:rPr>
                <w:sz w:val="16"/>
                <w:szCs w:val="16"/>
              </w:rPr>
            </w:pPr>
            <w:r w:rsidRPr="00581847">
              <w:rPr>
                <w:sz w:val="16"/>
                <w:szCs w:val="16"/>
              </w:rPr>
              <w:t>NR</w:t>
            </w:r>
          </w:p>
        </w:tc>
        <w:tc>
          <w:tcPr>
            <w:tcW w:w="680" w:type="dxa"/>
          </w:tcPr>
          <w:p w14:paraId="0E9F6D3E" w14:textId="77777777" w:rsidR="0059206A" w:rsidRPr="00581847" w:rsidRDefault="0059206A" w:rsidP="0059206A">
            <w:pPr>
              <w:rPr>
                <w:sz w:val="16"/>
                <w:szCs w:val="16"/>
              </w:rPr>
            </w:pPr>
            <w:r w:rsidRPr="00581847">
              <w:rPr>
                <w:sz w:val="16"/>
                <w:szCs w:val="16"/>
              </w:rPr>
              <w:t>69.1</w:t>
            </w:r>
          </w:p>
        </w:tc>
        <w:tc>
          <w:tcPr>
            <w:tcW w:w="1255" w:type="dxa"/>
          </w:tcPr>
          <w:p w14:paraId="152E91FB" w14:textId="77777777" w:rsidR="0059206A" w:rsidRPr="00581847" w:rsidRDefault="0059206A" w:rsidP="0059206A">
            <w:pPr>
              <w:rPr>
                <w:sz w:val="16"/>
                <w:szCs w:val="16"/>
              </w:rPr>
            </w:pPr>
            <w:r w:rsidRPr="00581847">
              <w:rPr>
                <w:sz w:val="16"/>
                <w:szCs w:val="16"/>
              </w:rPr>
              <w:t>66 (IQR 46-77)</w:t>
            </w:r>
          </w:p>
        </w:tc>
        <w:tc>
          <w:tcPr>
            <w:tcW w:w="571" w:type="dxa"/>
          </w:tcPr>
          <w:p w14:paraId="36A31556" w14:textId="77777777" w:rsidR="0059206A" w:rsidRPr="00581847" w:rsidRDefault="0059206A" w:rsidP="0059206A">
            <w:pPr>
              <w:rPr>
                <w:sz w:val="16"/>
                <w:szCs w:val="16"/>
              </w:rPr>
            </w:pPr>
            <w:r w:rsidRPr="00581847">
              <w:rPr>
                <w:sz w:val="16"/>
                <w:szCs w:val="16"/>
              </w:rPr>
              <w:t>100</w:t>
            </w:r>
          </w:p>
        </w:tc>
        <w:tc>
          <w:tcPr>
            <w:tcW w:w="1153" w:type="dxa"/>
          </w:tcPr>
          <w:p w14:paraId="29766533" w14:textId="77777777" w:rsidR="0059206A" w:rsidRPr="00581847" w:rsidRDefault="0059206A" w:rsidP="0059206A">
            <w:pPr>
              <w:rPr>
                <w:sz w:val="16"/>
                <w:szCs w:val="16"/>
              </w:rPr>
            </w:pPr>
            <w:r w:rsidRPr="00581847">
              <w:rPr>
                <w:sz w:val="16"/>
                <w:szCs w:val="16"/>
              </w:rPr>
              <w:t>93.7</w:t>
            </w:r>
          </w:p>
        </w:tc>
        <w:tc>
          <w:tcPr>
            <w:tcW w:w="1493" w:type="dxa"/>
            <w:gridSpan w:val="2"/>
          </w:tcPr>
          <w:p w14:paraId="3E153104" w14:textId="77777777" w:rsidR="0059206A" w:rsidRPr="00581847" w:rsidRDefault="0059206A" w:rsidP="0059206A">
            <w:pPr>
              <w:rPr>
                <w:sz w:val="16"/>
                <w:szCs w:val="16"/>
              </w:rPr>
            </w:pPr>
            <w:r w:rsidRPr="00581847">
              <w:rPr>
                <w:sz w:val="16"/>
                <w:szCs w:val="16"/>
              </w:rPr>
              <w:t>Pulmonary TB &amp; Extra-pulmonary TB</w:t>
            </w:r>
          </w:p>
        </w:tc>
        <w:tc>
          <w:tcPr>
            <w:tcW w:w="1002" w:type="dxa"/>
          </w:tcPr>
          <w:p w14:paraId="4E0637F9" w14:textId="77777777" w:rsidR="0059206A" w:rsidRPr="00581847" w:rsidRDefault="0059206A" w:rsidP="0059206A">
            <w:pPr>
              <w:rPr>
                <w:sz w:val="16"/>
                <w:szCs w:val="16"/>
              </w:rPr>
            </w:pPr>
            <w:r w:rsidRPr="00581847">
              <w:rPr>
                <w:sz w:val="16"/>
                <w:szCs w:val="16"/>
              </w:rPr>
              <w:t>Medical records, ICD 9 codes from health insurance claims</w:t>
            </w:r>
          </w:p>
        </w:tc>
        <w:tc>
          <w:tcPr>
            <w:tcW w:w="1545" w:type="dxa"/>
          </w:tcPr>
          <w:p w14:paraId="5F9E3D46" w14:textId="77777777" w:rsidR="0059206A" w:rsidRPr="00581847" w:rsidRDefault="0059206A" w:rsidP="0059206A">
            <w:pPr>
              <w:rPr>
                <w:sz w:val="16"/>
                <w:szCs w:val="16"/>
              </w:rPr>
            </w:pPr>
            <w:r w:rsidRPr="00581847">
              <w:rPr>
                <w:sz w:val="16"/>
                <w:szCs w:val="16"/>
              </w:rPr>
              <w:t xml:space="preserve">patients were previously treated, those </w:t>
            </w:r>
            <w:r w:rsidRPr="00581847">
              <w:rPr>
                <w:sz w:val="16"/>
                <w:szCs w:val="16"/>
              </w:rPr>
              <w:br/>
              <w:t>with incomplete information, and cases reported after death.</w:t>
            </w:r>
          </w:p>
        </w:tc>
        <w:tc>
          <w:tcPr>
            <w:tcW w:w="968" w:type="dxa"/>
          </w:tcPr>
          <w:p w14:paraId="54A17CE5" w14:textId="77777777" w:rsidR="0059206A" w:rsidRPr="00581847" w:rsidRDefault="0059206A" w:rsidP="0059206A">
            <w:pPr>
              <w:rPr>
                <w:sz w:val="16"/>
                <w:szCs w:val="16"/>
              </w:rPr>
            </w:pPr>
            <w:r w:rsidRPr="00581847">
              <w:rPr>
                <w:sz w:val="16"/>
                <w:szCs w:val="16"/>
              </w:rPr>
              <w:t>Death</w:t>
            </w:r>
          </w:p>
        </w:tc>
        <w:tc>
          <w:tcPr>
            <w:tcW w:w="1673" w:type="dxa"/>
          </w:tcPr>
          <w:p w14:paraId="52414E8F" w14:textId="51B7A85A" w:rsidR="0059206A" w:rsidRPr="00581847" w:rsidRDefault="006661E2" w:rsidP="0059206A">
            <w:pPr>
              <w:rPr>
                <w:sz w:val="16"/>
                <w:szCs w:val="16"/>
              </w:rPr>
            </w:pPr>
            <w:r w:rsidRPr="00581847">
              <w:rPr>
                <w:sz w:val="16"/>
                <w:szCs w:val="16"/>
              </w:rPr>
              <w:t>A</w:t>
            </w:r>
            <w:r w:rsidR="0059206A" w:rsidRPr="00581847">
              <w:rPr>
                <w:sz w:val="16"/>
                <w:szCs w:val="16"/>
              </w:rPr>
              <w:t>ge, sex, sputum bacteriology, types of TB, residential place, comorbidity (including HIC, chronic kidney disease, stroke, cancer, chronic liver disease and cirrhosis, COPD)</w:t>
            </w:r>
          </w:p>
        </w:tc>
      </w:tr>
      <w:tr w:rsidR="00CB3045" w:rsidRPr="00581847" w14:paraId="7569EA81" w14:textId="77777777" w:rsidTr="00B85A93">
        <w:tc>
          <w:tcPr>
            <w:tcW w:w="1441" w:type="dxa"/>
          </w:tcPr>
          <w:p w14:paraId="09FF8BD4" w14:textId="77777777" w:rsidR="00CB3045" w:rsidRPr="00581847" w:rsidRDefault="00CB3045" w:rsidP="0059206A">
            <w:pPr>
              <w:rPr>
                <w:sz w:val="16"/>
                <w:szCs w:val="16"/>
              </w:rPr>
            </w:pPr>
          </w:p>
        </w:tc>
        <w:tc>
          <w:tcPr>
            <w:tcW w:w="1113" w:type="dxa"/>
          </w:tcPr>
          <w:p w14:paraId="2BA3EE6D" w14:textId="77777777" w:rsidR="00CB3045" w:rsidRPr="00581847" w:rsidRDefault="00CB3045" w:rsidP="0059206A">
            <w:pPr>
              <w:rPr>
                <w:sz w:val="16"/>
                <w:szCs w:val="16"/>
              </w:rPr>
            </w:pPr>
          </w:p>
        </w:tc>
        <w:tc>
          <w:tcPr>
            <w:tcW w:w="947" w:type="dxa"/>
          </w:tcPr>
          <w:p w14:paraId="4AFE9E18" w14:textId="77777777" w:rsidR="00CB3045" w:rsidRPr="00581847" w:rsidRDefault="00CB3045" w:rsidP="0059206A">
            <w:pPr>
              <w:rPr>
                <w:sz w:val="16"/>
                <w:szCs w:val="16"/>
              </w:rPr>
            </w:pPr>
          </w:p>
        </w:tc>
        <w:tc>
          <w:tcPr>
            <w:tcW w:w="648" w:type="dxa"/>
          </w:tcPr>
          <w:p w14:paraId="2503D809" w14:textId="77777777" w:rsidR="00CB3045" w:rsidRPr="00581847" w:rsidRDefault="00CB3045" w:rsidP="0059206A">
            <w:pPr>
              <w:rPr>
                <w:sz w:val="16"/>
                <w:szCs w:val="16"/>
              </w:rPr>
            </w:pPr>
          </w:p>
        </w:tc>
        <w:tc>
          <w:tcPr>
            <w:tcW w:w="622" w:type="dxa"/>
          </w:tcPr>
          <w:p w14:paraId="1F839887" w14:textId="77777777" w:rsidR="00CB3045" w:rsidRPr="00581847" w:rsidRDefault="00CB3045" w:rsidP="0059206A">
            <w:pPr>
              <w:rPr>
                <w:sz w:val="16"/>
                <w:szCs w:val="16"/>
              </w:rPr>
            </w:pPr>
          </w:p>
        </w:tc>
        <w:tc>
          <w:tcPr>
            <w:tcW w:w="680" w:type="dxa"/>
          </w:tcPr>
          <w:p w14:paraId="167F42EB" w14:textId="77777777" w:rsidR="00CB3045" w:rsidRPr="00581847" w:rsidRDefault="00CB3045" w:rsidP="0059206A">
            <w:pPr>
              <w:rPr>
                <w:sz w:val="16"/>
                <w:szCs w:val="16"/>
              </w:rPr>
            </w:pPr>
          </w:p>
        </w:tc>
        <w:tc>
          <w:tcPr>
            <w:tcW w:w="1255" w:type="dxa"/>
          </w:tcPr>
          <w:p w14:paraId="2B36FCFA" w14:textId="77777777" w:rsidR="00CB3045" w:rsidRPr="00581847" w:rsidRDefault="00CB3045" w:rsidP="0059206A">
            <w:pPr>
              <w:rPr>
                <w:sz w:val="16"/>
                <w:szCs w:val="16"/>
              </w:rPr>
            </w:pPr>
          </w:p>
        </w:tc>
        <w:tc>
          <w:tcPr>
            <w:tcW w:w="571" w:type="dxa"/>
          </w:tcPr>
          <w:p w14:paraId="7793C0DC" w14:textId="77777777" w:rsidR="00CB3045" w:rsidRPr="00581847" w:rsidRDefault="00CB3045" w:rsidP="0059206A">
            <w:pPr>
              <w:rPr>
                <w:sz w:val="16"/>
                <w:szCs w:val="16"/>
              </w:rPr>
            </w:pPr>
          </w:p>
        </w:tc>
        <w:tc>
          <w:tcPr>
            <w:tcW w:w="1153" w:type="dxa"/>
          </w:tcPr>
          <w:p w14:paraId="7A5AA10B" w14:textId="77777777" w:rsidR="00CB3045" w:rsidRPr="00581847" w:rsidRDefault="00CB3045" w:rsidP="0059206A">
            <w:pPr>
              <w:rPr>
                <w:sz w:val="16"/>
                <w:szCs w:val="16"/>
              </w:rPr>
            </w:pPr>
          </w:p>
        </w:tc>
        <w:tc>
          <w:tcPr>
            <w:tcW w:w="1493" w:type="dxa"/>
            <w:gridSpan w:val="2"/>
          </w:tcPr>
          <w:p w14:paraId="01E11D35" w14:textId="77777777" w:rsidR="00CB3045" w:rsidRPr="00581847" w:rsidRDefault="00CB3045" w:rsidP="0059206A">
            <w:pPr>
              <w:rPr>
                <w:sz w:val="16"/>
                <w:szCs w:val="16"/>
              </w:rPr>
            </w:pPr>
          </w:p>
        </w:tc>
        <w:tc>
          <w:tcPr>
            <w:tcW w:w="1002" w:type="dxa"/>
          </w:tcPr>
          <w:p w14:paraId="342A379F" w14:textId="77777777" w:rsidR="00CB3045" w:rsidRPr="00581847" w:rsidRDefault="00CB3045" w:rsidP="0059206A">
            <w:pPr>
              <w:rPr>
                <w:sz w:val="16"/>
                <w:szCs w:val="16"/>
              </w:rPr>
            </w:pPr>
          </w:p>
        </w:tc>
        <w:tc>
          <w:tcPr>
            <w:tcW w:w="1545" w:type="dxa"/>
          </w:tcPr>
          <w:p w14:paraId="52A49F89" w14:textId="77777777" w:rsidR="00CB3045" w:rsidRPr="00581847" w:rsidRDefault="00CB3045" w:rsidP="0059206A">
            <w:pPr>
              <w:rPr>
                <w:sz w:val="16"/>
                <w:szCs w:val="16"/>
              </w:rPr>
            </w:pPr>
          </w:p>
        </w:tc>
        <w:tc>
          <w:tcPr>
            <w:tcW w:w="968" w:type="dxa"/>
          </w:tcPr>
          <w:p w14:paraId="10893446" w14:textId="77777777" w:rsidR="00CB3045" w:rsidRPr="00581847" w:rsidRDefault="00CB3045" w:rsidP="0059206A">
            <w:pPr>
              <w:rPr>
                <w:sz w:val="16"/>
                <w:szCs w:val="16"/>
              </w:rPr>
            </w:pPr>
          </w:p>
        </w:tc>
        <w:tc>
          <w:tcPr>
            <w:tcW w:w="1673" w:type="dxa"/>
          </w:tcPr>
          <w:p w14:paraId="7AA70B50" w14:textId="77777777" w:rsidR="00CB3045" w:rsidRPr="00581847" w:rsidRDefault="00CB3045" w:rsidP="0059206A">
            <w:pPr>
              <w:rPr>
                <w:sz w:val="16"/>
                <w:szCs w:val="16"/>
              </w:rPr>
            </w:pPr>
          </w:p>
        </w:tc>
      </w:tr>
      <w:tr w:rsidR="0059206A" w:rsidRPr="00581847" w14:paraId="3CE3620D" w14:textId="77777777" w:rsidTr="00B85A93">
        <w:tc>
          <w:tcPr>
            <w:tcW w:w="1441" w:type="dxa"/>
          </w:tcPr>
          <w:p w14:paraId="7B564D2C" w14:textId="6783D726" w:rsidR="0059206A" w:rsidRPr="00581847" w:rsidRDefault="0059206A" w:rsidP="005C763C">
            <w:pPr>
              <w:rPr>
                <w:sz w:val="16"/>
                <w:szCs w:val="16"/>
              </w:rPr>
            </w:pPr>
            <w:r w:rsidRPr="00581847">
              <w:rPr>
                <w:sz w:val="16"/>
                <w:szCs w:val="16"/>
              </w:rPr>
              <w:t>Ma</w:t>
            </w:r>
            <w:r w:rsidR="005C763C" w:rsidRPr="00581847">
              <w:rPr>
                <w:sz w:val="16"/>
                <w:szCs w:val="16"/>
              </w:rPr>
              <w:fldChar w:fldCharType="begin"/>
            </w:r>
            <w:r w:rsidR="005C763C" w:rsidRPr="00581847">
              <w:rPr>
                <w:sz w:val="16"/>
                <w:szCs w:val="16"/>
              </w:rPr>
              <w:instrText xml:space="preserve"> ADDIN EN.CITE &lt;EndNote&gt;&lt;Cite&gt;&lt;Author&gt;Ma&lt;/Author&gt;&lt;Year&gt;2017&lt;/Year&gt;&lt;RecNum&gt;50&lt;/RecNum&gt;&lt;DisplayText&gt;[48]&lt;/DisplayText&gt;&lt;record&gt;&lt;rec-number&gt;50&lt;/rec-number&gt;&lt;foreign-keys&gt;&lt;key app="EN" db-id="pvxsd52ec9tfp7esev6xtr2gtwravtt5rafd" timestamp="1547228464"&gt;50&lt;/key&gt;&lt;/foreign-keys&gt;&lt;ref-type name="Journal Article"&gt;17&lt;/ref-type&gt;&lt;contributors&gt;&lt;authors&gt;&lt;author&gt;Ma, Y.&lt;/author&gt;&lt;author&gt;Huang, M. L.&lt;/author&gt;&lt;author&gt;Li, T.&lt;/author&gt;&lt;author&gt;Du, J.&lt;/author&gt;&lt;author&gt;Shu, W.&lt;/author&gt;&lt;author&gt;Xie, S. H.&lt;/author&gt;&lt;author&gt;Wang, H. H.&lt;/author&gt;&lt;author&gt;Zhu, G. F.&lt;/author&gt;&lt;author&gt;Tan, S. Y.&lt;/author&gt;&lt;author&gt;Fu, Y. Y.&lt;/author&gt;&lt;author&gt;Ma, L. P.&lt;/author&gt;&lt;author&gt;Zhang, L. Y.&lt;/author&gt;&lt;author&gt;Liu, F. Y.&lt;/author&gt;&lt;author&gt;Hu, D. Y.&lt;/author&gt;&lt;author&gt;Zhang, Y. L.&lt;/author&gt;&lt;author&gt;Li, X. Q.&lt;/author&gt;&lt;author&gt;Liu, Y. H.&lt;/author&gt;&lt;author&gt;Li, L.&lt;/author&gt;&lt;/authors&gt;&lt;/contributors&gt;&lt;titles&gt;&lt;title&gt;Role of Diabetes Mellitus on Treatment Effects in Drug-susceptible Initial Pulmonary Tuberculosis Patients in China&lt;/title&gt;&lt;secondary-title&gt;Biomedical and environmental sciences : BES&lt;/secondary-title&gt;&lt;/titles&gt;&lt;periodical&gt;&lt;full-title&gt;Biomedical and environmental sciences : BES&lt;/full-title&gt;&lt;/periodical&gt;&lt;pages&gt;671-675&lt;/pages&gt;&lt;volume&gt;30&lt;/volume&gt;&lt;number&gt;9&lt;/number&gt;&lt;keywords&gt;&lt;keyword&gt;tuberculostatic agent&lt;/keyword&gt;&lt;keyword&gt;China&lt;/keyword&gt;&lt;keyword&gt;complication&lt;/keyword&gt;&lt;keyword&gt;diabetes mellitus&lt;/keyword&gt;&lt;keyword&gt;drug effect&lt;/keyword&gt;&lt;keyword&gt;female&lt;/keyword&gt;&lt;keyword&gt;human&lt;/keyword&gt;&lt;keyword&gt;lung tuberculosis&lt;/keyword&gt;&lt;keyword&gt;male&lt;/keyword&gt;&lt;keyword&gt;microbiology&lt;/keyword&gt;&lt;keyword&gt;Mycobacterium tuberculosis&lt;/keyword&gt;&lt;/keywords&gt;&lt;dates&gt;&lt;year&gt;2017&lt;/year&gt;&lt;/dates&gt;&lt;isbn&gt;0895-3988&lt;/isbn&gt;&lt;work-type&gt;Article&lt;/work-type&gt;&lt;urls&gt;&lt;related-urls&gt;&lt;url&gt;http://www.embase.com/search/results?subaction=viewrecord&amp;amp;from=export&amp;amp;id=L620873786&lt;/url&gt;&lt;url&gt;http://dx.doi.org/10.3967/bes2017.089&lt;/url&gt;&lt;/related-urls&gt;&lt;/urls&gt;&lt;custom5&gt;29081342&lt;/custom5&gt;&lt;electronic-resource-num&gt;10.3967/bes2017.089&lt;/electronic-resource-num&gt;&lt;remote-database-name&gt;Medline&lt;/remote-database-name&gt;&lt;language&gt;English&lt;/language&gt;&lt;/record&gt;&lt;/Cite&gt;&lt;/EndNote&gt;</w:instrText>
            </w:r>
            <w:r w:rsidR="005C763C" w:rsidRPr="00581847">
              <w:rPr>
                <w:sz w:val="16"/>
                <w:szCs w:val="16"/>
              </w:rPr>
              <w:fldChar w:fldCharType="separate"/>
            </w:r>
            <w:r w:rsidR="005C763C" w:rsidRPr="00581847">
              <w:rPr>
                <w:noProof/>
                <w:sz w:val="16"/>
                <w:szCs w:val="16"/>
              </w:rPr>
              <w:t>[48]</w:t>
            </w:r>
            <w:r w:rsidR="005C763C" w:rsidRPr="00581847">
              <w:rPr>
                <w:sz w:val="16"/>
                <w:szCs w:val="16"/>
              </w:rPr>
              <w:fldChar w:fldCharType="end"/>
            </w:r>
            <w:r w:rsidRPr="00581847">
              <w:rPr>
                <w:sz w:val="16"/>
                <w:szCs w:val="16"/>
              </w:rPr>
              <w:t xml:space="preserve"> </w:t>
            </w:r>
          </w:p>
        </w:tc>
        <w:tc>
          <w:tcPr>
            <w:tcW w:w="1113" w:type="dxa"/>
          </w:tcPr>
          <w:p w14:paraId="38DB89FF" w14:textId="77777777" w:rsidR="0059206A" w:rsidRPr="00581847" w:rsidRDefault="0059206A" w:rsidP="0059206A">
            <w:pPr>
              <w:rPr>
                <w:sz w:val="16"/>
                <w:szCs w:val="16"/>
              </w:rPr>
            </w:pPr>
            <w:r w:rsidRPr="00581847">
              <w:rPr>
                <w:sz w:val="16"/>
                <w:szCs w:val="16"/>
              </w:rPr>
              <w:t>Prospective Cohort</w:t>
            </w:r>
          </w:p>
        </w:tc>
        <w:tc>
          <w:tcPr>
            <w:tcW w:w="947" w:type="dxa"/>
          </w:tcPr>
          <w:p w14:paraId="5949BC99" w14:textId="77777777" w:rsidR="0059206A" w:rsidRPr="00581847" w:rsidRDefault="0059206A" w:rsidP="0059206A">
            <w:pPr>
              <w:rPr>
                <w:sz w:val="16"/>
                <w:szCs w:val="16"/>
              </w:rPr>
            </w:pPr>
            <w:r w:rsidRPr="00581847">
              <w:rPr>
                <w:sz w:val="16"/>
                <w:szCs w:val="16"/>
              </w:rPr>
              <w:t>China</w:t>
            </w:r>
            <w:r w:rsidRPr="00581847">
              <w:rPr>
                <w:sz w:val="16"/>
                <w:szCs w:val="16"/>
              </w:rPr>
              <w:br/>
              <w:t>2010</w:t>
            </w:r>
          </w:p>
        </w:tc>
        <w:tc>
          <w:tcPr>
            <w:tcW w:w="648" w:type="dxa"/>
          </w:tcPr>
          <w:p w14:paraId="7CD525ED" w14:textId="77777777" w:rsidR="0059206A" w:rsidRPr="00581847" w:rsidRDefault="0059206A" w:rsidP="0059206A">
            <w:pPr>
              <w:rPr>
                <w:sz w:val="16"/>
                <w:szCs w:val="16"/>
              </w:rPr>
            </w:pPr>
            <w:r w:rsidRPr="00581847">
              <w:rPr>
                <w:sz w:val="16"/>
                <w:szCs w:val="16"/>
              </w:rPr>
              <w:t>1156</w:t>
            </w:r>
          </w:p>
        </w:tc>
        <w:tc>
          <w:tcPr>
            <w:tcW w:w="622" w:type="dxa"/>
          </w:tcPr>
          <w:p w14:paraId="181CE7F7" w14:textId="77777777" w:rsidR="0059206A" w:rsidRPr="00581847" w:rsidRDefault="0059206A" w:rsidP="0059206A">
            <w:pPr>
              <w:rPr>
                <w:sz w:val="16"/>
                <w:szCs w:val="16"/>
              </w:rPr>
            </w:pPr>
            <w:r w:rsidRPr="00581847">
              <w:rPr>
                <w:sz w:val="16"/>
                <w:szCs w:val="16"/>
              </w:rPr>
              <w:t>157</w:t>
            </w:r>
          </w:p>
        </w:tc>
        <w:tc>
          <w:tcPr>
            <w:tcW w:w="680" w:type="dxa"/>
          </w:tcPr>
          <w:p w14:paraId="27FBB3BE" w14:textId="77777777" w:rsidR="0059206A" w:rsidRPr="00581847" w:rsidRDefault="0059206A" w:rsidP="0059206A">
            <w:pPr>
              <w:rPr>
                <w:sz w:val="16"/>
                <w:szCs w:val="16"/>
              </w:rPr>
            </w:pPr>
            <w:r w:rsidRPr="00581847">
              <w:rPr>
                <w:sz w:val="16"/>
                <w:szCs w:val="16"/>
              </w:rPr>
              <w:t>69.7</w:t>
            </w:r>
          </w:p>
        </w:tc>
        <w:tc>
          <w:tcPr>
            <w:tcW w:w="1255" w:type="dxa"/>
          </w:tcPr>
          <w:p w14:paraId="7E2B3EA9" w14:textId="77777777" w:rsidR="0059206A" w:rsidRPr="00581847" w:rsidRDefault="0059206A" w:rsidP="0059206A">
            <w:pPr>
              <w:rPr>
                <w:sz w:val="16"/>
                <w:szCs w:val="16"/>
              </w:rPr>
            </w:pPr>
            <w:r w:rsidRPr="00581847">
              <w:rPr>
                <w:sz w:val="16"/>
                <w:szCs w:val="16"/>
              </w:rPr>
              <w:t>NR</w:t>
            </w:r>
          </w:p>
        </w:tc>
        <w:tc>
          <w:tcPr>
            <w:tcW w:w="571" w:type="dxa"/>
          </w:tcPr>
          <w:p w14:paraId="5C0FD3E7" w14:textId="77777777" w:rsidR="0059206A" w:rsidRPr="00581847" w:rsidRDefault="0059206A" w:rsidP="0059206A">
            <w:pPr>
              <w:rPr>
                <w:sz w:val="16"/>
                <w:szCs w:val="16"/>
              </w:rPr>
            </w:pPr>
            <w:r w:rsidRPr="00581847">
              <w:rPr>
                <w:sz w:val="16"/>
                <w:szCs w:val="16"/>
              </w:rPr>
              <w:t>100</w:t>
            </w:r>
          </w:p>
        </w:tc>
        <w:tc>
          <w:tcPr>
            <w:tcW w:w="1153" w:type="dxa"/>
          </w:tcPr>
          <w:p w14:paraId="66411E28" w14:textId="77777777" w:rsidR="0059206A" w:rsidRPr="00581847" w:rsidRDefault="0059206A" w:rsidP="0059206A">
            <w:pPr>
              <w:rPr>
                <w:sz w:val="16"/>
                <w:szCs w:val="16"/>
              </w:rPr>
            </w:pPr>
          </w:p>
        </w:tc>
        <w:tc>
          <w:tcPr>
            <w:tcW w:w="1493" w:type="dxa"/>
            <w:gridSpan w:val="2"/>
          </w:tcPr>
          <w:p w14:paraId="6B2ECB2E" w14:textId="77777777" w:rsidR="0059206A" w:rsidRPr="00581847" w:rsidRDefault="0059206A" w:rsidP="0059206A">
            <w:pPr>
              <w:rPr>
                <w:sz w:val="16"/>
                <w:szCs w:val="16"/>
              </w:rPr>
            </w:pPr>
            <w:r w:rsidRPr="00581847">
              <w:rPr>
                <w:sz w:val="16"/>
                <w:szCs w:val="16"/>
              </w:rPr>
              <w:t>Pulmonary TB</w:t>
            </w:r>
          </w:p>
        </w:tc>
        <w:tc>
          <w:tcPr>
            <w:tcW w:w="1002" w:type="dxa"/>
          </w:tcPr>
          <w:p w14:paraId="7D359E11" w14:textId="77777777" w:rsidR="0059206A" w:rsidRPr="00581847" w:rsidRDefault="0059206A" w:rsidP="0059206A">
            <w:pPr>
              <w:rPr>
                <w:sz w:val="16"/>
                <w:szCs w:val="16"/>
              </w:rPr>
            </w:pPr>
            <w:r w:rsidRPr="00581847">
              <w:rPr>
                <w:sz w:val="16"/>
                <w:szCs w:val="16"/>
              </w:rPr>
              <w:t>Repeated FBG</w:t>
            </w:r>
          </w:p>
        </w:tc>
        <w:tc>
          <w:tcPr>
            <w:tcW w:w="1545" w:type="dxa"/>
          </w:tcPr>
          <w:p w14:paraId="0CFDE3D8" w14:textId="77777777" w:rsidR="0059206A" w:rsidRPr="00581847" w:rsidRDefault="0059206A" w:rsidP="0059206A">
            <w:pPr>
              <w:rPr>
                <w:sz w:val="16"/>
                <w:szCs w:val="16"/>
              </w:rPr>
            </w:pPr>
            <w:r w:rsidRPr="00581847">
              <w:rPr>
                <w:sz w:val="16"/>
                <w:szCs w:val="16"/>
              </w:rPr>
              <w:t xml:space="preserve">&lt;15 yrs; no other comorbidity. </w:t>
            </w:r>
          </w:p>
        </w:tc>
        <w:tc>
          <w:tcPr>
            <w:tcW w:w="968" w:type="dxa"/>
          </w:tcPr>
          <w:p w14:paraId="031A9E14" w14:textId="77777777" w:rsidR="0059206A" w:rsidRPr="00581847" w:rsidRDefault="00CB3045" w:rsidP="0059206A">
            <w:pPr>
              <w:rPr>
                <w:sz w:val="16"/>
                <w:szCs w:val="16"/>
              </w:rPr>
            </w:pPr>
            <w:r w:rsidRPr="00581847">
              <w:rPr>
                <w:sz w:val="16"/>
                <w:szCs w:val="16"/>
              </w:rPr>
              <w:t>Death/ failure</w:t>
            </w:r>
            <w:r w:rsidR="0059206A" w:rsidRPr="00581847">
              <w:rPr>
                <w:sz w:val="16"/>
                <w:szCs w:val="16"/>
              </w:rPr>
              <w:t>, culture conversion</w:t>
            </w:r>
          </w:p>
        </w:tc>
        <w:tc>
          <w:tcPr>
            <w:tcW w:w="1673" w:type="dxa"/>
          </w:tcPr>
          <w:p w14:paraId="2F2F191E" w14:textId="73361082" w:rsidR="0059206A" w:rsidRPr="00581847" w:rsidRDefault="006661E2" w:rsidP="0059206A">
            <w:pPr>
              <w:rPr>
                <w:sz w:val="16"/>
                <w:szCs w:val="16"/>
              </w:rPr>
            </w:pPr>
            <w:r w:rsidRPr="00581847">
              <w:rPr>
                <w:sz w:val="16"/>
                <w:szCs w:val="16"/>
              </w:rPr>
              <w:t>A</w:t>
            </w:r>
            <w:r w:rsidR="0059206A" w:rsidRPr="00581847">
              <w:rPr>
                <w:sz w:val="16"/>
                <w:szCs w:val="16"/>
              </w:rPr>
              <w:t>ge, sex, education, smoking status, BMI</w:t>
            </w:r>
          </w:p>
        </w:tc>
      </w:tr>
      <w:tr w:rsidR="00CB3045" w:rsidRPr="00581847" w14:paraId="20D6D2C6" w14:textId="77777777" w:rsidTr="00B85A93">
        <w:tc>
          <w:tcPr>
            <w:tcW w:w="1441" w:type="dxa"/>
          </w:tcPr>
          <w:p w14:paraId="7A356882" w14:textId="77777777" w:rsidR="00CB3045" w:rsidRPr="00581847" w:rsidRDefault="00CB3045" w:rsidP="0059206A">
            <w:pPr>
              <w:rPr>
                <w:sz w:val="16"/>
                <w:szCs w:val="16"/>
              </w:rPr>
            </w:pPr>
          </w:p>
        </w:tc>
        <w:tc>
          <w:tcPr>
            <w:tcW w:w="1113" w:type="dxa"/>
          </w:tcPr>
          <w:p w14:paraId="6DF7309F" w14:textId="77777777" w:rsidR="00CB3045" w:rsidRPr="00581847" w:rsidRDefault="00CB3045" w:rsidP="0059206A">
            <w:pPr>
              <w:rPr>
                <w:sz w:val="16"/>
                <w:szCs w:val="16"/>
              </w:rPr>
            </w:pPr>
          </w:p>
        </w:tc>
        <w:tc>
          <w:tcPr>
            <w:tcW w:w="947" w:type="dxa"/>
          </w:tcPr>
          <w:p w14:paraId="3F112518" w14:textId="77777777" w:rsidR="00CB3045" w:rsidRPr="00581847" w:rsidRDefault="00CB3045" w:rsidP="0059206A">
            <w:pPr>
              <w:rPr>
                <w:sz w:val="16"/>
                <w:szCs w:val="16"/>
              </w:rPr>
            </w:pPr>
          </w:p>
        </w:tc>
        <w:tc>
          <w:tcPr>
            <w:tcW w:w="648" w:type="dxa"/>
          </w:tcPr>
          <w:p w14:paraId="0FC8E1C3" w14:textId="77777777" w:rsidR="00CB3045" w:rsidRPr="00581847" w:rsidRDefault="00CB3045" w:rsidP="0059206A">
            <w:pPr>
              <w:rPr>
                <w:sz w:val="16"/>
                <w:szCs w:val="16"/>
              </w:rPr>
            </w:pPr>
          </w:p>
        </w:tc>
        <w:tc>
          <w:tcPr>
            <w:tcW w:w="622" w:type="dxa"/>
          </w:tcPr>
          <w:p w14:paraId="2889B9BA" w14:textId="77777777" w:rsidR="00CB3045" w:rsidRPr="00581847" w:rsidRDefault="00CB3045" w:rsidP="0059206A">
            <w:pPr>
              <w:rPr>
                <w:sz w:val="16"/>
                <w:szCs w:val="16"/>
              </w:rPr>
            </w:pPr>
          </w:p>
        </w:tc>
        <w:tc>
          <w:tcPr>
            <w:tcW w:w="680" w:type="dxa"/>
          </w:tcPr>
          <w:p w14:paraId="46A6DDC6" w14:textId="77777777" w:rsidR="00CB3045" w:rsidRPr="00581847" w:rsidRDefault="00CB3045" w:rsidP="0059206A">
            <w:pPr>
              <w:rPr>
                <w:sz w:val="16"/>
                <w:szCs w:val="16"/>
              </w:rPr>
            </w:pPr>
          </w:p>
        </w:tc>
        <w:tc>
          <w:tcPr>
            <w:tcW w:w="1255" w:type="dxa"/>
          </w:tcPr>
          <w:p w14:paraId="0A96E088" w14:textId="77777777" w:rsidR="00CB3045" w:rsidRPr="00581847" w:rsidRDefault="00CB3045" w:rsidP="0059206A">
            <w:pPr>
              <w:rPr>
                <w:sz w:val="16"/>
                <w:szCs w:val="16"/>
              </w:rPr>
            </w:pPr>
          </w:p>
        </w:tc>
        <w:tc>
          <w:tcPr>
            <w:tcW w:w="571" w:type="dxa"/>
          </w:tcPr>
          <w:p w14:paraId="59306E96" w14:textId="77777777" w:rsidR="00CB3045" w:rsidRPr="00581847" w:rsidRDefault="00CB3045" w:rsidP="0059206A">
            <w:pPr>
              <w:rPr>
                <w:sz w:val="16"/>
                <w:szCs w:val="16"/>
              </w:rPr>
            </w:pPr>
          </w:p>
        </w:tc>
        <w:tc>
          <w:tcPr>
            <w:tcW w:w="1153" w:type="dxa"/>
          </w:tcPr>
          <w:p w14:paraId="320F5EA3" w14:textId="77777777" w:rsidR="00CB3045" w:rsidRPr="00581847" w:rsidRDefault="00CB3045" w:rsidP="0059206A">
            <w:pPr>
              <w:rPr>
                <w:sz w:val="16"/>
                <w:szCs w:val="16"/>
              </w:rPr>
            </w:pPr>
          </w:p>
        </w:tc>
        <w:tc>
          <w:tcPr>
            <w:tcW w:w="1493" w:type="dxa"/>
            <w:gridSpan w:val="2"/>
          </w:tcPr>
          <w:p w14:paraId="12AE6D82" w14:textId="77777777" w:rsidR="00CB3045" w:rsidRPr="00581847" w:rsidRDefault="00CB3045" w:rsidP="0059206A">
            <w:pPr>
              <w:rPr>
                <w:sz w:val="16"/>
                <w:szCs w:val="16"/>
              </w:rPr>
            </w:pPr>
          </w:p>
        </w:tc>
        <w:tc>
          <w:tcPr>
            <w:tcW w:w="1002" w:type="dxa"/>
          </w:tcPr>
          <w:p w14:paraId="48ABC2FB" w14:textId="77777777" w:rsidR="00CB3045" w:rsidRPr="00581847" w:rsidRDefault="00CB3045" w:rsidP="0059206A">
            <w:pPr>
              <w:rPr>
                <w:sz w:val="16"/>
                <w:szCs w:val="16"/>
              </w:rPr>
            </w:pPr>
          </w:p>
        </w:tc>
        <w:tc>
          <w:tcPr>
            <w:tcW w:w="1545" w:type="dxa"/>
          </w:tcPr>
          <w:p w14:paraId="0063FE37" w14:textId="77777777" w:rsidR="00CB3045" w:rsidRPr="00581847" w:rsidRDefault="00CB3045" w:rsidP="0059206A">
            <w:pPr>
              <w:rPr>
                <w:sz w:val="16"/>
                <w:szCs w:val="16"/>
              </w:rPr>
            </w:pPr>
          </w:p>
        </w:tc>
        <w:tc>
          <w:tcPr>
            <w:tcW w:w="968" w:type="dxa"/>
          </w:tcPr>
          <w:p w14:paraId="171C2E18" w14:textId="77777777" w:rsidR="00CB3045" w:rsidRPr="00581847" w:rsidRDefault="00CB3045" w:rsidP="0059206A">
            <w:pPr>
              <w:rPr>
                <w:sz w:val="16"/>
                <w:szCs w:val="16"/>
              </w:rPr>
            </w:pPr>
          </w:p>
        </w:tc>
        <w:tc>
          <w:tcPr>
            <w:tcW w:w="1673" w:type="dxa"/>
          </w:tcPr>
          <w:p w14:paraId="2F210558" w14:textId="77777777" w:rsidR="00CB3045" w:rsidRPr="00581847" w:rsidRDefault="00CB3045" w:rsidP="0059206A">
            <w:pPr>
              <w:rPr>
                <w:sz w:val="16"/>
                <w:szCs w:val="16"/>
              </w:rPr>
            </w:pPr>
          </w:p>
        </w:tc>
      </w:tr>
      <w:tr w:rsidR="0059206A" w:rsidRPr="00581847" w14:paraId="2E72A657" w14:textId="77777777" w:rsidTr="00B85A93">
        <w:tc>
          <w:tcPr>
            <w:tcW w:w="1441" w:type="dxa"/>
          </w:tcPr>
          <w:p w14:paraId="6C60BEC2" w14:textId="21415F55" w:rsidR="0059206A" w:rsidRPr="00581847" w:rsidRDefault="0059206A" w:rsidP="005C763C">
            <w:pPr>
              <w:rPr>
                <w:sz w:val="16"/>
                <w:szCs w:val="16"/>
              </w:rPr>
            </w:pPr>
            <w:r w:rsidRPr="00581847">
              <w:rPr>
                <w:sz w:val="16"/>
                <w:szCs w:val="16"/>
              </w:rPr>
              <w:t>Maâlej</w:t>
            </w:r>
            <w:r w:rsidR="005C763C" w:rsidRPr="00581847">
              <w:rPr>
                <w:sz w:val="16"/>
                <w:szCs w:val="16"/>
              </w:rPr>
              <w:fldChar w:fldCharType="begin">
                <w:fldData xml:space="preserve">PEVuZE5vdGU+PENpdGU+PEF1dGhvcj5NYWFsZWo8L0F1dGhvcj48WWVhcj4yMDA5PC9ZZWFyPjxS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NYWFsZWo8L0F1dGhvcj48WWVhcj4yMDA5PC9ZZWFyPjxS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12]</w:t>
            </w:r>
            <w:r w:rsidR="005C763C" w:rsidRPr="00581847">
              <w:rPr>
                <w:sz w:val="16"/>
                <w:szCs w:val="16"/>
              </w:rPr>
              <w:fldChar w:fldCharType="end"/>
            </w:r>
          </w:p>
        </w:tc>
        <w:tc>
          <w:tcPr>
            <w:tcW w:w="1113" w:type="dxa"/>
          </w:tcPr>
          <w:p w14:paraId="56830798" w14:textId="77777777" w:rsidR="0059206A" w:rsidRPr="00581847" w:rsidRDefault="0059206A" w:rsidP="0059206A">
            <w:pPr>
              <w:rPr>
                <w:sz w:val="16"/>
                <w:szCs w:val="16"/>
              </w:rPr>
            </w:pPr>
            <w:r w:rsidRPr="00581847">
              <w:rPr>
                <w:sz w:val="16"/>
                <w:szCs w:val="16"/>
              </w:rPr>
              <w:t>Case-control</w:t>
            </w:r>
          </w:p>
        </w:tc>
        <w:tc>
          <w:tcPr>
            <w:tcW w:w="947" w:type="dxa"/>
          </w:tcPr>
          <w:p w14:paraId="7BC73A71" w14:textId="77777777" w:rsidR="0059206A" w:rsidRPr="00581847" w:rsidRDefault="0059206A" w:rsidP="0059206A">
            <w:pPr>
              <w:rPr>
                <w:sz w:val="16"/>
                <w:szCs w:val="16"/>
              </w:rPr>
            </w:pPr>
            <w:r w:rsidRPr="00581847">
              <w:rPr>
                <w:sz w:val="16"/>
                <w:szCs w:val="16"/>
              </w:rPr>
              <w:t>Tunisia</w:t>
            </w:r>
          </w:p>
          <w:p w14:paraId="2519F44B" w14:textId="77777777" w:rsidR="0059206A" w:rsidRPr="00581847" w:rsidRDefault="0059206A" w:rsidP="0059206A">
            <w:pPr>
              <w:rPr>
                <w:sz w:val="16"/>
                <w:szCs w:val="16"/>
              </w:rPr>
            </w:pPr>
            <w:r w:rsidRPr="00581847">
              <w:rPr>
                <w:sz w:val="16"/>
                <w:szCs w:val="16"/>
              </w:rPr>
              <w:t>2000-06</w:t>
            </w:r>
          </w:p>
        </w:tc>
        <w:tc>
          <w:tcPr>
            <w:tcW w:w="648" w:type="dxa"/>
          </w:tcPr>
          <w:p w14:paraId="6FBDA2CE" w14:textId="77777777" w:rsidR="0059206A" w:rsidRPr="00581847" w:rsidRDefault="0059206A" w:rsidP="0059206A">
            <w:pPr>
              <w:rPr>
                <w:sz w:val="16"/>
                <w:szCs w:val="16"/>
              </w:rPr>
            </w:pPr>
            <w:r w:rsidRPr="00581847">
              <w:rPr>
                <w:sz w:val="16"/>
                <w:szCs w:val="16"/>
              </w:rPr>
              <w:t>142</w:t>
            </w:r>
          </w:p>
        </w:tc>
        <w:tc>
          <w:tcPr>
            <w:tcW w:w="622" w:type="dxa"/>
          </w:tcPr>
          <w:p w14:paraId="591BB690" w14:textId="77777777" w:rsidR="0059206A" w:rsidRPr="00581847" w:rsidRDefault="0059206A" w:rsidP="0059206A">
            <w:pPr>
              <w:rPr>
                <w:sz w:val="16"/>
                <w:szCs w:val="16"/>
              </w:rPr>
            </w:pPr>
            <w:r w:rsidRPr="00581847">
              <w:rPr>
                <w:sz w:val="16"/>
                <w:szCs w:val="16"/>
              </w:rPr>
              <w:t>60</w:t>
            </w:r>
          </w:p>
        </w:tc>
        <w:tc>
          <w:tcPr>
            <w:tcW w:w="680" w:type="dxa"/>
          </w:tcPr>
          <w:p w14:paraId="1737AABA" w14:textId="77777777" w:rsidR="0059206A" w:rsidRPr="00581847" w:rsidRDefault="0059206A" w:rsidP="0059206A">
            <w:pPr>
              <w:rPr>
                <w:sz w:val="16"/>
                <w:szCs w:val="16"/>
              </w:rPr>
            </w:pPr>
            <w:r w:rsidRPr="00581847">
              <w:rPr>
                <w:sz w:val="16"/>
                <w:szCs w:val="16"/>
              </w:rPr>
              <w:t>52.8</w:t>
            </w:r>
          </w:p>
        </w:tc>
        <w:tc>
          <w:tcPr>
            <w:tcW w:w="1255" w:type="dxa"/>
          </w:tcPr>
          <w:p w14:paraId="4D9D5113" w14:textId="77777777" w:rsidR="0059206A" w:rsidRPr="00581847" w:rsidRDefault="0059206A" w:rsidP="0059206A">
            <w:pPr>
              <w:rPr>
                <w:sz w:val="16"/>
                <w:szCs w:val="16"/>
              </w:rPr>
            </w:pPr>
            <w:r w:rsidRPr="00581847">
              <w:rPr>
                <w:sz w:val="16"/>
                <w:szCs w:val="16"/>
              </w:rPr>
              <w:t>TB-DM 54.0 (SD 14.4); TB only 32.0 (SD 13.0)</w:t>
            </w:r>
          </w:p>
        </w:tc>
        <w:tc>
          <w:tcPr>
            <w:tcW w:w="571" w:type="dxa"/>
          </w:tcPr>
          <w:p w14:paraId="273C25E3" w14:textId="77777777" w:rsidR="0059206A" w:rsidRPr="00581847" w:rsidRDefault="0059206A" w:rsidP="0059206A">
            <w:pPr>
              <w:rPr>
                <w:sz w:val="16"/>
                <w:szCs w:val="16"/>
              </w:rPr>
            </w:pPr>
            <w:r w:rsidRPr="00581847">
              <w:rPr>
                <w:sz w:val="16"/>
                <w:szCs w:val="16"/>
              </w:rPr>
              <w:t>NR</w:t>
            </w:r>
          </w:p>
        </w:tc>
        <w:tc>
          <w:tcPr>
            <w:tcW w:w="1153" w:type="dxa"/>
          </w:tcPr>
          <w:p w14:paraId="49864317" w14:textId="77777777" w:rsidR="0059206A" w:rsidRPr="00581847" w:rsidRDefault="0059206A" w:rsidP="0059206A">
            <w:pPr>
              <w:rPr>
                <w:sz w:val="16"/>
                <w:szCs w:val="16"/>
              </w:rPr>
            </w:pPr>
            <w:r w:rsidRPr="00581847">
              <w:rPr>
                <w:sz w:val="16"/>
                <w:szCs w:val="16"/>
              </w:rPr>
              <w:t>NR</w:t>
            </w:r>
          </w:p>
        </w:tc>
        <w:tc>
          <w:tcPr>
            <w:tcW w:w="1493" w:type="dxa"/>
            <w:gridSpan w:val="2"/>
          </w:tcPr>
          <w:p w14:paraId="3EC8AA17" w14:textId="77777777" w:rsidR="0059206A" w:rsidRPr="00581847" w:rsidRDefault="0059206A" w:rsidP="0059206A">
            <w:pPr>
              <w:rPr>
                <w:sz w:val="16"/>
                <w:szCs w:val="16"/>
              </w:rPr>
            </w:pPr>
            <w:r w:rsidRPr="00581847">
              <w:rPr>
                <w:sz w:val="16"/>
                <w:szCs w:val="16"/>
              </w:rPr>
              <w:t>Pulmonary TB</w:t>
            </w:r>
          </w:p>
        </w:tc>
        <w:tc>
          <w:tcPr>
            <w:tcW w:w="1002" w:type="dxa"/>
          </w:tcPr>
          <w:p w14:paraId="3331FAF0" w14:textId="77777777" w:rsidR="0059206A" w:rsidRPr="00581847" w:rsidRDefault="0059206A" w:rsidP="0059206A">
            <w:pPr>
              <w:rPr>
                <w:sz w:val="16"/>
                <w:szCs w:val="16"/>
              </w:rPr>
            </w:pPr>
            <w:r w:rsidRPr="00581847">
              <w:rPr>
                <w:sz w:val="16"/>
                <w:szCs w:val="16"/>
              </w:rPr>
              <w:t>Medical records</w:t>
            </w:r>
          </w:p>
        </w:tc>
        <w:tc>
          <w:tcPr>
            <w:tcW w:w="1545" w:type="dxa"/>
          </w:tcPr>
          <w:p w14:paraId="1F74A713" w14:textId="77777777" w:rsidR="0059206A" w:rsidRPr="00581847" w:rsidRDefault="0059206A" w:rsidP="0059206A">
            <w:pPr>
              <w:rPr>
                <w:sz w:val="16"/>
                <w:szCs w:val="16"/>
              </w:rPr>
            </w:pPr>
            <w:r w:rsidRPr="00581847">
              <w:rPr>
                <w:sz w:val="16"/>
                <w:szCs w:val="16"/>
              </w:rPr>
              <w:t>Immunosuppression (e.g. HIV, corticosteroids long course, immunosuppressive treatment)</w:t>
            </w:r>
          </w:p>
          <w:p w14:paraId="593A4E3B" w14:textId="77777777" w:rsidR="0059206A" w:rsidRPr="00581847" w:rsidRDefault="0059206A" w:rsidP="0059206A">
            <w:pPr>
              <w:rPr>
                <w:sz w:val="16"/>
                <w:szCs w:val="16"/>
              </w:rPr>
            </w:pPr>
          </w:p>
        </w:tc>
        <w:tc>
          <w:tcPr>
            <w:tcW w:w="968" w:type="dxa"/>
          </w:tcPr>
          <w:p w14:paraId="2CD80E78" w14:textId="77777777" w:rsidR="0059206A" w:rsidRPr="00581847" w:rsidRDefault="0059206A" w:rsidP="0059206A">
            <w:pPr>
              <w:rPr>
                <w:sz w:val="16"/>
                <w:szCs w:val="16"/>
              </w:rPr>
            </w:pPr>
            <w:r w:rsidRPr="00581847">
              <w:rPr>
                <w:sz w:val="16"/>
                <w:szCs w:val="16"/>
              </w:rPr>
              <w:t>Death, relapse</w:t>
            </w:r>
          </w:p>
        </w:tc>
        <w:tc>
          <w:tcPr>
            <w:tcW w:w="1673" w:type="dxa"/>
          </w:tcPr>
          <w:p w14:paraId="77AFCDAF" w14:textId="77777777" w:rsidR="0059206A" w:rsidRPr="00581847" w:rsidRDefault="0059206A" w:rsidP="0059206A">
            <w:pPr>
              <w:rPr>
                <w:sz w:val="16"/>
                <w:szCs w:val="16"/>
              </w:rPr>
            </w:pPr>
            <w:r w:rsidRPr="00581847">
              <w:rPr>
                <w:sz w:val="16"/>
                <w:szCs w:val="16"/>
              </w:rPr>
              <w:t>None</w:t>
            </w:r>
          </w:p>
        </w:tc>
      </w:tr>
      <w:tr w:rsidR="0059206A" w:rsidRPr="00581847" w14:paraId="1839B452" w14:textId="77777777" w:rsidTr="00B85A93">
        <w:tc>
          <w:tcPr>
            <w:tcW w:w="1441" w:type="dxa"/>
          </w:tcPr>
          <w:p w14:paraId="7F642381" w14:textId="006A0DA9" w:rsidR="0059206A" w:rsidRPr="00581847" w:rsidRDefault="0059206A" w:rsidP="005C763C">
            <w:pPr>
              <w:rPr>
                <w:sz w:val="16"/>
                <w:szCs w:val="16"/>
              </w:rPr>
            </w:pPr>
            <w:r w:rsidRPr="00581847">
              <w:rPr>
                <w:sz w:val="16"/>
                <w:szCs w:val="16"/>
              </w:rPr>
              <w:lastRenderedPageBreak/>
              <w:t>Magee</w:t>
            </w:r>
            <w:r w:rsidR="005C763C" w:rsidRPr="00581847">
              <w:rPr>
                <w:sz w:val="16"/>
                <w:szCs w:val="16"/>
              </w:rPr>
              <w:fldChar w:fldCharType="begin">
                <w:fldData xml:space="preserve">PEVuZE5vdGU+PENpdGU+PEF1dGhvcj5NYWdlZTwvQXV0aG9yPjxZZWFyPjIwMTQ8L1llYXI+PFJl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zNjktNzU8L3BhZ2VzPjx2b2x1bWU+MjQ8L3ZvbHVtZT48bnVtYmVyPjU8L251bWJlcj48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NYWdlZTwvQXV0aG9yPjxZZWFyPjIwMTQ8L1llYXI+PFJl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zNjktNzU8L3BhZ2VzPjx2b2x1bWU+MjQ8L3ZvbHVtZT48bnVtYmVyPjU8L251bWJlcj48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29]</w:t>
            </w:r>
            <w:r w:rsidR="005C763C" w:rsidRPr="00581847">
              <w:rPr>
                <w:sz w:val="16"/>
                <w:szCs w:val="16"/>
              </w:rPr>
              <w:fldChar w:fldCharType="end"/>
            </w:r>
          </w:p>
        </w:tc>
        <w:tc>
          <w:tcPr>
            <w:tcW w:w="1113" w:type="dxa"/>
          </w:tcPr>
          <w:p w14:paraId="3FB30C24" w14:textId="77777777" w:rsidR="0059206A" w:rsidRPr="00581847" w:rsidRDefault="0059206A" w:rsidP="0059206A">
            <w:pPr>
              <w:rPr>
                <w:sz w:val="16"/>
                <w:szCs w:val="16"/>
              </w:rPr>
            </w:pPr>
            <w:r w:rsidRPr="00581847">
              <w:rPr>
                <w:sz w:val="16"/>
                <w:szCs w:val="16"/>
              </w:rPr>
              <w:t>Retrospective Cohort</w:t>
            </w:r>
          </w:p>
        </w:tc>
        <w:tc>
          <w:tcPr>
            <w:tcW w:w="947" w:type="dxa"/>
          </w:tcPr>
          <w:p w14:paraId="52E599B8" w14:textId="77777777" w:rsidR="0059206A" w:rsidRPr="00581847" w:rsidRDefault="0059206A" w:rsidP="0059206A">
            <w:pPr>
              <w:rPr>
                <w:sz w:val="16"/>
                <w:szCs w:val="16"/>
              </w:rPr>
            </w:pPr>
            <w:r w:rsidRPr="00581847">
              <w:rPr>
                <w:sz w:val="16"/>
                <w:szCs w:val="16"/>
              </w:rPr>
              <w:t>U.S.</w:t>
            </w:r>
          </w:p>
          <w:p w14:paraId="4D46FD1D" w14:textId="77777777" w:rsidR="0059206A" w:rsidRPr="00581847" w:rsidRDefault="0059206A" w:rsidP="0059206A">
            <w:pPr>
              <w:rPr>
                <w:sz w:val="16"/>
                <w:szCs w:val="16"/>
              </w:rPr>
            </w:pPr>
            <w:r w:rsidRPr="00581847">
              <w:rPr>
                <w:sz w:val="16"/>
                <w:szCs w:val="16"/>
              </w:rPr>
              <w:t>2012</w:t>
            </w:r>
          </w:p>
        </w:tc>
        <w:tc>
          <w:tcPr>
            <w:tcW w:w="648" w:type="dxa"/>
          </w:tcPr>
          <w:p w14:paraId="37691023" w14:textId="77777777" w:rsidR="0059206A" w:rsidRPr="00581847" w:rsidRDefault="0059206A" w:rsidP="0059206A">
            <w:pPr>
              <w:rPr>
                <w:sz w:val="16"/>
                <w:szCs w:val="16"/>
              </w:rPr>
            </w:pPr>
            <w:r w:rsidRPr="00581847">
              <w:rPr>
                <w:sz w:val="16"/>
                <w:szCs w:val="16"/>
              </w:rPr>
              <w:t>1318</w:t>
            </w:r>
          </w:p>
        </w:tc>
        <w:tc>
          <w:tcPr>
            <w:tcW w:w="622" w:type="dxa"/>
          </w:tcPr>
          <w:p w14:paraId="549CD6F2" w14:textId="77777777" w:rsidR="0059206A" w:rsidRPr="00581847" w:rsidRDefault="0059206A" w:rsidP="0059206A">
            <w:pPr>
              <w:rPr>
                <w:sz w:val="16"/>
                <w:szCs w:val="16"/>
              </w:rPr>
            </w:pPr>
            <w:r w:rsidRPr="00581847">
              <w:rPr>
                <w:sz w:val="16"/>
                <w:szCs w:val="16"/>
              </w:rPr>
              <w:t>151</w:t>
            </w:r>
          </w:p>
        </w:tc>
        <w:tc>
          <w:tcPr>
            <w:tcW w:w="680" w:type="dxa"/>
          </w:tcPr>
          <w:p w14:paraId="1FEEDFA7" w14:textId="77777777" w:rsidR="0059206A" w:rsidRPr="00581847" w:rsidRDefault="0059206A" w:rsidP="0059206A">
            <w:pPr>
              <w:rPr>
                <w:sz w:val="16"/>
                <w:szCs w:val="16"/>
              </w:rPr>
            </w:pPr>
            <w:r w:rsidRPr="00581847">
              <w:rPr>
                <w:sz w:val="16"/>
                <w:szCs w:val="16"/>
              </w:rPr>
              <w:t>66.5</w:t>
            </w:r>
          </w:p>
        </w:tc>
        <w:tc>
          <w:tcPr>
            <w:tcW w:w="1255" w:type="dxa"/>
          </w:tcPr>
          <w:p w14:paraId="2A06C610" w14:textId="77777777" w:rsidR="0059206A" w:rsidRPr="00581847" w:rsidRDefault="0059206A" w:rsidP="0059206A">
            <w:pPr>
              <w:rPr>
                <w:sz w:val="16"/>
                <w:szCs w:val="16"/>
              </w:rPr>
            </w:pPr>
            <w:r w:rsidRPr="00581847">
              <w:rPr>
                <w:sz w:val="16"/>
                <w:szCs w:val="16"/>
              </w:rPr>
              <w:t>TB-DM 57.4 (SD14.4); TB only 44.3 (SD17.8)</w:t>
            </w:r>
          </w:p>
        </w:tc>
        <w:tc>
          <w:tcPr>
            <w:tcW w:w="571" w:type="dxa"/>
          </w:tcPr>
          <w:p w14:paraId="60E916B9" w14:textId="77777777" w:rsidR="0059206A" w:rsidRPr="00581847" w:rsidRDefault="0059206A" w:rsidP="0059206A">
            <w:pPr>
              <w:rPr>
                <w:sz w:val="16"/>
                <w:szCs w:val="16"/>
              </w:rPr>
            </w:pPr>
            <w:r w:rsidRPr="00581847">
              <w:rPr>
                <w:sz w:val="16"/>
                <w:szCs w:val="16"/>
              </w:rPr>
              <w:t>93.8</w:t>
            </w:r>
          </w:p>
        </w:tc>
        <w:tc>
          <w:tcPr>
            <w:tcW w:w="1153" w:type="dxa"/>
          </w:tcPr>
          <w:p w14:paraId="691998E9" w14:textId="77777777" w:rsidR="0059206A" w:rsidRPr="00581847" w:rsidRDefault="0059206A" w:rsidP="0059206A">
            <w:pPr>
              <w:rPr>
                <w:sz w:val="16"/>
                <w:szCs w:val="16"/>
              </w:rPr>
            </w:pPr>
            <w:r w:rsidRPr="00581847">
              <w:rPr>
                <w:sz w:val="16"/>
                <w:szCs w:val="16"/>
              </w:rPr>
              <w:t>NR</w:t>
            </w:r>
          </w:p>
        </w:tc>
        <w:tc>
          <w:tcPr>
            <w:tcW w:w="1493" w:type="dxa"/>
            <w:gridSpan w:val="2"/>
          </w:tcPr>
          <w:p w14:paraId="160C1D74" w14:textId="77777777" w:rsidR="0059206A" w:rsidRPr="00581847" w:rsidRDefault="0059206A" w:rsidP="0059206A">
            <w:pPr>
              <w:rPr>
                <w:sz w:val="16"/>
                <w:szCs w:val="16"/>
              </w:rPr>
            </w:pPr>
            <w:r w:rsidRPr="00581847">
              <w:rPr>
                <w:sz w:val="16"/>
                <w:szCs w:val="16"/>
              </w:rPr>
              <w:t>Undifferentiated TB</w:t>
            </w:r>
          </w:p>
        </w:tc>
        <w:tc>
          <w:tcPr>
            <w:tcW w:w="1002" w:type="dxa"/>
          </w:tcPr>
          <w:p w14:paraId="69D2B9D0" w14:textId="77777777" w:rsidR="0059206A" w:rsidRPr="00581847" w:rsidRDefault="0059206A" w:rsidP="0059206A">
            <w:pPr>
              <w:rPr>
                <w:sz w:val="16"/>
                <w:szCs w:val="16"/>
              </w:rPr>
            </w:pPr>
            <w:r w:rsidRPr="00581847">
              <w:rPr>
                <w:sz w:val="16"/>
                <w:szCs w:val="16"/>
              </w:rPr>
              <w:t>Medical records</w:t>
            </w:r>
          </w:p>
        </w:tc>
        <w:tc>
          <w:tcPr>
            <w:tcW w:w="1545" w:type="dxa"/>
          </w:tcPr>
          <w:p w14:paraId="542F5620" w14:textId="77777777" w:rsidR="0059206A" w:rsidRPr="00581847" w:rsidRDefault="0059206A" w:rsidP="0059206A">
            <w:pPr>
              <w:rPr>
                <w:sz w:val="16"/>
                <w:szCs w:val="16"/>
              </w:rPr>
            </w:pPr>
            <w:r w:rsidRPr="00581847">
              <w:rPr>
                <w:sz w:val="16"/>
                <w:szCs w:val="16"/>
              </w:rPr>
              <w:t>&lt;16 yrs</w:t>
            </w:r>
          </w:p>
        </w:tc>
        <w:tc>
          <w:tcPr>
            <w:tcW w:w="968" w:type="dxa"/>
          </w:tcPr>
          <w:p w14:paraId="3707E33D" w14:textId="77777777" w:rsidR="0059206A" w:rsidRPr="00581847" w:rsidRDefault="0059206A" w:rsidP="0059206A">
            <w:pPr>
              <w:rPr>
                <w:sz w:val="16"/>
                <w:szCs w:val="16"/>
              </w:rPr>
            </w:pPr>
            <w:r w:rsidRPr="00581847">
              <w:rPr>
                <w:sz w:val="16"/>
                <w:szCs w:val="16"/>
              </w:rPr>
              <w:t>Death</w:t>
            </w:r>
          </w:p>
        </w:tc>
        <w:tc>
          <w:tcPr>
            <w:tcW w:w="1673" w:type="dxa"/>
          </w:tcPr>
          <w:p w14:paraId="44A57E4A" w14:textId="77777777" w:rsidR="0059206A" w:rsidRPr="00581847" w:rsidRDefault="0059206A" w:rsidP="0059206A">
            <w:pPr>
              <w:rPr>
                <w:sz w:val="16"/>
                <w:szCs w:val="16"/>
              </w:rPr>
            </w:pPr>
            <w:r w:rsidRPr="00581847">
              <w:rPr>
                <w:sz w:val="16"/>
                <w:szCs w:val="16"/>
              </w:rPr>
              <w:t>Age, sex, ethnicity, occupation, foreign born, alcoholism, HIV status, and baseline TB culture</w:t>
            </w:r>
          </w:p>
          <w:p w14:paraId="1BEAC2A3" w14:textId="77777777" w:rsidR="0059206A" w:rsidRPr="00581847" w:rsidRDefault="0059206A" w:rsidP="0059206A">
            <w:pPr>
              <w:rPr>
                <w:sz w:val="16"/>
                <w:szCs w:val="16"/>
              </w:rPr>
            </w:pPr>
          </w:p>
        </w:tc>
      </w:tr>
      <w:tr w:rsidR="0059206A" w:rsidRPr="00581847" w14:paraId="440E177D" w14:textId="77777777" w:rsidTr="00B85A93">
        <w:tc>
          <w:tcPr>
            <w:tcW w:w="1441" w:type="dxa"/>
          </w:tcPr>
          <w:p w14:paraId="78C75DBD" w14:textId="69FDD0CB" w:rsidR="0059206A" w:rsidRPr="00581847" w:rsidRDefault="0059206A" w:rsidP="005C763C">
            <w:pPr>
              <w:rPr>
                <w:sz w:val="16"/>
                <w:szCs w:val="16"/>
              </w:rPr>
            </w:pPr>
            <w:r w:rsidRPr="00581847">
              <w:rPr>
                <w:sz w:val="16"/>
                <w:szCs w:val="16"/>
              </w:rPr>
              <w:t>Magee</w:t>
            </w:r>
            <w:r w:rsidR="005C763C" w:rsidRPr="00581847">
              <w:rPr>
                <w:sz w:val="16"/>
                <w:szCs w:val="16"/>
              </w:rPr>
              <w:fldChar w:fldCharType="begin">
                <w:fldData xml:space="preserve">PEVuZE5vdGU+PENpdGU+PEF1dGhvcj5NYWdlZTwvQXV0aG9yPjxZZWFyPjIwMTY8L1llYXI+PFJl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NYWdlZTwvQXV0aG9yPjxZZWFyPjIwMTY8L1llYXI+PFJl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49]</w:t>
            </w:r>
            <w:r w:rsidR="005C763C" w:rsidRPr="00581847">
              <w:rPr>
                <w:sz w:val="16"/>
                <w:szCs w:val="16"/>
              </w:rPr>
              <w:fldChar w:fldCharType="end"/>
            </w:r>
            <w:r w:rsidRPr="00581847">
              <w:rPr>
                <w:sz w:val="16"/>
                <w:szCs w:val="16"/>
              </w:rPr>
              <w:t xml:space="preserve"> </w:t>
            </w:r>
          </w:p>
        </w:tc>
        <w:tc>
          <w:tcPr>
            <w:tcW w:w="1113" w:type="dxa"/>
          </w:tcPr>
          <w:p w14:paraId="13642575" w14:textId="77777777" w:rsidR="0059206A" w:rsidRPr="00581847" w:rsidRDefault="0059206A" w:rsidP="0059206A">
            <w:pPr>
              <w:rPr>
                <w:sz w:val="16"/>
                <w:szCs w:val="16"/>
              </w:rPr>
            </w:pPr>
            <w:r w:rsidRPr="00581847">
              <w:rPr>
                <w:sz w:val="16"/>
                <w:szCs w:val="16"/>
              </w:rPr>
              <w:t>Retrospective Cohort</w:t>
            </w:r>
          </w:p>
        </w:tc>
        <w:tc>
          <w:tcPr>
            <w:tcW w:w="947" w:type="dxa"/>
          </w:tcPr>
          <w:p w14:paraId="03FDAE7B" w14:textId="77777777" w:rsidR="0059206A" w:rsidRPr="00581847" w:rsidRDefault="0059206A" w:rsidP="0059206A">
            <w:pPr>
              <w:rPr>
                <w:sz w:val="16"/>
                <w:szCs w:val="16"/>
              </w:rPr>
            </w:pPr>
            <w:r w:rsidRPr="00581847">
              <w:rPr>
                <w:sz w:val="16"/>
                <w:szCs w:val="16"/>
              </w:rPr>
              <w:t>U.S.</w:t>
            </w:r>
            <w:r w:rsidRPr="00581847">
              <w:rPr>
                <w:sz w:val="16"/>
                <w:szCs w:val="16"/>
              </w:rPr>
              <w:br/>
              <w:t>2012</w:t>
            </w:r>
          </w:p>
        </w:tc>
        <w:tc>
          <w:tcPr>
            <w:tcW w:w="648" w:type="dxa"/>
          </w:tcPr>
          <w:p w14:paraId="361B6845" w14:textId="77777777" w:rsidR="0059206A" w:rsidRPr="00581847" w:rsidRDefault="0059206A" w:rsidP="0059206A">
            <w:pPr>
              <w:rPr>
                <w:sz w:val="16"/>
                <w:szCs w:val="16"/>
              </w:rPr>
            </w:pPr>
            <w:r w:rsidRPr="00581847">
              <w:rPr>
                <w:sz w:val="16"/>
                <w:szCs w:val="16"/>
              </w:rPr>
              <w:t>327</w:t>
            </w:r>
          </w:p>
        </w:tc>
        <w:tc>
          <w:tcPr>
            <w:tcW w:w="622" w:type="dxa"/>
          </w:tcPr>
          <w:p w14:paraId="547BF2C3" w14:textId="77777777" w:rsidR="0059206A" w:rsidRPr="00581847" w:rsidRDefault="0059206A" w:rsidP="0059206A">
            <w:pPr>
              <w:rPr>
                <w:sz w:val="16"/>
                <w:szCs w:val="16"/>
              </w:rPr>
            </w:pPr>
            <w:r w:rsidRPr="00581847">
              <w:rPr>
                <w:sz w:val="16"/>
                <w:szCs w:val="16"/>
              </w:rPr>
              <w:t>42</w:t>
            </w:r>
          </w:p>
        </w:tc>
        <w:tc>
          <w:tcPr>
            <w:tcW w:w="680" w:type="dxa"/>
          </w:tcPr>
          <w:p w14:paraId="321CF88F" w14:textId="77777777" w:rsidR="0059206A" w:rsidRPr="00581847" w:rsidRDefault="0059206A" w:rsidP="0059206A">
            <w:pPr>
              <w:rPr>
                <w:sz w:val="16"/>
                <w:szCs w:val="16"/>
              </w:rPr>
            </w:pPr>
            <w:r w:rsidRPr="00581847">
              <w:rPr>
                <w:sz w:val="16"/>
                <w:szCs w:val="16"/>
              </w:rPr>
              <w:t>60.8</w:t>
            </w:r>
          </w:p>
        </w:tc>
        <w:tc>
          <w:tcPr>
            <w:tcW w:w="1255" w:type="dxa"/>
          </w:tcPr>
          <w:p w14:paraId="1C785800" w14:textId="77777777" w:rsidR="0059206A" w:rsidRPr="00581847" w:rsidRDefault="0059206A" w:rsidP="0059206A">
            <w:pPr>
              <w:rPr>
                <w:sz w:val="16"/>
                <w:szCs w:val="16"/>
              </w:rPr>
            </w:pPr>
            <w:r w:rsidRPr="00581847">
              <w:rPr>
                <w:sz w:val="16"/>
                <w:szCs w:val="16"/>
              </w:rPr>
              <w:t>41.5 (IQR 30-57)</w:t>
            </w:r>
          </w:p>
        </w:tc>
        <w:tc>
          <w:tcPr>
            <w:tcW w:w="571" w:type="dxa"/>
          </w:tcPr>
          <w:p w14:paraId="4FD4A781" w14:textId="77777777" w:rsidR="0059206A" w:rsidRPr="00581847" w:rsidRDefault="0059206A" w:rsidP="0059206A">
            <w:pPr>
              <w:rPr>
                <w:sz w:val="16"/>
                <w:szCs w:val="16"/>
              </w:rPr>
            </w:pPr>
            <w:r w:rsidRPr="00581847">
              <w:rPr>
                <w:sz w:val="16"/>
                <w:szCs w:val="16"/>
              </w:rPr>
              <w:t>100</w:t>
            </w:r>
          </w:p>
        </w:tc>
        <w:tc>
          <w:tcPr>
            <w:tcW w:w="1153" w:type="dxa"/>
          </w:tcPr>
          <w:p w14:paraId="2C2ADFD9" w14:textId="77777777" w:rsidR="0059206A" w:rsidRPr="00581847" w:rsidRDefault="0059206A" w:rsidP="0059206A">
            <w:pPr>
              <w:rPr>
                <w:sz w:val="16"/>
                <w:szCs w:val="16"/>
              </w:rPr>
            </w:pPr>
            <w:r w:rsidRPr="00581847">
              <w:rPr>
                <w:sz w:val="16"/>
                <w:szCs w:val="16"/>
              </w:rPr>
              <w:t>100</w:t>
            </w:r>
          </w:p>
        </w:tc>
        <w:tc>
          <w:tcPr>
            <w:tcW w:w="1493" w:type="dxa"/>
            <w:gridSpan w:val="2"/>
          </w:tcPr>
          <w:p w14:paraId="03DA5576" w14:textId="77777777" w:rsidR="0059206A" w:rsidRPr="00581847" w:rsidRDefault="0059206A" w:rsidP="0059206A">
            <w:pPr>
              <w:rPr>
                <w:sz w:val="16"/>
                <w:szCs w:val="16"/>
              </w:rPr>
            </w:pPr>
            <w:r w:rsidRPr="00581847">
              <w:rPr>
                <w:sz w:val="16"/>
                <w:szCs w:val="16"/>
              </w:rPr>
              <w:t>Extra-pulmonary TB</w:t>
            </w:r>
          </w:p>
        </w:tc>
        <w:tc>
          <w:tcPr>
            <w:tcW w:w="1002" w:type="dxa"/>
          </w:tcPr>
          <w:p w14:paraId="6A0D4A3C" w14:textId="77777777" w:rsidR="0059206A" w:rsidRPr="00581847" w:rsidRDefault="0059206A" w:rsidP="0059206A">
            <w:pPr>
              <w:rPr>
                <w:sz w:val="16"/>
                <w:szCs w:val="16"/>
              </w:rPr>
            </w:pPr>
            <w:r w:rsidRPr="00581847">
              <w:rPr>
                <w:sz w:val="16"/>
                <w:szCs w:val="16"/>
              </w:rPr>
              <w:br/>
              <w:t>Self-report, medical records, random blood glucose.</w:t>
            </w:r>
          </w:p>
        </w:tc>
        <w:tc>
          <w:tcPr>
            <w:tcW w:w="1545" w:type="dxa"/>
          </w:tcPr>
          <w:p w14:paraId="1AE5CCBF" w14:textId="77777777" w:rsidR="0059206A" w:rsidRPr="00581847" w:rsidRDefault="0059206A" w:rsidP="0059206A">
            <w:pPr>
              <w:rPr>
                <w:sz w:val="16"/>
                <w:szCs w:val="16"/>
              </w:rPr>
            </w:pPr>
            <w:r w:rsidRPr="00581847">
              <w:rPr>
                <w:sz w:val="16"/>
                <w:szCs w:val="16"/>
              </w:rPr>
              <w:t>&lt;16 yrs</w:t>
            </w:r>
          </w:p>
        </w:tc>
        <w:tc>
          <w:tcPr>
            <w:tcW w:w="968" w:type="dxa"/>
          </w:tcPr>
          <w:p w14:paraId="7CEC72E8" w14:textId="77777777" w:rsidR="0059206A" w:rsidRPr="00581847" w:rsidRDefault="0059206A" w:rsidP="0059206A">
            <w:pPr>
              <w:rPr>
                <w:sz w:val="16"/>
                <w:szCs w:val="16"/>
              </w:rPr>
            </w:pPr>
            <w:r w:rsidRPr="00581847">
              <w:rPr>
                <w:sz w:val="16"/>
                <w:szCs w:val="16"/>
              </w:rPr>
              <w:t>Death</w:t>
            </w:r>
          </w:p>
        </w:tc>
        <w:tc>
          <w:tcPr>
            <w:tcW w:w="1673" w:type="dxa"/>
          </w:tcPr>
          <w:p w14:paraId="16011EFA" w14:textId="34AA3955" w:rsidR="0059206A" w:rsidRPr="00581847" w:rsidRDefault="006661E2" w:rsidP="0059206A">
            <w:pPr>
              <w:rPr>
                <w:sz w:val="16"/>
                <w:szCs w:val="16"/>
              </w:rPr>
            </w:pPr>
            <w:r w:rsidRPr="00581847">
              <w:rPr>
                <w:sz w:val="16"/>
                <w:szCs w:val="16"/>
              </w:rPr>
              <w:t>A</w:t>
            </w:r>
            <w:r w:rsidR="0059206A" w:rsidRPr="00581847">
              <w:rPr>
                <w:sz w:val="16"/>
                <w:szCs w:val="16"/>
              </w:rPr>
              <w:t>ge, sex, foreign-born status, HIV, EPTB site, and</w:t>
            </w:r>
            <w:r w:rsidR="0059206A" w:rsidRPr="00581847">
              <w:rPr>
                <w:sz w:val="16"/>
                <w:szCs w:val="16"/>
              </w:rPr>
              <w:br/>
              <w:t>ESRD</w:t>
            </w:r>
          </w:p>
        </w:tc>
      </w:tr>
      <w:tr w:rsidR="0059206A" w:rsidRPr="00581847" w14:paraId="0C317157" w14:textId="77777777" w:rsidTr="00B85A93">
        <w:tc>
          <w:tcPr>
            <w:tcW w:w="1441" w:type="dxa"/>
          </w:tcPr>
          <w:p w14:paraId="6BA7F8DD" w14:textId="7FB2E739" w:rsidR="0059206A" w:rsidRPr="00581847" w:rsidRDefault="0059206A" w:rsidP="005C763C">
            <w:pPr>
              <w:rPr>
                <w:sz w:val="16"/>
                <w:szCs w:val="16"/>
              </w:rPr>
            </w:pPr>
            <w:r w:rsidRPr="00581847">
              <w:rPr>
                <w:sz w:val="16"/>
                <w:szCs w:val="16"/>
              </w:rPr>
              <w:t>Mathew</w:t>
            </w:r>
            <w:r w:rsidR="005C763C" w:rsidRPr="00581847">
              <w:rPr>
                <w:sz w:val="16"/>
                <w:szCs w:val="16"/>
              </w:rPr>
              <w:fldChar w:fldCharType="begin">
                <w:fldData xml:space="preserve">PEVuZE5vdGU+PENpdGU+PEF1dGhvcj5NYXRoZXc8L0F1dGhvcj48WWVhcj4yMDA2PC9ZZWFyPjxS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NYXRoZXc8L0F1dGhvcj48WWVhcj4yMDA2PC9ZZWFyPjxS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54]</w:t>
            </w:r>
            <w:r w:rsidR="005C763C" w:rsidRPr="00581847">
              <w:rPr>
                <w:sz w:val="16"/>
                <w:szCs w:val="16"/>
              </w:rPr>
              <w:fldChar w:fldCharType="end"/>
            </w:r>
          </w:p>
        </w:tc>
        <w:tc>
          <w:tcPr>
            <w:tcW w:w="1113" w:type="dxa"/>
          </w:tcPr>
          <w:p w14:paraId="26032A0D" w14:textId="77777777" w:rsidR="0059206A" w:rsidRPr="00581847" w:rsidRDefault="0059206A" w:rsidP="0059206A">
            <w:pPr>
              <w:rPr>
                <w:sz w:val="16"/>
                <w:szCs w:val="16"/>
              </w:rPr>
            </w:pPr>
            <w:r w:rsidRPr="00581847">
              <w:rPr>
                <w:sz w:val="16"/>
                <w:szCs w:val="16"/>
              </w:rPr>
              <w:t>Retrospective Cohort</w:t>
            </w:r>
          </w:p>
        </w:tc>
        <w:tc>
          <w:tcPr>
            <w:tcW w:w="947" w:type="dxa"/>
          </w:tcPr>
          <w:p w14:paraId="627100A0" w14:textId="77777777" w:rsidR="0059206A" w:rsidRPr="00581847" w:rsidRDefault="0059206A" w:rsidP="0059206A">
            <w:pPr>
              <w:rPr>
                <w:sz w:val="16"/>
                <w:szCs w:val="16"/>
              </w:rPr>
            </w:pPr>
            <w:r w:rsidRPr="00581847">
              <w:rPr>
                <w:sz w:val="16"/>
                <w:szCs w:val="16"/>
              </w:rPr>
              <w:t>Russia</w:t>
            </w:r>
          </w:p>
          <w:p w14:paraId="2431D40A" w14:textId="77777777" w:rsidR="0059206A" w:rsidRPr="00581847" w:rsidRDefault="0059206A" w:rsidP="0059206A">
            <w:pPr>
              <w:rPr>
                <w:sz w:val="16"/>
                <w:szCs w:val="16"/>
              </w:rPr>
            </w:pPr>
            <w:r w:rsidRPr="00581847">
              <w:rPr>
                <w:sz w:val="16"/>
                <w:szCs w:val="16"/>
              </w:rPr>
              <w:t>2003</w:t>
            </w:r>
          </w:p>
        </w:tc>
        <w:tc>
          <w:tcPr>
            <w:tcW w:w="648" w:type="dxa"/>
          </w:tcPr>
          <w:p w14:paraId="26A05C46" w14:textId="77777777" w:rsidR="0059206A" w:rsidRPr="00581847" w:rsidRDefault="0059206A" w:rsidP="0059206A">
            <w:pPr>
              <w:rPr>
                <w:sz w:val="16"/>
                <w:szCs w:val="16"/>
              </w:rPr>
            </w:pPr>
            <w:r w:rsidRPr="00581847">
              <w:rPr>
                <w:sz w:val="16"/>
                <w:szCs w:val="16"/>
              </w:rPr>
              <w:t>1916</w:t>
            </w:r>
          </w:p>
        </w:tc>
        <w:tc>
          <w:tcPr>
            <w:tcW w:w="622" w:type="dxa"/>
          </w:tcPr>
          <w:p w14:paraId="7100BEB2" w14:textId="77777777" w:rsidR="0059206A" w:rsidRPr="00581847" w:rsidRDefault="0059206A" w:rsidP="0059206A">
            <w:pPr>
              <w:rPr>
                <w:sz w:val="16"/>
                <w:szCs w:val="16"/>
              </w:rPr>
            </w:pPr>
            <w:r w:rsidRPr="00581847">
              <w:rPr>
                <w:sz w:val="16"/>
                <w:szCs w:val="16"/>
              </w:rPr>
              <w:t>44</w:t>
            </w:r>
          </w:p>
        </w:tc>
        <w:tc>
          <w:tcPr>
            <w:tcW w:w="680" w:type="dxa"/>
          </w:tcPr>
          <w:p w14:paraId="44A0A7A1" w14:textId="77777777" w:rsidR="0059206A" w:rsidRPr="00581847" w:rsidRDefault="0059206A" w:rsidP="0059206A">
            <w:pPr>
              <w:rPr>
                <w:sz w:val="16"/>
                <w:szCs w:val="16"/>
              </w:rPr>
            </w:pPr>
            <w:r w:rsidRPr="00581847">
              <w:rPr>
                <w:sz w:val="16"/>
                <w:szCs w:val="16"/>
              </w:rPr>
              <w:t>69.2</w:t>
            </w:r>
          </w:p>
        </w:tc>
        <w:tc>
          <w:tcPr>
            <w:tcW w:w="1255" w:type="dxa"/>
          </w:tcPr>
          <w:p w14:paraId="624B93CB" w14:textId="77777777" w:rsidR="0059206A" w:rsidRPr="00581847" w:rsidRDefault="0059206A" w:rsidP="0059206A">
            <w:pPr>
              <w:rPr>
                <w:sz w:val="16"/>
                <w:szCs w:val="16"/>
              </w:rPr>
            </w:pPr>
            <w:r w:rsidRPr="00581847">
              <w:rPr>
                <w:sz w:val="16"/>
                <w:szCs w:val="16"/>
              </w:rPr>
              <w:t>42</w:t>
            </w:r>
          </w:p>
        </w:tc>
        <w:tc>
          <w:tcPr>
            <w:tcW w:w="571" w:type="dxa"/>
          </w:tcPr>
          <w:p w14:paraId="0871B774" w14:textId="77777777" w:rsidR="0059206A" w:rsidRPr="00581847" w:rsidRDefault="0059206A" w:rsidP="0059206A">
            <w:pPr>
              <w:rPr>
                <w:sz w:val="16"/>
                <w:szCs w:val="16"/>
              </w:rPr>
            </w:pPr>
            <w:r w:rsidRPr="00581847">
              <w:rPr>
                <w:sz w:val="16"/>
                <w:szCs w:val="16"/>
              </w:rPr>
              <w:t>86.4</w:t>
            </w:r>
          </w:p>
        </w:tc>
        <w:tc>
          <w:tcPr>
            <w:tcW w:w="1153" w:type="dxa"/>
          </w:tcPr>
          <w:p w14:paraId="0D97956A" w14:textId="77777777" w:rsidR="0059206A" w:rsidRPr="00581847" w:rsidRDefault="0059206A" w:rsidP="0059206A">
            <w:pPr>
              <w:rPr>
                <w:sz w:val="16"/>
                <w:szCs w:val="16"/>
              </w:rPr>
            </w:pPr>
            <w:r w:rsidRPr="00581847">
              <w:rPr>
                <w:sz w:val="16"/>
                <w:szCs w:val="16"/>
              </w:rPr>
              <w:t>NR</w:t>
            </w:r>
          </w:p>
        </w:tc>
        <w:tc>
          <w:tcPr>
            <w:tcW w:w="1493" w:type="dxa"/>
            <w:gridSpan w:val="2"/>
          </w:tcPr>
          <w:p w14:paraId="0B4BC6CC" w14:textId="77777777" w:rsidR="0059206A" w:rsidRPr="00581847" w:rsidRDefault="0059206A" w:rsidP="0059206A">
            <w:pPr>
              <w:rPr>
                <w:sz w:val="16"/>
                <w:szCs w:val="16"/>
              </w:rPr>
            </w:pPr>
            <w:r w:rsidRPr="00581847">
              <w:rPr>
                <w:sz w:val="16"/>
                <w:szCs w:val="16"/>
              </w:rPr>
              <w:t>Undifferentiated TB</w:t>
            </w:r>
          </w:p>
        </w:tc>
        <w:tc>
          <w:tcPr>
            <w:tcW w:w="1002" w:type="dxa"/>
          </w:tcPr>
          <w:p w14:paraId="751637EE" w14:textId="77777777" w:rsidR="0059206A" w:rsidRPr="00581847" w:rsidRDefault="0059206A" w:rsidP="0059206A">
            <w:pPr>
              <w:rPr>
                <w:sz w:val="16"/>
                <w:szCs w:val="16"/>
              </w:rPr>
            </w:pPr>
            <w:r w:rsidRPr="00581847">
              <w:rPr>
                <w:sz w:val="16"/>
                <w:szCs w:val="16"/>
              </w:rPr>
              <w:t>Medical records</w:t>
            </w:r>
          </w:p>
        </w:tc>
        <w:tc>
          <w:tcPr>
            <w:tcW w:w="1545" w:type="dxa"/>
          </w:tcPr>
          <w:p w14:paraId="706C8BA9" w14:textId="77777777" w:rsidR="0059206A" w:rsidRPr="00581847" w:rsidRDefault="0059206A" w:rsidP="0059206A">
            <w:pPr>
              <w:rPr>
                <w:sz w:val="16"/>
                <w:szCs w:val="16"/>
              </w:rPr>
            </w:pPr>
            <w:r w:rsidRPr="00581847">
              <w:rPr>
                <w:sz w:val="16"/>
                <w:szCs w:val="16"/>
              </w:rPr>
              <w:t>&lt;18 yrs, receiving treatment outside of local TB service</w:t>
            </w:r>
          </w:p>
        </w:tc>
        <w:tc>
          <w:tcPr>
            <w:tcW w:w="968" w:type="dxa"/>
          </w:tcPr>
          <w:p w14:paraId="0F36C94F" w14:textId="77777777" w:rsidR="0059206A" w:rsidRPr="00581847" w:rsidRDefault="0059206A" w:rsidP="0059206A">
            <w:pPr>
              <w:rPr>
                <w:sz w:val="16"/>
                <w:szCs w:val="16"/>
              </w:rPr>
            </w:pPr>
            <w:r w:rsidRPr="00581847">
              <w:rPr>
                <w:sz w:val="16"/>
                <w:szCs w:val="16"/>
              </w:rPr>
              <w:t>Death</w:t>
            </w:r>
          </w:p>
        </w:tc>
        <w:tc>
          <w:tcPr>
            <w:tcW w:w="1673" w:type="dxa"/>
          </w:tcPr>
          <w:p w14:paraId="43D5995E" w14:textId="77777777" w:rsidR="0059206A" w:rsidRPr="00581847" w:rsidRDefault="0059206A" w:rsidP="0059206A">
            <w:pPr>
              <w:rPr>
                <w:sz w:val="16"/>
                <w:szCs w:val="16"/>
              </w:rPr>
            </w:pPr>
            <w:r w:rsidRPr="00581847">
              <w:rPr>
                <w:sz w:val="16"/>
                <w:szCs w:val="16"/>
              </w:rPr>
              <w:t>Age, sex, TB treatment, MDR, prior incarceration, HIV, alcoholism, narcotic use</w:t>
            </w:r>
          </w:p>
          <w:p w14:paraId="7469716E" w14:textId="77777777" w:rsidR="0059206A" w:rsidRPr="00581847" w:rsidRDefault="0059206A" w:rsidP="0059206A">
            <w:pPr>
              <w:rPr>
                <w:sz w:val="16"/>
                <w:szCs w:val="16"/>
              </w:rPr>
            </w:pPr>
          </w:p>
        </w:tc>
      </w:tr>
      <w:tr w:rsidR="0059206A" w:rsidRPr="00581847" w14:paraId="73884864" w14:textId="77777777" w:rsidTr="00B85A93">
        <w:tc>
          <w:tcPr>
            <w:tcW w:w="1441" w:type="dxa"/>
          </w:tcPr>
          <w:p w14:paraId="5FD5CB21" w14:textId="4327E3FA" w:rsidR="0059206A" w:rsidRPr="00581847" w:rsidRDefault="0059206A" w:rsidP="005C763C">
            <w:pPr>
              <w:rPr>
                <w:sz w:val="16"/>
                <w:szCs w:val="16"/>
              </w:rPr>
            </w:pPr>
            <w:r w:rsidRPr="00581847">
              <w:rPr>
                <w:sz w:val="16"/>
                <w:szCs w:val="16"/>
              </w:rPr>
              <w:t>Mboussa</w:t>
            </w:r>
            <w:r w:rsidR="005C763C" w:rsidRPr="00581847">
              <w:rPr>
                <w:sz w:val="16"/>
                <w:szCs w:val="16"/>
              </w:rPr>
              <w:fldChar w:fldCharType="begin"/>
            </w:r>
            <w:r w:rsidR="005C763C" w:rsidRPr="00581847">
              <w:rPr>
                <w:sz w:val="16"/>
                <w:szCs w:val="16"/>
              </w:rPr>
              <w:instrText xml:space="preserve"> ADDIN EN.CITE &lt;EndNote&gt;&lt;Cite&gt;&lt;Author&gt;Mboussa&lt;/Author&gt;&lt;Year&gt;2003&lt;/Year&gt;&lt;RecNum&gt;115&lt;/RecNum&gt;&lt;DisplayText&gt;[113]&lt;/DisplayText&gt;&lt;record&gt;&lt;rec-number&gt;115&lt;/rec-number&gt;&lt;foreign-keys&gt;&lt;key app="EN" db-id="pvxsd52ec9tfp7esev6xtr2gtwravtt5rafd" timestamp="1547228981"&gt;115&lt;/key&gt;&lt;/foreign-keys&gt;&lt;ref-type name="Journal Article"&gt;17&lt;/ref-type&gt;&lt;contributors&gt;&lt;authors&gt;&lt;author&gt;Mboussa, J.&lt;/author&gt;&lt;author&gt;Monabeka, H.&lt;/author&gt;&lt;author&gt;Kombo, M.&lt;/author&gt;&lt;author&gt;Yokolo, D.&lt;/author&gt;&lt;author&gt;Yoka-Mbio, A.&lt;/author&gt;&lt;author&gt;Yala, F.&lt;/author&gt;&lt;/authors&gt;&lt;/contributors&gt;&lt;auth-address&gt;Service de Pneumo-Phtisiologie, CHU, BP 32, Brazzaville, Congo. jmboussacg@hahoo.fr&lt;/auth-address&gt;&lt;titles&gt;&lt;title&gt;[Course of pulmonary tuberculosis in diabetics]&lt;/title&gt;&lt;secondary-title&gt;Rev Pneumol Clin&lt;/secondary-title&gt;&lt;alt-title&gt;Revue de pneumologie clinique&lt;/alt-title&gt;&lt;/titles&gt;&lt;periodical&gt;&lt;full-title&gt;Rev Pneumol Clin&lt;/full-title&gt;&lt;abbr-1&gt;Revue de pneumologie clinique&lt;/abbr-1&gt;&lt;/periodical&gt;&lt;alt-periodical&gt;&lt;full-title&gt;Rev Pneumol Clin&lt;/full-title&gt;&lt;abbr-1&gt;Revue de pneumologie clinique&lt;/abbr-1&gt;&lt;/alt-periodical&gt;&lt;pages&gt;39-44&lt;/pages&gt;&lt;volume&gt;59&lt;/volume&gt;&lt;number&gt;1&lt;/number&gt;&lt;edition&gt;2003/04/30&lt;/edition&gt;&lt;keywords&gt;&lt;keyword&gt;Adolescent&lt;/keyword&gt;&lt;keyword&gt;Adult&lt;/keyword&gt;&lt;keyword&gt;*Diabetes Complications&lt;/keyword&gt;&lt;keyword&gt;Diabetes Mellitus/diagnosis/drug therapy/epidemiology&lt;/keyword&gt;&lt;keyword&gt;Female&lt;/keyword&gt;&lt;keyword&gt;Humans&lt;/keyword&gt;&lt;keyword&gt;Male&lt;/keyword&gt;&lt;keyword&gt;Middle Aged&lt;/keyword&gt;&lt;keyword&gt;Retrospective Studies&lt;/keyword&gt;&lt;keyword&gt;Tuberculosis, Pulmonary/*complications/diagnosis/drug therapy/epidemiology&lt;/keyword&gt;&lt;/keywords&gt;&lt;dates&gt;&lt;year&gt;2003&lt;/year&gt;&lt;pub-dates&gt;&lt;date&gt;Feb&lt;/date&gt;&lt;/pub-dates&gt;&lt;/dates&gt;&lt;orig-pub&gt;Evolution de la tuberculose pulmonaire chez les diabetiques.&lt;/orig-pub&gt;&lt;isbn&gt;0761-8417 (Print)&amp;#xD;0761-8417&lt;/isbn&gt;&lt;accession-num&gt;12717325&lt;/accession-num&gt;&lt;urls&gt;&lt;/urls&gt;&lt;remote-database-name&gt;PUBMED&lt;/remote-database-name&gt;&lt;remote-database-provider&gt;Nlm&lt;/remote-database-provider&gt;&lt;language&gt;fre&lt;/language&gt;&lt;/record&gt;&lt;/Cite&gt;&lt;/EndNote&gt;</w:instrText>
            </w:r>
            <w:r w:rsidR="005C763C" w:rsidRPr="00581847">
              <w:rPr>
                <w:sz w:val="16"/>
                <w:szCs w:val="16"/>
              </w:rPr>
              <w:fldChar w:fldCharType="separate"/>
            </w:r>
            <w:r w:rsidR="005C763C" w:rsidRPr="00581847">
              <w:rPr>
                <w:noProof/>
                <w:sz w:val="16"/>
                <w:szCs w:val="16"/>
              </w:rPr>
              <w:t>[113]</w:t>
            </w:r>
            <w:r w:rsidR="005C763C" w:rsidRPr="00581847">
              <w:rPr>
                <w:sz w:val="16"/>
                <w:szCs w:val="16"/>
              </w:rPr>
              <w:fldChar w:fldCharType="end"/>
            </w:r>
          </w:p>
        </w:tc>
        <w:tc>
          <w:tcPr>
            <w:tcW w:w="1113" w:type="dxa"/>
          </w:tcPr>
          <w:p w14:paraId="27DE977E" w14:textId="77777777" w:rsidR="0059206A" w:rsidRPr="00581847" w:rsidRDefault="0059206A" w:rsidP="0059206A">
            <w:pPr>
              <w:rPr>
                <w:sz w:val="16"/>
                <w:szCs w:val="16"/>
              </w:rPr>
            </w:pPr>
            <w:r w:rsidRPr="00581847">
              <w:rPr>
                <w:sz w:val="16"/>
                <w:szCs w:val="16"/>
              </w:rPr>
              <w:t>Retrospective Cohort</w:t>
            </w:r>
          </w:p>
        </w:tc>
        <w:tc>
          <w:tcPr>
            <w:tcW w:w="947" w:type="dxa"/>
          </w:tcPr>
          <w:p w14:paraId="216682D5" w14:textId="77777777" w:rsidR="0059206A" w:rsidRPr="00581847" w:rsidRDefault="0059206A" w:rsidP="0059206A">
            <w:pPr>
              <w:rPr>
                <w:sz w:val="16"/>
                <w:szCs w:val="16"/>
              </w:rPr>
            </w:pPr>
            <w:r w:rsidRPr="00581847">
              <w:rPr>
                <w:sz w:val="16"/>
                <w:szCs w:val="16"/>
              </w:rPr>
              <w:t>Congo</w:t>
            </w:r>
          </w:p>
          <w:p w14:paraId="74B5F8D9" w14:textId="77777777" w:rsidR="0059206A" w:rsidRPr="00581847" w:rsidRDefault="0059206A" w:rsidP="0059206A">
            <w:pPr>
              <w:rPr>
                <w:sz w:val="16"/>
                <w:szCs w:val="16"/>
              </w:rPr>
            </w:pPr>
            <w:r w:rsidRPr="00581847">
              <w:rPr>
                <w:sz w:val="16"/>
                <w:szCs w:val="16"/>
              </w:rPr>
              <w:t>1998</w:t>
            </w:r>
          </w:p>
        </w:tc>
        <w:tc>
          <w:tcPr>
            <w:tcW w:w="648" w:type="dxa"/>
          </w:tcPr>
          <w:p w14:paraId="04188403" w14:textId="77777777" w:rsidR="0059206A" w:rsidRPr="00581847" w:rsidRDefault="0059206A" w:rsidP="0059206A">
            <w:pPr>
              <w:rPr>
                <w:sz w:val="16"/>
                <w:szCs w:val="16"/>
              </w:rPr>
            </w:pPr>
            <w:r w:rsidRPr="00581847">
              <w:rPr>
                <w:sz w:val="16"/>
                <w:szCs w:val="16"/>
              </w:rPr>
              <w:t>132</w:t>
            </w:r>
          </w:p>
        </w:tc>
        <w:tc>
          <w:tcPr>
            <w:tcW w:w="622" w:type="dxa"/>
          </w:tcPr>
          <w:p w14:paraId="3B8D1F36" w14:textId="77777777" w:rsidR="0059206A" w:rsidRPr="00581847" w:rsidRDefault="0059206A" w:rsidP="0059206A">
            <w:pPr>
              <w:rPr>
                <w:sz w:val="16"/>
                <w:szCs w:val="16"/>
              </w:rPr>
            </w:pPr>
            <w:r w:rsidRPr="00581847">
              <w:rPr>
                <w:sz w:val="16"/>
                <w:szCs w:val="16"/>
              </w:rPr>
              <w:t>32</w:t>
            </w:r>
          </w:p>
        </w:tc>
        <w:tc>
          <w:tcPr>
            <w:tcW w:w="680" w:type="dxa"/>
          </w:tcPr>
          <w:p w14:paraId="2FF33655" w14:textId="77777777" w:rsidR="0059206A" w:rsidRPr="00581847" w:rsidRDefault="0059206A" w:rsidP="0059206A">
            <w:pPr>
              <w:rPr>
                <w:sz w:val="16"/>
                <w:szCs w:val="16"/>
              </w:rPr>
            </w:pPr>
            <w:r w:rsidRPr="00581847">
              <w:rPr>
                <w:sz w:val="16"/>
                <w:szCs w:val="16"/>
              </w:rPr>
              <w:t>60.6</w:t>
            </w:r>
          </w:p>
        </w:tc>
        <w:tc>
          <w:tcPr>
            <w:tcW w:w="1255" w:type="dxa"/>
          </w:tcPr>
          <w:p w14:paraId="20781AF2" w14:textId="77777777" w:rsidR="0059206A" w:rsidRPr="00581847" w:rsidRDefault="0059206A" w:rsidP="0059206A">
            <w:pPr>
              <w:rPr>
                <w:sz w:val="16"/>
                <w:szCs w:val="16"/>
              </w:rPr>
            </w:pPr>
            <w:r w:rsidRPr="00581847">
              <w:rPr>
                <w:sz w:val="16"/>
                <w:szCs w:val="16"/>
              </w:rPr>
              <w:t>TBDM 46.3</w:t>
            </w:r>
          </w:p>
          <w:p w14:paraId="3AAE7501" w14:textId="77777777" w:rsidR="0059206A" w:rsidRPr="00581847" w:rsidRDefault="0059206A" w:rsidP="0059206A">
            <w:pPr>
              <w:rPr>
                <w:sz w:val="16"/>
                <w:szCs w:val="16"/>
              </w:rPr>
            </w:pPr>
            <w:r w:rsidRPr="00581847">
              <w:rPr>
                <w:sz w:val="16"/>
                <w:szCs w:val="16"/>
              </w:rPr>
              <w:t>TB only 35.0</w:t>
            </w:r>
            <w:r w:rsidRPr="00581847">
              <w:rPr>
                <w:sz w:val="16"/>
                <w:szCs w:val="16"/>
                <w:vertAlign w:val="superscript"/>
              </w:rPr>
              <w:t>2</w:t>
            </w:r>
          </w:p>
        </w:tc>
        <w:tc>
          <w:tcPr>
            <w:tcW w:w="571" w:type="dxa"/>
          </w:tcPr>
          <w:p w14:paraId="51CB7EF4" w14:textId="77777777" w:rsidR="0059206A" w:rsidRPr="00581847" w:rsidRDefault="0059206A" w:rsidP="0059206A">
            <w:pPr>
              <w:rPr>
                <w:sz w:val="16"/>
                <w:szCs w:val="16"/>
              </w:rPr>
            </w:pPr>
            <w:r w:rsidRPr="00581847">
              <w:rPr>
                <w:sz w:val="16"/>
                <w:szCs w:val="16"/>
              </w:rPr>
              <w:t>NR</w:t>
            </w:r>
          </w:p>
        </w:tc>
        <w:tc>
          <w:tcPr>
            <w:tcW w:w="1153" w:type="dxa"/>
          </w:tcPr>
          <w:p w14:paraId="06D23D72" w14:textId="77777777" w:rsidR="0059206A" w:rsidRPr="00581847" w:rsidRDefault="0059206A" w:rsidP="0059206A">
            <w:pPr>
              <w:rPr>
                <w:sz w:val="16"/>
                <w:szCs w:val="16"/>
              </w:rPr>
            </w:pPr>
            <w:r w:rsidRPr="00581847">
              <w:rPr>
                <w:sz w:val="16"/>
                <w:szCs w:val="16"/>
              </w:rPr>
              <w:t>90.9</w:t>
            </w:r>
          </w:p>
        </w:tc>
        <w:tc>
          <w:tcPr>
            <w:tcW w:w="1493" w:type="dxa"/>
            <w:gridSpan w:val="2"/>
          </w:tcPr>
          <w:p w14:paraId="4A8BF9FB" w14:textId="77777777" w:rsidR="0059206A" w:rsidRPr="00581847" w:rsidRDefault="0059206A" w:rsidP="0059206A">
            <w:pPr>
              <w:rPr>
                <w:sz w:val="16"/>
                <w:szCs w:val="16"/>
              </w:rPr>
            </w:pPr>
            <w:r w:rsidRPr="00581847">
              <w:rPr>
                <w:sz w:val="16"/>
                <w:szCs w:val="16"/>
              </w:rPr>
              <w:t>Undifferentiated TB</w:t>
            </w:r>
          </w:p>
        </w:tc>
        <w:tc>
          <w:tcPr>
            <w:tcW w:w="1002" w:type="dxa"/>
          </w:tcPr>
          <w:p w14:paraId="7701FB88" w14:textId="77777777" w:rsidR="0059206A" w:rsidRPr="00581847" w:rsidRDefault="0059206A" w:rsidP="0059206A">
            <w:pPr>
              <w:rPr>
                <w:sz w:val="16"/>
                <w:szCs w:val="16"/>
              </w:rPr>
            </w:pPr>
            <w:r w:rsidRPr="00581847">
              <w:rPr>
                <w:sz w:val="16"/>
                <w:szCs w:val="16"/>
              </w:rPr>
              <w:t>FBG</w:t>
            </w:r>
          </w:p>
        </w:tc>
        <w:tc>
          <w:tcPr>
            <w:tcW w:w="1545" w:type="dxa"/>
          </w:tcPr>
          <w:p w14:paraId="221B7915" w14:textId="77777777" w:rsidR="0059206A" w:rsidRPr="00581847" w:rsidRDefault="0059206A" w:rsidP="0059206A">
            <w:pPr>
              <w:rPr>
                <w:sz w:val="16"/>
                <w:szCs w:val="16"/>
              </w:rPr>
            </w:pPr>
            <w:r w:rsidRPr="00581847">
              <w:rPr>
                <w:sz w:val="16"/>
                <w:szCs w:val="16"/>
              </w:rPr>
              <w:t>HIV</w:t>
            </w:r>
          </w:p>
        </w:tc>
        <w:tc>
          <w:tcPr>
            <w:tcW w:w="968" w:type="dxa"/>
          </w:tcPr>
          <w:p w14:paraId="1300EB08" w14:textId="77777777" w:rsidR="0059206A" w:rsidRPr="00581847" w:rsidRDefault="00CB3045" w:rsidP="0059206A">
            <w:pPr>
              <w:rPr>
                <w:sz w:val="16"/>
                <w:szCs w:val="16"/>
              </w:rPr>
            </w:pPr>
            <w:r w:rsidRPr="00581847">
              <w:rPr>
                <w:sz w:val="16"/>
                <w:szCs w:val="16"/>
              </w:rPr>
              <w:t xml:space="preserve">Death/ failure, </w:t>
            </w:r>
            <w:r w:rsidR="0059206A" w:rsidRPr="00581847">
              <w:rPr>
                <w:sz w:val="16"/>
                <w:szCs w:val="16"/>
              </w:rPr>
              <w:t>relapse</w:t>
            </w:r>
          </w:p>
          <w:p w14:paraId="25454190" w14:textId="77777777" w:rsidR="0059206A" w:rsidRPr="00581847" w:rsidRDefault="0059206A" w:rsidP="0059206A">
            <w:pPr>
              <w:rPr>
                <w:sz w:val="16"/>
                <w:szCs w:val="16"/>
              </w:rPr>
            </w:pPr>
          </w:p>
        </w:tc>
        <w:tc>
          <w:tcPr>
            <w:tcW w:w="1673" w:type="dxa"/>
          </w:tcPr>
          <w:p w14:paraId="6CF0F8DE" w14:textId="77777777" w:rsidR="0059206A" w:rsidRPr="00581847" w:rsidRDefault="0059206A" w:rsidP="0059206A">
            <w:pPr>
              <w:rPr>
                <w:sz w:val="16"/>
                <w:szCs w:val="16"/>
              </w:rPr>
            </w:pPr>
            <w:r w:rsidRPr="00581847">
              <w:rPr>
                <w:sz w:val="16"/>
                <w:szCs w:val="16"/>
              </w:rPr>
              <w:t>None</w:t>
            </w:r>
          </w:p>
        </w:tc>
      </w:tr>
      <w:tr w:rsidR="0059206A" w:rsidRPr="00581847" w14:paraId="60A71046" w14:textId="77777777" w:rsidTr="00B85A93">
        <w:tc>
          <w:tcPr>
            <w:tcW w:w="1441" w:type="dxa"/>
          </w:tcPr>
          <w:p w14:paraId="4E4E2C53" w14:textId="5448A27C" w:rsidR="0059206A" w:rsidRPr="00581847" w:rsidRDefault="0059206A" w:rsidP="005C763C">
            <w:pPr>
              <w:rPr>
                <w:sz w:val="16"/>
                <w:szCs w:val="16"/>
              </w:rPr>
            </w:pPr>
            <w:r w:rsidRPr="00581847">
              <w:rPr>
                <w:sz w:val="16"/>
                <w:szCs w:val="16"/>
              </w:rPr>
              <w:t>Mi</w:t>
            </w:r>
            <w:r w:rsidR="005C763C" w:rsidRPr="00581847">
              <w:rPr>
                <w:sz w:val="16"/>
                <w:szCs w:val="16"/>
              </w:rPr>
              <w:fldChar w:fldCharType="begin">
                <w:fldData xml:space="preserve">PEVuZE5vdGU+PENpdGU+PEF1dGhvcj5NaTwvQXV0aG9yPjxZZWFyPjIwMTM8L1llYXI+PFJlY051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NaTwvQXV0aG9yPjxZZWFyPjIwMTM8L1llYXI+PFJlY051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14]</w:t>
            </w:r>
            <w:r w:rsidR="005C763C" w:rsidRPr="00581847">
              <w:rPr>
                <w:sz w:val="16"/>
                <w:szCs w:val="16"/>
              </w:rPr>
              <w:fldChar w:fldCharType="end"/>
            </w:r>
          </w:p>
        </w:tc>
        <w:tc>
          <w:tcPr>
            <w:tcW w:w="1113" w:type="dxa"/>
          </w:tcPr>
          <w:p w14:paraId="280739B4" w14:textId="77777777" w:rsidR="0059206A" w:rsidRPr="00581847" w:rsidRDefault="0059206A" w:rsidP="0059206A">
            <w:pPr>
              <w:rPr>
                <w:sz w:val="16"/>
                <w:szCs w:val="16"/>
              </w:rPr>
            </w:pPr>
            <w:r w:rsidRPr="00581847">
              <w:rPr>
                <w:sz w:val="16"/>
                <w:szCs w:val="16"/>
              </w:rPr>
              <w:t>Retrospective Cohort</w:t>
            </w:r>
          </w:p>
        </w:tc>
        <w:tc>
          <w:tcPr>
            <w:tcW w:w="947" w:type="dxa"/>
          </w:tcPr>
          <w:p w14:paraId="383D8828" w14:textId="77777777" w:rsidR="0059206A" w:rsidRPr="00581847" w:rsidRDefault="0059206A" w:rsidP="0059206A">
            <w:pPr>
              <w:rPr>
                <w:sz w:val="16"/>
                <w:szCs w:val="16"/>
              </w:rPr>
            </w:pPr>
            <w:r w:rsidRPr="00581847">
              <w:rPr>
                <w:sz w:val="16"/>
                <w:szCs w:val="16"/>
              </w:rPr>
              <w:t>China</w:t>
            </w:r>
          </w:p>
          <w:p w14:paraId="2B9D313D" w14:textId="77777777" w:rsidR="0059206A" w:rsidRPr="00581847" w:rsidRDefault="0059206A" w:rsidP="0059206A">
            <w:pPr>
              <w:rPr>
                <w:sz w:val="16"/>
                <w:szCs w:val="16"/>
              </w:rPr>
            </w:pPr>
            <w:r w:rsidRPr="00581847">
              <w:rPr>
                <w:sz w:val="16"/>
                <w:szCs w:val="16"/>
              </w:rPr>
              <w:t>2012</w:t>
            </w:r>
          </w:p>
        </w:tc>
        <w:tc>
          <w:tcPr>
            <w:tcW w:w="648" w:type="dxa"/>
          </w:tcPr>
          <w:p w14:paraId="4876A84F" w14:textId="77777777" w:rsidR="0059206A" w:rsidRPr="00581847" w:rsidRDefault="0059206A" w:rsidP="0059206A">
            <w:pPr>
              <w:rPr>
                <w:sz w:val="16"/>
                <w:szCs w:val="16"/>
              </w:rPr>
            </w:pPr>
            <w:r w:rsidRPr="00581847">
              <w:rPr>
                <w:sz w:val="16"/>
                <w:szCs w:val="16"/>
              </w:rPr>
              <w:t>580</w:t>
            </w:r>
          </w:p>
        </w:tc>
        <w:tc>
          <w:tcPr>
            <w:tcW w:w="622" w:type="dxa"/>
          </w:tcPr>
          <w:p w14:paraId="0B23AC8E" w14:textId="77777777" w:rsidR="0059206A" w:rsidRPr="00581847" w:rsidRDefault="0059206A" w:rsidP="0059206A">
            <w:pPr>
              <w:rPr>
                <w:sz w:val="16"/>
                <w:szCs w:val="16"/>
              </w:rPr>
            </w:pPr>
            <w:r w:rsidRPr="00581847">
              <w:rPr>
                <w:sz w:val="16"/>
                <w:szCs w:val="16"/>
              </w:rPr>
              <w:t>97</w:t>
            </w:r>
          </w:p>
        </w:tc>
        <w:tc>
          <w:tcPr>
            <w:tcW w:w="680" w:type="dxa"/>
          </w:tcPr>
          <w:p w14:paraId="729F6C7E" w14:textId="77777777" w:rsidR="0059206A" w:rsidRPr="00581847" w:rsidRDefault="0059206A" w:rsidP="0059206A">
            <w:pPr>
              <w:rPr>
                <w:sz w:val="16"/>
                <w:szCs w:val="16"/>
              </w:rPr>
            </w:pPr>
            <w:r w:rsidRPr="00581847">
              <w:rPr>
                <w:sz w:val="16"/>
                <w:szCs w:val="16"/>
              </w:rPr>
              <w:t>65.6</w:t>
            </w:r>
          </w:p>
        </w:tc>
        <w:tc>
          <w:tcPr>
            <w:tcW w:w="1255" w:type="dxa"/>
          </w:tcPr>
          <w:p w14:paraId="691224B8" w14:textId="77777777" w:rsidR="0059206A" w:rsidRPr="00581847" w:rsidRDefault="0059206A" w:rsidP="0059206A">
            <w:pPr>
              <w:rPr>
                <w:sz w:val="16"/>
                <w:szCs w:val="16"/>
              </w:rPr>
            </w:pPr>
            <w:r w:rsidRPr="00581847">
              <w:rPr>
                <w:sz w:val="16"/>
                <w:szCs w:val="16"/>
              </w:rPr>
              <w:t>TBDM 47.4</w:t>
            </w:r>
          </w:p>
          <w:p w14:paraId="781785ED" w14:textId="77777777" w:rsidR="0059206A" w:rsidRPr="00581847" w:rsidRDefault="0059206A" w:rsidP="0059206A">
            <w:pPr>
              <w:rPr>
                <w:sz w:val="16"/>
                <w:szCs w:val="16"/>
              </w:rPr>
            </w:pPr>
            <w:r w:rsidRPr="00581847">
              <w:rPr>
                <w:sz w:val="16"/>
                <w:szCs w:val="16"/>
              </w:rPr>
              <w:t>TB only 35.5</w:t>
            </w:r>
            <w:r w:rsidRPr="00581847">
              <w:rPr>
                <w:sz w:val="16"/>
                <w:szCs w:val="16"/>
                <w:vertAlign w:val="superscript"/>
              </w:rPr>
              <w:t>2</w:t>
            </w:r>
          </w:p>
        </w:tc>
        <w:tc>
          <w:tcPr>
            <w:tcW w:w="571" w:type="dxa"/>
          </w:tcPr>
          <w:p w14:paraId="3979C232" w14:textId="77777777" w:rsidR="0059206A" w:rsidRPr="00581847" w:rsidRDefault="0059206A" w:rsidP="0059206A">
            <w:pPr>
              <w:rPr>
                <w:sz w:val="16"/>
                <w:szCs w:val="16"/>
              </w:rPr>
            </w:pPr>
            <w:r w:rsidRPr="00581847">
              <w:rPr>
                <w:sz w:val="16"/>
                <w:szCs w:val="16"/>
              </w:rPr>
              <w:t>91.4</w:t>
            </w:r>
          </w:p>
        </w:tc>
        <w:tc>
          <w:tcPr>
            <w:tcW w:w="1153" w:type="dxa"/>
          </w:tcPr>
          <w:p w14:paraId="0F1BBDA0" w14:textId="77777777" w:rsidR="0059206A" w:rsidRPr="00581847" w:rsidRDefault="0059206A" w:rsidP="0059206A">
            <w:pPr>
              <w:rPr>
                <w:sz w:val="16"/>
                <w:szCs w:val="16"/>
              </w:rPr>
            </w:pPr>
            <w:r w:rsidRPr="00581847">
              <w:rPr>
                <w:sz w:val="16"/>
                <w:szCs w:val="16"/>
              </w:rPr>
              <w:t>89.3</w:t>
            </w:r>
          </w:p>
        </w:tc>
        <w:tc>
          <w:tcPr>
            <w:tcW w:w="1493" w:type="dxa"/>
            <w:gridSpan w:val="2"/>
          </w:tcPr>
          <w:p w14:paraId="36466536" w14:textId="77777777" w:rsidR="0059206A" w:rsidRPr="00581847" w:rsidRDefault="0059206A" w:rsidP="0059206A">
            <w:pPr>
              <w:rPr>
                <w:sz w:val="16"/>
                <w:szCs w:val="16"/>
              </w:rPr>
            </w:pPr>
            <w:r w:rsidRPr="00581847">
              <w:rPr>
                <w:sz w:val="16"/>
                <w:szCs w:val="16"/>
              </w:rPr>
              <w:t>Undifferentiated TB</w:t>
            </w:r>
          </w:p>
        </w:tc>
        <w:tc>
          <w:tcPr>
            <w:tcW w:w="1002" w:type="dxa"/>
          </w:tcPr>
          <w:p w14:paraId="45A5AA66" w14:textId="77777777" w:rsidR="0059206A" w:rsidRPr="00581847" w:rsidRDefault="0059206A" w:rsidP="0059206A">
            <w:pPr>
              <w:rPr>
                <w:sz w:val="16"/>
                <w:szCs w:val="16"/>
              </w:rPr>
            </w:pPr>
            <w:r w:rsidRPr="00581847">
              <w:rPr>
                <w:sz w:val="16"/>
                <w:szCs w:val="16"/>
              </w:rPr>
              <w:t>FBG</w:t>
            </w:r>
          </w:p>
        </w:tc>
        <w:tc>
          <w:tcPr>
            <w:tcW w:w="1545" w:type="dxa"/>
          </w:tcPr>
          <w:p w14:paraId="7F86E677" w14:textId="77777777" w:rsidR="0059206A" w:rsidRPr="00581847" w:rsidRDefault="0059206A" w:rsidP="0059206A">
            <w:pPr>
              <w:rPr>
                <w:sz w:val="16"/>
                <w:szCs w:val="16"/>
              </w:rPr>
            </w:pPr>
            <w:r w:rsidRPr="00581847">
              <w:rPr>
                <w:sz w:val="16"/>
                <w:szCs w:val="16"/>
              </w:rPr>
              <w:t>NR</w:t>
            </w:r>
          </w:p>
        </w:tc>
        <w:tc>
          <w:tcPr>
            <w:tcW w:w="968" w:type="dxa"/>
          </w:tcPr>
          <w:p w14:paraId="75445425" w14:textId="77777777" w:rsidR="0059206A" w:rsidRPr="00581847" w:rsidRDefault="00CB3045" w:rsidP="0059206A">
            <w:pPr>
              <w:rPr>
                <w:sz w:val="16"/>
                <w:szCs w:val="16"/>
              </w:rPr>
            </w:pPr>
            <w:r w:rsidRPr="00581847">
              <w:rPr>
                <w:sz w:val="16"/>
                <w:szCs w:val="16"/>
              </w:rPr>
              <w:t xml:space="preserve">Death/ failure </w:t>
            </w:r>
          </w:p>
        </w:tc>
        <w:tc>
          <w:tcPr>
            <w:tcW w:w="1673" w:type="dxa"/>
          </w:tcPr>
          <w:p w14:paraId="595D0574" w14:textId="77777777" w:rsidR="0059206A" w:rsidRPr="00581847" w:rsidRDefault="0059206A" w:rsidP="0059206A">
            <w:pPr>
              <w:rPr>
                <w:sz w:val="16"/>
                <w:szCs w:val="16"/>
              </w:rPr>
            </w:pPr>
            <w:r w:rsidRPr="00581847">
              <w:rPr>
                <w:sz w:val="16"/>
                <w:szCs w:val="16"/>
              </w:rPr>
              <w:t>None</w:t>
            </w:r>
          </w:p>
        </w:tc>
      </w:tr>
      <w:tr w:rsidR="00CB3045" w:rsidRPr="00581847" w14:paraId="576209E8" w14:textId="77777777" w:rsidTr="00B85A93">
        <w:tc>
          <w:tcPr>
            <w:tcW w:w="1441" w:type="dxa"/>
          </w:tcPr>
          <w:p w14:paraId="0428452B" w14:textId="77777777" w:rsidR="00CB3045" w:rsidRPr="00581847" w:rsidRDefault="00CB3045" w:rsidP="0059206A">
            <w:pPr>
              <w:rPr>
                <w:sz w:val="16"/>
                <w:szCs w:val="16"/>
              </w:rPr>
            </w:pPr>
          </w:p>
        </w:tc>
        <w:tc>
          <w:tcPr>
            <w:tcW w:w="1113" w:type="dxa"/>
          </w:tcPr>
          <w:p w14:paraId="17F24024" w14:textId="77777777" w:rsidR="00CB3045" w:rsidRPr="00581847" w:rsidRDefault="00CB3045" w:rsidP="0059206A">
            <w:pPr>
              <w:rPr>
                <w:sz w:val="16"/>
                <w:szCs w:val="16"/>
              </w:rPr>
            </w:pPr>
          </w:p>
        </w:tc>
        <w:tc>
          <w:tcPr>
            <w:tcW w:w="947" w:type="dxa"/>
          </w:tcPr>
          <w:p w14:paraId="43935D6D" w14:textId="77777777" w:rsidR="00CB3045" w:rsidRPr="00581847" w:rsidRDefault="00CB3045" w:rsidP="0059206A">
            <w:pPr>
              <w:rPr>
                <w:sz w:val="16"/>
                <w:szCs w:val="16"/>
              </w:rPr>
            </w:pPr>
          </w:p>
        </w:tc>
        <w:tc>
          <w:tcPr>
            <w:tcW w:w="648" w:type="dxa"/>
          </w:tcPr>
          <w:p w14:paraId="0773E8DB" w14:textId="77777777" w:rsidR="00CB3045" w:rsidRPr="00581847" w:rsidRDefault="00CB3045" w:rsidP="0059206A">
            <w:pPr>
              <w:rPr>
                <w:sz w:val="16"/>
                <w:szCs w:val="16"/>
              </w:rPr>
            </w:pPr>
          </w:p>
        </w:tc>
        <w:tc>
          <w:tcPr>
            <w:tcW w:w="622" w:type="dxa"/>
          </w:tcPr>
          <w:p w14:paraId="04B8CD43" w14:textId="77777777" w:rsidR="00CB3045" w:rsidRPr="00581847" w:rsidRDefault="00CB3045" w:rsidP="0059206A">
            <w:pPr>
              <w:rPr>
                <w:sz w:val="16"/>
                <w:szCs w:val="16"/>
              </w:rPr>
            </w:pPr>
          </w:p>
        </w:tc>
        <w:tc>
          <w:tcPr>
            <w:tcW w:w="680" w:type="dxa"/>
          </w:tcPr>
          <w:p w14:paraId="40A7438E" w14:textId="77777777" w:rsidR="00CB3045" w:rsidRPr="00581847" w:rsidRDefault="00CB3045" w:rsidP="0059206A">
            <w:pPr>
              <w:rPr>
                <w:sz w:val="16"/>
                <w:szCs w:val="16"/>
              </w:rPr>
            </w:pPr>
          </w:p>
        </w:tc>
        <w:tc>
          <w:tcPr>
            <w:tcW w:w="1255" w:type="dxa"/>
          </w:tcPr>
          <w:p w14:paraId="6BD76B9C" w14:textId="77777777" w:rsidR="00CB3045" w:rsidRPr="00581847" w:rsidRDefault="00CB3045" w:rsidP="0059206A">
            <w:pPr>
              <w:rPr>
                <w:sz w:val="16"/>
                <w:szCs w:val="16"/>
              </w:rPr>
            </w:pPr>
          </w:p>
        </w:tc>
        <w:tc>
          <w:tcPr>
            <w:tcW w:w="571" w:type="dxa"/>
          </w:tcPr>
          <w:p w14:paraId="42483562" w14:textId="77777777" w:rsidR="00CB3045" w:rsidRPr="00581847" w:rsidRDefault="00CB3045" w:rsidP="0059206A">
            <w:pPr>
              <w:rPr>
                <w:sz w:val="16"/>
                <w:szCs w:val="16"/>
              </w:rPr>
            </w:pPr>
          </w:p>
        </w:tc>
        <w:tc>
          <w:tcPr>
            <w:tcW w:w="1153" w:type="dxa"/>
          </w:tcPr>
          <w:p w14:paraId="6734D83A" w14:textId="77777777" w:rsidR="00CB3045" w:rsidRPr="00581847" w:rsidRDefault="00CB3045" w:rsidP="0059206A">
            <w:pPr>
              <w:rPr>
                <w:sz w:val="16"/>
                <w:szCs w:val="16"/>
              </w:rPr>
            </w:pPr>
          </w:p>
        </w:tc>
        <w:tc>
          <w:tcPr>
            <w:tcW w:w="1493" w:type="dxa"/>
            <w:gridSpan w:val="2"/>
          </w:tcPr>
          <w:p w14:paraId="71580AED" w14:textId="77777777" w:rsidR="00CB3045" w:rsidRPr="00581847" w:rsidRDefault="00CB3045" w:rsidP="0059206A">
            <w:pPr>
              <w:rPr>
                <w:sz w:val="16"/>
                <w:szCs w:val="16"/>
              </w:rPr>
            </w:pPr>
          </w:p>
        </w:tc>
        <w:tc>
          <w:tcPr>
            <w:tcW w:w="1002" w:type="dxa"/>
          </w:tcPr>
          <w:p w14:paraId="59A8087A" w14:textId="77777777" w:rsidR="00CB3045" w:rsidRPr="00581847" w:rsidRDefault="00CB3045" w:rsidP="0059206A">
            <w:pPr>
              <w:rPr>
                <w:sz w:val="16"/>
                <w:szCs w:val="16"/>
              </w:rPr>
            </w:pPr>
          </w:p>
        </w:tc>
        <w:tc>
          <w:tcPr>
            <w:tcW w:w="1545" w:type="dxa"/>
          </w:tcPr>
          <w:p w14:paraId="1E5A1D32" w14:textId="77777777" w:rsidR="00CB3045" w:rsidRPr="00581847" w:rsidRDefault="00CB3045" w:rsidP="0059206A">
            <w:pPr>
              <w:rPr>
                <w:sz w:val="16"/>
                <w:szCs w:val="16"/>
              </w:rPr>
            </w:pPr>
          </w:p>
        </w:tc>
        <w:tc>
          <w:tcPr>
            <w:tcW w:w="968" w:type="dxa"/>
          </w:tcPr>
          <w:p w14:paraId="021EB7B9" w14:textId="77777777" w:rsidR="00CB3045" w:rsidRPr="00581847" w:rsidRDefault="00CB3045" w:rsidP="0059206A">
            <w:pPr>
              <w:rPr>
                <w:sz w:val="16"/>
                <w:szCs w:val="16"/>
              </w:rPr>
            </w:pPr>
          </w:p>
        </w:tc>
        <w:tc>
          <w:tcPr>
            <w:tcW w:w="1673" w:type="dxa"/>
          </w:tcPr>
          <w:p w14:paraId="6F7ADC4B" w14:textId="77777777" w:rsidR="00CB3045" w:rsidRPr="00581847" w:rsidRDefault="00CB3045" w:rsidP="0059206A">
            <w:pPr>
              <w:rPr>
                <w:sz w:val="16"/>
                <w:szCs w:val="16"/>
              </w:rPr>
            </w:pPr>
          </w:p>
        </w:tc>
      </w:tr>
      <w:tr w:rsidR="0059206A" w:rsidRPr="00581847" w14:paraId="742084B8" w14:textId="77777777" w:rsidTr="00B85A93">
        <w:tc>
          <w:tcPr>
            <w:tcW w:w="1441" w:type="dxa"/>
          </w:tcPr>
          <w:p w14:paraId="6722DFF9" w14:textId="3FED5E3B" w:rsidR="0059206A" w:rsidRPr="00581847" w:rsidRDefault="0059206A" w:rsidP="005C763C">
            <w:pPr>
              <w:rPr>
                <w:sz w:val="16"/>
                <w:szCs w:val="16"/>
              </w:rPr>
            </w:pPr>
            <w:r w:rsidRPr="00581847">
              <w:rPr>
                <w:sz w:val="16"/>
                <w:szCs w:val="16"/>
              </w:rPr>
              <w:t>Moosazadeh</w:t>
            </w:r>
            <w:r w:rsidR="005C763C" w:rsidRPr="00581847">
              <w:rPr>
                <w:sz w:val="16"/>
                <w:szCs w:val="16"/>
              </w:rPr>
              <w:fldChar w:fldCharType="begin"/>
            </w:r>
            <w:r w:rsidR="005C763C" w:rsidRPr="00581847">
              <w:rPr>
                <w:sz w:val="16"/>
                <w:szCs w:val="16"/>
              </w:rPr>
              <w:instrText xml:space="preserve"> ADDIN EN.CITE &lt;EndNote&gt;&lt;Cite&gt;&lt;Author&gt;Moosazadeh&lt;/Author&gt;&lt;Year&gt;2014&lt;/Year&gt;&lt;RecNum&gt;36&lt;/RecNum&gt;&lt;DisplayText&gt;[34]&lt;/DisplayText&gt;&lt;record&gt;&lt;rec-number&gt;36&lt;/rec-number&gt;&lt;foreign-keys&gt;&lt;key app="EN" db-id="pvxsd52ec9tfp7esev6xtr2gtwravtt5rafd" timestamp="1547228381"&gt;36&lt;/key&gt;&lt;/foreign-keys&gt;&lt;ref-type name="Journal Article"&gt;17&lt;/ref-type&gt;&lt;contributors&gt;&lt;authors&gt;&lt;author&gt;Moosazadeh, M.&lt;/author&gt;&lt;author&gt;Bahrampour, A.&lt;/author&gt;&lt;author&gt;Nasehi, M.&lt;/author&gt;&lt;author&gt;Khanjani, N.&lt;/author&gt;&lt;/authors&gt;&lt;/contributors&gt;&lt;auth-address&gt;Department of Biostatistics and Epidemiology, Faculty of Health, Kerman University of Medical Sciences, Kerman, Iran.&amp;#xD;Department of Epidemiology, School of Public Health, Iran University of Medical Sciences, Tehran, Iran.&amp;#xD;Environmental Health Engineering Research Center, Kerman University of Medical Sciences, Kerman, Iran ; Monash Centre for Occupational and Environmental Health, School of Public Health and Preventive Medicine, Monash University, Melbourne, Australia.&lt;/auth-address&gt;&lt;titles&gt;&lt;title&gt;Survival and Predictors of Death after Successful Treatment among Smear Positive Tuberculosis: A Cohort Study&lt;/title&gt;&lt;secondary-title&gt;Int J Prev Med&lt;/secondary-title&gt;&lt;/titles&gt;&lt;periodical&gt;&lt;full-title&gt;Int J Prev Med&lt;/full-title&gt;&lt;/periodical&gt;&lt;pages&gt;1005-12&lt;/pages&gt;&lt;volume&gt;5&lt;/volume&gt;&lt;number&gt;8&lt;/number&gt;&lt;keywords&gt;&lt;keyword&gt;Successful treatment&lt;/keyword&gt;&lt;keyword&gt;survival&lt;/keyword&gt;&lt;keyword&gt;tuberculosis&lt;/keyword&gt;&lt;/keywords&gt;&lt;dates&gt;&lt;year&gt;2014&lt;/year&gt;&lt;pub-dates&gt;&lt;date&gt;Aug&lt;/date&gt;&lt;/pub-dates&gt;&lt;/dates&gt;&lt;isbn&gt;2008-7802 (Print)&amp;#xD;2008-7802 (Linking)&lt;/isbn&gt;&lt;accession-num&gt;25489449&lt;/accession-num&gt;&lt;urls&gt;&lt;related-urls&gt;&lt;url&gt;https://www.ncbi.nlm.nih.gov/pubmed/25489449&lt;/url&gt;&lt;/related-urls&gt;&lt;/urls&gt;&lt;custom2&gt;PMC4258661&lt;/custom2&gt;&lt;/record&gt;&lt;/Cite&gt;&lt;/EndNote&gt;</w:instrText>
            </w:r>
            <w:r w:rsidR="005C763C" w:rsidRPr="00581847">
              <w:rPr>
                <w:sz w:val="16"/>
                <w:szCs w:val="16"/>
              </w:rPr>
              <w:fldChar w:fldCharType="separate"/>
            </w:r>
            <w:r w:rsidR="005C763C" w:rsidRPr="00581847">
              <w:rPr>
                <w:noProof/>
                <w:sz w:val="16"/>
                <w:szCs w:val="16"/>
              </w:rPr>
              <w:t>[34]</w:t>
            </w:r>
            <w:r w:rsidR="005C763C" w:rsidRPr="00581847">
              <w:rPr>
                <w:sz w:val="16"/>
                <w:szCs w:val="16"/>
              </w:rPr>
              <w:fldChar w:fldCharType="end"/>
            </w:r>
          </w:p>
        </w:tc>
        <w:tc>
          <w:tcPr>
            <w:tcW w:w="1113" w:type="dxa"/>
          </w:tcPr>
          <w:p w14:paraId="3FF7335E" w14:textId="77777777" w:rsidR="0059206A" w:rsidRPr="00581847" w:rsidRDefault="0059206A" w:rsidP="0059206A">
            <w:pPr>
              <w:rPr>
                <w:sz w:val="16"/>
                <w:szCs w:val="16"/>
              </w:rPr>
            </w:pPr>
            <w:r w:rsidRPr="00581847">
              <w:rPr>
                <w:sz w:val="16"/>
                <w:szCs w:val="16"/>
              </w:rPr>
              <w:t>Prospective Cohort</w:t>
            </w:r>
          </w:p>
        </w:tc>
        <w:tc>
          <w:tcPr>
            <w:tcW w:w="947" w:type="dxa"/>
          </w:tcPr>
          <w:p w14:paraId="097A63CF" w14:textId="77777777" w:rsidR="0059206A" w:rsidRPr="00581847" w:rsidRDefault="0059206A" w:rsidP="0059206A">
            <w:pPr>
              <w:rPr>
                <w:sz w:val="16"/>
                <w:szCs w:val="16"/>
              </w:rPr>
            </w:pPr>
            <w:r w:rsidRPr="00581847">
              <w:rPr>
                <w:sz w:val="16"/>
                <w:szCs w:val="16"/>
              </w:rPr>
              <w:t>Iran</w:t>
            </w:r>
          </w:p>
          <w:p w14:paraId="3753BAB1" w14:textId="77777777" w:rsidR="0059206A" w:rsidRPr="00581847" w:rsidRDefault="0059206A" w:rsidP="0059206A">
            <w:pPr>
              <w:rPr>
                <w:sz w:val="16"/>
                <w:szCs w:val="16"/>
              </w:rPr>
            </w:pPr>
            <w:r w:rsidRPr="00581847">
              <w:rPr>
                <w:sz w:val="16"/>
                <w:szCs w:val="16"/>
              </w:rPr>
              <w:t>2012</w:t>
            </w:r>
          </w:p>
        </w:tc>
        <w:tc>
          <w:tcPr>
            <w:tcW w:w="648" w:type="dxa"/>
          </w:tcPr>
          <w:p w14:paraId="222DDE83" w14:textId="77777777" w:rsidR="0059206A" w:rsidRPr="00581847" w:rsidRDefault="0059206A" w:rsidP="0059206A">
            <w:pPr>
              <w:rPr>
                <w:sz w:val="16"/>
                <w:szCs w:val="16"/>
              </w:rPr>
            </w:pPr>
            <w:r w:rsidRPr="00581847">
              <w:rPr>
                <w:sz w:val="16"/>
                <w:szCs w:val="16"/>
              </w:rPr>
              <w:t>964</w:t>
            </w:r>
          </w:p>
        </w:tc>
        <w:tc>
          <w:tcPr>
            <w:tcW w:w="622" w:type="dxa"/>
          </w:tcPr>
          <w:p w14:paraId="54BE02A2" w14:textId="77777777" w:rsidR="0059206A" w:rsidRPr="00581847" w:rsidRDefault="0059206A" w:rsidP="0059206A">
            <w:pPr>
              <w:rPr>
                <w:sz w:val="16"/>
                <w:szCs w:val="16"/>
              </w:rPr>
            </w:pPr>
            <w:r w:rsidRPr="00581847">
              <w:rPr>
                <w:sz w:val="16"/>
                <w:szCs w:val="16"/>
              </w:rPr>
              <w:t>140</w:t>
            </w:r>
          </w:p>
        </w:tc>
        <w:tc>
          <w:tcPr>
            <w:tcW w:w="680" w:type="dxa"/>
          </w:tcPr>
          <w:p w14:paraId="1877DFCA" w14:textId="77777777" w:rsidR="0059206A" w:rsidRPr="00581847" w:rsidRDefault="0059206A" w:rsidP="0059206A">
            <w:pPr>
              <w:rPr>
                <w:sz w:val="16"/>
                <w:szCs w:val="16"/>
              </w:rPr>
            </w:pPr>
            <w:r w:rsidRPr="00581847">
              <w:rPr>
                <w:sz w:val="16"/>
                <w:szCs w:val="16"/>
              </w:rPr>
              <w:t>56</w:t>
            </w:r>
          </w:p>
        </w:tc>
        <w:tc>
          <w:tcPr>
            <w:tcW w:w="1255" w:type="dxa"/>
          </w:tcPr>
          <w:p w14:paraId="49D1012E" w14:textId="77777777" w:rsidR="0059206A" w:rsidRPr="00581847" w:rsidRDefault="0059206A" w:rsidP="0059206A">
            <w:pPr>
              <w:rPr>
                <w:sz w:val="16"/>
                <w:szCs w:val="16"/>
              </w:rPr>
            </w:pPr>
            <w:r w:rsidRPr="00581847">
              <w:rPr>
                <w:sz w:val="16"/>
                <w:szCs w:val="16"/>
              </w:rPr>
              <w:t>42.6</w:t>
            </w:r>
            <w:r w:rsidRPr="00581847">
              <w:rPr>
                <w:sz w:val="16"/>
                <w:szCs w:val="16"/>
              </w:rPr>
              <w:fldChar w:fldCharType="begin"/>
            </w:r>
            <w:r w:rsidRPr="00581847">
              <w:rPr>
                <w:sz w:val="16"/>
                <w:szCs w:val="16"/>
              </w:rPr>
              <w:instrText xml:space="preserve"> NOTEREF _Ref468634772 \h  \* MERGEFORMAT </w:instrText>
            </w:r>
            <w:r w:rsidRPr="00581847">
              <w:rPr>
                <w:sz w:val="16"/>
                <w:szCs w:val="16"/>
              </w:rPr>
            </w:r>
            <w:r w:rsidRPr="00581847">
              <w:rPr>
                <w:sz w:val="16"/>
                <w:szCs w:val="16"/>
              </w:rPr>
              <w:fldChar w:fldCharType="separate"/>
            </w:r>
            <w:r w:rsidRPr="00581847">
              <w:rPr>
                <w:sz w:val="16"/>
                <w:szCs w:val="16"/>
              </w:rPr>
              <w:t>3</w:t>
            </w:r>
            <w:r w:rsidRPr="00581847">
              <w:rPr>
                <w:sz w:val="16"/>
                <w:szCs w:val="16"/>
              </w:rPr>
              <w:fldChar w:fldCharType="end"/>
            </w:r>
          </w:p>
        </w:tc>
        <w:tc>
          <w:tcPr>
            <w:tcW w:w="571" w:type="dxa"/>
          </w:tcPr>
          <w:p w14:paraId="72270F69" w14:textId="77777777" w:rsidR="0059206A" w:rsidRPr="00581847" w:rsidRDefault="0059206A" w:rsidP="0059206A">
            <w:pPr>
              <w:rPr>
                <w:sz w:val="16"/>
                <w:szCs w:val="16"/>
              </w:rPr>
            </w:pPr>
            <w:r w:rsidRPr="00581847">
              <w:rPr>
                <w:sz w:val="16"/>
                <w:szCs w:val="16"/>
              </w:rPr>
              <w:t>94.3</w:t>
            </w:r>
          </w:p>
        </w:tc>
        <w:tc>
          <w:tcPr>
            <w:tcW w:w="1153" w:type="dxa"/>
          </w:tcPr>
          <w:p w14:paraId="5F8716D8" w14:textId="77777777" w:rsidR="0059206A" w:rsidRPr="00581847" w:rsidRDefault="0059206A" w:rsidP="0059206A">
            <w:pPr>
              <w:rPr>
                <w:sz w:val="16"/>
                <w:szCs w:val="16"/>
              </w:rPr>
            </w:pPr>
            <w:r w:rsidRPr="00581847">
              <w:rPr>
                <w:sz w:val="16"/>
                <w:szCs w:val="16"/>
              </w:rPr>
              <w:t>NR</w:t>
            </w:r>
          </w:p>
        </w:tc>
        <w:tc>
          <w:tcPr>
            <w:tcW w:w="1493" w:type="dxa"/>
            <w:gridSpan w:val="2"/>
          </w:tcPr>
          <w:p w14:paraId="5C84454B" w14:textId="77777777" w:rsidR="0059206A" w:rsidRPr="00581847" w:rsidRDefault="0059206A" w:rsidP="0059206A">
            <w:pPr>
              <w:rPr>
                <w:sz w:val="16"/>
                <w:szCs w:val="16"/>
              </w:rPr>
            </w:pPr>
            <w:r w:rsidRPr="00581847">
              <w:rPr>
                <w:sz w:val="16"/>
                <w:szCs w:val="16"/>
              </w:rPr>
              <w:t>Pulmonary TB</w:t>
            </w:r>
          </w:p>
        </w:tc>
        <w:tc>
          <w:tcPr>
            <w:tcW w:w="1002" w:type="dxa"/>
          </w:tcPr>
          <w:p w14:paraId="59632C81" w14:textId="77777777" w:rsidR="0059206A" w:rsidRPr="00581847" w:rsidRDefault="0059206A" w:rsidP="0059206A">
            <w:pPr>
              <w:rPr>
                <w:sz w:val="16"/>
                <w:szCs w:val="16"/>
              </w:rPr>
            </w:pPr>
            <w:r w:rsidRPr="00581847">
              <w:rPr>
                <w:sz w:val="16"/>
                <w:szCs w:val="16"/>
              </w:rPr>
              <w:t>Medical records/ self-report</w:t>
            </w:r>
          </w:p>
        </w:tc>
        <w:tc>
          <w:tcPr>
            <w:tcW w:w="1545" w:type="dxa"/>
          </w:tcPr>
          <w:p w14:paraId="4CAF3E09" w14:textId="77777777" w:rsidR="0059206A" w:rsidRPr="00581847" w:rsidRDefault="0059206A" w:rsidP="0059206A">
            <w:pPr>
              <w:rPr>
                <w:sz w:val="16"/>
                <w:szCs w:val="16"/>
              </w:rPr>
            </w:pPr>
            <w:r w:rsidRPr="00581847">
              <w:rPr>
                <w:sz w:val="16"/>
                <w:szCs w:val="16"/>
              </w:rPr>
              <w:t>Non-Iranian, unsuccessful treatment outcome (treatment failure/discontinued treatment due to death/ wrong diagnosis/ absence of treatment)</w:t>
            </w:r>
          </w:p>
          <w:p w14:paraId="79EBABB1" w14:textId="77777777" w:rsidR="0059206A" w:rsidRPr="00581847" w:rsidRDefault="0059206A" w:rsidP="0059206A">
            <w:pPr>
              <w:rPr>
                <w:sz w:val="16"/>
                <w:szCs w:val="16"/>
              </w:rPr>
            </w:pPr>
          </w:p>
        </w:tc>
        <w:tc>
          <w:tcPr>
            <w:tcW w:w="968" w:type="dxa"/>
          </w:tcPr>
          <w:p w14:paraId="6126AFFE" w14:textId="77777777" w:rsidR="0059206A" w:rsidRPr="00581847" w:rsidRDefault="0059206A" w:rsidP="0059206A">
            <w:pPr>
              <w:rPr>
                <w:sz w:val="16"/>
                <w:szCs w:val="16"/>
              </w:rPr>
            </w:pPr>
            <w:r w:rsidRPr="00581847">
              <w:rPr>
                <w:sz w:val="16"/>
                <w:szCs w:val="16"/>
              </w:rPr>
              <w:t xml:space="preserve">Death </w:t>
            </w:r>
          </w:p>
        </w:tc>
        <w:tc>
          <w:tcPr>
            <w:tcW w:w="1673" w:type="dxa"/>
          </w:tcPr>
          <w:p w14:paraId="243A8582" w14:textId="77777777" w:rsidR="0059206A" w:rsidRPr="00581847" w:rsidRDefault="0059206A" w:rsidP="0059206A">
            <w:pPr>
              <w:rPr>
                <w:sz w:val="16"/>
                <w:szCs w:val="16"/>
              </w:rPr>
            </w:pPr>
            <w:r w:rsidRPr="00581847">
              <w:rPr>
                <w:sz w:val="16"/>
                <w:szCs w:val="16"/>
              </w:rPr>
              <w:t>Age, previous TB treatment, result of sputum smear after 2 months of treatment, renal disease, cancer</w:t>
            </w:r>
          </w:p>
        </w:tc>
      </w:tr>
      <w:tr w:rsidR="0059206A" w:rsidRPr="00581847" w14:paraId="1E2E42AD" w14:textId="77777777" w:rsidTr="00B85A93">
        <w:tc>
          <w:tcPr>
            <w:tcW w:w="1441" w:type="dxa"/>
          </w:tcPr>
          <w:p w14:paraId="1E908566" w14:textId="77777777" w:rsidR="0059206A" w:rsidRPr="00581847" w:rsidRDefault="0059206A" w:rsidP="0059206A">
            <w:pPr>
              <w:rPr>
                <w:sz w:val="16"/>
                <w:szCs w:val="16"/>
              </w:rPr>
            </w:pPr>
          </w:p>
        </w:tc>
        <w:tc>
          <w:tcPr>
            <w:tcW w:w="1113" w:type="dxa"/>
          </w:tcPr>
          <w:p w14:paraId="295A6BF4" w14:textId="77777777" w:rsidR="0059206A" w:rsidRPr="00581847" w:rsidRDefault="0059206A" w:rsidP="0059206A">
            <w:pPr>
              <w:rPr>
                <w:sz w:val="16"/>
                <w:szCs w:val="16"/>
              </w:rPr>
            </w:pPr>
          </w:p>
        </w:tc>
        <w:tc>
          <w:tcPr>
            <w:tcW w:w="947" w:type="dxa"/>
          </w:tcPr>
          <w:p w14:paraId="0CEC3793" w14:textId="77777777" w:rsidR="0059206A" w:rsidRPr="00581847" w:rsidRDefault="0059206A" w:rsidP="0059206A">
            <w:pPr>
              <w:rPr>
                <w:sz w:val="16"/>
                <w:szCs w:val="16"/>
              </w:rPr>
            </w:pPr>
          </w:p>
        </w:tc>
        <w:tc>
          <w:tcPr>
            <w:tcW w:w="648" w:type="dxa"/>
          </w:tcPr>
          <w:p w14:paraId="5D1CC443" w14:textId="77777777" w:rsidR="0059206A" w:rsidRPr="00581847" w:rsidRDefault="0059206A" w:rsidP="0059206A">
            <w:pPr>
              <w:rPr>
                <w:sz w:val="16"/>
                <w:szCs w:val="16"/>
              </w:rPr>
            </w:pPr>
          </w:p>
        </w:tc>
        <w:tc>
          <w:tcPr>
            <w:tcW w:w="622" w:type="dxa"/>
          </w:tcPr>
          <w:p w14:paraId="33A23195" w14:textId="77777777" w:rsidR="0059206A" w:rsidRPr="00581847" w:rsidRDefault="0059206A" w:rsidP="0059206A">
            <w:pPr>
              <w:rPr>
                <w:sz w:val="16"/>
                <w:szCs w:val="16"/>
              </w:rPr>
            </w:pPr>
          </w:p>
        </w:tc>
        <w:tc>
          <w:tcPr>
            <w:tcW w:w="680" w:type="dxa"/>
          </w:tcPr>
          <w:p w14:paraId="7054E28A" w14:textId="77777777" w:rsidR="0059206A" w:rsidRPr="00581847" w:rsidRDefault="0059206A" w:rsidP="0059206A">
            <w:pPr>
              <w:rPr>
                <w:sz w:val="16"/>
                <w:szCs w:val="16"/>
              </w:rPr>
            </w:pPr>
          </w:p>
        </w:tc>
        <w:tc>
          <w:tcPr>
            <w:tcW w:w="1255" w:type="dxa"/>
          </w:tcPr>
          <w:p w14:paraId="0383B7EE" w14:textId="77777777" w:rsidR="0059206A" w:rsidRPr="00581847" w:rsidRDefault="0059206A" w:rsidP="0059206A">
            <w:pPr>
              <w:rPr>
                <w:sz w:val="16"/>
                <w:szCs w:val="16"/>
              </w:rPr>
            </w:pPr>
          </w:p>
        </w:tc>
        <w:tc>
          <w:tcPr>
            <w:tcW w:w="571" w:type="dxa"/>
          </w:tcPr>
          <w:p w14:paraId="6F33D93C" w14:textId="77777777" w:rsidR="0059206A" w:rsidRPr="00581847" w:rsidRDefault="0059206A" w:rsidP="0059206A">
            <w:pPr>
              <w:rPr>
                <w:sz w:val="16"/>
                <w:szCs w:val="16"/>
              </w:rPr>
            </w:pPr>
          </w:p>
        </w:tc>
        <w:tc>
          <w:tcPr>
            <w:tcW w:w="1153" w:type="dxa"/>
          </w:tcPr>
          <w:p w14:paraId="3321C058" w14:textId="77777777" w:rsidR="0059206A" w:rsidRPr="00581847" w:rsidRDefault="0059206A" w:rsidP="0059206A">
            <w:pPr>
              <w:rPr>
                <w:sz w:val="16"/>
                <w:szCs w:val="16"/>
              </w:rPr>
            </w:pPr>
          </w:p>
        </w:tc>
        <w:tc>
          <w:tcPr>
            <w:tcW w:w="1493" w:type="dxa"/>
            <w:gridSpan w:val="2"/>
          </w:tcPr>
          <w:p w14:paraId="30DCB906" w14:textId="77777777" w:rsidR="0059206A" w:rsidRPr="00581847" w:rsidRDefault="0059206A" w:rsidP="0059206A">
            <w:pPr>
              <w:rPr>
                <w:sz w:val="16"/>
                <w:szCs w:val="16"/>
              </w:rPr>
            </w:pPr>
          </w:p>
        </w:tc>
        <w:tc>
          <w:tcPr>
            <w:tcW w:w="1002" w:type="dxa"/>
          </w:tcPr>
          <w:p w14:paraId="1EB2F8D8" w14:textId="77777777" w:rsidR="0059206A" w:rsidRPr="00581847" w:rsidRDefault="0059206A" w:rsidP="0059206A">
            <w:pPr>
              <w:rPr>
                <w:sz w:val="16"/>
                <w:szCs w:val="16"/>
              </w:rPr>
            </w:pPr>
          </w:p>
        </w:tc>
        <w:tc>
          <w:tcPr>
            <w:tcW w:w="1545" w:type="dxa"/>
          </w:tcPr>
          <w:p w14:paraId="53012BE4" w14:textId="77777777" w:rsidR="0059206A" w:rsidRPr="00581847" w:rsidRDefault="0059206A" w:rsidP="0059206A">
            <w:pPr>
              <w:rPr>
                <w:sz w:val="16"/>
                <w:szCs w:val="16"/>
              </w:rPr>
            </w:pPr>
          </w:p>
        </w:tc>
        <w:tc>
          <w:tcPr>
            <w:tcW w:w="968" w:type="dxa"/>
          </w:tcPr>
          <w:p w14:paraId="6EFDB739" w14:textId="77777777" w:rsidR="0059206A" w:rsidRPr="00581847" w:rsidRDefault="0059206A" w:rsidP="0059206A">
            <w:pPr>
              <w:rPr>
                <w:sz w:val="16"/>
                <w:szCs w:val="16"/>
              </w:rPr>
            </w:pPr>
          </w:p>
        </w:tc>
        <w:tc>
          <w:tcPr>
            <w:tcW w:w="1673" w:type="dxa"/>
          </w:tcPr>
          <w:p w14:paraId="166AE70B" w14:textId="77777777" w:rsidR="0059206A" w:rsidRPr="00581847" w:rsidRDefault="0059206A" w:rsidP="0059206A">
            <w:pPr>
              <w:rPr>
                <w:sz w:val="16"/>
                <w:szCs w:val="16"/>
              </w:rPr>
            </w:pPr>
          </w:p>
        </w:tc>
      </w:tr>
      <w:tr w:rsidR="0059206A" w:rsidRPr="00581847" w14:paraId="274062AA" w14:textId="77777777" w:rsidTr="00B85A93">
        <w:tc>
          <w:tcPr>
            <w:tcW w:w="1441" w:type="dxa"/>
          </w:tcPr>
          <w:p w14:paraId="6FC0AABB" w14:textId="2CA21432" w:rsidR="0059206A" w:rsidRPr="00581847" w:rsidRDefault="0059206A" w:rsidP="005C763C">
            <w:pPr>
              <w:rPr>
                <w:sz w:val="16"/>
                <w:szCs w:val="16"/>
              </w:rPr>
            </w:pPr>
            <w:r w:rsidRPr="00581847">
              <w:rPr>
                <w:sz w:val="16"/>
                <w:szCs w:val="16"/>
              </w:rPr>
              <w:t>Morsy</w:t>
            </w:r>
            <w:r w:rsidR="005C763C" w:rsidRPr="00581847">
              <w:rPr>
                <w:sz w:val="16"/>
                <w:szCs w:val="16"/>
              </w:rPr>
              <w:fldChar w:fldCharType="begin">
                <w:fldData xml:space="preserve">PEVuZE5vdGU+PENpdGU+PEF1dGhvcj5Nb3JzeTwvQXV0aG9yPjxZZWFyPjIwMDM8L1llYXI+PFJl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Nb3JzeTwvQXV0aG9yPjxZZWFyPjIwMDM8L1llYXI+PFJl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45]</w:t>
            </w:r>
            <w:r w:rsidR="005C763C" w:rsidRPr="00581847">
              <w:rPr>
                <w:sz w:val="16"/>
                <w:szCs w:val="16"/>
              </w:rPr>
              <w:fldChar w:fldCharType="end"/>
            </w:r>
          </w:p>
        </w:tc>
        <w:tc>
          <w:tcPr>
            <w:tcW w:w="1113" w:type="dxa"/>
          </w:tcPr>
          <w:p w14:paraId="4D62B780" w14:textId="77777777" w:rsidR="0059206A" w:rsidRPr="00581847" w:rsidRDefault="0059206A" w:rsidP="0059206A">
            <w:pPr>
              <w:rPr>
                <w:sz w:val="16"/>
                <w:szCs w:val="16"/>
              </w:rPr>
            </w:pPr>
            <w:r w:rsidRPr="00581847">
              <w:rPr>
                <w:sz w:val="16"/>
                <w:szCs w:val="16"/>
              </w:rPr>
              <w:t>Case-control</w:t>
            </w:r>
          </w:p>
        </w:tc>
        <w:tc>
          <w:tcPr>
            <w:tcW w:w="947" w:type="dxa"/>
          </w:tcPr>
          <w:p w14:paraId="5F26952C" w14:textId="77777777" w:rsidR="0059206A" w:rsidRPr="00581847" w:rsidRDefault="0059206A" w:rsidP="0059206A">
            <w:pPr>
              <w:rPr>
                <w:sz w:val="16"/>
                <w:szCs w:val="16"/>
              </w:rPr>
            </w:pPr>
            <w:r w:rsidRPr="00581847">
              <w:rPr>
                <w:sz w:val="16"/>
                <w:szCs w:val="16"/>
              </w:rPr>
              <w:t>Egypt</w:t>
            </w:r>
          </w:p>
          <w:p w14:paraId="6635937F" w14:textId="77777777" w:rsidR="0059206A" w:rsidRPr="00581847" w:rsidRDefault="0059206A" w:rsidP="0059206A">
            <w:pPr>
              <w:rPr>
                <w:sz w:val="16"/>
                <w:szCs w:val="16"/>
              </w:rPr>
            </w:pPr>
            <w:r w:rsidRPr="00581847">
              <w:rPr>
                <w:sz w:val="16"/>
                <w:szCs w:val="16"/>
              </w:rPr>
              <w:t>2002</w:t>
            </w:r>
          </w:p>
        </w:tc>
        <w:tc>
          <w:tcPr>
            <w:tcW w:w="648" w:type="dxa"/>
          </w:tcPr>
          <w:p w14:paraId="30685929" w14:textId="77777777" w:rsidR="0059206A" w:rsidRPr="00581847" w:rsidRDefault="0059206A" w:rsidP="0059206A">
            <w:pPr>
              <w:rPr>
                <w:sz w:val="16"/>
                <w:szCs w:val="16"/>
              </w:rPr>
            </w:pPr>
            <w:r w:rsidRPr="00581847">
              <w:rPr>
                <w:sz w:val="16"/>
                <w:szCs w:val="16"/>
              </w:rPr>
              <w:t>238</w:t>
            </w:r>
          </w:p>
        </w:tc>
        <w:tc>
          <w:tcPr>
            <w:tcW w:w="622" w:type="dxa"/>
          </w:tcPr>
          <w:p w14:paraId="2E31548F" w14:textId="77777777" w:rsidR="0059206A" w:rsidRPr="00581847" w:rsidRDefault="0059206A" w:rsidP="0059206A">
            <w:pPr>
              <w:rPr>
                <w:sz w:val="16"/>
                <w:szCs w:val="16"/>
              </w:rPr>
            </w:pPr>
            <w:r w:rsidRPr="00581847">
              <w:rPr>
                <w:sz w:val="16"/>
                <w:szCs w:val="16"/>
              </w:rPr>
              <w:t>40</w:t>
            </w:r>
          </w:p>
        </w:tc>
        <w:tc>
          <w:tcPr>
            <w:tcW w:w="680" w:type="dxa"/>
          </w:tcPr>
          <w:p w14:paraId="3585C38C" w14:textId="77777777" w:rsidR="0059206A" w:rsidRPr="00581847" w:rsidRDefault="0059206A" w:rsidP="0059206A">
            <w:pPr>
              <w:rPr>
                <w:sz w:val="16"/>
                <w:szCs w:val="16"/>
              </w:rPr>
            </w:pPr>
            <w:r w:rsidRPr="00581847">
              <w:rPr>
                <w:sz w:val="16"/>
                <w:szCs w:val="16"/>
              </w:rPr>
              <w:t>66.4</w:t>
            </w:r>
          </w:p>
        </w:tc>
        <w:tc>
          <w:tcPr>
            <w:tcW w:w="1255" w:type="dxa"/>
          </w:tcPr>
          <w:p w14:paraId="67ABA447" w14:textId="77777777" w:rsidR="0059206A" w:rsidRPr="00581847" w:rsidRDefault="0059206A" w:rsidP="0059206A">
            <w:pPr>
              <w:rPr>
                <w:sz w:val="16"/>
                <w:szCs w:val="16"/>
              </w:rPr>
            </w:pPr>
            <w:r w:rsidRPr="00581847">
              <w:rPr>
                <w:sz w:val="16"/>
                <w:szCs w:val="16"/>
              </w:rPr>
              <w:t>30.4</w:t>
            </w:r>
            <w:r w:rsidRPr="00581847">
              <w:rPr>
                <w:sz w:val="16"/>
                <w:szCs w:val="16"/>
                <w:vertAlign w:val="superscript"/>
              </w:rPr>
              <w:t>2</w:t>
            </w:r>
          </w:p>
        </w:tc>
        <w:tc>
          <w:tcPr>
            <w:tcW w:w="571" w:type="dxa"/>
          </w:tcPr>
          <w:p w14:paraId="3ECA3081" w14:textId="77777777" w:rsidR="0059206A" w:rsidRPr="00581847" w:rsidRDefault="0059206A" w:rsidP="0059206A">
            <w:pPr>
              <w:rPr>
                <w:sz w:val="16"/>
                <w:szCs w:val="16"/>
              </w:rPr>
            </w:pPr>
            <w:r w:rsidRPr="00581847">
              <w:rPr>
                <w:sz w:val="16"/>
                <w:szCs w:val="16"/>
              </w:rPr>
              <w:t>100</w:t>
            </w:r>
          </w:p>
        </w:tc>
        <w:tc>
          <w:tcPr>
            <w:tcW w:w="1153" w:type="dxa"/>
          </w:tcPr>
          <w:p w14:paraId="6DB3903D" w14:textId="77777777" w:rsidR="0059206A" w:rsidRPr="00581847" w:rsidRDefault="0059206A" w:rsidP="0059206A">
            <w:pPr>
              <w:rPr>
                <w:sz w:val="16"/>
                <w:szCs w:val="16"/>
              </w:rPr>
            </w:pPr>
            <w:r w:rsidRPr="00581847">
              <w:rPr>
                <w:sz w:val="16"/>
                <w:szCs w:val="16"/>
              </w:rPr>
              <w:t>NR</w:t>
            </w:r>
          </w:p>
        </w:tc>
        <w:tc>
          <w:tcPr>
            <w:tcW w:w="1493" w:type="dxa"/>
            <w:gridSpan w:val="2"/>
          </w:tcPr>
          <w:p w14:paraId="1CB16A06" w14:textId="77777777" w:rsidR="0059206A" w:rsidRPr="00581847" w:rsidRDefault="0059206A" w:rsidP="0059206A">
            <w:pPr>
              <w:rPr>
                <w:sz w:val="16"/>
                <w:szCs w:val="16"/>
              </w:rPr>
            </w:pPr>
            <w:r w:rsidRPr="00581847">
              <w:rPr>
                <w:sz w:val="16"/>
                <w:szCs w:val="16"/>
              </w:rPr>
              <w:t>Undifferentiated TB</w:t>
            </w:r>
          </w:p>
        </w:tc>
        <w:tc>
          <w:tcPr>
            <w:tcW w:w="1002" w:type="dxa"/>
          </w:tcPr>
          <w:p w14:paraId="5D3D3761" w14:textId="77777777" w:rsidR="0059206A" w:rsidRPr="00581847" w:rsidRDefault="0059206A" w:rsidP="0059206A">
            <w:pPr>
              <w:rPr>
                <w:sz w:val="16"/>
                <w:szCs w:val="16"/>
              </w:rPr>
            </w:pPr>
            <w:r w:rsidRPr="00581847">
              <w:rPr>
                <w:sz w:val="16"/>
                <w:szCs w:val="16"/>
              </w:rPr>
              <w:t>Medical records and self-report</w:t>
            </w:r>
          </w:p>
        </w:tc>
        <w:tc>
          <w:tcPr>
            <w:tcW w:w="1545" w:type="dxa"/>
          </w:tcPr>
          <w:p w14:paraId="10825DDB" w14:textId="77777777" w:rsidR="0059206A" w:rsidRPr="00581847" w:rsidRDefault="0059206A" w:rsidP="0059206A">
            <w:pPr>
              <w:rPr>
                <w:sz w:val="16"/>
                <w:szCs w:val="16"/>
              </w:rPr>
            </w:pPr>
            <w:r w:rsidRPr="00581847">
              <w:rPr>
                <w:sz w:val="16"/>
                <w:szCs w:val="16"/>
              </w:rPr>
              <w:t>Patients with previous TB history</w:t>
            </w:r>
          </w:p>
        </w:tc>
        <w:tc>
          <w:tcPr>
            <w:tcW w:w="968" w:type="dxa"/>
          </w:tcPr>
          <w:p w14:paraId="74575753" w14:textId="77777777" w:rsidR="0059206A" w:rsidRPr="00581847" w:rsidRDefault="0059206A" w:rsidP="0059206A">
            <w:pPr>
              <w:rPr>
                <w:sz w:val="16"/>
                <w:szCs w:val="16"/>
              </w:rPr>
            </w:pPr>
            <w:r w:rsidRPr="00581847">
              <w:rPr>
                <w:sz w:val="16"/>
                <w:szCs w:val="16"/>
              </w:rPr>
              <w:t>Failure</w:t>
            </w:r>
          </w:p>
        </w:tc>
        <w:tc>
          <w:tcPr>
            <w:tcW w:w="1673" w:type="dxa"/>
          </w:tcPr>
          <w:p w14:paraId="55BDF0E7" w14:textId="77777777" w:rsidR="0059206A" w:rsidRPr="00581847" w:rsidRDefault="0059206A" w:rsidP="0059206A">
            <w:pPr>
              <w:rPr>
                <w:sz w:val="16"/>
                <w:szCs w:val="16"/>
              </w:rPr>
            </w:pPr>
            <w:r w:rsidRPr="00581847">
              <w:rPr>
                <w:sz w:val="16"/>
                <w:szCs w:val="16"/>
              </w:rPr>
              <w:t xml:space="preserve">Age, sex, family knowledge of TB, missed doses, family size, distance to TB center, walking </w:t>
            </w:r>
            <w:r w:rsidRPr="00581847">
              <w:rPr>
                <w:sz w:val="16"/>
                <w:szCs w:val="16"/>
              </w:rPr>
              <w:lastRenderedPageBreak/>
              <w:t>disability, satisfaction with care, household members &lt;15 years, health education received, patient knowledge of TB</w:t>
            </w:r>
          </w:p>
          <w:p w14:paraId="72CFC188" w14:textId="77777777" w:rsidR="0059206A" w:rsidRPr="00581847" w:rsidRDefault="0059206A" w:rsidP="0059206A">
            <w:pPr>
              <w:rPr>
                <w:sz w:val="16"/>
                <w:szCs w:val="16"/>
              </w:rPr>
            </w:pPr>
          </w:p>
        </w:tc>
      </w:tr>
      <w:tr w:rsidR="0059206A" w:rsidRPr="00581847" w14:paraId="358F8BCF" w14:textId="77777777" w:rsidTr="00B85A93">
        <w:tc>
          <w:tcPr>
            <w:tcW w:w="1441" w:type="dxa"/>
          </w:tcPr>
          <w:p w14:paraId="6C15C8BB" w14:textId="1C92B8BA" w:rsidR="0059206A" w:rsidRPr="00581847" w:rsidRDefault="0059206A" w:rsidP="005C763C">
            <w:pPr>
              <w:rPr>
                <w:sz w:val="16"/>
                <w:szCs w:val="16"/>
              </w:rPr>
            </w:pPr>
            <w:r w:rsidRPr="00581847">
              <w:rPr>
                <w:sz w:val="16"/>
                <w:szCs w:val="16"/>
              </w:rPr>
              <w:lastRenderedPageBreak/>
              <w:t xml:space="preserve">Mundra </w:t>
            </w:r>
            <w:r w:rsidR="005C763C" w:rsidRPr="00581847">
              <w:rPr>
                <w:sz w:val="16"/>
                <w:szCs w:val="16"/>
              </w:rPr>
              <w:fldChar w:fldCharType="begin">
                <w:fldData xml:space="preserve">PEVuZE5vdGU+PENpdGU+PEF1dGhvcj5NdW5kcmE8L0F1dGhvcj48WWVhcj4yMDE3PC9ZZWFyPjxS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NdW5kcmE8L0F1dGhvcj48WWVhcj4yMDE3PC9ZZWFyPjxS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35]</w:t>
            </w:r>
            <w:r w:rsidR="005C763C" w:rsidRPr="00581847">
              <w:rPr>
                <w:sz w:val="16"/>
                <w:szCs w:val="16"/>
              </w:rPr>
              <w:fldChar w:fldCharType="end"/>
            </w:r>
          </w:p>
        </w:tc>
        <w:tc>
          <w:tcPr>
            <w:tcW w:w="1113" w:type="dxa"/>
          </w:tcPr>
          <w:p w14:paraId="1AC297E3" w14:textId="77777777" w:rsidR="0059206A" w:rsidRPr="00581847" w:rsidRDefault="0059206A" w:rsidP="0059206A">
            <w:pPr>
              <w:rPr>
                <w:sz w:val="16"/>
                <w:szCs w:val="16"/>
              </w:rPr>
            </w:pPr>
            <w:r w:rsidRPr="00581847">
              <w:rPr>
                <w:sz w:val="16"/>
                <w:szCs w:val="16"/>
              </w:rPr>
              <w:t>Retrospective Cohort</w:t>
            </w:r>
          </w:p>
        </w:tc>
        <w:tc>
          <w:tcPr>
            <w:tcW w:w="947" w:type="dxa"/>
          </w:tcPr>
          <w:p w14:paraId="36498CF2" w14:textId="77777777" w:rsidR="0059206A" w:rsidRPr="00581847" w:rsidRDefault="0059206A" w:rsidP="0059206A">
            <w:pPr>
              <w:rPr>
                <w:sz w:val="16"/>
                <w:szCs w:val="16"/>
              </w:rPr>
            </w:pPr>
            <w:r w:rsidRPr="00581847">
              <w:rPr>
                <w:sz w:val="16"/>
                <w:szCs w:val="16"/>
              </w:rPr>
              <w:t>India</w:t>
            </w:r>
            <w:r w:rsidRPr="00581847">
              <w:rPr>
                <w:sz w:val="16"/>
                <w:szCs w:val="16"/>
              </w:rPr>
              <w:br/>
              <w:t>2014</w:t>
            </w:r>
          </w:p>
        </w:tc>
        <w:tc>
          <w:tcPr>
            <w:tcW w:w="648" w:type="dxa"/>
          </w:tcPr>
          <w:p w14:paraId="3EB10392" w14:textId="77777777" w:rsidR="0059206A" w:rsidRPr="00581847" w:rsidRDefault="0059206A" w:rsidP="0059206A">
            <w:pPr>
              <w:rPr>
                <w:sz w:val="16"/>
                <w:szCs w:val="16"/>
              </w:rPr>
            </w:pPr>
            <w:r w:rsidRPr="00581847">
              <w:rPr>
                <w:sz w:val="16"/>
                <w:szCs w:val="16"/>
              </w:rPr>
              <w:t>187</w:t>
            </w:r>
          </w:p>
        </w:tc>
        <w:tc>
          <w:tcPr>
            <w:tcW w:w="622" w:type="dxa"/>
          </w:tcPr>
          <w:p w14:paraId="27E2C1D8" w14:textId="77777777" w:rsidR="0059206A" w:rsidRPr="00581847" w:rsidRDefault="0059206A" w:rsidP="0059206A">
            <w:pPr>
              <w:rPr>
                <w:sz w:val="16"/>
                <w:szCs w:val="16"/>
              </w:rPr>
            </w:pPr>
            <w:r w:rsidRPr="00581847">
              <w:rPr>
                <w:sz w:val="16"/>
                <w:szCs w:val="16"/>
              </w:rPr>
              <w:t>12</w:t>
            </w:r>
          </w:p>
        </w:tc>
        <w:tc>
          <w:tcPr>
            <w:tcW w:w="680" w:type="dxa"/>
          </w:tcPr>
          <w:p w14:paraId="41335216" w14:textId="77777777" w:rsidR="0059206A" w:rsidRPr="00581847" w:rsidRDefault="0059206A" w:rsidP="0059206A">
            <w:pPr>
              <w:rPr>
                <w:sz w:val="16"/>
                <w:szCs w:val="16"/>
              </w:rPr>
            </w:pPr>
            <w:r w:rsidRPr="00581847">
              <w:rPr>
                <w:sz w:val="16"/>
                <w:szCs w:val="16"/>
              </w:rPr>
              <w:t>62.9</w:t>
            </w:r>
          </w:p>
        </w:tc>
        <w:tc>
          <w:tcPr>
            <w:tcW w:w="1255" w:type="dxa"/>
          </w:tcPr>
          <w:p w14:paraId="68E0EEEE" w14:textId="77777777" w:rsidR="0059206A" w:rsidRPr="00581847" w:rsidRDefault="0059206A" w:rsidP="0059206A">
            <w:pPr>
              <w:rPr>
                <w:sz w:val="16"/>
                <w:szCs w:val="16"/>
              </w:rPr>
            </w:pPr>
            <w:r w:rsidRPr="00581847">
              <w:rPr>
                <w:sz w:val="16"/>
                <w:szCs w:val="16"/>
              </w:rPr>
              <w:t>35 (IQR 25-50)</w:t>
            </w:r>
          </w:p>
        </w:tc>
        <w:tc>
          <w:tcPr>
            <w:tcW w:w="571" w:type="dxa"/>
          </w:tcPr>
          <w:p w14:paraId="183B119B" w14:textId="77777777" w:rsidR="0059206A" w:rsidRPr="00581847" w:rsidRDefault="0059206A" w:rsidP="0059206A">
            <w:pPr>
              <w:rPr>
                <w:sz w:val="16"/>
                <w:szCs w:val="16"/>
              </w:rPr>
            </w:pPr>
            <w:r w:rsidRPr="00581847">
              <w:rPr>
                <w:sz w:val="16"/>
                <w:szCs w:val="16"/>
              </w:rPr>
              <w:t>77.5</w:t>
            </w:r>
          </w:p>
        </w:tc>
        <w:tc>
          <w:tcPr>
            <w:tcW w:w="1153" w:type="dxa"/>
          </w:tcPr>
          <w:p w14:paraId="2D1F256D" w14:textId="77777777" w:rsidR="0059206A" w:rsidRPr="00581847" w:rsidRDefault="0059206A" w:rsidP="0059206A">
            <w:pPr>
              <w:rPr>
                <w:sz w:val="16"/>
                <w:szCs w:val="16"/>
              </w:rPr>
            </w:pPr>
            <w:r w:rsidRPr="00581847">
              <w:rPr>
                <w:sz w:val="16"/>
                <w:szCs w:val="16"/>
              </w:rPr>
              <w:t>91.4</w:t>
            </w:r>
          </w:p>
        </w:tc>
        <w:tc>
          <w:tcPr>
            <w:tcW w:w="1493" w:type="dxa"/>
            <w:gridSpan w:val="2"/>
          </w:tcPr>
          <w:p w14:paraId="1EEB9054" w14:textId="77777777" w:rsidR="0059206A" w:rsidRPr="00581847" w:rsidRDefault="0059206A" w:rsidP="0059206A">
            <w:pPr>
              <w:rPr>
                <w:sz w:val="16"/>
                <w:szCs w:val="16"/>
              </w:rPr>
            </w:pPr>
            <w:r w:rsidRPr="00581847">
              <w:rPr>
                <w:sz w:val="16"/>
                <w:szCs w:val="16"/>
              </w:rPr>
              <w:t>Undifferentiated TB</w:t>
            </w:r>
          </w:p>
        </w:tc>
        <w:tc>
          <w:tcPr>
            <w:tcW w:w="1002" w:type="dxa"/>
          </w:tcPr>
          <w:p w14:paraId="4E0CB62A" w14:textId="77777777" w:rsidR="0059206A" w:rsidRPr="00581847" w:rsidRDefault="0059206A" w:rsidP="0059206A">
            <w:pPr>
              <w:rPr>
                <w:sz w:val="16"/>
                <w:szCs w:val="16"/>
              </w:rPr>
            </w:pPr>
            <w:r w:rsidRPr="00581847">
              <w:rPr>
                <w:sz w:val="16"/>
                <w:szCs w:val="16"/>
              </w:rPr>
              <w:t>Limited screening for DM (details not given) but 61% of patients were not screened</w:t>
            </w:r>
          </w:p>
        </w:tc>
        <w:tc>
          <w:tcPr>
            <w:tcW w:w="1545" w:type="dxa"/>
          </w:tcPr>
          <w:p w14:paraId="58B54651" w14:textId="77777777" w:rsidR="0059206A" w:rsidRPr="00581847" w:rsidRDefault="0059206A" w:rsidP="0059206A">
            <w:pPr>
              <w:rPr>
                <w:sz w:val="16"/>
                <w:szCs w:val="16"/>
              </w:rPr>
            </w:pPr>
            <w:r w:rsidRPr="00581847">
              <w:rPr>
                <w:sz w:val="16"/>
                <w:szCs w:val="16"/>
              </w:rPr>
              <w:t>NR</w:t>
            </w:r>
          </w:p>
        </w:tc>
        <w:tc>
          <w:tcPr>
            <w:tcW w:w="968" w:type="dxa"/>
          </w:tcPr>
          <w:p w14:paraId="3D578231" w14:textId="77777777" w:rsidR="0059206A" w:rsidRPr="00581847" w:rsidRDefault="0059206A" w:rsidP="0059206A">
            <w:pPr>
              <w:rPr>
                <w:sz w:val="16"/>
                <w:szCs w:val="16"/>
              </w:rPr>
            </w:pPr>
            <w:r w:rsidRPr="00581847">
              <w:rPr>
                <w:sz w:val="16"/>
                <w:szCs w:val="16"/>
              </w:rPr>
              <w:t>Death</w:t>
            </w:r>
          </w:p>
        </w:tc>
        <w:tc>
          <w:tcPr>
            <w:tcW w:w="1673" w:type="dxa"/>
          </w:tcPr>
          <w:p w14:paraId="612A79CD" w14:textId="71E22237" w:rsidR="0059206A" w:rsidRPr="00581847" w:rsidRDefault="006661E2" w:rsidP="0059206A">
            <w:pPr>
              <w:rPr>
                <w:sz w:val="16"/>
                <w:szCs w:val="16"/>
              </w:rPr>
            </w:pPr>
            <w:r w:rsidRPr="00581847">
              <w:rPr>
                <w:sz w:val="16"/>
                <w:szCs w:val="16"/>
              </w:rPr>
              <w:t>A</w:t>
            </w:r>
            <w:r w:rsidR="0059206A" w:rsidRPr="00581847">
              <w:rPr>
                <w:sz w:val="16"/>
                <w:szCs w:val="16"/>
              </w:rPr>
              <w:t xml:space="preserve">ge, sex, area of residence, site of TB, retreatment, HIV status, </w:t>
            </w:r>
          </w:p>
        </w:tc>
      </w:tr>
      <w:tr w:rsidR="0059206A" w:rsidRPr="00581847" w14:paraId="607FF069" w14:textId="77777777" w:rsidTr="00B85A93">
        <w:tc>
          <w:tcPr>
            <w:tcW w:w="1441" w:type="dxa"/>
          </w:tcPr>
          <w:p w14:paraId="5EF351F9" w14:textId="71861231" w:rsidR="0059206A" w:rsidRPr="00581847" w:rsidRDefault="0059206A" w:rsidP="005C763C">
            <w:pPr>
              <w:rPr>
                <w:sz w:val="16"/>
                <w:szCs w:val="16"/>
              </w:rPr>
            </w:pPr>
            <w:r w:rsidRPr="00581847">
              <w:rPr>
                <w:sz w:val="16"/>
                <w:szCs w:val="16"/>
              </w:rPr>
              <w:t>Nakamura</w:t>
            </w:r>
            <w:r w:rsidR="005C763C" w:rsidRPr="00581847">
              <w:rPr>
                <w:sz w:val="16"/>
                <w:szCs w:val="16"/>
              </w:rPr>
              <w:fldChar w:fldCharType="begin"/>
            </w:r>
            <w:r w:rsidR="005C763C" w:rsidRPr="00581847">
              <w:rPr>
                <w:sz w:val="16"/>
                <w:szCs w:val="16"/>
              </w:rPr>
              <w:instrText xml:space="preserve"> ADDIN EN.CITE &lt;EndNote&gt;&lt;Cite&gt;&lt;Author&gt;Nakamura&lt;/Author&gt;&lt;Year&gt;2014&lt;/Year&gt;&lt;RecNum&gt;117&lt;/RecNum&gt;&lt;DisplayText&gt;[115]&lt;/DisplayText&gt;&lt;record&gt;&lt;rec-number&gt;117&lt;/rec-number&gt;&lt;foreign-keys&gt;&lt;key app="EN" db-id="pvxsd52ec9tfp7esev6xtr2gtwravtt5rafd" timestamp="1547228999"&gt;117&lt;/key&gt;&lt;/foreign-keys&gt;&lt;ref-type name="Journal Article"&gt;17&lt;/ref-type&gt;&lt;contributors&gt;&lt;authors&gt;&lt;author&gt;Nakamura, A.&lt;/author&gt;&lt;author&gt;Hagiwara, E.&lt;/author&gt;&lt;author&gt;Hamai, J.&lt;/author&gt;&lt;author&gt;Taguri, M.&lt;/author&gt;&lt;author&gt;Terauchi, Y.&lt;/author&gt;&lt;/authors&gt;&lt;/contributors&gt;&lt;auth-address&gt;Department of Endocrinology and Metabolism, Graduate School of Medicine, Yokohama City University, Yokohama, Japan.&lt;/auth-address&gt;&lt;titles&gt;&lt;title&gt;Impact of underlying diabetes and presence of lung cavities on treatment outcomes in patients with pulmonary tuberculosis&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edition&gt;2014/02/20&lt;/edition&gt;&lt;dates&gt;&lt;year&gt;2014&lt;/year&gt;&lt;pub-dates&gt;&lt;date&gt;Feb 18&lt;/date&gt;&lt;/pub-dates&gt;&lt;/dates&gt;&lt;isbn&gt;0742-3071&lt;/isbn&gt;&lt;accession-num&gt;24547904&lt;/accession-num&gt;&lt;urls&gt;&lt;related-urls&gt;&lt;url&gt;http://onlinelibrary.wiley.com/doi/10.1111/dme.12414/abstract&lt;/url&gt;&lt;/related-urls&gt;&lt;/urls&gt;&lt;electronic-resource-num&gt;10.1111/dme.12414&lt;/electronic-resource-num&gt;&lt;remote-database-name&gt;PUBMED&lt;/remote-database-name&gt;&lt;remote-database-provider&gt;Nlm&lt;/remote-database-provider&gt;&lt;language&gt;Eng&lt;/language&gt;&lt;/record&gt;&lt;/Cite&gt;&lt;/EndNote&gt;</w:instrText>
            </w:r>
            <w:r w:rsidR="005C763C" w:rsidRPr="00581847">
              <w:rPr>
                <w:sz w:val="16"/>
                <w:szCs w:val="16"/>
              </w:rPr>
              <w:fldChar w:fldCharType="separate"/>
            </w:r>
            <w:r w:rsidR="005C763C" w:rsidRPr="00581847">
              <w:rPr>
                <w:noProof/>
                <w:sz w:val="16"/>
                <w:szCs w:val="16"/>
              </w:rPr>
              <w:t>[115]</w:t>
            </w:r>
            <w:r w:rsidR="005C763C" w:rsidRPr="00581847">
              <w:rPr>
                <w:sz w:val="16"/>
                <w:szCs w:val="16"/>
              </w:rPr>
              <w:fldChar w:fldCharType="end"/>
            </w:r>
          </w:p>
        </w:tc>
        <w:tc>
          <w:tcPr>
            <w:tcW w:w="1113" w:type="dxa"/>
          </w:tcPr>
          <w:p w14:paraId="379CAC21" w14:textId="77777777" w:rsidR="0059206A" w:rsidRPr="00581847" w:rsidRDefault="0059206A" w:rsidP="0059206A">
            <w:pPr>
              <w:rPr>
                <w:sz w:val="16"/>
                <w:szCs w:val="16"/>
              </w:rPr>
            </w:pPr>
            <w:r w:rsidRPr="00581847">
              <w:rPr>
                <w:sz w:val="16"/>
                <w:szCs w:val="16"/>
              </w:rPr>
              <w:t>Retrospective Cohort</w:t>
            </w:r>
          </w:p>
        </w:tc>
        <w:tc>
          <w:tcPr>
            <w:tcW w:w="947" w:type="dxa"/>
          </w:tcPr>
          <w:p w14:paraId="10842C55" w14:textId="77777777" w:rsidR="0059206A" w:rsidRPr="00581847" w:rsidRDefault="0059206A" w:rsidP="0059206A">
            <w:pPr>
              <w:rPr>
                <w:sz w:val="16"/>
                <w:szCs w:val="16"/>
              </w:rPr>
            </w:pPr>
            <w:r w:rsidRPr="00581847">
              <w:rPr>
                <w:sz w:val="16"/>
                <w:szCs w:val="16"/>
              </w:rPr>
              <w:t>Japan</w:t>
            </w:r>
          </w:p>
          <w:p w14:paraId="39A57127" w14:textId="77777777" w:rsidR="0059206A" w:rsidRPr="00581847" w:rsidRDefault="0059206A" w:rsidP="0059206A">
            <w:pPr>
              <w:rPr>
                <w:sz w:val="16"/>
                <w:szCs w:val="16"/>
              </w:rPr>
            </w:pPr>
            <w:r w:rsidRPr="00581847">
              <w:rPr>
                <w:sz w:val="16"/>
                <w:szCs w:val="16"/>
              </w:rPr>
              <w:t>2012</w:t>
            </w:r>
          </w:p>
        </w:tc>
        <w:tc>
          <w:tcPr>
            <w:tcW w:w="648" w:type="dxa"/>
          </w:tcPr>
          <w:p w14:paraId="1AF2A875" w14:textId="77777777" w:rsidR="0059206A" w:rsidRPr="00581847" w:rsidRDefault="0059206A" w:rsidP="0059206A">
            <w:pPr>
              <w:rPr>
                <w:sz w:val="16"/>
                <w:szCs w:val="16"/>
              </w:rPr>
            </w:pPr>
            <w:r w:rsidRPr="00581847">
              <w:rPr>
                <w:sz w:val="16"/>
                <w:szCs w:val="16"/>
              </w:rPr>
              <w:t>260</w:t>
            </w:r>
          </w:p>
        </w:tc>
        <w:tc>
          <w:tcPr>
            <w:tcW w:w="622" w:type="dxa"/>
          </w:tcPr>
          <w:p w14:paraId="6A354853" w14:textId="77777777" w:rsidR="0059206A" w:rsidRPr="00581847" w:rsidRDefault="0059206A" w:rsidP="0059206A">
            <w:pPr>
              <w:rPr>
                <w:sz w:val="16"/>
                <w:szCs w:val="16"/>
              </w:rPr>
            </w:pPr>
            <w:r w:rsidRPr="00581847">
              <w:rPr>
                <w:sz w:val="16"/>
                <w:szCs w:val="16"/>
              </w:rPr>
              <w:t>69</w:t>
            </w:r>
          </w:p>
        </w:tc>
        <w:tc>
          <w:tcPr>
            <w:tcW w:w="680" w:type="dxa"/>
          </w:tcPr>
          <w:p w14:paraId="19247E5B" w14:textId="77777777" w:rsidR="0059206A" w:rsidRPr="00581847" w:rsidRDefault="0059206A" w:rsidP="0059206A">
            <w:pPr>
              <w:rPr>
                <w:sz w:val="16"/>
                <w:szCs w:val="16"/>
              </w:rPr>
            </w:pPr>
            <w:r w:rsidRPr="00581847">
              <w:rPr>
                <w:sz w:val="16"/>
                <w:szCs w:val="16"/>
              </w:rPr>
              <w:t>65.8</w:t>
            </w:r>
          </w:p>
        </w:tc>
        <w:tc>
          <w:tcPr>
            <w:tcW w:w="1255" w:type="dxa"/>
          </w:tcPr>
          <w:p w14:paraId="2810399C" w14:textId="77777777" w:rsidR="0059206A" w:rsidRPr="00581847" w:rsidRDefault="0059206A" w:rsidP="0059206A">
            <w:pPr>
              <w:rPr>
                <w:sz w:val="16"/>
                <w:szCs w:val="16"/>
              </w:rPr>
            </w:pPr>
            <w:r w:rsidRPr="00581847">
              <w:rPr>
                <w:sz w:val="16"/>
                <w:szCs w:val="16"/>
              </w:rPr>
              <w:t>TBDM 64.5 (SD15.0) TB only 61.3 (SD21.6)</w:t>
            </w:r>
          </w:p>
          <w:p w14:paraId="117ED344" w14:textId="77777777" w:rsidR="0059206A" w:rsidRPr="00581847" w:rsidRDefault="0059206A" w:rsidP="0059206A">
            <w:pPr>
              <w:rPr>
                <w:sz w:val="16"/>
                <w:szCs w:val="16"/>
              </w:rPr>
            </w:pPr>
          </w:p>
        </w:tc>
        <w:tc>
          <w:tcPr>
            <w:tcW w:w="571" w:type="dxa"/>
          </w:tcPr>
          <w:p w14:paraId="497B9704" w14:textId="77777777" w:rsidR="0059206A" w:rsidRPr="00581847" w:rsidRDefault="0059206A" w:rsidP="0059206A">
            <w:pPr>
              <w:rPr>
                <w:sz w:val="16"/>
                <w:szCs w:val="16"/>
              </w:rPr>
            </w:pPr>
            <w:r w:rsidRPr="00581847">
              <w:rPr>
                <w:sz w:val="16"/>
                <w:szCs w:val="16"/>
              </w:rPr>
              <w:t>NR</w:t>
            </w:r>
          </w:p>
        </w:tc>
        <w:tc>
          <w:tcPr>
            <w:tcW w:w="1153" w:type="dxa"/>
          </w:tcPr>
          <w:p w14:paraId="255D60F4" w14:textId="77777777" w:rsidR="0059206A" w:rsidRPr="00581847" w:rsidRDefault="0059206A" w:rsidP="0059206A">
            <w:pPr>
              <w:rPr>
                <w:sz w:val="16"/>
                <w:szCs w:val="16"/>
              </w:rPr>
            </w:pPr>
            <w:r w:rsidRPr="00581847">
              <w:rPr>
                <w:sz w:val="16"/>
                <w:szCs w:val="16"/>
              </w:rPr>
              <w:t>NR</w:t>
            </w:r>
          </w:p>
        </w:tc>
        <w:tc>
          <w:tcPr>
            <w:tcW w:w="1493" w:type="dxa"/>
            <w:gridSpan w:val="2"/>
          </w:tcPr>
          <w:p w14:paraId="0A5D24B8" w14:textId="77777777" w:rsidR="0059206A" w:rsidRPr="00581847" w:rsidRDefault="0059206A" w:rsidP="0059206A">
            <w:pPr>
              <w:rPr>
                <w:sz w:val="16"/>
                <w:szCs w:val="16"/>
              </w:rPr>
            </w:pPr>
            <w:r w:rsidRPr="00581847">
              <w:rPr>
                <w:sz w:val="16"/>
                <w:szCs w:val="16"/>
              </w:rPr>
              <w:t>Pulmonary TB</w:t>
            </w:r>
          </w:p>
        </w:tc>
        <w:tc>
          <w:tcPr>
            <w:tcW w:w="1002" w:type="dxa"/>
          </w:tcPr>
          <w:p w14:paraId="32566389" w14:textId="77777777" w:rsidR="0059206A" w:rsidRPr="00581847" w:rsidRDefault="0059206A" w:rsidP="0059206A">
            <w:pPr>
              <w:rPr>
                <w:sz w:val="16"/>
                <w:szCs w:val="16"/>
              </w:rPr>
            </w:pPr>
            <w:r w:rsidRPr="00581847">
              <w:rPr>
                <w:sz w:val="16"/>
                <w:szCs w:val="16"/>
              </w:rPr>
              <w:t xml:space="preserve">HbA1c </w:t>
            </w:r>
          </w:p>
        </w:tc>
        <w:tc>
          <w:tcPr>
            <w:tcW w:w="1545" w:type="dxa"/>
          </w:tcPr>
          <w:p w14:paraId="37355D8E" w14:textId="77777777" w:rsidR="0059206A" w:rsidRPr="00581847" w:rsidRDefault="0059206A" w:rsidP="0059206A">
            <w:pPr>
              <w:rPr>
                <w:sz w:val="16"/>
                <w:szCs w:val="16"/>
              </w:rPr>
            </w:pPr>
            <w:r w:rsidRPr="00581847">
              <w:rPr>
                <w:sz w:val="16"/>
                <w:szCs w:val="16"/>
              </w:rPr>
              <w:t>Incomplete data on sputum bacteriology or DM</w:t>
            </w:r>
          </w:p>
          <w:p w14:paraId="1552E1D0" w14:textId="77777777" w:rsidR="0059206A" w:rsidRPr="00581847" w:rsidRDefault="0059206A" w:rsidP="0059206A">
            <w:pPr>
              <w:rPr>
                <w:sz w:val="16"/>
                <w:szCs w:val="16"/>
              </w:rPr>
            </w:pPr>
          </w:p>
        </w:tc>
        <w:tc>
          <w:tcPr>
            <w:tcW w:w="968" w:type="dxa"/>
          </w:tcPr>
          <w:p w14:paraId="27AD9825" w14:textId="77777777" w:rsidR="0059206A" w:rsidRPr="00581847" w:rsidRDefault="0059206A" w:rsidP="0059206A">
            <w:pPr>
              <w:rPr>
                <w:sz w:val="16"/>
                <w:szCs w:val="16"/>
              </w:rPr>
            </w:pPr>
            <w:r w:rsidRPr="00581847">
              <w:rPr>
                <w:sz w:val="16"/>
                <w:szCs w:val="16"/>
              </w:rPr>
              <w:t xml:space="preserve">Culture conversion </w:t>
            </w:r>
          </w:p>
        </w:tc>
        <w:tc>
          <w:tcPr>
            <w:tcW w:w="1673" w:type="dxa"/>
          </w:tcPr>
          <w:p w14:paraId="49B28408" w14:textId="77777777" w:rsidR="0059206A" w:rsidRPr="00581847" w:rsidRDefault="0059206A" w:rsidP="0059206A">
            <w:pPr>
              <w:rPr>
                <w:sz w:val="16"/>
                <w:szCs w:val="16"/>
              </w:rPr>
            </w:pPr>
            <w:r w:rsidRPr="00581847">
              <w:rPr>
                <w:sz w:val="16"/>
                <w:szCs w:val="16"/>
              </w:rPr>
              <w:t xml:space="preserve">Age, sex, and cavitation </w:t>
            </w:r>
          </w:p>
        </w:tc>
      </w:tr>
      <w:tr w:rsidR="0059206A" w:rsidRPr="00581847" w14:paraId="30B86252" w14:textId="77777777" w:rsidTr="00B85A93">
        <w:tc>
          <w:tcPr>
            <w:tcW w:w="1441" w:type="dxa"/>
          </w:tcPr>
          <w:p w14:paraId="2736CD41" w14:textId="7E3BEAB0" w:rsidR="0059206A" w:rsidRPr="00581847" w:rsidRDefault="0059206A" w:rsidP="005C763C">
            <w:pPr>
              <w:rPr>
                <w:sz w:val="16"/>
                <w:szCs w:val="16"/>
              </w:rPr>
            </w:pPr>
            <w:r w:rsidRPr="00581847">
              <w:rPr>
                <w:sz w:val="16"/>
                <w:szCs w:val="16"/>
              </w:rPr>
              <w:t>Namukwaya</w:t>
            </w:r>
            <w:r w:rsidR="005C763C" w:rsidRPr="00581847">
              <w:rPr>
                <w:sz w:val="16"/>
                <w:szCs w:val="16"/>
              </w:rPr>
              <w:fldChar w:fldCharType="begin">
                <w:fldData xml:space="preserve">PEVuZE5vdGU+PENpdGU+PEF1dGhvcj5OYW11a3dheWE8L0F1dGhvcj48WWVhcj4yMDExPC9ZZWFy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OYW11a3dheWE8L0F1dGhvcj48WWVhcj4yMDExPC9ZZWFy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16]</w:t>
            </w:r>
            <w:r w:rsidR="005C763C" w:rsidRPr="00581847">
              <w:rPr>
                <w:sz w:val="16"/>
                <w:szCs w:val="16"/>
              </w:rPr>
              <w:fldChar w:fldCharType="end"/>
            </w:r>
          </w:p>
        </w:tc>
        <w:tc>
          <w:tcPr>
            <w:tcW w:w="1113" w:type="dxa"/>
          </w:tcPr>
          <w:p w14:paraId="7C6CF9AC" w14:textId="77777777" w:rsidR="0059206A" w:rsidRPr="00581847" w:rsidRDefault="0059206A" w:rsidP="0059206A">
            <w:pPr>
              <w:rPr>
                <w:sz w:val="16"/>
                <w:szCs w:val="16"/>
              </w:rPr>
            </w:pPr>
            <w:r w:rsidRPr="00581847">
              <w:rPr>
                <w:sz w:val="16"/>
                <w:szCs w:val="16"/>
              </w:rPr>
              <w:t>Case-control</w:t>
            </w:r>
          </w:p>
        </w:tc>
        <w:tc>
          <w:tcPr>
            <w:tcW w:w="947" w:type="dxa"/>
          </w:tcPr>
          <w:p w14:paraId="7BB32B20" w14:textId="77777777" w:rsidR="0059206A" w:rsidRPr="00581847" w:rsidRDefault="0059206A" w:rsidP="0059206A">
            <w:pPr>
              <w:rPr>
                <w:sz w:val="16"/>
                <w:szCs w:val="16"/>
              </w:rPr>
            </w:pPr>
            <w:r w:rsidRPr="00581847">
              <w:rPr>
                <w:sz w:val="16"/>
                <w:szCs w:val="16"/>
              </w:rPr>
              <w:t>Uganda</w:t>
            </w:r>
          </w:p>
          <w:p w14:paraId="238A5D58" w14:textId="77777777" w:rsidR="0059206A" w:rsidRPr="00581847" w:rsidRDefault="0059206A" w:rsidP="0059206A">
            <w:pPr>
              <w:rPr>
                <w:sz w:val="16"/>
                <w:szCs w:val="16"/>
              </w:rPr>
            </w:pPr>
            <w:r w:rsidRPr="00581847">
              <w:rPr>
                <w:sz w:val="16"/>
                <w:szCs w:val="16"/>
              </w:rPr>
              <w:t>2007</w:t>
            </w:r>
          </w:p>
        </w:tc>
        <w:tc>
          <w:tcPr>
            <w:tcW w:w="648" w:type="dxa"/>
          </w:tcPr>
          <w:p w14:paraId="0E2BB00B" w14:textId="77777777" w:rsidR="0059206A" w:rsidRPr="00581847" w:rsidRDefault="0059206A" w:rsidP="0059206A">
            <w:pPr>
              <w:rPr>
                <w:sz w:val="16"/>
                <w:szCs w:val="16"/>
              </w:rPr>
            </w:pPr>
            <w:r w:rsidRPr="00581847">
              <w:rPr>
                <w:sz w:val="16"/>
                <w:szCs w:val="16"/>
              </w:rPr>
              <w:t>150</w:t>
            </w:r>
          </w:p>
        </w:tc>
        <w:tc>
          <w:tcPr>
            <w:tcW w:w="622" w:type="dxa"/>
          </w:tcPr>
          <w:p w14:paraId="3D0D5CE1" w14:textId="77777777" w:rsidR="0059206A" w:rsidRPr="00581847" w:rsidRDefault="0059206A" w:rsidP="0059206A">
            <w:pPr>
              <w:rPr>
                <w:sz w:val="16"/>
                <w:szCs w:val="16"/>
              </w:rPr>
            </w:pPr>
            <w:r w:rsidRPr="00581847">
              <w:rPr>
                <w:sz w:val="16"/>
                <w:szCs w:val="16"/>
              </w:rPr>
              <w:t>6</w:t>
            </w:r>
          </w:p>
        </w:tc>
        <w:tc>
          <w:tcPr>
            <w:tcW w:w="680" w:type="dxa"/>
          </w:tcPr>
          <w:p w14:paraId="44B0F722" w14:textId="77777777" w:rsidR="0059206A" w:rsidRPr="00581847" w:rsidRDefault="0059206A" w:rsidP="0059206A">
            <w:pPr>
              <w:rPr>
                <w:sz w:val="16"/>
                <w:szCs w:val="16"/>
              </w:rPr>
            </w:pPr>
            <w:r w:rsidRPr="00581847">
              <w:rPr>
                <w:sz w:val="16"/>
                <w:szCs w:val="16"/>
              </w:rPr>
              <w:t>61.3</w:t>
            </w:r>
          </w:p>
        </w:tc>
        <w:tc>
          <w:tcPr>
            <w:tcW w:w="1255" w:type="dxa"/>
          </w:tcPr>
          <w:p w14:paraId="5405B38F" w14:textId="77777777" w:rsidR="0059206A" w:rsidRPr="00581847" w:rsidRDefault="0059206A" w:rsidP="0059206A">
            <w:pPr>
              <w:rPr>
                <w:sz w:val="16"/>
                <w:szCs w:val="16"/>
              </w:rPr>
            </w:pPr>
            <w:r w:rsidRPr="00581847">
              <w:rPr>
                <w:sz w:val="16"/>
                <w:szCs w:val="16"/>
              </w:rPr>
              <w:t>NR</w:t>
            </w:r>
          </w:p>
        </w:tc>
        <w:tc>
          <w:tcPr>
            <w:tcW w:w="571" w:type="dxa"/>
          </w:tcPr>
          <w:p w14:paraId="79C6577A" w14:textId="77777777" w:rsidR="0059206A" w:rsidRPr="00581847" w:rsidRDefault="0059206A" w:rsidP="0059206A">
            <w:pPr>
              <w:rPr>
                <w:sz w:val="16"/>
                <w:szCs w:val="16"/>
              </w:rPr>
            </w:pPr>
            <w:r w:rsidRPr="00581847">
              <w:rPr>
                <w:sz w:val="16"/>
                <w:szCs w:val="16"/>
              </w:rPr>
              <w:t>NR</w:t>
            </w:r>
          </w:p>
        </w:tc>
        <w:tc>
          <w:tcPr>
            <w:tcW w:w="1153" w:type="dxa"/>
          </w:tcPr>
          <w:p w14:paraId="4916DE0D" w14:textId="77777777" w:rsidR="0059206A" w:rsidRPr="00581847" w:rsidRDefault="0059206A" w:rsidP="0059206A">
            <w:pPr>
              <w:rPr>
                <w:sz w:val="16"/>
                <w:szCs w:val="16"/>
              </w:rPr>
            </w:pPr>
            <w:r w:rsidRPr="00581847">
              <w:rPr>
                <w:sz w:val="16"/>
                <w:szCs w:val="16"/>
              </w:rPr>
              <w:t>NR</w:t>
            </w:r>
          </w:p>
        </w:tc>
        <w:tc>
          <w:tcPr>
            <w:tcW w:w="1493" w:type="dxa"/>
            <w:gridSpan w:val="2"/>
          </w:tcPr>
          <w:p w14:paraId="0D5186F2" w14:textId="77777777" w:rsidR="0059206A" w:rsidRPr="00581847" w:rsidRDefault="0059206A" w:rsidP="0059206A">
            <w:pPr>
              <w:rPr>
                <w:sz w:val="16"/>
                <w:szCs w:val="16"/>
              </w:rPr>
            </w:pPr>
            <w:r w:rsidRPr="00581847">
              <w:rPr>
                <w:sz w:val="16"/>
                <w:szCs w:val="16"/>
              </w:rPr>
              <w:t>Pulmonary TB</w:t>
            </w:r>
          </w:p>
        </w:tc>
        <w:tc>
          <w:tcPr>
            <w:tcW w:w="1002" w:type="dxa"/>
          </w:tcPr>
          <w:p w14:paraId="0BB2ACD0" w14:textId="77777777" w:rsidR="0059206A" w:rsidRPr="00581847" w:rsidRDefault="0059206A" w:rsidP="0059206A">
            <w:pPr>
              <w:rPr>
                <w:sz w:val="16"/>
                <w:szCs w:val="16"/>
              </w:rPr>
            </w:pPr>
            <w:r w:rsidRPr="00581847">
              <w:rPr>
                <w:sz w:val="16"/>
                <w:szCs w:val="16"/>
              </w:rPr>
              <w:t>Surrogate measures</w:t>
            </w:r>
          </w:p>
        </w:tc>
        <w:tc>
          <w:tcPr>
            <w:tcW w:w="1545" w:type="dxa"/>
          </w:tcPr>
          <w:p w14:paraId="609C5232" w14:textId="77777777" w:rsidR="0059206A" w:rsidRPr="00581847" w:rsidRDefault="0059206A" w:rsidP="0059206A">
            <w:pPr>
              <w:rPr>
                <w:sz w:val="16"/>
                <w:szCs w:val="16"/>
              </w:rPr>
            </w:pPr>
            <w:r w:rsidRPr="00581847">
              <w:rPr>
                <w:sz w:val="16"/>
                <w:szCs w:val="16"/>
              </w:rPr>
              <w:t>&lt;13 yrs, incomplete records</w:t>
            </w:r>
          </w:p>
          <w:p w14:paraId="680A2F90" w14:textId="77777777" w:rsidR="0059206A" w:rsidRPr="00581847" w:rsidRDefault="0059206A" w:rsidP="0059206A">
            <w:pPr>
              <w:rPr>
                <w:sz w:val="16"/>
                <w:szCs w:val="16"/>
              </w:rPr>
            </w:pPr>
          </w:p>
        </w:tc>
        <w:tc>
          <w:tcPr>
            <w:tcW w:w="968" w:type="dxa"/>
          </w:tcPr>
          <w:p w14:paraId="69CF9AA0" w14:textId="77777777" w:rsidR="0059206A" w:rsidRPr="00581847" w:rsidRDefault="0059206A" w:rsidP="0059206A">
            <w:pPr>
              <w:rPr>
                <w:sz w:val="16"/>
                <w:szCs w:val="16"/>
              </w:rPr>
            </w:pPr>
            <w:r w:rsidRPr="00581847">
              <w:rPr>
                <w:sz w:val="16"/>
                <w:szCs w:val="16"/>
              </w:rPr>
              <w:t>Failure</w:t>
            </w:r>
          </w:p>
        </w:tc>
        <w:tc>
          <w:tcPr>
            <w:tcW w:w="1673" w:type="dxa"/>
          </w:tcPr>
          <w:p w14:paraId="5C6BDADE" w14:textId="77777777" w:rsidR="0059206A" w:rsidRPr="00581847" w:rsidRDefault="0059206A" w:rsidP="0059206A">
            <w:pPr>
              <w:rPr>
                <w:sz w:val="16"/>
                <w:szCs w:val="16"/>
              </w:rPr>
            </w:pPr>
            <w:r w:rsidRPr="00581847">
              <w:rPr>
                <w:sz w:val="16"/>
                <w:szCs w:val="16"/>
              </w:rPr>
              <w:t>None</w:t>
            </w:r>
          </w:p>
        </w:tc>
      </w:tr>
      <w:tr w:rsidR="0059206A" w:rsidRPr="00581847" w14:paraId="79E8E596" w14:textId="77777777" w:rsidTr="00B85A93">
        <w:tc>
          <w:tcPr>
            <w:tcW w:w="1441" w:type="dxa"/>
          </w:tcPr>
          <w:p w14:paraId="2CA0BE4E" w14:textId="77777777" w:rsidR="0059206A" w:rsidRPr="00581847" w:rsidRDefault="0059206A" w:rsidP="0059206A">
            <w:pPr>
              <w:rPr>
                <w:sz w:val="16"/>
                <w:szCs w:val="16"/>
              </w:rPr>
            </w:pPr>
          </w:p>
        </w:tc>
        <w:tc>
          <w:tcPr>
            <w:tcW w:w="1113" w:type="dxa"/>
          </w:tcPr>
          <w:p w14:paraId="2DB179FF" w14:textId="77777777" w:rsidR="0059206A" w:rsidRPr="00581847" w:rsidRDefault="0059206A" w:rsidP="0059206A">
            <w:pPr>
              <w:rPr>
                <w:sz w:val="16"/>
                <w:szCs w:val="16"/>
              </w:rPr>
            </w:pPr>
          </w:p>
        </w:tc>
        <w:tc>
          <w:tcPr>
            <w:tcW w:w="947" w:type="dxa"/>
          </w:tcPr>
          <w:p w14:paraId="0CA2064E" w14:textId="77777777" w:rsidR="0059206A" w:rsidRPr="00581847" w:rsidRDefault="0059206A" w:rsidP="0059206A">
            <w:pPr>
              <w:rPr>
                <w:sz w:val="16"/>
                <w:szCs w:val="16"/>
              </w:rPr>
            </w:pPr>
          </w:p>
        </w:tc>
        <w:tc>
          <w:tcPr>
            <w:tcW w:w="648" w:type="dxa"/>
          </w:tcPr>
          <w:p w14:paraId="3ED88992" w14:textId="77777777" w:rsidR="0059206A" w:rsidRPr="00581847" w:rsidRDefault="0059206A" w:rsidP="0059206A">
            <w:pPr>
              <w:rPr>
                <w:sz w:val="16"/>
                <w:szCs w:val="16"/>
              </w:rPr>
            </w:pPr>
          </w:p>
        </w:tc>
        <w:tc>
          <w:tcPr>
            <w:tcW w:w="622" w:type="dxa"/>
          </w:tcPr>
          <w:p w14:paraId="14227877" w14:textId="77777777" w:rsidR="0059206A" w:rsidRPr="00581847" w:rsidRDefault="0059206A" w:rsidP="0059206A">
            <w:pPr>
              <w:rPr>
                <w:sz w:val="16"/>
                <w:szCs w:val="16"/>
              </w:rPr>
            </w:pPr>
          </w:p>
        </w:tc>
        <w:tc>
          <w:tcPr>
            <w:tcW w:w="680" w:type="dxa"/>
          </w:tcPr>
          <w:p w14:paraId="09741938" w14:textId="77777777" w:rsidR="0059206A" w:rsidRPr="00581847" w:rsidRDefault="0059206A" w:rsidP="0059206A">
            <w:pPr>
              <w:rPr>
                <w:sz w:val="16"/>
                <w:szCs w:val="16"/>
              </w:rPr>
            </w:pPr>
          </w:p>
        </w:tc>
        <w:tc>
          <w:tcPr>
            <w:tcW w:w="1255" w:type="dxa"/>
          </w:tcPr>
          <w:p w14:paraId="45F81E5C" w14:textId="77777777" w:rsidR="0059206A" w:rsidRPr="00581847" w:rsidRDefault="0059206A" w:rsidP="0059206A">
            <w:pPr>
              <w:rPr>
                <w:sz w:val="16"/>
                <w:szCs w:val="16"/>
              </w:rPr>
            </w:pPr>
          </w:p>
        </w:tc>
        <w:tc>
          <w:tcPr>
            <w:tcW w:w="571" w:type="dxa"/>
          </w:tcPr>
          <w:p w14:paraId="5AB17EEB" w14:textId="77777777" w:rsidR="0059206A" w:rsidRPr="00581847" w:rsidRDefault="0059206A" w:rsidP="0059206A">
            <w:pPr>
              <w:rPr>
                <w:sz w:val="16"/>
                <w:szCs w:val="16"/>
              </w:rPr>
            </w:pPr>
          </w:p>
        </w:tc>
        <w:tc>
          <w:tcPr>
            <w:tcW w:w="1153" w:type="dxa"/>
          </w:tcPr>
          <w:p w14:paraId="665EF2DB" w14:textId="77777777" w:rsidR="0059206A" w:rsidRPr="00581847" w:rsidRDefault="0059206A" w:rsidP="0059206A">
            <w:pPr>
              <w:rPr>
                <w:sz w:val="16"/>
                <w:szCs w:val="16"/>
              </w:rPr>
            </w:pPr>
          </w:p>
        </w:tc>
        <w:tc>
          <w:tcPr>
            <w:tcW w:w="1493" w:type="dxa"/>
            <w:gridSpan w:val="2"/>
          </w:tcPr>
          <w:p w14:paraId="6397B491" w14:textId="77777777" w:rsidR="0059206A" w:rsidRPr="00581847" w:rsidRDefault="0059206A" w:rsidP="0059206A">
            <w:pPr>
              <w:rPr>
                <w:sz w:val="16"/>
                <w:szCs w:val="16"/>
              </w:rPr>
            </w:pPr>
          </w:p>
        </w:tc>
        <w:tc>
          <w:tcPr>
            <w:tcW w:w="1002" w:type="dxa"/>
          </w:tcPr>
          <w:p w14:paraId="4DF705ED" w14:textId="77777777" w:rsidR="0059206A" w:rsidRPr="00581847" w:rsidRDefault="0059206A" w:rsidP="0059206A">
            <w:pPr>
              <w:rPr>
                <w:sz w:val="16"/>
                <w:szCs w:val="16"/>
              </w:rPr>
            </w:pPr>
          </w:p>
        </w:tc>
        <w:tc>
          <w:tcPr>
            <w:tcW w:w="1545" w:type="dxa"/>
          </w:tcPr>
          <w:p w14:paraId="18AB3A7A" w14:textId="77777777" w:rsidR="0059206A" w:rsidRPr="00581847" w:rsidRDefault="0059206A" w:rsidP="0059206A">
            <w:pPr>
              <w:rPr>
                <w:sz w:val="16"/>
                <w:szCs w:val="16"/>
              </w:rPr>
            </w:pPr>
          </w:p>
        </w:tc>
        <w:tc>
          <w:tcPr>
            <w:tcW w:w="968" w:type="dxa"/>
          </w:tcPr>
          <w:p w14:paraId="7BEF2AF1" w14:textId="77777777" w:rsidR="0059206A" w:rsidRPr="00581847" w:rsidRDefault="0059206A" w:rsidP="0059206A">
            <w:pPr>
              <w:rPr>
                <w:sz w:val="16"/>
                <w:szCs w:val="16"/>
              </w:rPr>
            </w:pPr>
          </w:p>
        </w:tc>
        <w:tc>
          <w:tcPr>
            <w:tcW w:w="1673" w:type="dxa"/>
          </w:tcPr>
          <w:p w14:paraId="214F4A7A" w14:textId="77777777" w:rsidR="0059206A" w:rsidRPr="00581847" w:rsidRDefault="0059206A" w:rsidP="0059206A">
            <w:pPr>
              <w:rPr>
                <w:sz w:val="16"/>
                <w:szCs w:val="16"/>
              </w:rPr>
            </w:pPr>
          </w:p>
        </w:tc>
      </w:tr>
      <w:tr w:rsidR="0059206A" w:rsidRPr="00581847" w14:paraId="048222BA" w14:textId="77777777" w:rsidTr="00B85A93">
        <w:tc>
          <w:tcPr>
            <w:tcW w:w="1441" w:type="dxa"/>
          </w:tcPr>
          <w:p w14:paraId="76BC9F54" w14:textId="611A62BE" w:rsidR="0059206A" w:rsidRPr="00581847" w:rsidRDefault="0059206A" w:rsidP="005C763C">
            <w:pPr>
              <w:rPr>
                <w:sz w:val="16"/>
                <w:szCs w:val="16"/>
              </w:rPr>
            </w:pPr>
            <w:r w:rsidRPr="00581847">
              <w:rPr>
                <w:sz w:val="16"/>
                <w:szCs w:val="16"/>
              </w:rPr>
              <w:t>Nandakumar</w:t>
            </w:r>
            <w:r w:rsidR="005C763C" w:rsidRPr="00581847">
              <w:rPr>
                <w:sz w:val="16"/>
                <w:szCs w:val="16"/>
              </w:rPr>
              <w:fldChar w:fldCharType="begin"/>
            </w:r>
            <w:r w:rsidR="005C763C" w:rsidRPr="00581847">
              <w:rPr>
                <w:sz w:val="16"/>
                <w:szCs w:val="16"/>
              </w:rPr>
              <w:instrText xml:space="preserve"> ADDIN EN.CITE &lt;EndNote&gt;&lt;Cite&gt;&lt;Author&gt;Nandakumar&lt;/Author&gt;&lt;Year&gt;2013&lt;/Year&gt;&lt;RecNum&gt;82&lt;/RecNum&gt;&lt;DisplayText&gt;[80]&lt;/DisplayText&gt;&lt;record&gt;&lt;rec-number&gt;82&lt;/rec-number&gt;&lt;foreign-keys&gt;&lt;key app="EN" db-id="pvxsd52ec9tfp7esev6xtr2gtwravtt5rafd" timestamp="1547228718"&gt;82&lt;/key&gt;&lt;/foreign-keys&gt;&lt;ref-type name="Journal Article"&gt;17&lt;/ref-type&gt;&lt;contributors&gt;&lt;authors&gt;&lt;author&gt;Nandakumar, K. V. &lt;/author&gt;&lt;author&gt;Duraisamy, K.&lt;/author&gt;&lt;author&gt;Balakrishnan, S.&lt;/author&gt;&lt;author&gt;M, S.&lt;/author&gt;&lt;author&gt;S, J. S.&lt;/author&gt;&lt;author&gt;Sagili, K. D.&lt;/author&gt;&lt;author&gt;Satyanarayana, S.&lt;/author&gt;&lt;author&gt;M, V. Ak&lt;/author&gt;&lt;author&gt;Enarson, D. A.&lt;/author&gt;&lt;/authors&gt;&lt;/contributors&gt;&lt;auth-address&gt;District Tuberculosis Centre, Manjeri, Malappuram District, Kerala, India.&lt;/auth-address&gt;&lt;titles&gt;&lt;title&gt;Outcome of tuberculosis treatment in patients with diabetes mellitus treated in the revised national tuberculosis control programme in Malappuram District, Kerala, India&lt;/title&gt;&lt;secondary-title&gt;PLoS One&lt;/secondary-title&gt;&lt;alt-title&gt;PloS one&lt;/alt-title&gt;&lt;/titles&gt;&lt;periodical&gt;&lt;full-title&gt;PLoS One&lt;/full-title&gt;&lt;/periodical&gt;&lt;alt-periodical&gt;&lt;full-title&gt;PLoS One&lt;/full-title&gt;&lt;/alt-periodical&gt;&lt;pages&gt;e76275&lt;/pages&gt;&lt;volume&gt;8&lt;/volume&gt;&lt;number&gt;10&lt;/number&gt;&lt;edition&gt;2013/10/25&lt;/edition&gt;&lt;dates&gt;&lt;year&gt;2013&lt;/year&gt;&lt;/dates&gt;&lt;isbn&gt;1932-6203&lt;/isbn&gt;&lt;accession-num&gt;24155897&lt;/accession-num&gt;&lt;urls&gt;&lt;/urls&gt;&lt;custom2&gt;Pmc3796581&lt;/custom2&gt;&lt;electronic-resource-num&gt;10.1371/journal.pone.0076275&lt;/electronic-resource-num&gt;&lt;remote-database-name&gt;PUBMED&lt;/remote-database-name&gt;&lt;remote-database-provider&gt;Nlm&lt;/remote-database-provider&gt;&lt;language&gt;eng&lt;/language&gt;&lt;/record&gt;&lt;/Cite&gt;&lt;/EndNote&gt;</w:instrText>
            </w:r>
            <w:r w:rsidR="005C763C" w:rsidRPr="00581847">
              <w:rPr>
                <w:sz w:val="16"/>
                <w:szCs w:val="16"/>
              </w:rPr>
              <w:fldChar w:fldCharType="separate"/>
            </w:r>
            <w:r w:rsidR="005C763C" w:rsidRPr="00581847">
              <w:rPr>
                <w:noProof/>
                <w:sz w:val="16"/>
                <w:szCs w:val="16"/>
              </w:rPr>
              <w:t>[80]</w:t>
            </w:r>
            <w:r w:rsidR="005C763C" w:rsidRPr="00581847">
              <w:rPr>
                <w:sz w:val="16"/>
                <w:szCs w:val="16"/>
              </w:rPr>
              <w:fldChar w:fldCharType="end"/>
            </w:r>
          </w:p>
        </w:tc>
        <w:tc>
          <w:tcPr>
            <w:tcW w:w="1113" w:type="dxa"/>
          </w:tcPr>
          <w:p w14:paraId="3D3952D3" w14:textId="77777777" w:rsidR="0059206A" w:rsidRPr="00581847" w:rsidRDefault="0059206A" w:rsidP="0059206A">
            <w:pPr>
              <w:rPr>
                <w:sz w:val="16"/>
                <w:szCs w:val="16"/>
              </w:rPr>
            </w:pPr>
            <w:r w:rsidRPr="00581847">
              <w:rPr>
                <w:sz w:val="16"/>
                <w:szCs w:val="16"/>
              </w:rPr>
              <w:t>Retrospective Cohort</w:t>
            </w:r>
          </w:p>
        </w:tc>
        <w:tc>
          <w:tcPr>
            <w:tcW w:w="947" w:type="dxa"/>
          </w:tcPr>
          <w:p w14:paraId="5B2B457D" w14:textId="77777777" w:rsidR="0059206A" w:rsidRPr="00581847" w:rsidRDefault="0059206A" w:rsidP="0059206A">
            <w:pPr>
              <w:rPr>
                <w:sz w:val="16"/>
                <w:szCs w:val="16"/>
              </w:rPr>
            </w:pPr>
            <w:r w:rsidRPr="00581847">
              <w:rPr>
                <w:sz w:val="16"/>
                <w:szCs w:val="16"/>
              </w:rPr>
              <w:t>India</w:t>
            </w:r>
          </w:p>
          <w:p w14:paraId="2615A846" w14:textId="77777777" w:rsidR="0059206A" w:rsidRPr="00581847" w:rsidRDefault="0059206A" w:rsidP="0059206A">
            <w:pPr>
              <w:rPr>
                <w:sz w:val="16"/>
                <w:szCs w:val="16"/>
              </w:rPr>
            </w:pPr>
            <w:r w:rsidRPr="00581847">
              <w:rPr>
                <w:sz w:val="16"/>
                <w:szCs w:val="16"/>
              </w:rPr>
              <w:t>2011</w:t>
            </w:r>
          </w:p>
        </w:tc>
        <w:tc>
          <w:tcPr>
            <w:tcW w:w="648" w:type="dxa"/>
          </w:tcPr>
          <w:p w14:paraId="27E5536F" w14:textId="77777777" w:rsidR="0059206A" w:rsidRPr="00581847" w:rsidRDefault="0059206A" w:rsidP="0059206A">
            <w:pPr>
              <w:rPr>
                <w:sz w:val="16"/>
                <w:szCs w:val="16"/>
              </w:rPr>
            </w:pPr>
            <w:r w:rsidRPr="00581847">
              <w:rPr>
                <w:sz w:val="16"/>
                <w:szCs w:val="16"/>
              </w:rPr>
              <w:t>2794</w:t>
            </w:r>
          </w:p>
        </w:tc>
        <w:tc>
          <w:tcPr>
            <w:tcW w:w="622" w:type="dxa"/>
          </w:tcPr>
          <w:p w14:paraId="23BE802C" w14:textId="77777777" w:rsidR="0059206A" w:rsidRPr="00581847" w:rsidRDefault="0059206A" w:rsidP="0059206A">
            <w:pPr>
              <w:rPr>
                <w:sz w:val="16"/>
                <w:szCs w:val="16"/>
              </w:rPr>
            </w:pPr>
            <w:r w:rsidRPr="00581847">
              <w:rPr>
                <w:sz w:val="16"/>
                <w:szCs w:val="16"/>
              </w:rPr>
              <w:t>667</w:t>
            </w:r>
          </w:p>
        </w:tc>
        <w:tc>
          <w:tcPr>
            <w:tcW w:w="680" w:type="dxa"/>
          </w:tcPr>
          <w:p w14:paraId="5E47F053" w14:textId="77777777" w:rsidR="0059206A" w:rsidRPr="00581847" w:rsidRDefault="0059206A" w:rsidP="0059206A">
            <w:pPr>
              <w:rPr>
                <w:sz w:val="16"/>
                <w:szCs w:val="16"/>
              </w:rPr>
            </w:pPr>
            <w:r w:rsidRPr="00581847">
              <w:rPr>
                <w:sz w:val="16"/>
                <w:szCs w:val="16"/>
              </w:rPr>
              <w:t>67.9</w:t>
            </w:r>
          </w:p>
        </w:tc>
        <w:tc>
          <w:tcPr>
            <w:tcW w:w="1255" w:type="dxa"/>
          </w:tcPr>
          <w:p w14:paraId="08DB7FEA" w14:textId="77777777" w:rsidR="0059206A" w:rsidRPr="00581847" w:rsidRDefault="0059206A" w:rsidP="0059206A">
            <w:pPr>
              <w:rPr>
                <w:sz w:val="16"/>
                <w:szCs w:val="16"/>
              </w:rPr>
            </w:pPr>
            <w:r w:rsidRPr="00581847">
              <w:rPr>
                <w:sz w:val="16"/>
                <w:szCs w:val="16"/>
              </w:rPr>
              <w:t>46 (SD17)</w:t>
            </w:r>
          </w:p>
        </w:tc>
        <w:tc>
          <w:tcPr>
            <w:tcW w:w="571" w:type="dxa"/>
          </w:tcPr>
          <w:p w14:paraId="67C6ECBA" w14:textId="77777777" w:rsidR="0059206A" w:rsidRPr="00581847" w:rsidRDefault="0059206A" w:rsidP="0059206A">
            <w:pPr>
              <w:rPr>
                <w:sz w:val="16"/>
                <w:szCs w:val="16"/>
              </w:rPr>
            </w:pPr>
            <w:r w:rsidRPr="00581847">
              <w:rPr>
                <w:sz w:val="16"/>
                <w:szCs w:val="16"/>
              </w:rPr>
              <w:t>86.9</w:t>
            </w:r>
          </w:p>
        </w:tc>
        <w:tc>
          <w:tcPr>
            <w:tcW w:w="1153" w:type="dxa"/>
          </w:tcPr>
          <w:p w14:paraId="557488AA" w14:textId="77777777" w:rsidR="0059206A" w:rsidRPr="00581847" w:rsidRDefault="0059206A" w:rsidP="0059206A">
            <w:pPr>
              <w:rPr>
                <w:sz w:val="16"/>
                <w:szCs w:val="16"/>
              </w:rPr>
            </w:pPr>
            <w:r w:rsidRPr="00581847">
              <w:rPr>
                <w:sz w:val="16"/>
                <w:szCs w:val="16"/>
              </w:rPr>
              <w:t>94.0</w:t>
            </w:r>
          </w:p>
        </w:tc>
        <w:tc>
          <w:tcPr>
            <w:tcW w:w="1493" w:type="dxa"/>
            <w:gridSpan w:val="2"/>
          </w:tcPr>
          <w:p w14:paraId="72ABCD94" w14:textId="77777777" w:rsidR="0059206A" w:rsidRPr="00581847" w:rsidRDefault="0059206A" w:rsidP="0059206A">
            <w:pPr>
              <w:rPr>
                <w:sz w:val="16"/>
                <w:szCs w:val="16"/>
              </w:rPr>
            </w:pPr>
            <w:r w:rsidRPr="00581847">
              <w:rPr>
                <w:sz w:val="16"/>
                <w:szCs w:val="16"/>
              </w:rPr>
              <w:t>Undifferentiated TB</w:t>
            </w:r>
          </w:p>
        </w:tc>
        <w:tc>
          <w:tcPr>
            <w:tcW w:w="1002" w:type="dxa"/>
          </w:tcPr>
          <w:p w14:paraId="43FA8F37" w14:textId="77777777" w:rsidR="0059206A" w:rsidRPr="00581847" w:rsidRDefault="0059206A" w:rsidP="0059206A">
            <w:pPr>
              <w:rPr>
                <w:sz w:val="16"/>
                <w:szCs w:val="16"/>
              </w:rPr>
            </w:pPr>
            <w:r w:rsidRPr="00581847">
              <w:rPr>
                <w:sz w:val="16"/>
                <w:szCs w:val="16"/>
              </w:rPr>
              <w:t xml:space="preserve">Various objective and subjective measurements </w:t>
            </w:r>
          </w:p>
        </w:tc>
        <w:tc>
          <w:tcPr>
            <w:tcW w:w="1545" w:type="dxa"/>
          </w:tcPr>
          <w:p w14:paraId="7E5512E9" w14:textId="77777777" w:rsidR="0059206A" w:rsidRPr="00581847" w:rsidRDefault="0059206A" w:rsidP="0059206A">
            <w:pPr>
              <w:rPr>
                <w:sz w:val="16"/>
                <w:szCs w:val="16"/>
              </w:rPr>
            </w:pPr>
            <w:r w:rsidRPr="00581847">
              <w:rPr>
                <w:sz w:val="16"/>
                <w:szCs w:val="16"/>
              </w:rPr>
              <w:t>&lt;14 yrs, transfer-in cases</w:t>
            </w:r>
          </w:p>
        </w:tc>
        <w:tc>
          <w:tcPr>
            <w:tcW w:w="968" w:type="dxa"/>
          </w:tcPr>
          <w:p w14:paraId="20C35DFF" w14:textId="77777777" w:rsidR="0059206A" w:rsidRPr="00581847" w:rsidRDefault="00CB3045" w:rsidP="0059206A">
            <w:pPr>
              <w:rPr>
                <w:sz w:val="16"/>
                <w:szCs w:val="16"/>
              </w:rPr>
            </w:pPr>
            <w:r w:rsidRPr="00581847">
              <w:rPr>
                <w:sz w:val="16"/>
                <w:szCs w:val="16"/>
              </w:rPr>
              <w:t>Death/ failure</w:t>
            </w:r>
            <w:r w:rsidR="0059206A" w:rsidRPr="00581847">
              <w:rPr>
                <w:sz w:val="16"/>
                <w:szCs w:val="16"/>
              </w:rPr>
              <w:t>, MDR-TB</w:t>
            </w:r>
          </w:p>
          <w:p w14:paraId="01F9C21A" w14:textId="77777777" w:rsidR="0059206A" w:rsidRPr="00581847" w:rsidRDefault="0059206A" w:rsidP="0059206A">
            <w:pPr>
              <w:rPr>
                <w:sz w:val="16"/>
                <w:szCs w:val="16"/>
              </w:rPr>
            </w:pPr>
          </w:p>
        </w:tc>
        <w:tc>
          <w:tcPr>
            <w:tcW w:w="1673" w:type="dxa"/>
          </w:tcPr>
          <w:p w14:paraId="65981757" w14:textId="77777777" w:rsidR="0059206A" w:rsidRPr="00581847" w:rsidRDefault="0059206A" w:rsidP="0059206A">
            <w:pPr>
              <w:rPr>
                <w:sz w:val="16"/>
                <w:szCs w:val="16"/>
              </w:rPr>
            </w:pPr>
            <w:r w:rsidRPr="00581847">
              <w:rPr>
                <w:sz w:val="16"/>
                <w:szCs w:val="16"/>
              </w:rPr>
              <w:t>Age group, sex, site and type of TB, smear result and HIV status (adjustment was only in all unfavourable outcomes</w:t>
            </w:r>
          </w:p>
          <w:p w14:paraId="16C451C8" w14:textId="77777777" w:rsidR="0059206A" w:rsidRPr="00581847" w:rsidRDefault="0059206A" w:rsidP="0059206A">
            <w:pPr>
              <w:rPr>
                <w:sz w:val="16"/>
                <w:szCs w:val="16"/>
              </w:rPr>
            </w:pPr>
          </w:p>
        </w:tc>
      </w:tr>
      <w:tr w:rsidR="0059206A" w:rsidRPr="00581847" w14:paraId="656B35E4" w14:textId="77777777" w:rsidTr="00B85A93">
        <w:tc>
          <w:tcPr>
            <w:tcW w:w="1441" w:type="dxa"/>
          </w:tcPr>
          <w:p w14:paraId="0F7AEE79" w14:textId="4FF088AF" w:rsidR="0059206A" w:rsidRPr="00581847" w:rsidRDefault="0059206A" w:rsidP="005C763C">
            <w:pPr>
              <w:rPr>
                <w:sz w:val="16"/>
                <w:szCs w:val="16"/>
              </w:rPr>
            </w:pPr>
            <w:r w:rsidRPr="00581847">
              <w:rPr>
                <w:sz w:val="16"/>
                <w:szCs w:val="16"/>
              </w:rPr>
              <w:t>Nissapatorn</w:t>
            </w:r>
            <w:r w:rsidR="005C763C" w:rsidRPr="00581847">
              <w:rPr>
                <w:sz w:val="16"/>
                <w:szCs w:val="16"/>
              </w:rPr>
              <w:fldChar w:fldCharType="begin">
                <w:fldData xml:space="preserve">PEVuZE5vdGU+PENpdGU+PEF1dGhvcj5OaXNzYXBhdG9ybjwvQXV0aG9yPjxZZWFyPjIwMDU8L1ll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OaXNzYXBhdG9ybjwvQXV0aG9yPjxZZWFyPjIwMDU8L1ll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17]</w:t>
            </w:r>
            <w:r w:rsidR="005C763C" w:rsidRPr="00581847">
              <w:rPr>
                <w:sz w:val="16"/>
                <w:szCs w:val="16"/>
              </w:rPr>
              <w:fldChar w:fldCharType="end"/>
            </w:r>
          </w:p>
        </w:tc>
        <w:tc>
          <w:tcPr>
            <w:tcW w:w="1113" w:type="dxa"/>
          </w:tcPr>
          <w:p w14:paraId="7A1B5492" w14:textId="77777777" w:rsidR="0059206A" w:rsidRPr="00581847" w:rsidRDefault="0059206A" w:rsidP="0059206A">
            <w:pPr>
              <w:rPr>
                <w:sz w:val="16"/>
                <w:szCs w:val="16"/>
              </w:rPr>
            </w:pPr>
            <w:r w:rsidRPr="00581847">
              <w:rPr>
                <w:sz w:val="16"/>
                <w:szCs w:val="16"/>
              </w:rPr>
              <w:t>Retrospective Cohort</w:t>
            </w:r>
          </w:p>
        </w:tc>
        <w:tc>
          <w:tcPr>
            <w:tcW w:w="947" w:type="dxa"/>
          </w:tcPr>
          <w:p w14:paraId="05886339" w14:textId="77777777" w:rsidR="0059206A" w:rsidRPr="00581847" w:rsidRDefault="0059206A" w:rsidP="0059206A">
            <w:pPr>
              <w:rPr>
                <w:sz w:val="16"/>
                <w:szCs w:val="16"/>
              </w:rPr>
            </w:pPr>
            <w:r w:rsidRPr="00581847">
              <w:rPr>
                <w:sz w:val="16"/>
                <w:szCs w:val="16"/>
              </w:rPr>
              <w:t>Malaysia</w:t>
            </w:r>
          </w:p>
          <w:p w14:paraId="5C5330B0" w14:textId="77777777" w:rsidR="0059206A" w:rsidRPr="00581847" w:rsidRDefault="0059206A" w:rsidP="0059206A">
            <w:pPr>
              <w:rPr>
                <w:sz w:val="16"/>
                <w:szCs w:val="16"/>
              </w:rPr>
            </w:pPr>
            <w:r w:rsidRPr="00581847">
              <w:rPr>
                <w:sz w:val="16"/>
                <w:szCs w:val="16"/>
              </w:rPr>
              <w:t>2002</w:t>
            </w:r>
          </w:p>
        </w:tc>
        <w:tc>
          <w:tcPr>
            <w:tcW w:w="648" w:type="dxa"/>
          </w:tcPr>
          <w:p w14:paraId="7E7FA581" w14:textId="77777777" w:rsidR="0059206A" w:rsidRPr="00581847" w:rsidRDefault="0059206A" w:rsidP="0059206A">
            <w:pPr>
              <w:rPr>
                <w:sz w:val="16"/>
                <w:szCs w:val="16"/>
              </w:rPr>
            </w:pPr>
            <w:r w:rsidRPr="00581847">
              <w:rPr>
                <w:sz w:val="16"/>
                <w:szCs w:val="16"/>
              </w:rPr>
              <w:t>1651</w:t>
            </w:r>
          </w:p>
        </w:tc>
        <w:tc>
          <w:tcPr>
            <w:tcW w:w="622" w:type="dxa"/>
          </w:tcPr>
          <w:p w14:paraId="01FD3057" w14:textId="77777777" w:rsidR="0059206A" w:rsidRPr="00581847" w:rsidRDefault="0059206A" w:rsidP="0059206A">
            <w:pPr>
              <w:rPr>
                <w:sz w:val="16"/>
                <w:szCs w:val="16"/>
              </w:rPr>
            </w:pPr>
            <w:r w:rsidRPr="00581847">
              <w:rPr>
                <w:sz w:val="16"/>
                <w:szCs w:val="16"/>
              </w:rPr>
              <w:t>241</w:t>
            </w:r>
          </w:p>
        </w:tc>
        <w:tc>
          <w:tcPr>
            <w:tcW w:w="680" w:type="dxa"/>
          </w:tcPr>
          <w:p w14:paraId="6934316D" w14:textId="77777777" w:rsidR="0059206A" w:rsidRPr="00581847" w:rsidRDefault="0059206A" w:rsidP="0059206A">
            <w:pPr>
              <w:rPr>
                <w:sz w:val="16"/>
                <w:szCs w:val="16"/>
              </w:rPr>
            </w:pPr>
            <w:r w:rsidRPr="00581847">
              <w:rPr>
                <w:sz w:val="16"/>
                <w:szCs w:val="16"/>
              </w:rPr>
              <w:t>65.7</w:t>
            </w:r>
          </w:p>
        </w:tc>
        <w:tc>
          <w:tcPr>
            <w:tcW w:w="1255" w:type="dxa"/>
          </w:tcPr>
          <w:p w14:paraId="125908CE" w14:textId="77777777" w:rsidR="0059206A" w:rsidRPr="00581847" w:rsidRDefault="0059206A" w:rsidP="0059206A">
            <w:pPr>
              <w:rPr>
                <w:sz w:val="16"/>
                <w:szCs w:val="16"/>
              </w:rPr>
            </w:pPr>
            <w:r w:rsidRPr="00581847">
              <w:rPr>
                <w:sz w:val="16"/>
                <w:szCs w:val="16"/>
              </w:rPr>
              <w:t xml:space="preserve">TBDM 51.5 (SD12.0) TB only 37.5 (SD15.4) </w:t>
            </w:r>
          </w:p>
          <w:p w14:paraId="7CB38805" w14:textId="77777777" w:rsidR="0059206A" w:rsidRPr="00581847" w:rsidRDefault="0059206A" w:rsidP="0059206A">
            <w:pPr>
              <w:rPr>
                <w:sz w:val="16"/>
                <w:szCs w:val="16"/>
              </w:rPr>
            </w:pPr>
          </w:p>
        </w:tc>
        <w:tc>
          <w:tcPr>
            <w:tcW w:w="571" w:type="dxa"/>
          </w:tcPr>
          <w:p w14:paraId="0E762912" w14:textId="77777777" w:rsidR="0059206A" w:rsidRPr="00581847" w:rsidRDefault="0059206A" w:rsidP="0059206A">
            <w:pPr>
              <w:rPr>
                <w:sz w:val="16"/>
                <w:szCs w:val="16"/>
              </w:rPr>
            </w:pPr>
            <w:r w:rsidRPr="00581847">
              <w:rPr>
                <w:sz w:val="16"/>
                <w:szCs w:val="16"/>
              </w:rPr>
              <w:t>92.9</w:t>
            </w:r>
          </w:p>
        </w:tc>
        <w:tc>
          <w:tcPr>
            <w:tcW w:w="1153" w:type="dxa"/>
          </w:tcPr>
          <w:p w14:paraId="661257C0" w14:textId="77777777" w:rsidR="0059206A" w:rsidRPr="00581847" w:rsidRDefault="0059206A" w:rsidP="0059206A">
            <w:pPr>
              <w:rPr>
                <w:sz w:val="16"/>
                <w:szCs w:val="16"/>
              </w:rPr>
            </w:pPr>
            <w:r w:rsidRPr="00581847">
              <w:rPr>
                <w:sz w:val="16"/>
                <w:szCs w:val="16"/>
              </w:rPr>
              <w:t>80.0</w:t>
            </w:r>
          </w:p>
        </w:tc>
        <w:tc>
          <w:tcPr>
            <w:tcW w:w="1493" w:type="dxa"/>
            <w:gridSpan w:val="2"/>
          </w:tcPr>
          <w:p w14:paraId="68BD5423" w14:textId="77777777" w:rsidR="0059206A" w:rsidRPr="00581847" w:rsidRDefault="0059206A" w:rsidP="0059206A">
            <w:pPr>
              <w:rPr>
                <w:sz w:val="16"/>
                <w:szCs w:val="16"/>
              </w:rPr>
            </w:pPr>
            <w:r w:rsidRPr="00581847">
              <w:rPr>
                <w:sz w:val="16"/>
                <w:szCs w:val="16"/>
              </w:rPr>
              <w:t>Undifferentiated TB</w:t>
            </w:r>
          </w:p>
        </w:tc>
        <w:tc>
          <w:tcPr>
            <w:tcW w:w="1002" w:type="dxa"/>
          </w:tcPr>
          <w:p w14:paraId="4251B86D" w14:textId="77777777" w:rsidR="0059206A" w:rsidRPr="00581847" w:rsidRDefault="0059206A" w:rsidP="0059206A">
            <w:pPr>
              <w:rPr>
                <w:sz w:val="16"/>
                <w:szCs w:val="16"/>
              </w:rPr>
            </w:pPr>
            <w:r w:rsidRPr="00581847">
              <w:rPr>
                <w:sz w:val="16"/>
                <w:szCs w:val="16"/>
              </w:rPr>
              <w:t>FBG</w:t>
            </w:r>
          </w:p>
        </w:tc>
        <w:tc>
          <w:tcPr>
            <w:tcW w:w="1545" w:type="dxa"/>
          </w:tcPr>
          <w:p w14:paraId="541D1526" w14:textId="77777777" w:rsidR="0059206A" w:rsidRPr="00581847" w:rsidRDefault="0059206A" w:rsidP="0059206A">
            <w:pPr>
              <w:rPr>
                <w:sz w:val="16"/>
                <w:szCs w:val="16"/>
              </w:rPr>
            </w:pPr>
            <w:r w:rsidRPr="00581847">
              <w:rPr>
                <w:sz w:val="16"/>
                <w:szCs w:val="16"/>
              </w:rPr>
              <w:t xml:space="preserve">&lt; 14 yrs, HIV </w:t>
            </w:r>
          </w:p>
        </w:tc>
        <w:tc>
          <w:tcPr>
            <w:tcW w:w="968" w:type="dxa"/>
          </w:tcPr>
          <w:p w14:paraId="7AC12DB0" w14:textId="77777777" w:rsidR="0059206A" w:rsidRPr="00581847" w:rsidRDefault="0059206A" w:rsidP="0059206A">
            <w:pPr>
              <w:rPr>
                <w:sz w:val="16"/>
                <w:szCs w:val="16"/>
              </w:rPr>
            </w:pPr>
            <w:r w:rsidRPr="00581847">
              <w:rPr>
                <w:sz w:val="16"/>
                <w:szCs w:val="16"/>
              </w:rPr>
              <w:t>MDR-TB</w:t>
            </w:r>
          </w:p>
        </w:tc>
        <w:tc>
          <w:tcPr>
            <w:tcW w:w="1673" w:type="dxa"/>
          </w:tcPr>
          <w:p w14:paraId="6002C5CD" w14:textId="77777777" w:rsidR="0059206A" w:rsidRPr="00581847" w:rsidRDefault="0059206A" w:rsidP="0059206A">
            <w:pPr>
              <w:rPr>
                <w:sz w:val="16"/>
                <w:szCs w:val="16"/>
              </w:rPr>
            </w:pPr>
            <w:r w:rsidRPr="00581847">
              <w:rPr>
                <w:sz w:val="16"/>
                <w:szCs w:val="16"/>
              </w:rPr>
              <w:t>None</w:t>
            </w:r>
          </w:p>
        </w:tc>
      </w:tr>
      <w:tr w:rsidR="0059206A" w:rsidRPr="00581847" w14:paraId="6D76F15C" w14:textId="77777777" w:rsidTr="00B85A93">
        <w:tc>
          <w:tcPr>
            <w:tcW w:w="1441" w:type="dxa"/>
          </w:tcPr>
          <w:p w14:paraId="5CFF65A9" w14:textId="41E99783" w:rsidR="0059206A" w:rsidRPr="00581847" w:rsidRDefault="0059206A" w:rsidP="005C763C">
            <w:pPr>
              <w:rPr>
                <w:sz w:val="16"/>
                <w:szCs w:val="16"/>
              </w:rPr>
            </w:pPr>
            <w:r w:rsidRPr="00581847">
              <w:rPr>
                <w:sz w:val="16"/>
                <w:szCs w:val="16"/>
              </w:rPr>
              <w:t>Orofino</w:t>
            </w:r>
            <w:r w:rsidR="005C763C" w:rsidRPr="00581847">
              <w:rPr>
                <w:sz w:val="16"/>
                <w:szCs w:val="16"/>
              </w:rPr>
              <w:fldChar w:fldCharType="begin">
                <w:fldData xml:space="preserve">PEVuZE5vdGU+PENpdGU+PEF1dGhvcj5Pcm9maW5vIFJkZTwvQXV0aG9yPjxZZWFyPjIwMTI8L1ll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Pcm9maW5vIFJkZTwvQXV0aG9yPjxZZWFyPjIwMTI8L1ll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18]</w:t>
            </w:r>
            <w:r w:rsidR="005C763C" w:rsidRPr="00581847">
              <w:rPr>
                <w:sz w:val="16"/>
                <w:szCs w:val="16"/>
              </w:rPr>
              <w:fldChar w:fldCharType="end"/>
            </w:r>
          </w:p>
        </w:tc>
        <w:tc>
          <w:tcPr>
            <w:tcW w:w="1113" w:type="dxa"/>
          </w:tcPr>
          <w:p w14:paraId="4CEBEB92" w14:textId="77777777" w:rsidR="0059206A" w:rsidRPr="00581847" w:rsidRDefault="0059206A" w:rsidP="0059206A">
            <w:pPr>
              <w:rPr>
                <w:sz w:val="16"/>
                <w:szCs w:val="16"/>
              </w:rPr>
            </w:pPr>
            <w:r w:rsidRPr="00581847">
              <w:rPr>
                <w:sz w:val="16"/>
                <w:szCs w:val="16"/>
              </w:rPr>
              <w:t>Retrospective Cohort</w:t>
            </w:r>
          </w:p>
        </w:tc>
        <w:tc>
          <w:tcPr>
            <w:tcW w:w="947" w:type="dxa"/>
          </w:tcPr>
          <w:p w14:paraId="11B91E74" w14:textId="77777777" w:rsidR="0059206A" w:rsidRPr="00581847" w:rsidRDefault="0059206A" w:rsidP="0059206A">
            <w:pPr>
              <w:rPr>
                <w:sz w:val="16"/>
                <w:szCs w:val="16"/>
              </w:rPr>
            </w:pPr>
            <w:r w:rsidRPr="00581847">
              <w:rPr>
                <w:sz w:val="16"/>
                <w:szCs w:val="16"/>
              </w:rPr>
              <w:t>Brazil</w:t>
            </w:r>
          </w:p>
          <w:p w14:paraId="05D1F686" w14:textId="77777777" w:rsidR="0059206A" w:rsidRPr="00581847" w:rsidRDefault="0059206A" w:rsidP="0059206A">
            <w:pPr>
              <w:rPr>
                <w:sz w:val="16"/>
                <w:szCs w:val="16"/>
              </w:rPr>
            </w:pPr>
            <w:r w:rsidRPr="00581847">
              <w:rPr>
                <w:sz w:val="16"/>
                <w:szCs w:val="16"/>
              </w:rPr>
              <w:t>2006</w:t>
            </w:r>
          </w:p>
        </w:tc>
        <w:tc>
          <w:tcPr>
            <w:tcW w:w="648" w:type="dxa"/>
          </w:tcPr>
          <w:p w14:paraId="62EB36DD" w14:textId="77777777" w:rsidR="0059206A" w:rsidRPr="00581847" w:rsidRDefault="0059206A" w:rsidP="0059206A">
            <w:pPr>
              <w:rPr>
                <w:sz w:val="16"/>
                <w:szCs w:val="16"/>
              </w:rPr>
            </w:pPr>
            <w:r w:rsidRPr="00581847">
              <w:rPr>
                <w:sz w:val="16"/>
                <w:szCs w:val="16"/>
              </w:rPr>
              <w:t>308</w:t>
            </w:r>
          </w:p>
        </w:tc>
        <w:tc>
          <w:tcPr>
            <w:tcW w:w="622" w:type="dxa"/>
          </w:tcPr>
          <w:p w14:paraId="74A4A15C" w14:textId="77777777" w:rsidR="0059206A" w:rsidRPr="00581847" w:rsidRDefault="0059206A" w:rsidP="0059206A">
            <w:pPr>
              <w:rPr>
                <w:sz w:val="16"/>
                <w:szCs w:val="16"/>
              </w:rPr>
            </w:pPr>
            <w:r w:rsidRPr="00581847">
              <w:rPr>
                <w:sz w:val="16"/>
                <w:szCs w:val="16"/>
              </w:rPr>
              <w:t>14</w:t>
            </w:r>
          </w:p>
        </w:tc>
        <w:tc>
          <w:tcPr>
            <w:tcW w:w="680" w:type="dxa"/>
          </w:tcPr>
          <w:p w14:paraId="6ACF47E5" w14:textId="77777777" w:rsidR="0059206A" w:rsidRPr="00581847" w:rsidRDefault="0059206A" w:rsidP="0059206A">
            <w:pPr>
              <w:rPr>
                <w:sz w:val="16"/>
                <w:szCs w:val="16"/>
              </w:rPr>
            </w:pPr>
            <w:r w:rsidRPr="00581847">
              <w:rPr>
                <w:sz w:val="16"/>
                <w:szCs w:val="16"/>
              </w:rPr>
              <w:t>NR</w:t>
            </w:r>
          </w:p>
        </w:tc>
        <w:tc>
          <w:tcPr>
            <w:tcW w:w="1255" w:type="dxa"/>
          </w:tcPr>
          <w:p w14:paraId="2D06179A" w14:textId="77777777" w:rsidR="0059206A" w:rsidRPr="00581847" w:rsidRDefault="0059206A" w:rsidP="0059206A">
            <w:pPr>
              <w:rPr>
                <w:sz w:val="16"/>
                <w:szCs w:val="16"/>
              </w:rPr>
            </w:pPr>
            <w:r w:rsidRPr="00581847">
              <w:rPr>
                <w:sz w:val="16"/>
                <w:szCs w:val="16"/>
              </w:rPr>
              <w:t>39</w:t>
            </w:r>
          </w:p>
        </w:tc>
        <w:tc>
          <w:tcPr>
            <w:tcW w:w="571" w:type="dxa"/>
          </w:tcPr>
          <w:p w14:paraId="5DC428B7" w14:textId="77777777" w:rsidR="0059206A" w:rsidRPr="00581847" w:rsidRDefault="0059206A" w:rsidP="0059206A">
            <w:pPr>
              <w:rPr>
                <w:sz w:val="16"/>
                <w:szCs w:val="16"/>
              </w:rPr>
            </w:pPr>
            <w:r w:rsidRPr="00581847">
              <w:rPr>
                <w:sz w:val="16"/>
                <w:szCs w:val="16"/>
              </w:rPr>
              <w:t>NR</w:t>
            </w:r>
          </w:p>
        </w:tc>
        <w:tc>
          <w:tcPr>
            <w:tcW w:w="1153" w:type="dxa"/>
          </w:tcPr>
          <w:p w14:paraId="495AD00B" w14:textId="77777777" w:rsidR="0059206A" w:rsidRPr="00581847" w:rsidRDefault="0059206A" w:rsidP="0059206A">
            <w:pPr>
              <w:rPr>
                <w:sz w:val="16"/>
                <w:szCs w:val="16"/>
              </w:rPr>
            </w:pPr>
            <w:r w:rsidRPr="00581847">
              <w:rPr>
                <w:sz w:val="16"/>
                <w:szCs w:val="16"/>
              </w:rPr>
              <w:t>81.2</w:t>
            </w:r>
          </w:p>
        </w:tc>
        <w:tc>
          <w:tcPr>
            <w:tcW w:w="1493" w:type="dxa"/>
            <w:gridSpan w:val="2"/>
          </w:tcPr>
          <w:p w14:paraId="3BEC0E7D" w14:textId="77777777" w:rsidR="0059206A" w:rsidRPr="00581847" w:rsidRDefault="0059206A" w:rsidP="0059206A">
            <w:pPr>
              <w:rPr>
                <w:sz w:val="16"/>
                <w:szCs w:val="16"/>
              </w:rPr>
            </w:pPr>
            <w:r w:rsidRPr="00581847">
              <w:rPr>
                <w:sz w:val="16"/>
                <w:szCs w:val="16"/>
              </w:rPr>
              <w:t>Undifferentiated TB</w:t>
            </w:r>
          </w:p>
        </w:tc>
        <w:tc>
          <w:tcPr>
            <w:tcW w:w="1002" w:type="dxa"/>
          </w:tcPr>
          <w:p w14:paraId="69F498BD" w14:textId="77777777" w:rsidR="0059206A" w:rsidRPr="00581847" w:rsidRDefault="0059206A" w:rsidP="0059206A">
            <w:pPr>
              <w:rPr>
                <w:sz w:val="16"/>
                <w:szCs w:val="16"/>
              </w:rPr>
            </w:pPr>
            <w:r w:rsidRPr="00581847">
              <w:rPr>
                <w:sz w:val="16"/>
                <w:szCs w:val="16"/>
              </w:rPr>
              <w:t>Medical records</w:t>
            </w:r>
          </w:p>
        </w:tc>
        <w:tc>
          <w:tcPr>
            <w:tcW w:w="1545" w:type="dxa"/>
          </w:tcPr>
          <w:p w14:paraId="679487DD" w14:textId="77777777" w:rsidR="0059206A" w:rsidRPr="00581847" w:rsidRDefault="0059206A" w:rsidP="0059206A">
            <w:pPr>
              <w:rPr>
                <w:sz w:val="16"/>
                <w:szCs w:val="16"/>
              </w:rPr>
            </w:pPr>
            <w:r w:rsidRPr="00581847">
              <w:rPr>
                <w:sz w:val="16"/>
                <w:szCs w:val="16"/>
              </w:rPr>
              <w:t>Discontinued follow-up during the first 15 days of treatment for any reason</w:t>
            </w:r>
          </w:p>
          <w:p w14:paraId="482D1721" w14:textId="77777777" w:rsidR="0059206A" w:rsidRPr="00581847" w:rsidRDefault="0059206A" w:rsidP="0059206A">
            <w:pPr>
              <w:rPr>
                <w:sz w:val="16"/>
                <w:szCs w:val="16"/>
              </w:rPr>
            </w:pPr>
          </w:p>
        </w:tc>
        <w:tc>
          <w:tcPr>
            <w:tcW w:w="968" w:type="dxa"/>
          </w:tcPr>
          <w:p w14:paraId="04DD31C5" w14:textId="77777777" w:rsidR="0059206A" w:rsidRPr="00581847" w:rsidRDefault="00CB3045" w:rsidP="0059206A">
            <w:pPr>
              <w:rPr>
                <w:sz w:val="16"/>
                <w:szCs w:val="16"/>
              </w:rPr>
            </w:pPr>
            <w:r w:rsidRPr="00581847">
              <w:rPr>
                <w:sz w:val="16"/>
                <w:szCs w:val="16"/>
              </w:rPr>
              <w:lastRenderedPageBreak/>
              <w:t>Death/ failure</w:t>
            </w:r>
          </w:p>
        </w:tc>
        <w:tc>
          <w:tcPr>
            <w:tcW w:w="1673" w:type="dxa"/>
          </w:tcPr>
          <w:p w14:paraId="34CB11CF" w14:textId="77777777" w:rsidR="0059206A" w:rsidRPr="00581847" w:rsidRDefault="0059206A" w:rsidP="0059206A">
            <w:pPr>
              <w:rPr>
                <w:sz w:val="16"/>
                <w:szCs w:val="16"/>
              </w:rPr>
            </w:pPr>
            <w:r w:rsidRPr="00581847">
              <w:rPr>
                <w:sz w:val="16"/>
                <w:szCs w:val="16"/>
              </w:rPr>
              <w:t>None</w:t>
            </w:r>
          </w:p>
        </w:tc>
      </w:tr>
      <w:tr w:rsidR="0059206A" w:rsidRPr="00581847" w14:paraId="18F20BA6" w14:textId="77777777" w:rsidTr="00B85A93">
        <w:tc>
          <w:tcPr>
            <w:tcW w:w="1441" w:type="dxa"/>
          </w:tcPr>
          <w:p w14:paraId="07165B59" w14:textId="54D7D280" w:rsidR="0059206A" w:rsidRPr="00581847" w:rsidRDefault="0059206A" w:rsidP="005C763C">
            <w:pPr>
              <w:rPr>
                <w:sz w:val="16"/>
                <w:szCs w:val="16"/>
              </w:rPr>
            </w:pPr>
            <w:r w:rsidRPr="00581847">
              <w:rPr>
                <w:sz w:val="16"/>
                <w:szCs w:val="16"/>
              </w:rPr>
              <w:t>Oursler</w:t>
            </w:r>
            <w:r w:rsidR="005C763C" w:rsidRPr="00581847">
              <w:rPr>
                <w:sz w:val="16"/>
                <w:szCs w:val="16"/>
              </w:rPr>
              <w:fldChar w:fldCharType="begin">
                <w:fldData xml:space="preserve">PEVuZE5vdGU+PENpdGU+PEF1dGhvcj5PdXJzbGVyPC9BdXRob3I+PFllYXI+MjAwMjwvWWVhcj48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PdXJzbGVyPC9BdXRob3I+PFllYXI+MjAwMjwvWWVhcj48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25]</w:t>
            </w:r>
            <w:r w:rsidR="005C763C" w:rsidRPr="00581847">
              <w:rPr>
                <w:sz w:val="16"/>
                <w:szCs w:val="16"/>
              </w:rPr>
              <w:fldChar w:fldCharType="end"/>
            </w:r>
          </w:p>
        </w:tc>
        <w:tc>
          <w:tcPr>
            <w:tcW w:w="1113" w:type="dxa"/>
          </w:tcPr>
          <w:p w14:paraId="7FBB21CC" w14:textId="77777777" w:rsidR="0059206A" w:rsidRPr="00581847" w:rsidRDefault="0059206A" w:rsidP="0059206A">
            <w:pPr>
              <w:rPr>
                <w:sz w:val="16"/>
                <w:szCs w:val="16"/>
              </w:rPr>
            </w:pPr>
            <w:r w:rsidRPr="00581847">
              <w:rPr>
                <w:sz w:val="16"/>
                <w:szCs w:val="16"/>
              </w:rPr>
              <w:t>Retrospective Cohort</w:t>
            </w:r>
          </w:p>
        </w:tc>
        <w:tc>
          <w:tcPr>
            <w:tcW w:w="947" w:type="dxa"/>
          </w:tcPr>
          <w:p w14:paraId="490C7F5A" w14:textId="77777777" w:rsidR="0059206A" w:rsidRPr="00581847" w:rsidRDefault="0059206A" w:rsidP="0059206A">
            <w:pPr>
              <w:rPr>
                <w:sz w:val="16"/>
                <w:szCs w:val="16"/>
              </w:rPr>
            </w:pPr>
            <w:r w:rsidRPr="00581847">
              <w:rPr>
                <w:sz w:val="16"/>
                <w:szCs w:val="16"/>
              </w:rPr>
              <w:t>U.S.</w:t>
            </w:r>
          </w:p>
          <w:p w14:paraId="7F7E7D6D" w14:textId="77777777" w:rsidR="0059206A" w:rsidRPr="00581847" w:rsidRDefault="0059206A" w:rsidP="0059206A">
            <w:pPr>
              <w:rPr>
                <w:sz w:val="16"/>
                <w:szCs w:val="16"/>
              </w:rPr>
            </w:pPr>
            <w:r w:rsidRPr="00581847">
              <w:rPr>
                <w:sz w:val="16"/>
                <w:szCs w:val="16"/>
              </w:rPr>
              <w:t>1996</w:t>
            </w:r>
          </w:p>
        </w:tc>
        <w:tc>
          <w:tcPr>
            <w:tcW w:w="648" w:type="dxa"/>
          </w:tcPr>
          <w:p w14:paraId="329EC7B8" w14:textId="77777777" w:rsidR="0059206A" w:rsidRPr="00581847" w:rsidRDefault="0059206A" w:rsidP="0059206A">
            <w:pPr>
              <w:rPr>
                <w:sz w:val="16"/>
                <w:szCs w:val="16"/>
              </w:rPr>
            </w:pPr>
            <w:r w:rsidRPr="00581847">
              <w:rPr>
                <w:sz w:val="16"/>
                <w:szCs w:val="16"/>
              </w:rPr>
              <w:t>126</w:t>
            </w:r>
          </w:p>
        </w:tc>
        <w:tc>
          <w:tcPr>
            <w:tcW w:w="622" w:type="dxa"/>
          </w:tcPr>
          <w:p w14:paraId="1060A0E8" w14:textId="77777777" w:rsidR="0059206A" w:rsidRPr="00581847" w:rsidRDefault="0059206A" w:rsidP="0059206A">
            <w:pPr>
              <w:rPr>
                <w:sz w:val="16"/>
                <w:szCs w:val="16"/>
              </w:rPr>
            </w:pPr>
            <w:r w:rsidRPr="00581847">
              <w:rPr>
                <w:sz w:val="16"/>
                <w:szCs w:val="16"/>
              </w:rPr>
              <w:t>18</w:t>
            </w:r>
          </w:p>
        </w:tc>
        <w:tc>
          <w:tcPr>
            <w:tcW w:w="680" w:type="dxa"/>
          </w:tcPr>
          <w:p w14:paraId="6609AD8F" w14:textId="77777777" w:rsidR="0059206A" w:rsidRPr="00581847" w:rsidRDefault="0059206A" w:rsidP="0059206A">
            <w:pPr>
              <w:rPr>
                <w:sz w:val="16"/>
                <w:szCs w:val="16"/>
              </w:rPr>
            </w:pPr>
            <w:r w:rsidRPr="00581847">
              <w:rPr>
                <w:sz w:val="16"/>
                <w:szCs w:val="16"/>
              </w:rPr>
              <w:t>72</w:t>
            </w:r>
          </w:p>
        </w:tc>
        <w:tc>
          <w:tcPr>
            <w:tcW w:w="1255" w:type="dxa"/>
          </w:tcPr>
          <w:p w14:paraId="1C543984" w14:textId="77777777" w:rsidR="0059206A" w:rsidRPr="00581847" w:rsidRDefault="0059206A" w:rsidP="0059206A">
            <w:pPr>
              <w:rPr>
                <w:sz w:val="16"/>
                <w:szCs w:val="16"/>
              </w:rPr>
            </w:pPr>
            <w:r w:rsidRPr="00581847">
              <w:rPr>
                <w:sz w:val="16"/>
                <w:szCs w:val="16"/>
              </w:rPr>
              <w:t>52.6 (SD 17.5)</w:t>
            </w:r>
          </w:p>
        </w:tc>
        <w:tc>
          <w:tcPr>
            <w:tcW w:w="571" w:type="dxa"/>
          </w:tcPr>
          <w:p w14:paraId="662F4C60" w14:textId="77777777" w:rsidR="0059206A" w:rsidRPr="00581847" w:rsidRDefault="0059206A" w:rsidP="0059206A">
            <w:pPr>
              <w:rPr>
                <w:sz w:val="16"/>
                <w:szCs w:val="16"/>
              </w:rPr>
            </w:pPr>
            <w:r w:rsidRPr="00581847">
              <w:rPr>
                <w:sz w:val="16"/>
                <w:szCs w:val="16"/>
              </w:rPr>
              <w:t>NR</w:t>
            </w:r>
          </w:p>
        </w:tc>
        <w:tc>
          <w:tcPr>
            <w:tcW w:w="1153" w:type="dxa"/>
          </w:tcPr>
          <w:p w14:paraId="3F91ED65" w14:textId="77777777" w:rsidR="0059206A" w:rsidRPr="00581847" w:rsidRDefault="0059206A" w:rsidP="0059206A">
            <w:pPr>
              <w:rPr>
                <w:sz w:val="16"/>
                <w:szCs w:val="16"/>
              </w:rPr>
            </w:pPr>
            <w:r w:rsidRPr="00581847">
              <w:rPr>
                <w:sz w:val="16"/>
                <w:szCs w:val="16"/>
              </w:rPr>
              <w:t>NR</w:t>
            </w:r>
          </w:p>
        </w:tc>
        <w:tc>
          <w:tcPr>
            <w:tcW w:w="1493" w:type="dxa"/>
            <w:gridSpan w:val="2"/>
          </w:tcPr>
          <w:p w14:paraId="5C4D1275" w14:textId="77777777" w:rsidR="0059206A" w:rsidRPr="00581847" w:rsidRDefault="0059206A" w:rsidP="0059206A">
            <w:pPr>
              <w:rPr>
                <w:sz w:val="16"/>
                <w:szCs w:val="16"/>
              </w:rPr>
            </w:pPr>
            <w:r w:rsidRPr="00581847">
              <w:rPr>
                <w:sz w:val="16"/>
                <w:szCs w:val="16"/>
              </w:rPr>
              <w:t>Pulmonary TB</w:t>
            </w:r>
          </w:p>
        </w:tc>
        <w:tc>
          <w:tcPr>
            <w:tcW w:w="1002" w:type="dxa"/>
          </w:tcPr>
          <w:p w14:paraId="13C9F962" w14:textId="77777777" w:rsidR="0059206A" w:rsidRPr="00581847" w:rsidRDefault="0059206A" w:rsidP="0059206A">
            <w:pPr>
              <w:rPr>
                <w:sz w:val="16"/>
                <w:szCs w:val="16"/>
              </w:rPr>
            </w:pPr>
            <w:r w:rsidRPr="00581847">
              <w:rPr>
                <w:sz w:val="16"/>
                <w:szCs w:val="16"/>
              </w:rPr>
              <w:t>Medical records</w:t>
            </w:r>
          </w:p>
        </w:tc>
        <w:tc>
          <w:tcPr>
            <w:tcW w:w="1545" w:type="dxa"/>
          </w:tcPr>
          <w:p w14:paraId="4670E723" w14:textId="77777777" w:rsidR="0059206A" w:rsidRPr="00581847" w:rsidRDefault="0059206A" w:rsidP="0059206A">
            <w:pPr>
              <w:rPr>
                <w:sz w:val="16"/>
                <w:szCs w:val="16"/>
              </w:rPr>
            </w:pPr>
            <w:r w:rsidRPr="00581847">
              <w:rPr>
                <w:sz w:val="16"/>
                <w:szCs w:val="16"/>
              </w:rPr>
              <w:t>Patients with isolated extra-pulmonary TB</w:t>
            </w:r>
          </w:p>
          <w:p w14:paraId="74600EF1" w14:textId="77777777" w:rsidR="0059206A" w:rsidRPr="00581847" w:rsidRDefault="0059206A" w:rsidP="0059206A">
            <w:pPr>
              <w:rPr>
                <w:sz w:val="16"/>
                <w:szCs w:val="16"/>
              </w:rPr>
            </w:pPr>
          </w:p>
        </w:tc>
        <w:tc>
          <w:tcPr>
            <w:tcW w:w="968" w:type="dxa"/>
          </w:tcPr>
          <w:p w14:paraId="242A1C9A" w14:textId="77777777" w:rsidR="0059206A" w:rsidRPr="00581847" w:rsidRDefault="0059206A" w:rsidP="0059206A">
            <w:pPr>
              <w:rPr>
                <w:sz w:val="16"/>
                <w:szCs w:val="16"/>
              </w:rPr>
            </w:pPr>
            <w:r w:rsidRPr="00581847">
              <w:rPr>
                <w:sz w:val="16"/>
                <w:szCs w:val="16"/>
              </w:rPr>
              <w:t>Death</w:t>
            </w:r>
          </w:p>
        </w:tc>
        <w:tc>
          <w:tcPr>
            <w:tcW w:w="1673" w:type="dxa"/>
          </w:tcPr>
          <w:p w14:paraId="7E980CE5" w14:textId="77777777" w:rsidR="0059206A" w:rsidRPr="00581847" w:rsidRDefault="0059206A" w:rsidP="0059206A">
            <w:pPr>
              <w:rPr>
                <w:sz w:val="16"/>
                <w:szCs w:val="16"/>
              </w:rPr>
            </w:pPr>
            <w:r w:rsidRPr="00581847">
              <w:rPr>
                <w:sz w:val="16"/>
                <w:szCs w:val="16"/>
              </w:rPr>
              <w:t>Age, COPD, renal disease, HIV (race, sex, and homelessness, were not associated with death in univariate analyses)</w:t>
            </w:r>
          </w:p>
          <w:p w14:paraId="2A339BF0" w14:textId="77777777" w:rsidR="0059206A" w:rsidRPr="00581847" w:rsidRDefault="0059206A" w:rsidP="0059206A">
            <w:pPr>
              <w:rPr>
                <w:sz w:val="16"/>
                <w:szCs w:val="16"/>
              </w:rPr>
            </w:pPr>
          </w:p>
        </w:tc>
      </w:tr>
      <w:tr w:rsidR="0059206A" w:rsidRPr="00581847" w14:paraId="107E96A9" w14:textId="77777777" w:rsidTr="00B85A93">
        <w:tc>
          <w:tcPr>
            <w:tcW w:w="1441" w:type="dxa"/>
          </w:tcPr>
          <w:p w14:paraId="18B5A165" w14:textId="20C06D7C" w:rsidR="0059206A" w:rsidRPr="00581847" w:rsidRDefault="0059206A" w:rsidP="005C763C">
            <w:pPr>
              <w:rPr>
                <w:sz w:val="16"/>
                <w:szCs w:val="16"/>
              </w:rPr>
            </w:pPr>
            <w:r w:rsidRPr="00581847">
              <w:rPr>
                <w:sz w:val="16"/>
                <w:szCs w:val="16"/>
              </w:rPr>
              <w:t>Pérez-Navarro</w:t>
            </w:r>
            <w:r w:rsidR="005C763C" w:rsidRPr="00581847">
              <w:rPr>
                <w:sz w:val="16"/>
                <w:szCs w:val="16"/>
              </w:rPr>
              <w:fldChar w:fldCharType="begin">
                <w:fldData xml:space="preserve">PEVuZE5vdGU+PENpdGU+PEF1dGhvcj5QZXJlei1OYXZhcnJvPC9BdXRob3I+PFllYXI+MjAxMTwv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QZXJlei1OYXZhcnJvPC9BdXRob3I+PFllYXI+MjAxMTwv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19]</w:t>
            </w:r>
            <w:r w:rsidR="005C763C" w:rsidRPr="00581847">
              <w:rPr>
                <w:sz w:val="16"/>
                <w:szCs w:val="16"/>
              </w:rPr>
              <w:fldChar w:fldCharType="end"/>
            </w:r>
          </w:p>
        </w:tc>
        <w:tc>
          <w:tcPr>
            <w:tcW w:w="1113" w:type="dxa"/>
          </w:tcPr>
          <w:p w14:paraId="0AFD5B1D" w14:textId="77777777" w:rsidR="0059206A" w:rsidRPr="00581847" w:rsidRDefault="0059206A" w:rsidP="0059206A">
            <w:pPr>
              <w:rPr>
                <w:sz w:val="16"/>
                <w:szCs w:val="16"/>
              </w:rPr>
            </w:pPr>
            <w:r w:rsidRPr="00581847">
              <w:rPr>
                <w:sz w:val="16"/>
                <w:szCs w:val="16"/>
              </w:rPr>
              <w:t>Prospective Cohort</w:t>
            </w:r>
          </w:p>
        </w:tc>
        <w:tc>
          <w:tcPr>
            <w:tcW w:w="947" w:type="dxa"/>
          </w:tcPr>
          <w:p w14:paraId="349D1C96" w14:textId="77777777" w:rsidR="0059206A" w:rsidRPr="00581847" w:rsidRDefault="0059206A" w:rsidP="0059206A">
            <w:pPr>
              <w:rPr>
                <w:sz w:val="16"/>
                <w:szCs w:val="16"/>
              </w:rPr>
            </w:pPr>
            <w:r w:rsidRPr="00581847">
              <w:rPr>
                <w:sz w:val="16"/>
                <w:szCs w:val="16"/>
              </w:rPr>
              <w:t>Mexico</w:t>
            </w:r>
          </w:p>
          <w:p w14:paraId="0A5E710D" w14:textId="77777777" w:rsidR="0059206A" w:rsidRPr="00581847" w:rsidRDefault="0059206A" w:rsidP="0059206A">
            <w:pPr>
              <w:rPr>
                <w:sz w:val="16"/>
                <w:szCs w:val="16"/>
              </w:rPr>
            </w:pPr>
            <w:r w:rsidRPr="00581847">
              <w:rPr>
                <w:sz w:val="16"/>
                <w:szCs w:val="16"/>
              </w:rPr>
              <w:t>2009</w:t>
            </w:r>
          </w:p>
        </w:tc>
        <w:tc>
          <w:tcPr>
            <w:tcW w:w="648" w:type="dxa"/>
          </w:tcPr>
          <w:p w14:paraId="6423A8EE" w14:textId="77777777" w:rsidR="0059206A" w:rsidRPr="00581847" w:rsidRDefault="0059206A" w:rsidP="0059206A">
            <w:pPr>
              <w:rPr>
                <w:sz w:val="16"/>
                <w:szCs w:val="16"/>
              </w:rPr>
            </w:pPr>
            <w:r w:rsidRPr="00581847">
              <w:rPr>
                <w:sz w:val="16"/>
                <w:szCs w:val="16"/>
              </w:rPr>
              <w:t>NR</w:t>
            </w:r>
          </w:p>
        </w:tc>
        <w:tc>
          <w:tcPr>
            <w:tcW w:w="622" w:type="dxa"/>
          </w:tcPr>
          <w:p w14:paraId="4714AEEB" w14:textId="77777777" w:rsidR="0059206A" w:rsidRPr="00581847" w:rsidRDefault="0059206A" w:rsidP="0059206A">
            <w:pPr>
              <w:rPr>
                <w:sz w:val="16"/>
                <w:szCs w:val="16"/>
              </w:rPr>
            </w:pPr>
            <w:r w:rsidRPr="00581847">
              <w:rPr>
                <w:sz w:val="16"/>
                <w:szCs w:val="16"/>
              </w:rPr>
              <w:t>NR</w:t>
            </w:r>
          </w:p>
        </w:tc>
        <w:tc>
          <w:tcPr>
            <w:tcW w:w="680" w:type="dxa"/>
          </w:tcPr>
          <w:p w14:paraId="7F873BE4" w14:textId="77777777" w:rsidR="0059206A" w:rsidRPr="00581847" w:rsidRDefault="0059206A" w:rsidP="0059206A">
            <w:pPr>
              <w:rPr>
                <w:sz w:val="16"/>
                <w:szCs w:val="16"/>
              </w:rPr>
            </w:pPr>
            <w:r w:rsidRPr="00581847">
              <w:rPr>
                <w:sz w:val="16"/>
                <w:szCs w:val="16"/>
              </w:rPr>
              <w:t>66</w:t>
            </w:r>
          </w:p>
        </w:tc>
        <w:tc>
          <w:tcPr>
            <w:tcW w:w="1255" w:type="dxa"/>
          </w:tcPr>
          <w:p w14:paraId="0211A7D2" w14:textId="77777777" w:rsidR="0059206A" w:rsidRPr="00581847" w:rsidRDefault="0059206A" w:rsidP="0059206A">
            <w:pPr>
              <w:rPr>
                <w:sz w:val="16"/>
                <w:szCs w:val="16"/>
              </w:rPr>
            </w:pPr>
            <w:r w:rsidRPr="00581847">
              <w:rPr>
                <w:sz w:val="16"/>
                <w:szCs w:val="16"/>
              </w:rPr>
              <w:t>TBDM 50.7(SD12)</w:t>
            </w:r>
          </w:p>
          <w:p w14:paraId="7A5FDEDB" w14:textId="77777777" w:rsidR="0059206A" w:rsidRPr="00581847" w:rsidRDefault="0059206A" w:rsidP="0059206A">
            <w:pPr>
              <w:rPr>
                <w:sz w:val="16"/>
                <w:szCs w:val="16"/>
              </w:rPr>
            </w:pPr>
            <w:r w:rsidRPr="00581847">
              <w:rPr>
                <w:sz w:val="16"/>
                <w:szCs w:val="16"/>
              </w:rPr>
              <w:t>TB only 40.7(SD19)</w:t>
            </w:r>
          </w:p>
          <w:p w14:paraId="4AF560E9" w14:textId="77777777" w:rsidR="0059206A" w:rsidRPr="00581847" w:rsidRDefault="0059206A" w:rsidP="0059206A">
            <w:pPr>
              <w:rPr>
                <w:sz w:val="16"/>
                <w:szCs w:val="16"/>
              </w:rPr>
            </w:pPr>
          </w:p>
        </w:tc>
        <w:tc>
          <w:tcPr>
            <w:tcW w:w="571" w:type="dxa"/>
          </w:tcPr>
          <w:p w14:paraId="4293A409" w14:textId="77777777" w:rsidR="0059206A" w:rsidRPr="00581847" w:rsidRDefault="0059206A" w:rsidP="0059206A">
            <w:pPr>
              <w:rPr>
                <w:sz w:val="16"/>
                <w:szCs w:val="16"/>
              </w:rPr>
            </w:pPr>
            <w:r w:rsidRPr="00581847">
              <w:rPr>
                <w:sz w:val="16"/>
                <w:szCs w:val="16"/>
              </w:rPr>
              <w:t>86</w:t>
            </w:r>
          </w:p>
        </w:tc>
        <w:tc>
          <w:tcPr>
            <w:tcW w:w="1153" w:type="dxa"/>
          </w:tcPr>
          <w:p w14:paraId="3508BB7F" w14:textId="77777777" w:rsidR="0059206A" w:rsidRPr="00581847" w:rsidRDefault="0059206A" w:rsidP="0059206A">
            <w:pPr>
              <w:rPr>
                <w:sz w:val="16"/>
                <w:szCs w:val="16"/>
              </w:rPr>
            </w:pPr>
            <w:r w:rsidRPr="00581847">
              <w:rPr>
                <w:sz w:val="16"/>
                <w:szCs w:val="16"/>
              </w:rPr>
              <w:t>NR</w:t>
            </w:r>
          </w:p>
        </w:tc>
        <w:tc>
          <w:tcPr>
            <w:tcW w:w="1493" w:type="dxa"/>
            <w:gridSpan w:val="2"/>
          </w:tcPr>
          <w:p w14:paraId="2B0DC2E4" w14:textId="77777777" w:rsidR="0059206A" w:rsidRPr="00581847" w:rsidRDefault="0059206A" w:rsidP="0059206A">
            <w:pPr>
              <w:rPr>
                <w:sz w:val="16"/>
                <w:szCs w:val="16"/>
              </w:rPr>
            </w:pPr>
            <w:r w:rsidRPr="00581847">
              <w:rPr>
                <w:sz w:val="16"/>
                <w:szCs w:val="16"/>
              </w:rPr>
              <w:t>Undifferentiated TB</w:t>
            </w:r>
          </w:p>
        </w:tc>
        <w:tc>
          <w:tcPr>
            <w:tcW w:w="1002" w:type="dxa"/>
          </w:tcPr>
          <w:p w14:paraId="49FA70CE" w14:textId="77777777" w:rsidR="0059206A" w:rsidRPr="00581847" w:rsidRDefault="0059206A" w:rsidP="0059206A">
            <w:pPr>
              <w:rPr>
                <w:sz w:val="16"/>
                <w:szCs w:val="16"/>
              </w:rPr>
            </w:pPr>
            <w:r w:rsidRPr="00581847">
              <w:rPr>
                <w:sz w:val="16"/>
                <w:szCs w:val="16"/>
              </w:rPr>
              <w:t>Medical records</w:t>
            </w:r>
          </w:p>
        </w:tc>
        <w:tc>
          <w:tcPr>
            <w:tcW w:w="1545" w:type="dxa"/>
          </w:tcPr>
          <w:p w14:paraId="27C66FB8" w14:textId="77777777" w:rsidR="0059206A" w:rsidRPr="00581847" w:rsidRDefault="0059206A" w:rsidP="0059206A">
            <w:pPr>
              <w:rPr>
                <w:sz w:val="16"/>
                <w:szCs w:val="16"/>
              </w:rPr>
            </w:pPr>
            <w:r w:rsidRPr="00581847">
              <w:rPr>
                <w:sz w:val="16"/>
                <w:szCs w:val="16"/>
              </w:rPr>
              <w:t xml:space="preserve">&lt;15 yrs, HIV </w:t>
            </w:r>
          </w:p>
          <w:p w14:paraId="02B8BA5E" w14:textId="77777777" w:rsidR="0059206A" w:rsidRPr="00581847" w:rsidRDefault="0059206A" w:rsidP="0059206A">
            <w:pPr>
              <w:rPr>
                <w:sz w:val="16"/>
                <w:szCs w:val="16"/>
              </w:rPr>
            </w:pPr>
          </w:p>
          <w:p w14:paraId="03D2576F" w14:textId="77777777" w:rsidR="0059206A" w:rsidRPr="00581847" w:rsidRDefault="0059206A" w:rsidP="0059206A">
            <w:pPr>
              <w:rPr>
                <w:sz w:val="16"/>
                <w:szCs w:val="16"/>
              </w:rPr>
            </w:pPr>
          </w:p>
        </w:tc>
        <w:tc>
          <w:tcPr>
            <w:tcW w:w="968" w:type="dxa"/>
          </w:tcPr>
          <w:p w14:paraId="3770E20B" w14:textId="77777777" w:rsidR="0059206A" w:rsidRPr="00581847" w:rsidRDefault="0059206A" w:rsidP="0059206A">
            <w:pPr>
              <w:rPr>
                <w:sz w:val="16"/>
                <w:szCs w:val="16"/>
              </w:rPr>
            </w:pPr>
            <w:r w:rsidRPr="00581847">
              <w:rPr>
                <w:sz w:val="16"/>
                <w:szCs w:val="16"/>
              </w:rPr>
              <w:t>Relapse</w:t>
            </w:r>
          </w:p>
        </w:tc>
        <w:tc>
          <w:tcPr>
            <w:tcW w:w="1673" w:type="dxa"/>
          </w:tcPr>
          <w:p w14:paraId="009C8A9F" w14:textId="77777777" w:rsidR="0059206A" w:rsidRPr="00581847" w:rsidRDefault="0059206A" w:rsidP="0059206A">
            <w:pPr>
              <w:rPr>
                <w:sz w:val="16"/>
                <w:szCs w:val="16"/>
              </w:rPr>
            </w:pPr>
            <w:r w:rsidRPr="00581847">
              <w:rPr>
                <w:sz w:val="16"/>
                <w:szCs w:val="16"/>
              </w:rPr>
              <w:t>None</w:t>
            </w:r>
          </w:p>
        </w:tc>
      </w:tr>
      <w:tr w:rsidR="0059206A" w:rsidRPr="00581847" w14:paraId="0803059D" w14:textId="77777777" w:rsidTr="00B85A93">
        <w:tc>
          <w:tcPr>
            <w:tcW w:w="1441" w:type="dxa"/>
          </w:tcPr>
          <w:p w14:paraId="63667AE7" w14:textId="3B95E240" w:rsidR="0059206A" w:rsidRPr="00581847" w:rsidRDefault="0059206A" w:rsidP="005C763C">
            <w:pPr>
              <w:rPr>
                <w:sz w:val="16"/>
                <w:szCs w:val="16"/>
              </w:rPr>
            </w:pPr>
            <w:r w:rsidRPr="00581847">
              <w:rPr>
                <w:sz w:val="16"/>
                <w:szCs w:val="16"/>
              </w:rPr>
              <w:t>Pérez-Navarro</w:t>
            </w:r>
            <w:r w:rsidR="005C763C" w:rsidRPr="00581847">
              <w:rPr>
                <w:sz w:val="16"/>
                <w:szCs w:val="16"/>
              </w:rPr>
              <w:fldChar w:fldCharType="begin">
                <w:fldData xml:space="preserve">PEVuZE5vdGU+PENpdGU+PEF1dGhvcj5QZXJlei1OYXZhcnJvPC9BdXRob3I+PFllYXI+MjAxNTwv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QZXJlei1OYXZhcnJvPC9BdXRob3I+PFllYXI+MjAxNTwv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69]</w:t>
            </w:r>
            <w:r w:rsidR="005C763C" w:rsidRPr="00581847">
              <w:rPr>
                <w:sz w:val="16"/>
                <w:szCs w:val="16"/>
              </w:rPr>
              <w:fldChar w:fldCharType="end"/>
            </w:r>
          </w:p>
        </w:tc>
        <w:tc>
          <w:tcPr>
            <w:tcW w:w="1113" w:type="dxa"/>
          </w:tcPr>
          <w:p w14:paraId="6D85ED62" w14:textId="77777777" w:rsidR="0059206A" w:rsidRPr="00581847" w:rsidRDefault="0059206A" w:rsidP="0059206A">
            <w:pPr>
              <w:rPr>
                <w:sz w:val="16"/>
                <w:szCs w:val="16"/>
              </w:rPr>
            </w:pPr>
            <w:r w:rsidRPr="00581847">
              <w:rPr>
                <w:sz w:val="16"/>
                <w:szCs w:val="16"/>
              </w:rPr>
              <w:t>Prospective Cohort</w:t>
            </w:r>
          </w:p>
        </w:tc>
        <w:tc>
          <w:tcPr>
            <w:tcW w:w="947" w:type="dxa"/>
          </w:tcPr>
          <w:p w14:paraId="45F0BBB1" w14:textId="77777777" w:rsidR="0059206A" w:rsidRPr="00581847" w:rsidRDefault="0059206A" w:rsidP="0059206A">
            <w:pPr>
              <w:rPr>
                <w:sz w:val="16"/>
                <w:szCs w:val="16"/>
              </w:rPr>
            </w:pPr>
            <w:r w:rsidRPr="00581847">
              <w:rPr>
                <w:sz w:val="16"/>
                <w:szCs w:val="16"/>
              </w:rPr>
              <w:t>Mexico</w:t>
            </w:r>
          </w:p>
          <w:p w14:paraId="3F5D4F24" w14:textId="77777777" w:rsidR="0059206A" w:rsidRPr="00581847" w:rsidRDefault="0059206A" w:rsidP="0059206A">
            <w:pPr>
              <w:rPr>
                <w:sz w:val="16"/>
                <w:szCs w:val="16"/>
              </w:rPr>
            </w:pPr>
            <w:r w:rsidRPr="00581847">
              <w:rPr>
                <w:sz w:val="16"/>
                <w:szCs w:val="16"/>
              </w:rPr>
              <w:t>2013</w:t>
            </w:r>
          </w:p>
          <w:p w14:paraId="79B1E9BF" w14:textId="77777777" w:rsidR="0059206A" w:rsidRPr="00581847" w:rsidRDefault="0059206A" w:rsidP="0059206A">
            <w:pPr>
              <w:rPr>
                <w:sz w:val="16"/>
                <w:szCs w:val="16"/>
              </w:rPr>
            </w:pPr>
          </w:p>
        </w:tc>
        <w:tc>
          <w:tcPr>
            <w:tcW w:w="648" w:type="dxa"/>
          </w:tcPr>
          <w:p w14:paraId="39614424" w14:textId="77777777" w:rsidR="0059206A" w:rsidRPr="00581847" w:rsidRDefault="0059206A" w:rsidP="0059206A">
            <w:pPr>
              <w:rPr>
                <w:sz w:val="16"/>
                <w:szCs w:val="16"/>
              </w:rPr>
            </w:pPr>
            <w:r w:rsidRPr="00581847">
              <w:rPr>
                <w:sz w:val="16"/>
                <w:szCs w:val="16"/>
              </w:rPr>
              <w:t>409</w:t>
            </w:r>
          </w:p>
        </w:tc>
        <w:tc>
          <w:tcPr>
            <w:tcW w:w="622" w:type="dxa"/>
          </w:tcPr>
          <w:p w14:paraId="637FE760" w14:textId="77777777" w:rsidR="0059206A" w:rsidRPr="00581847" w:rsidRDefault="0059206A" w:rsidP="0059206A">
            <w:pPr>
              <w:rPr>
                <w:sz w:val="16"/>
                <w:szCs w:val="16"/>
              </w:rPr>
            </w:pPr>
            <w:r w:rsidRPr="00581847">
              <w:rPr>
                <w:sz w:val="16"/>
                <w:szCs w:val="16"/>
              </w:rPr>
              <w:t>146</w:t>
            </w:r>
          </w:p>
        </w:tc>
        <w:tc>
          <w:tcPr>
            <w:tcW w:w="680" w:type="dxa"/>
          </w:tcPr>
          <w:p w14:paraId="3CDC46F6" w14:textId="77777777" w:rsidR="0059206A" w:rsidRPr="00581847" w:rsidRDefault="0059206A" w:rsidP="0059206A">
            <w:pPr>
              <w:rPr>
                <w:sz w:val="16"/>
                <w:szCs w:val="16"/>
              </w:rPr>
            </w:pPr>
            <w:r w:rsidRPr="00581847">
              <w:rPr>
                <w:sz w:val="16"/>
                <w:szCs w:val="16"/>
              </w:rPr>
              <w:t>65</w:t>
            </w:r>
          </w:p>
        </w:tc>
        <w:tc>
          <w:tcPr>
            <w:tcW w:w="1255" w:type="dxa"/>
          </w:tcPr>
          <w:p w14:paraId="699B1339" w14:textId="77777777" w:rsidR="0059206A" w:rsidRPr="00581847" w:rsidRDefault="0059206A" w:rsidP="0059206A">
            <w:pPr>
              <w:rPr>
                <w:sz w:val="16"/>
                <w:szCs w:val="16"/>
              </w:rPr>
            </w:pPr>
          </w:p>
        </w:tc>
        <w:tc>
          <w:tcPr>
            <w:tcW w:w="571" w:type="dxa"/>
          </w:tcPr>
          <w:p w14:paraId="7D3D52F6" w14:textId="77777777" w:rsidR="0059206A" w:rsidRPr="00581847" w:rsidRDefault="0059206A" w:rsidP="0059206A">
            <w:pPr>
              <w:rPr>
                <w:sz w:val="16"/>
                <w:szCs w:val="16"/>
              </w:rPr>
            </w:pPr>
            <w:r w:rsidRPr="00581847">
              <w:rPr>
                <w:sz w:val="16"/>
                <w:szCs w:val="16"/>
              </w:rPr>
              <w:t>87</w:t>
            </w:r>
          </w:p>
        </w:tc>
        <w:tc>
          <w:tcPr>
            <w:tcW w:w="1153" w:type="dxa"/>
          </w:tcPr>
          <w:p w14:paraId="34A49EBB" w14:textId="77777777" w:rsidR="0059206A" w:rsidRPr="00581847" w:rsidRDefault="0059206A" w:rsidP="0059206A">
            <w:pPr>
              <w:rPr>
                <w:sz w:val="16"/>
                <w:szCs w:val="16"/>
              </w:rPr>
            </w:pPr>
            <w:r w:rsidRPr="00581847">
              <w:rPr>
                <w:sz w:val="16"/>
                <w:szCs w:val="16"/>
              </w:rPr>
              <w:t>NR</w:t>
            </w:r>
          </w:p>
        </w:tc>
        <w:tc>
          <w:tcPr>
            <w:tcW w:w="1493" w:type="dxa"/>
            <w:gridSpan w:val="2"/>
          </w:tcPr>
          <w:p w14:paraId="2A6A2D0C" w14:textId="77777777" w:rsidR="0059206A" w:rsidRPr="00581847" w:rsidRDefault="0059206A" w:rsidP="0059206A">
            <w:pPr>
              <w:rPr>
                <w:sz w:val="16"/>
                <w:szCs w:val="16"/>
              </w:rPr>
            </w:pPr>
            <w:r w:rsidRPr="00581847">
              <w:rPr>
                <w:sz w:val="16"/>
                <w:szCs w:val="16"/>
              </w:rPr>
              <w:t>Pulmonary TB</w:t>
            </w:r>
          </w:p>
        </w:tc>
        <w:tc>
          <w:tcPr>
            <w:tcW w:w="1002" w:type="dxa"/>
          </w:tcPr>
          <w:p w14:paraId="464EF947" w14:textId="77777777" w:rsidR="0059206A" w:rsidRPr="00581847" w:rsidRDefault="0059206A" w:rsidP="0059206A">
            <w:pPr>
              <w:rPr>
                <w:sz w:val="16"/>
                <w:szCs w:val="16"/>
              </w:rPr>
            </w:pPr>
            <w:r w:rsidRPr="00581847">
              <w:rPr>
                <w:sz w:val="16"/>
                <w:szCs w:val="16"/>
              </w:rPr>
              <w:t>FBG</w:t>
            </w:r>
          </w:p>
        </w:tc>
        <w:tc>
          <w:tcPr>
            <w:tcW w:w="1545" w:type="dxa"/>
          </w:tcPr>
          <w:p w14:paraId="5EBE036A" w14:textId="77777777" w:rsidR="0059206A" w:rsidRPr="00581847" w:rsidRDefault="0059206A" w:rsidP="0059206A">
            <w:pPr>
              <w:rPr>
                <w:sz w:val="16"/>
                <w:szCs w:val="16"/>
              </w:rPr>
            </w:pPr>
            <w:r w:rsidRPr="00581847">
              <w:rPr>
                <w:sz w:val="16"/>
                <w:szCs w:val="16"/>
              </w:rPr>
              <w:t xml:space="preserve">&lt;15 yrs, HIV </w:t>
            </w:r>
          </w:p>
          <w:p w14:paraId="3A95E58E" w14:textId="77777777" w:rsidR="0059206A" w:rsidRPr="00581847" w:rsidRDefault="0059206A" w:rsidP="0059206A">
            <w:pPr>
              <w:rPr>
                <w:sz w:val="16"/>
                <w:szCs w:val="16"/>
              </w:rPr>
            </w:pPr>
          </w:p>
        </w:tc>
        <w:tc>
          <w:tcPr>
            <w:tcW w:w="968" w:type="dxa"/>
          </w:tcPr>
          <w:p w14:paraId="23944F94" w14:textId="77777777" w:rsidR="0059206A" w:rsidRPr="00581847" w:rsidRDefault="0059206A" w:rsidP="0059206A">
            <w:pPr>
              <w:rPr>
                <w:sz w:val="16"/>
                <w:szCs w:val="16"/>
              </w:rPr>
            </w:pPr>
            <w:r w:rsidRPr="00581847">
              <w:rPr>
                <w:sz w:val="16"/>
                <w:szCs w:val="16"/>
              </w:rPr>
              <w:t>MDR-TB</w:t>
            </w:r>
          </w:p>
        </w:tc>
        <w:tc>
          <w:tcPr>
            <w:tcW w:w="1673" w:type="dxa"/>
          </w:tcPr>
          <w:p w14:paraId="0BBDB630" w14:textId="77777777" w:rsidR="0059206A" w:rsidRPr="00581847" w:rsidRDefault="0059206A" w:rsidP="0059206A">
            <w:pPr>
              <w:rPr>
                <w:sz w:val="16"/>
                <w:szCs w:val="16"/>
              </w:rPr>
            </w:pPr>
            <w:r w:rsidRPr="00581847">
              <w:rPr>
                <w:sz w:val="16"/>
                <w:szCs w:val="16"/>
              </w:rPr>
              <w:t xml:space="preserve">Age </w:t>
            </w:r>
          </w:p>
        </w:tc>
      </w:tr>
      <w:tr w:rsidR="0059206A" w:rsidRPr="00581847" w14:paraId="52E14C7E" w14:textId="77777777" w:rsidTr="00B85A93">
        <w:tc>
          <w:tcPr>
            <w:tcW w:w="1441" w:type="dxa"/>
          </w:tcPr>
          <w:p w14:paraId="76FB1805" w14:textId="1612EF74" w:rsidR="0059206A" w:rsidRPr="00581847" w:rsidRDefault="0059206A" w:rsidP="005C763C">
            <w:pPr>
              <w:rPr>
                <w:sz w:val="16"/>
                <w:szCs w:val="16"/>
              </w:rPr>
            </w:pPr>
            <w:r w:rsidRPr="00581847">
              <w:rPr>
                <w:sz w:val="16"/>
                <w:szCs w:val="16"/>
              </w:rPr>
              <w:t>Perez-Navarro</w:t>
            </w:r>
            <w:r w:rsidR="005C763C" w:rsidRPr="00581847">
              <w:rPr>
                <w:sz w:val="16"/>
                <w:szCs w:val="16"/>
              </w:rPr>
              <w:fldChar w:fldCharType="begin">
                <w:fldData xml:space="preserve">PEVuZE5vdGU+PENpdGU+PEF1dGhvcj5QZXJlei1OYXZhcnJvPC9BdXRob3I+PFllYXI+MjAxNzwv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QZXJlei1OYXZhcnJvPC9BdXRob3I+PFllYXI+MjAxNzwv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61]</w:t>
            </w:r>
            <w:r w:rsidR="005C763C" w:rsidRPr="00581847">
              <w:rPr>
                <w:sz w:val="16"/>
                <w:szCs w:val="16"/>
              </w:rPr>
              <w:fldChar w:fldCharType="end"/>
            </w:r>
            <w:r w:rsidRPr="00581847">
              <w:rPr>
                <w:sz w:val="16"/>
                <w:szCs w:val="16"/>
              </w:rPr>
              <w:t xml:space="preserve"> </w:t>
            </w:r>
          </w:p>
        </w:tc>
        <w:tc>
          <w:tcPr>
            <w:tcW w:w="1113" w:type="dxa"/>
          </w:tcPr>
          <w:p w14:paraId="19D57CAB" w14:textId="77777777" w:rsidR="0059206A" w:rsidRPr="00581847" w:rsidRDefault="0059206A" w:rsidP="0059206A">
            <w:pPr>
              <w:rPr>
                <w:sz w:val="16"/>
                <w:szCs w:val="16"/>
              </w:rPr>
            </w:pPr>
            <w:r w:rsidRPr="00581847">
              <w:rPr>
                <w:sz w:val="16"/>
                <w:szCs w:val="16"/>
              </w:rPr>
              <w:t>Retrospective Cohort</w:t>
            </w:r>
          </w:p>
        </w:tc>
        <w:tc>
          <w:tcPr>
            <w:tcW w:w="947" w:type="dxa"/>
          </w:tcPr>
          <w:p w14:paraId="2E1C618C" w14:textId="77777777" w:rsidR="0059206A" w:rsidRPr="00581847" w:rsidRDefault="0059206A" w:rsidP="0059206A">
            <w:pPr>
              <w:rPr>
                <w:sz w:val="16"/>
                <w:szCs w:val="16"/>
              </w:rPr>
            </w:pPr>
            <w:r w:rsidRPr="00581847">
              <w:rPr>
                <w:sz w:val="16"/>
                <w:szCs w:val="16"/>
              </w:rPr>
              <w:t>Mexico</w:t>
            </w:r>
            <w:r w:rsidRPr="00581847">
              <w:rPr>
                <w:sz w:val="16"/>
                <w:szCs w:val="16"/>
              </w:rPr>
              <w:br/>
              <w:t>2014</w:t>
            </w:r>
          </w:p>
        </w:tc>
        <w:tc>
          <w:tcPr>
            <w:tcW w:w="648" w:type="dxa"/>
          </w:tcPr>
          <w:p w14:paraId="11D6FEE5" w14:textId="77777777" w:rsidR="0059206A" w:rsidRPr="00581847" w:rsidRDefault="0059206A" w:rsidP="0059206A">
            <w:pPr>
              <w:rPr>
                <w:sz w:val="16"/>
                <w:szCs w:val="16"/>
              </w:rPr>
            </w:pPr>
            <w:r w:rsidRPr="00581847">
              <w:rPr>
                <w:sz w:val="16"/>
                <w:szCs w:val="16"/>
              </w:rPr>
              <w:t>324</w:t>
            </w:r>
          </w:p>
        </w:tc>
        <w:tc>
          <w:tcPr>
            <w:tcW w:w="622" w:type="dxa"/>
          </w:tcPr>
          <w:p w14:paraId="7FFD5228" w14:textId="77777777" w:rsidR="0059206A" w:rsidRPr="00581847" w:rsidRDefault="0059206A" w:rsidP="0059206A">
            <w:pPr>
              <w:rPr>
                <w:sz w:val="16"/>
                <w:szCs w:val="16"/>
              </w:rPr>
            </w:pPr>
            <w:r w:rsidRPr="00581847">
              <w:rPr>
                <w:sz w:val="16"/>
                <w:szCs w:val="16"/>
              </w:rPr>
              <w:t>183</w:t>
            </w:r>
          </w:p>
        </w:tc>
        <w:tc>
          <w:tcPr>
            <w:tcW w:w="680" w:type="dxa"/>
          </w:tcPr>
          <w:p w14:paraId="3445C6DD" w14:textId="77777777" w:rsidR="0059206A" w:rsidRPr="00581847" w:rsidRDefault="0059206A" w:rsidP="0059206A">
            <w:pPr>
              <w:rPr>
                <w:sz w:val="16"/>
                <w:szCs w:val="16"/>
              </w:rPr>
            </w:pPr>
            <w:r w:rsidRPr="00581847">
              <w:rPr>
                <w:sz w:val="16"/>
                <w:szCs w:val="16"/>
              </w:rPr>
              <w:t>64</w:t>
            </w:r>
          </w:p>
        </w:tc>
        <w:tc>
          <w:tcPr>
            <w:tcW w:w="1255" w:type="dxa"/>
          </w:tcPr>
          <w:p w14:paraId="73EAC959" w14:textId="77777777" w:rsidR="0059206A" w:rsidRPr="00581847" w:rsidRDefault="0059206A" w:rsidP="0059206A">
            <w:pPr>
              <w:rPr>
                <w:sz w:val="16"/>
                <w:szCs w:val="16"/>
              </w:rPr>
            </w:pPr>
          </w:p>
        </w:tc>
        <w:tc>
          <w:tcPr>
            <w:tcW w:w="571" w:type="dxa"/>
          </w:tcPr>
          <w:p w14:paraId="113B5CF6" w14:textId="77777777" w:rsidR="0059206A" w:rsidRPr="00581847" w:rsidRDefault="0059206A" w:rsidP="0059206A">
            <w:pPr>
              <w:rPr>
                <w:sz w:val="16"/>
                <w:szCs w:val="16"/>
              </w:rPr>
            </w:pPr>
            <w:r w:rsidRPr="00581847">
              <w:rPr>
                <w:sz w:val="16"/>
                <w:szCs w:val="16"/>
              </w:rPr>
              <w:t>90</w:t>
            </w:r>
          </w:p>
        </w:tc>
        <w:tc>
          <w:tcPr>
            <w:tcW w:w="1153" w:type="dxa"/>
          </w:tcPr>
          <w:p w14:paraId="2D6A0623" w14:textId="77777777" w:rsidR="0059206A" w:rsidRPr="00581847" w:rsidRDefault="0059206A" w:rsidP="0059206A">
            <w:pPr>
              <w:rPr>
                <w:sz w:val="16"/>
                <w:szCs w:val="16"/>
              </w:rPr>
            </w:pPr>
            <w:r w:rsidRPr="00581847">
              <w:rPr>
                <w:sz w:val="16"/>
                <w:szCs w:val="16"/>
              </w:rPr>
              <w:t>85</w:t>
            </w:r>
          </w:p>
        </w:tc>
        <w:tc>
          <w:tcPr>
            <w:tcW w:w="1493" w:type="dxa"/>
            <w:gridSpan w:val="2"/>
          </w:tcPr>
          <w:p w14:paraId="577A2C1A" w14:textId="77777777" w:rsidR="0059206A" w:rsidRPr="00581847" w:rsidRDefault="0059206A" w:rsidP="0059206A">
            <w:pPr>
              <w:rPr>
                <w:sz w:val="16"/>
                <w:szCs w:val="16"/>
              </w:rPr>
            </w:pPr>
            <w:r w:rsidRPr="00581847">
              <w:rPr>
                <w:sz w:val="16"/>
                <w:szCs w:val="16"/>
              </w:rPr>
              <w:t>Pulmonary TB</w:t>
            </w:r>
          </w:p>
        </w:tc>
        <w:tc>
          <w:tcPr>
            <w:tcW w:w="1002" w:type="dxa"/>
          </w:tcPr>
          <w:p w14:paraId="04FAD4EA" w14:textId="77777777" w:rsidR="0059206A" w:rsidRPr="00581847" w:rsidRDefault="0059206A" w:rsidP="0059206A">
            <w:pPr>
              <w:rPr>
                <w:sz w:val="16"/>
                <w:szCs w:val="16"/>
              </w:rPr>
            </w:pPr>
            <w:r w:rsidRPr="00581847">
              <w:rPr>
                <w:sz w:val="16"/>
                <w:szCs w:val="16"/>
              </w:rPr>
              <w:t>Medical records, FPG test</w:t>
            </w:r>
          </w:p>
        </w:tc>
        <w:tc>
          <w:tcPr>
            <w:tcW w:w="1545" w:type="dxa"/>
          </w:tcPr>
          <w:p w14:paraId="25C6C4F7" w14:textId="77777777" w:rsidR="0059206A" w:rsidRPr="00581847" w:rsidRDefault="0059206A" w:rsidP="0059206A">
            <w:pPr>
              <w:rPr>
                <w:sz w:val="16"/>
                <w:szCs w:val="16"/>
              </w:rPr>
            </w:pPr>
            <w:r w:rsidRPr="00581847">
              <w:rPr>
                <w:sz w:val="16"/>
                <w:szCs w:val="16"/>
              </w:rPr>
              <w:t>&lt;15 yrs; patients with T1DM or HIV; relapse patients or those with previous treatment history.</w:t>
            </w:r>
          </w:p>
        </w:tc>
        <w:tc>
          <w:tcPr>
            <w:tcW w:w="968" w:type="dxa"/>
          </w:tcPr>
          <w:p w14:paraId="557EF4CC" w14:textId="77777777" w:rsidR="0059206A" w:rsidRPr="00581847" w:rsidRDefault="00CB3045" w:rsidP="0059206A">
            <w:pPr>
              <w:rPr>
                <w:sz w:val="16"/>
                <w:szCs w:val="16"/>
              </w:rPr>
            </w:pPr>
            <w:r w:rsidRPr="00581847">
              <w:rPr>
                <w:sz w:val="16"/>
                <w:szCs w:val="16"/>
              </w:rPr>
              <w:t xml:space="preserve">Death/ failure, </w:t>
            </w:r>
            <w:r w:rsidR="0059206A" w:rsidRPr="00581847">
              <w:rPr>
                <w:sz w:val="16"/>
                <w:szCs w:val="16"/>
              </w:rPr>
              <w:t>MDR-TB, relapse</w:t>
            </w:r>
          </w:p>
        </w:tc>
        <w:tc>
          <w:tcPr>
            <w:tcW w:w="1673" w:type="dxa"/>
          </w:tcPr>
          <w:p w14:paraId="02821160" w14:textId="0D8C5C4E" w:rsidR="0059206A" w:rsidRPr="00581847" w:rsidRDefault="006661E2" w:rsidP="0059206A">
            <w:pPr>
              <w:rPr>
                <w:sz w:val="16"/>
                <w:szCs w:val="16"/>
              </w:rPr>
            </w:pPr>
            <w:r w:rsidRPr="00581847">
              <w:rPr>
                <w:sz w:val="16"/>
                <w:szCs w:val="16"/>
              </w:rPr>
              <w:t>A</w:t>
            </w:r>
            <w:r w:rsidR="0059206A" w:rsidRPr="00581847">
              <w:rPr>
                <w:sz w:val="16"/>
                <w:szCs w:val="16"/>
              </w:rPr>
              <w:t>ge, sex, smoking and overcrowding, smear positivity at two months</w:t>
            </w:r>
          </w:p>
        </w:tc>
      </w:tr>
      <w:tr w:rsidR="0059206A" w:rsidRPr="00581847" w14:paraId="32C8652C" w14:textId="77777777" w:rsidTr="00B85A93">
        <w:tc>
          <w:tcPr>
            <w:tcW w:w="1441" w:type="dxa"/>
          </w:tcPr>
          <w:p w14:paraId="28405598" w14:textId="4586C324" w:rsidR="0059206A" w:rsidRPr="00581847" w:rsidRDefault="0059206A" w:rsidP="005C763C">
            <w:pPr>
              <w:rPr>
                <w:sz w:val="16"/>
                <w:szCs w:val="16"/>
              </w:rPr>
            </w:pPr>
            <w:r w:rsidRPr="00581847">
              <w:rPr>
                <w:sz w:val="16"/>
                <w:szCs w:val="16"/>
              </w:rPr>
              <w:t>Pina</w:t>
            </w:r>
            <w:r w:rsidR="005C763C" w:rsidRPr="00581847">
              <w:rPr>
                <w:sz w:val="16"/>
                <w:szCs w:val="16"/>
              </w:rPr>
              <w:fldChar w:fldCharType="begin">
                <w:fldData xml:space="preserve">PEVuZE5vdGU+PENpdGU+PEF1dGhvcj5QaW5hPC9BdXRob3I+PFllYXI+MjAwNjwvWWVhcj48UmVj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QaW5hPC9BdXRob3I+PFllYXI+MjAwNjwvWWVhcj48UmVj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20]</w:t>
            </w:r>
            <w:r w:rsidR="005C763C" w:rsidRPr="00581847">
              <w:rPr>
                <w:sz w:val="16"/>
                <w:szCs w:val="16"/>
              </w:rPr>
              <w:fldChar w:fldCharType="end"/>
            </w:r>
          </w:p>
        </w:tc>
        <w:tc>
          <w:tcPr>
            <w:tcW w:w="1113" w:type="dxa"/>
          </w:tcPr>
          <w:p w14:paraId="47206E34" w14:textId="77777777" w:rsidR="0059206A" w:rsidRPr="00581847" w:rsidRDefault="0059206A" w:rsidP="0059206A">
            <w:pPr>
              <w:rPr>
                <w:sz w:val="16"/>
                <w:szCs w:val="16"/>
              </w:rPr>
            </w:pPr>
            <w:r w:rsidRPr="00581847">
              <w:rPr>
                <w:sz w:val="16"/>
                <w:szCs w:val="16"/>
              </w:rPr>
              <w:t>Retrospective Cohort</w:t>
            </w:r>
          </w:p>
        </w:tc>
        <w:tc>
          <w:tcPr>
            <w:tcW w:w="947" w:type="dxa"/>
          </w:tcPr>
          <w:p w14:paraId="42308D65" w14:textId="77777777" w:rsidR="0059206A" w:rsidRPr="00581847" w:rsidRDefault="0059206A" w:rsidP="0059206A">
            <w:pPr>
              <w:rPr>
                <w:sz w:val="16"/>
                <w:szCs w:val="16"/>
              </w:rPr>
            </w:pPr>
            <w:r w:rsidRPr="00581847">
              <w:rPr>
                <w:sz w:val="16"/>
                <w:szCs w:val="16"/>
              </w:rPr>
              <w:t>Spain</w:t>
            </w:r>
          </w:p>
          <w:p w14:paraId="5BAD20A0" w14:textId="77777777" w:rsidR="0059206A" w:rsidRPr="00581847" w:rsidRDefault="0059206A" w:rsidP="0059206A">
            <w:pPr>
              <w:rPr>
                <w:sz w:val="16"/>
                <w:szCs w:val="16"/>
              </w:rPr>
            </w:pPr>
            <w:r w:rsidRPr="00581847">
              <w:rPr>
                <w:sz w:val="16"/>
                <w:szCs w:val="16"/>
              </w:rPr>
              <w:t>1997</w:t>
            </w:r>
          </w:p>
        </w:tc>
        <w:tc>
          <w:tcPr>
            <w:tcW w:w="648" w:type="dxa"/>
          </w:tcPr>
          <w:p w14:paraId="1BC9782A" w14:textId="77777777" w:rsidR="0059206A" w:rsidRPr="00581847" w:rsidRDefault="0059206A" w:rsidP="0059206A">
            <w:pPr>
              <w:rPr>
                <w:sz w:val="16"/>
                <w:szCs w:val="16"/>
              </w:rPr>
            </w:pPr>
            <w:r w:rsidRPr="00581847">
              <w:rPr>
                <w:sz w:val="16"/>
                <w:szCs w:val="16"/>
              </w:rPr>
              <w:t>1511</w:t>
            </w:r>
          </w:p>
        </w:tc>
        <w:tc>
          <w:tcPr>
            <w:tcW w:w="622" w:type="dxa"/>
          </w:tcPr>
          <w:p w14:paraId="1B13952A" w14:textId="77777777" w:rsidR="0059206A" w:rsidRPr="00581847" w:rsidRDefault="0059206A" w:rsidP="0059206A">
            <w:pPr>
              <w:rPr>
                <w:sz w:val="16"/>
                <w:szCs w:val="16"/>
              </w:rPr>
            </w:pPr>
            <w:r w:rsidRPr="00581847">
              <w:rPr>
                <w:sz w:val="16"/>
                <w:szCs w:val="16"/>
              </w:rPr>
              <w:t>73</w:t>
            </w:r>
          </w:p>
        </w:tc>
        <w:tc>
          <w:tcPr>
            <w:tcW w:w="680" w:type="dxa"/>
          </w:tcPr>
          <w:p w14:paraId="594E1EAF" w14:textId="77777777" w:rsidR="0059206A" w:rsidRPr="00581847" w:rsidRDefault="0059206A" w:rsidP="0059206A">
            <w:pPr>
              <w:rPr>
                <w:sz w:val="16"/>
                <w:szCs w:val="16"/>
              </w:rPr>
            </w:pPr>
            <w:r w:rsidRPr="00581847">
              <w:rPr>
                <w:sz w:val="16"/>
                <w:szCs w:val="16"/>
              </w:rPr>
              <w:t>64.4</w:t>
            </w:r>
          </w:p>
        </w:tc>
        <w:tc>
          <w:tcPr>
            <w:tcW w:w="1255" w:type="dxa"/>
          </w:tcPr>
          <w:p w14:paraId="24FC02C8" w14:textId="77777777" w:rsidR="0059206A" w:rsidRPr="00581847" w:rsidRDefault="0059206A" w:rsidP="0059206A">
            <w:pPr>
              <w:rPr>
                <w:sz w:val="16"/>
                <w:szCs w:val="16"/>
              </w:rPr>
            </w:pPr>
            <w:r w:rsidRPr="00581847">
              <w:rPr>
                <w:sz w:val="16"/>
                <w:szCs w:val="16"/>
              </w:rPr>
              <w:t>38.6</w:t>
            </w:r>
            <w:r w:rsidRPr="00581847">
              <w:rPr>
                <w:sz w:val="16"/>
                <w:szCs w:val="16"/>
              </w:rPr>
              <w:fldChar w:fldCharType="begin"/>
            </w:r>
            <w:r w:rsidRPr="00581847">
              <w:rPr>
                <w:sz w:val="16"/>
                <w:szCs w:val="16"/>
              </w:rPr>
              <w:instrText xml:space="preserve"> NOTEREF _Ref468634772 \h  \* MERGEFORMAT </w:instrText>
            </w:r>
            <w:r w:rsidRPr="00581847">
              <w:rPr>
                <w:sz w:val="16"/>
                <w:szCs w:val="16"/>
              </w:rPr>
            </w:r>
            <w:r w:rsidRPr="00581847">
              <w:rPr>
                <w:sz w:val="16"/>
                <w:szCs w:val="16"/>
              </w:rPr>
              <w:fldChar w:fldCharType="separate"/>
            </w:r>
            <w:r w:rsidRPr="00581847">
              <w:rPr>
                <w:sz w:val="16"/>
                <w:szCs w:val="16"/>
              </w:rPr>
              <w:t>3</w:t>
            </w:r>
            <w:r w:rsidRPr="00581847">
              <w:rPr>
                <w:sz w:val="16"/>
                <w:szCs w:val="16"/>
              </w:rPr>
              <w:fldChar w:fldCharType="end"/>
            </w:r>
          </w:p>
        </w:tc>
        <w:tc>
          <w:tcPr>
            <w:tcW w:w="571" w:type="dxa"/>
          </w:tcPr>
          <w:p w14:paraId="73037903" w14:textId="77777777" w:rsidR="0059206A" w:rsidRPr="00581847" w:rsidRDefault="0059206A" w:rsidP="0059206A">
            <w:pPr>
              <w:rPr>
                <w:sz w:val="16"/>
                <w:szCs w:val="16"/>
              </w:rPr>
            </w:pPr>
            <w:r w:rsidRPr="00581847">
              <w:rPr>
                <w:sz w:val="16"/>
                <w:szCs w:val="16"/>
              </w:rPr>
              <w:t>NR</w:t>
            </w:r>
          </w:p>
        </w:tc>
        <w:tc>
          <w:tcPr>
            <w:tcW w:w="1153" w:type="dxa"/>
          </w:tcPr>
          <w:p w14:paraId="6746576E" w14:textId="77777777" w:rsidR="0059206A" w:rsidRPr="00581847" w:rsidRDefault="0059206A" w:rsidP="0059206A">
            <w:pPr>
              <w:rPr>
                <w:sz w:val="16"/>
                <w:szCs w:val="16"/>
              </w:rPr>
            </w:pPr>
            <w:r w:rsidRPr="00581847">
              <w:rPr>
                <w:sz w:val="16"/>
                <w:szCs w:val="16"/>
              </w:rPr>
              <w:t>NR</w:t>
            </w:r>
          </w:p>
        </w:tc>
        <w:tc>
          <w:tcPr>
            <w:tcW w:w="1493" w:type="dxa"/>
            <w:gridSpan w:val="2"/>
          </w:tcPr>
          <w:p w14:paraId="1095142B" w14:textId="77777777" w:rsidR="0059206A" w:rsidRPr="00581847" w:rsidRDefault="0059206A" w:rsidP="0059206A">
            <w:pPr>
              <w:rPr>
                <w:sz w:val="16"/>
                <w:szCs w:val="16"/>
              </w:rPr>
            </w:pPr>
            <w:r w:rsidRPr="00581847">
              <w:rPr>
                <w:sz w:val="16"/>
                <w:szCs w:val="16"/>
              </w:rPr>
              <w:t>Undifferentiated TB</w:t>
            </w:r>
          </w:p>
        </w:tc>
        <w:tc>
          <w:tcPr>
            <w:tcW w:w="1002" w:type="dxa"/>
          </w:tcPr>
          <w:p w14:paraId="42337D1A" w14:textId="77777777" w:rsidR="0059206A" w:rsidRPr="00581847" w:rsidRDefault="0059206A" w:rsidP="0059206A">
            <w:pPr>
              <w:rPr>
                <w:sz w:val="16"/>
                <w:szCs w:val="16"/>
              </w:rPr>
            </w:pPr>
            <w:r w:rsidRPr="00581847">
              <w:rPr>
                <w:sz w:val="16"/>
                <w:szCs w:val="16"/>
              </w:rPr>
              <w:t>Medical records</w:t>
            </w:r>
          </w:p>
        </w:tc>
        <w:tc>
          <w:tcPr>
            <w:tcW w:w="1545" w:type="dxa"/>
          </w:tcPr>
          <w:p w14:paraId="4C533339" w14:textId="77777777" w:rsidR="0059206A" w:rsidRPr="00581847" w:rsidRDefault="0059206A" w:rsidP="0059206A">
            <w:pPr>
              <w:rPr>
                <w:sz w:val="16"/>
                <w:szCs w:val="16"/>
              </w:rPr>
            </w:pPr>
            <w:r w:rsidRPr="00581847">
              <w:rPr>
                <w:sz w:val="16"/>
                <w:szCs w:val="16"/>
              </w:rPr>
              <w:t>Patients with TB diagnosis after death, death from non- adherence, failures, transfer and incomplete medical records</w:t>
            </w:r>
          </w:p>
          <w:p w14:paraId="2EE0F750" w14:textId="77777777" w:rsidR="0059206A" w:rsidRPr="00581847" w:rsidRDefault="0059206A" w:rsidP="0059206A">
            <w:pPr>
              <w:rPr>
                <w:sz w:val="16"/>
                <w:szCs w:val="16"/>
              </w:rPr>
            </w:pPr>
          </w:p>
        </w:tc>
        <w:tc>
          <w:tcPr>
            <w:tcW w:w="968" w:type="dxa"/>
          </w:tcPr>
          <w:p w14:paraId="077C773B" w14:textId="77777777" w:rsidR="0059206A" w:rsidRPr="00581847" w:rsidRDefault="0059206A" w:rsidP="0059206A">
            <w:pPr>
              <w:rPr>
                <w:sz w:val="16"/>
                <w:szCs w:val="16"/>
              </w:rPr>
            </w:pPr>
            <w:r w:rsidRPr="00581847">
              <w:rPr>
                <w:sz w:val="16"/>
                <w:szCs w:val="16"/>
              </w:rPr>
              <w:t>Death</w:t>
            </w:r>
          </w:p>
        </w:tc>
        <w:tc>
          <w:tcPr>
            <w:tcW w:w="1673" w:type="dxa"/>
          </w:tcPr>
          <w:p w14:paraId="4CF6CAA1" w14:textId="77777777" w:rsidR="0059206A" w:rsidRPr="00581847" w:rsidRDefault="0059206A" w:rsidP="0059206A">
            <w:pPr>
              <w:rPr>
                <w:sz w:val="16"/>
                <w:szCs w:val="16"/>
              </w:rPr>
            </w:pPr>
            <w:r w:rsidRPr="00581847">
              <w:rPr>
                <w:sz w:val="16"/>
                <w:szCs w:val="16"/>
              </w:rPr>
              <w:t>None</w:t>
            </w:r>
          </w:p>
        </w:tc>
      </w:tr>
      <w:tr w:rsidR="0059206A" w:rsidRPr="00581847" w14:paraId="5676BA93" w14:textId="77777777" w:rsidTr="00B85A93">
        <w:tc>
          <w:tcPr>
            <w:tcW w:w="1441" w:type="dxa"/>
          </w:tcPr>
          <w:p w14:paraId="4CDE04ED" w14:textId="7C41BC31" w:rsidR="0059206A" w:rsidRPr="00581847" w:rsidRDefault="0059206A" w:rsidP="005C763C">
            <w:pPr>
              <w:rPr>
                <w:sz w:val="16"/>
                <w:szCs w:val="16"/>
              </w:rPr>
            </w:pPr>
            <w:r w:rsidRPr="00581847">
              <w:rPr>
                <w:sz w:val="16"/>
                <w:szCs w:val="16"/>
              </w:rPr>
              <w:t>Reed</w:t>
            </w:r>
            <w:r w:rsidR="005C763C" w:rsidRPr="00581847">
              <w:rPr>
                <w:sz w:val="16"/>
                <w:szCs w:val="16"/>
              </w:rPr>
              <w:fldChar w:fldCharType="begin">
                <w:fldData xml:space="preserve">PEVuZE5vdGU+PENpdGU+PEF1dGhvcj5SZWVkPC9BdXRob3I+PFllYXI+MjAxMzwvWWVhcj48UmVj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1ODA0NDwvcGFn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SZWVkPC9BdXRob3I+PFllYXI+MjAxMzwvWWVhcj48UmVj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1ODA0NDwvcGFn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27]</w:t>
            </w:r>
            <w:r w:rsidR="005C763C" w:rsidRPr="00581847">
              <w:rPr>
                <w:sz w:val="16"/>
                <w:szCs w:val="16"/>
              </w:rPr>
              <w:fldChar w:fldCharType="end"/>
            </w:r>
          </w:p>
        </w:tc>
        <w:tc>
          <w:tcPr>
            <w:tcW w:w="1113" w:type="dxa"/>
          </w:tcPr>
          <w:p w14:paraId="7C6FDDEC" w14:textId="77777777" w:rsidR="0059206A" w:rsidRPr="00581847" w:rsidRDefault="0059206A" w:rsidP="0059206A">
            <w:pPr>
              <w:rPr>
                <w:sz w:val="16"/>
                <w:szCs w:val="16"/>
              </w:rPr>
            </w:pPr>
            <w:r w:rsidRPr="00581847">
              <w:rPr>
                <w:sz w:val="16"/>
                <w:szCs w:val="16"/>
              </w:rPr>
              <w:t>Prospective Cohort</w:t>
            </w:r>
          </w:p>
        </w:tc>
        <w:tc>
          <w:tcPr>
            <w:tcW w:w="947" w:type="dxa"/>
          </w:tcPr>
          <w:p w14:paraId="6AA1A12A" w14:textId="77777777" w:rsidR="0059206A" w:rsidRPr="00581847" w:rsidRDefault="0059206A" w:rsidP="0059206A">
            <w:pPr>
              <w:rPr>
                <w:sz w:val="16"/>
                <w:szCs w:val="16"/>
              </w:rPr>
            </w:pPr>
            <w:r w:rsidRPr="00581847">
              <w:rPr>
                <w:sz w:val="16"/>
                <w:szCs w:val="16"/>
              </w:rPr>
              <w:t>R.O.K.</w:t>
            </w:r>
          </w:p>
          <w:p w14:paraId="55B0C0F7" w14:textId="77777777" w:rsidR="0059206A" w:rsidRPr="00581847" w:rsidRDefault="0059206A" w:rsidP="0059206A">
            <w:pPr>
              <w:rPr>
                <w:sz w:val="16"/>
                <w:szCs w:val="16"/>
              </w:rPr>
            </w:pPr>
            <w:r w:rsidRPr="00581847">
              <w:rPr>
                <w:sz w:val="16"/>
                <w:szCs w:val="16"/>
              </w:rPr>
              <w:t>NR</w:t>
            </w:r>
          </w:p>
        </w:tc>
        <w:tc>
          <w:tcPr>
            <w:tcW w:w="648" w:type="dxa"/>
          </w:tcPr>
          <w:p w14:paraId="78E7B578" w14:textId="77777777" w:rsidR="0059206A" w:rsidRPr="00581847" w:rsidRDefault="0059206A" w:rsidP="0059206A">
            <w:pPr>
              <w:rPr>
                <w:sz w:val="16"/>
                <w:szCs w:val="16"/>
              </w:rPr>
            </w:pPr>
            <w:r w:rsidRPr="00581847">
              <w:rPr>
                <w:sz w:val="16"/>
                <w:szCs w:val="16"/>
              </w:rPr>
              <w:t>657</w:t>
            </w:r>
          </w:p>
        </w:tc>
        <w:tc>
          <w:tcPr>
            <w:tcW w:w="622" w:type="dxa"/>
          </w:tcPr>
          <w:p w14:paraId="6C29B274" w14:textId="77777777" w:rsidR="0059206A" w:rsidRPr="00581847" w:rsidRDefault="0059206A" w:rsidP="0059206A">
            <w:pPr>
              <w:rPr>
                <w:sz w:val="16"/>
                <w:szCs w:val="16"/>
              </w:rPr>
            </w:pPr>
            <w:r w:rsidRPr="00581847">
              <w:rPr>
                <w:sz w:val="16"/>
                <w:szCs w:val="16"/>
              </w:rPr>
              <w:t>162</w:t>
            </w:r>
          </w:p>
        </w:tc>
        <w:tc>
          <w:tcPr>
            <w:tcW w:w="680" w:type="dxa"/>
          </w:tcPr>
          <w:p w14:paraId="16B001B5" w14:textId="77777777" w:rsidR="0059206A" w:rsidRPr="00581847" w:rsidRDefault="0059206A" w:rsidP="0059206A">
            <w:pPr>
              <w:rPr>
                <w:sz w:val="16"/>
                <w:szCs w:val="16"/>
              </w:rPr>
            </w:pPr>
            <w:r w:rsidRPr="00581847">
              <w:rPr>
                <w:sz w:val="16"/>
                <w:szCs w:val="16"/>
              </w:rPr>
              <w:t>83.9</w:t>
            </w:r>
          </w:p>
        </w:tc>
        <w:tc>
          <w:tcPr>
            <w:tcW w:w="1255" w:type="dxa"/>
          </w:tcPr>
          <w:p w14:paraId="793E3014" w14:textId="77777777" w:rsidR="0059206A" w:rsidRPr="00581847" w:rsidRDefault="0059206A" w:rsidP="0059206A">
            <w:pPr>
              <w:rPr>
                <w:sz w:val="16"/>
                <w:szCs w:val="16"/>
              </w:rPr>
            </w:pPr>
            <w:r w:rsidRPr="00581847">
              <w:rPr>
                <w:sz w:val="16"/>
                <w:szCs w:val="16"/>
              </w:rPr>
              <w:t>44.5</w:t>
            </w:r>
          </w:p>
        </w:tc>
        <w:tc>
          <w:tcPr>
            <w:tcW w:w="571" w:type="dxa"/>
          </w:tcPr>
          <w:p w14:paraId="61C7595D" w14:textId="77777777" w:rsidR="0059206A" w:rsidRPr="00581847" w:rsidRDefault="0059206A" w:rsidP="0059206A">
            <w:pPr>
              <w:rPr>
                <w:sz w:val="16"/>
                <w:szCs w:val="16"/>
              </w:rPr>
            </w:pPr>
            <w:r w:rsidRPr="00581847">
              <w:rPr>
                <w:sz w:val="16"/>
                <w:szCs w:val="16"/>
              </w:rPr>
              <w:t>33.5</w:t>
            </w:r>
          </w:p>
        </w:tc>
        <w:tc>
          <w:tcPr>
            <w:tcW w:w="1153" w:type="dxa"/>
          </w:tcPr>
          <w:p w14:paraId="37BC266B" w14:textId="77777777" w:rsidR="0059206A" w:rsidRPr="00581847" w:rsidRDefault="0059206A" w:rsidP="0059206A">
            <w:pPr>
              <w:rPr>
                <w:sz w:val="16"/>
                <w:szCs w:val="16"/>
              </w:rPr>
            </w:pPr>
            <w:r w:rsidRPr="00581847">
              <w:rPr>
                <w:sz w:val="16"/>
                <w:szCs w:val="16"/>
              </w:rPr>
              <w:t>NR</w:t>
            </w:r>
          </w:p>
        </w:tc>
        <w:tc>
          <w:tcPr>
            <w:tcW w:w="1493" w:type="dxa"/>
            <w:gridSpan w:val="2"/>
          </w:tcPr>
          <w:p w14:paraId="481AA459" w14:textId="77777777" w:rsidR="0059206A" w:rsidRPr="00581847" w:rsidRDefault="0059206A" w:rsidP="0059206A">
            <w:pPr>
              <w:rPr>
                <w:sz w:val="16"/>
                <w:szCs w:val="16"/>
              </w:rPr>
            </w:pPr>
            <w:r w:rsidRPr="00581847">
              <w:rPr>
                <w:sz w:val="16"/>
                <w:szCs w:val="16"/>
              </w:rPr>
              <w:t>Pulmonary TB</w:t>
            </w:r>
          </w:p>
        </w:tc>
        <w:tc>
          <w:tcPr>
            <w:tcW w:w="1002" w:type="dxa"/>
          </w:tcPr>
          <w:p w14:paraId="411FBD21" w14:textId="77777777" w:rsidR="0059206A" w:rsidRPr="00581847" w:rsidRDefault="0059206A" w:rsidP="0059206A">
            <w:pPr>
              <w:rPr>
                <w:sz w:val="16"/>
                <w:szCs w:val="16"/>
              </w:rPr>
            </w:pPr>
            <w:r w:rsidRPr="00581847">
              <w:rPr>
                <w:sz w:val="16"/>
                <w:szCs w:val="16"/>
              </w:rPr>
              <w:t>FBG</w:t>
            </w:r>
          </w:p>
        </w:tc>
        <w:tc>
          <w:tcPr>
            <w:tcW w:w="1545" w:type="dxa"/>
          </w:tcPr>
          <w:p w14:paraId="79A769CF" w14:textId="77777777" w:rsidR="0059206A" w:rsidRPr="00581847" w:rsidRDefault="0059206A" w:rsidP="0059206A">
            <w:pPr>
              <w:rPr>
                <w:sz w:val="16"/>
                <w:szCs w:val="16"/>
              </w:rPr>
            </w:pPr>
            <w:r w:rsidRPr="00581847">
              <w:rPr>
                <w:sz w:val="16"/>
                <w:szCs w:val="16"/>
              </w:rPr>
              <w:t>HIV and pregnant women</w:t>
            </w:r>
          </w:p>
        </w:tc>
        <w:tc>
          <w:tcPr>
            <w:tcW w:w="968" w:type="dxa"/>
          </w:tcPr>
          <w:p w14:paraId="26932DB3" w14:textId="77777777" w:rsidR="0059206A" w:rsidRPr="00581847" w:rsidRDefault="0059206A" w:rsidP="0059206A">
            <w:pPr>
              <w:rPr>
                <w:sz w:val="16"/>
                <w:szCs w:val="16"/>
              </w:rPr>
            </w:pPr>
            <w:r w:rsidRPr="00581847">
              <w:rPr>
                <w:sz w:val="16"/>
                <w:szCs w:val="16"/>
              </w:rPr>
              <w:t>Death</w:t>
            </w:r>
          </w:p>
        </w:tc>
        <w:tc>
          <w:tcPr>
            <w:tcW w:w="1673" w:type="dxa"/>
          </w:tcPr>
          <w:p w14:paraId="774CFD79" w14:textId="77777777" w:rsidR="0059206A" w:rsidRPr="00581847" w:rsidRDefault="0059206A" w:rsidP="0059206A">
            <w:pPr>
              <w:rPr>
                <w:sz w:val="16"/>
                <w:szCs w:val="16"/>
              </w:rPr>
            </w:pPr>
            <w:r w:rsidRPr="00581847">
              <w:rPr>
                <w:sz w:val="16"/>
                <w:szCs w:val="16"/>
              </w:rPr>
              <w:t>Age, sex, education, alcohol use, previous TB</w:t>
            </w:r>
          </w:p>
          <w:p w14:paraId="5FA4F5CE" w14:textId="77777777" w:rsidR="0059206A" w:rsidRPr="00581847" w:rsidRDefault="0059206A" w:rsidP="0059206A">
            <w:pPr>
              <w:rPr>
                <w:sz w:val="16"/>
                <w:szCs w:val="16"/>
              </w:rPr>
            </w:pPr>
          </w:p>
        </w:tc>
      </w:tr>
      <w:tr w:rsidR="0059206A" w:rsidRPr="00581847" w14:paraId="4A3CAF2E" w14:textId="77777777" w:rsidTr="00B85A93">
        <w:tc>
          <w:tcPr>
            <w:tcW w:w="1441" w:type="dxa"/>
          </w:tcPr>
          <w:p w14:paraId="23E071F8" w14:textId="7249C210" w:rsidR="0059206A" w:rsidRPr="00581847" w:rsidRDefault="0059206A" w:rsidP="005C763C">
            <w:pPr>
              <w:rPr>
                <w:sz w:val="16"/>
                <w:szCs w:val="16"/>
              </w:rPr>
            </w:pPr>
            <w:r w:rsidRPr="00581847">
              <w:rPr>
                <w:sz w:val="16"/>
                <w:szCs w:val="16"/>
              </w:rPr>
              <w:t>Reis-Santos</w:t>
            </w:r>
            <w:r w:rsidR="005C763C" w:rsidRPr="00581847">
              <w:rPr>
                <w:sz w:val="16"/>
                <w:szCs w:val="16"/>
              </w:rPr>
              <w:fldChar w:fldCharType="begin">
                <w:fldData xml:space="preserve">PEVuZE5vdGU+PENpdGU+PEF1dGhvcj5SZWlzLVNhbnRvczwvQXV0aG9yPjxZZWFyPjIwMTM8L1ll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YyNjA0PC9wYWdlcz48dm9sdW1lPjg8L3ZvbHVtZT48bnVtYmVyPjQ8L251bWJl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SZWlzLVNhbnRvczwvQXV0aG9yPjxZZWFyPjIwMTM8L1ll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YyNjA0PC9wYWdlcz48dm9sdW1lPjg8L3ZvbHVtZT48bnVtYmVyPjQ8L251bWJl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39]</w:t>
            </w:r>
            <w:r w:rsidR="005C763C" w:rsidRPr="00581847">
              <w:rPr>
                <w:sz w:val="16"/>
                <w:szCs w:val="16"/>
              </w:rPr>
              <w:fldChar w:fldCharType="end"/>
            </w:r>
          </w:p>
        </w:tc>
        <w:tc>
          <w:tcPr>
            <w:tcW w:w="1113" w:type="dxa"/>
          </w:tcPr>
          <w:p w14:paraId="74810564" w14:textId="77777777" w:rsidR="0059206A" w:rsidRPr="00581847" w:rsidRDefault="0059206A" w:rsidP="0059206A">
            <w:pPr>
              <w:rPr>
                <w:sz w:val="16"/>
                <w:szCs w:val="16"/>
              </w:rPr>
            </w:pPr>
            <w:r w:rsidRPr="00581847">
              <w:rPr>
                <w:sz w:val="16"/>
                <w:szCs w:val="16"/>
              </w:rPr>
              <w:t>Retrospective Cohort</w:t>
            </w:r>
          </w:p>
        </w:tc>
        <w:tc>
          <w:tcPr>
            <w:tcW w:w="947" w:type="dxa"/>
          </w:tcPr>
          <w:p w14:paraId="14B8C66A" w14:textId="77777777" w:rsidR="0059206A" w:rsidRPr="00581847" w:rsidRDefault="0059206A" w:rsidP="0059206A">
            <w:pPr>
              <w:rPr>
                <w:sz w:val="16"/>
                <w:szCs w:val="16"/>
              </w:rPr>
            </w:pPr>
            <w:r w:rsidRPr="00581847">
              <w:rPr>
                <w:sz w:val="16"/>
                <w:szCs w:val="16"/>
              </w:rPr>
              <w:t>Brazil</w:t>
            </w:r>
          </w:p>
          <w:p w14:paraId="0FA0985E" w14:textId="77777777" w:rsidR="0059206A" w:rsidRPr="00581847" w:rsidRDefault="0059206A" w:rsidP="0059206A">
            <w:pPr>
              <w:rPr>
                <w:sz w:val="16"/>
                <w:szCs w:val="16"/>
              </w:rPr>
            </w:pPr>
            <w:r w:rsidRPr="00581847">
              <w:rPr>
                <w:sz w:val="16"/>
                <w:szCs w:val="16"/>
              </w:rPr>
              <w:t>2009</w:t>
            </w:r>
          </w:p>
        </w:tc>
        <w:tc>
          <w:tcPr>
            <w:tcW w:w="648" w:type="dxa"/>
          </w:tcPr>
          <w:p w14:paraId="1F02090B" w14:textId="77777777" w:rsidR="0059206A" w:rsidRPr="00581847" w:rsidRDefault="0059206A" w:rsidP="0059206A">
            <w:pPr>
              <w:rPr>
                <w:sz w:val="16"/>
                <w:szCs w:val="16"/>
              </w:rPr>
            </w:pPr>
            <w:r w:rsidRPr="00581847">
              <w:rPr>
                <w:sz w:val="16"/>
                <w:szCs w:val="16"/>
              </w:rPr>
              <w:t>17750</w:t>
            </w:r>
          </w:p>
        </w:tc>
        <w:tc>
          <w:tcPr>
            <w:tcW w:w="622" w:type="dxa"/>
          </w:tcPr>
          <w:p w14:paraId="2C21BBFF" w14:textId="77777777" w:rsidR="0059206A" w:rsidRPr="00581847" w:rsidRDefault="0059206A" w:rsidP="0059206A">
            <w:pPr>
              <w:rPr>
                <w:sz w:val="16"/>
                <w:szCs w:val="16"/>
              </w:rPr>
            </w:pPr>
            <w:r w:rsidRPr="00581847">
              <w:rPr>
                <w:sz w:val="16"/>
                <w:szCs w:val="16"/>
              </w:rPr>
              <w:t>703</w:t>
            </w:r>
          </w:p>
        </w:tc>
        <w:tc>
          <w:tcPr>
            <w:tcW w:w="680" w:type="dxa"/>
          </w:tcPr>
          <w:p w14:paraId="2535E6AD" w14:textId="77777777" w:rsidR="0059206A" w:rsidRPr="00581847" w:rsidRDefault="0059206A" w:rsidP="0059206A">
            <w:pPr>
              <w:rPr>
                <w:sz w:val="16"/>
                <w:szCs w:val="16"/>
              </w:rPr>
            </w:pPr>
            <w:r w:rsidRPr="00581847">
              <w:rPr>
                <w:sz w:val="16"/>
                <w:szCs w:val="16"/>
              </w:rPr>
              <w:t>67.1</w:t>
            </w:r>
          </w:p>
        </w:tc>
        <w:tc>
          <w:tcPr>
            <w:tcW w:w="1255" w:type="dxa"/>
          </w:tcPr>
          <w:p w14:paraId="1FDF47CD" w14:textId="77777777" w:rsidR="0059206A" w:rsidRPr="00581847" w:rsidRDefault="0059206A" w:rsidP="0059206A">
            <w:pPr>
              <w:rPr>
                <w:sz w:val="16"/>
                <w:szCs w:val="16"/>
              </w:rPr>
            </w:pPr>
            <w:r w:rsidRPr="00581847">
              <w:rPr>
                <w:sz w:val="16"/>
                <w:szCs w:val="16"/>
              </w:rPr>
              <w:t>TBDM 49.2</w:t>
            </w:r>
          </w:p>
          <w:p w14:paraId="53D24BDA" w14:textId="77777777" w:rsidR="0059206A" w:rsidRPr="00581847" w:rsidRDefault="0059206A" w:rsidP="0059206A">
            <w:pPr>
              <w:rPr>
                <w:sz w:val="16"/>
                <w:szCs w:val="16"/>
              </w:rPr>
            </w:pPr>
            <w:r w:rsidRPr="00581847">
              <w:rPr>
                <w:sz w:val="16"/>
                <w:szCs w:val="16"/>
              </w:rPr>
              <w:t>TB only 37.6</w:t>
            </w:r>
            <w:r w:rsidRPr="00581847">
              <w:rPr>
                <w:sz w:val="16"/>
                <w:szCs w:val="16"/>
                <w:vertAlign w:val="superscript"/>
              </w:rPr>
              <w:t>2</w:t>
            </w:r>
          </w:p>
        </w:tc>
        <w:tc>
          <w:tcPr>
            <w:tcW w:w="571" w:type="dxa"/>
          </w:tcPr>
          <w:p w14:paraId="45B4D5DE" w14:textId="77777777" w:rsidR="0059206A" w:rsidRPr="00581847" w:rsidRDefault="0059206A" w:rsidP="0059206A">
            <w:pPr>
              <w:rPr>
                <w:sz w:val="16"/>
                <w:szCs w:val="16"/>
              </w:rPr>
            </w:pPr>
            <w:r w:rsidRPr="00581847">
              <w:rPr>
                <w:sz w:val="16"/>
                <w:szCs w:val="16"/>
              </w:rPr>
              <w:t>87.7</w:t>
            </w:r>
          </w:p>
        </w:tc>
        <w:tc>
          <w:tcPr>
            <w:tcW w:w="1153" w:type="dxa"/>
          </w:tcPr>
          <w:p w14:paraId="457D8029" w14:textId="77777777" w:rsidR="0059206A" w:rsidRPr="00581847" w:rsidRDefault="0059206A" w:rsidP="0059206A">
            <w:pPr>
              <w:rPr>
                <w:sz w:val="16"/>
                <w:szCs w:val="16"/>
              </w:rPr>
            </w:pPr>
            <w:r w:rsidRPr="00581847">
              <w:rPr>
                <w:sz w:val="16"/>
                <w:szCs w:val="16"/>
              </w:rPr>
              <w:t>81.1</w:t>
            </w:r>
          </w:p>
        </w:tc>
        <w:tc>
          <w:tcPr>
            <w:tcW w:w="1493" w:type="dxa"/>
            <w:gridSpan w:val="2"/>
          </w:tcPr>
          <w:p w14:paraId="7AAA8EEA" w14:textId="77777777" w:rsidR="0059206A" w:rsidRPr="00581847" w:rsidRDefault="0059206A" w:rsidP="0059206A">
            <w:pPr>
              <w:rPr>
                <w:sz w:val="16"/>
                <w:szCs w:val="16"/>
              </w:rPr>
            </w:pPr>
            <w:r w:rsidRPr="00581847">
              <w:rPr>
                <w:sz w:val="16"/>
                <w:szCs w:val="16"/>
              </w:rPr>
              <w:t>Undifferentiated TB</w:t>
            </w:r>
          </w:p>
        </w:tc>
        <w:tc>
          <w:tcPr>
            <w:tcW w:w="1002" w:type="dxa"/>
          </w:tcPr>
          <w:p w14:paraId="7C39A808" w14:textId="77777777" w:rsidR="0059206A" w:rsidRPr="00581847" w:rsidRDefault="0059206A" w:rsidP="0059206A">
            <w:pPr>
              <w:rPr>
                <w:sz w:val="16"/>
                <w:szCs w:val="16"/>
              </w:rPr>
            </w:pPr>
            <w:r w:rsidRPr="00581847">
              <w:rPr>
                <w:sz w:val="16"/>
                <w:szCs w:val="16"/>
              </w:rPr>
              <w:t>Medical records</w:t>
            </w:r>
          </w:p>
        </w:tc>
        <w:tc>
          <w:tcPr>
            <w:tcW w:w="1545" w:type="dxa"/>
          </w:tcPr>
          <w:p w14:paraId="4AF03304" w14:textId="77777777" w:rsidR="0059206A" w:rsidRPr="00581847" w:rsidRDefault="0059206A" w:rsidP="0059206A">
            <w:pPr>
              <w:rPr>
                <w:sz w:val="16"/>
                <w:szCs w:val="16"/>
              </w:rPr>
            </w:pPr>
            <w:r w:rsidRPr="00581847">
              <w:rPr>
                <w:sz w:val="16"/>
                <w:szCs w:val="16"/>
              </w:rPr>
              <w:t>HIV, missing information on DM and HIV</w:t>
            </w:r>
          </w:p>
        </w:tc>
        <w:tc>
          <w:tcPr>
            <w:tcW w:w="968" w:type="dxa"/>
          </w:tcPr>
          <w:p w14:paraId="7BE200E2" w14:textId="77777777" w:rsidR="0059206A" w:rsidRPr="00581847" w:rsidRDefault="0059206A" w:rsidP="0059206A">
            <w:pPr>
              <w:rPr>
                <w:sz w:val="16"/>
                <w:szCs w:val="16"/>
              </w:rPr>
            </w:pPr>
            <w:r w:rsidRPr="00581847">
              <w:rPr>
                <w:sz w:val="16"/>
                <w:szCs w:val="16"/>
              </w:rPr>
              <w:t>Death, MDR-TB</w:t>
            </w:r>
          </w:p>
        </w:tc>
        <w:tc>
          <w:tcPr>
            <w:tcW w:w="1673" w:type="dxa"/>
          </w:tcPr>
          <w:p w14:paraId="2848D58A" w14:textId="77777777" w:rsidR="0059206A" w:rsidRPr="00581847" w:rsidRDefault="0059206A" w:rsidP="0059206A">
            <w:pPr>
              <w:rPr>
                <w:sz w:val="16"/>
                <w:szCs w:val="16"/>
              </w:rPr>
            </w:pPr>
            <w:r w:rsidRPr="00581847">
              <w:rPr>
                <w:sz w:val="16"/>
                <w:szCs w:val="16"/>
              </w:rPr>
              <w:t xml:space="preserve">Age, </w:t>
            </w:r>
          </w:p>
          <w:p w14:paraId="0D34D74B" w14:textId="77777777" w:rsidR="0059206A" w:rsidRPr="00581847" w:rsidRDefault="0059206A" w:rsidP="0059206A">
            <w:pPr>
              <w:rPr>
                <w:sz w:val="16"/>
                <w:szCs w:val="16"/>
              </w:rPr>
            </w:pPr>
            <w:r w:rsidRPr="00581847">
              <w:rPr>
                <w:sz w:val="16"/>
                <w:szCs w:val="16"/>
              </w:rPr>
              <w:t>institutionalization, TB form, initial smear, treatment type</w:t>
            </w:r>
          </w:p>
          <w:p w14:paraId="3F3408A6" w14:textId="77777777" w:rsidR="0059206A" w:rsidRPr="00581847" w:rsidRDefault="0059206A" w:rsidP="0059206A">
            <w:pPr>
              <w:rPr>
                <w:sz w:val="16"/>
                <w:szCs w:val="16"/>
              </w:rPr>
            </w:pPr>
          </w:p>
        </w:tc>
      </w:tr>
      <w:tr w:rsidR="0059206A" w:rsidRPr="00581847" w14:paraId="7C606A48" w14:textId="77777777" w:rsidTr="00B85A93">
        <w:tc>
          <w:tcPr>
            <w:tcW w:w="1441" w:type="dxa"/>
          </w:tcPr>
          <w:p w14:paraId="1519609D" w14:textId="4E5E1405" w:rsidR="0059206A" w:rsidRPr="00581847" w:rsidRDefault="0059206A" w:rsidP="005C763C">
            <w:pPr>
              <w:rPr>
                <w:sz w:val="16"/>
                <w:szCs w:val="16"/>
              </w:rPr>
            </w:pPr>
            <w:r w:rsidRPr="00581847">
              <w:rPr>
                <w:sz w:val="16"/>
                <w:szCs w:val="16"/>
              </w:rPr>
              <w:t>Ribeiro Macedo</w:t>
            </w:r>
            <w:r w:rsidR="005C763C" w:rsidRPr="00581847">
              <w:rPr>
                <w:sz w:val="16"/>
                <w:szCs w:val="16"/>
              </w:rPr>
              <w:fldChar w:fldCharType="begin"/>
            </w:r>
            <w:r w:rsidR="005C763C" w:rsidRPr="00581847">
              <w:rPr>
                <w:sz w:val="16"/>
                <w:szCs w:val="16"/>
              </w:rPr>
              <w:instrText xml:space="preserve"> ADDIN EN.CITE &lt;EndNote&gt;&lt;Cite&gt;&lt;Author&gt;Ribeiro Macedo&lt;/Author&gt;&lt;Year&gt;2013&lt;/Year&gt;&lt;RecNum&gt;42&lt;/RecNum&gt;&lt;DisplayText&gt;[40]&lt;/DisplayText&gt;&lt;record&gt;&lt;rec-number&gt;42&lt;/rec-number&gt;&lt;foreign-keys&gt;&lt;key app="EN" db-id="pvxsd52ec9tfp7esev6xtr2gtwravtt5rafd" timestamp="1547228417"&gt;42&lt;/key&gt;&lt;/foreign-keys&gt;&lt;ref-type name="Journal Article"&gt;17&lt;/ref-type&gt;&lt;contributors&gt;&lt;authors&gt;&lt;author&gt;Ribeiro Macedo, L.&lt;/author&gt;&lt;author&gt;Reis-Santos, B.&lt;/author&gt;&lt;author&gt;Riley, L. W.&lt;/author&gt;&lt;author&gt;Maciel, E. L.&lt;/author&gt;&lt;/authors&gt;&lt;/contributors&gt;&lt;titles&gt;&lt;title&gt;Treatment outcomes of tuberculosis patients in Brazilian prisons: A polytomous regression analysis&lt;/title&gt;&lt;secondary-title&gt;International Journal of Tuberculosis and Lung Disease&lt;/secondary-title&gt;&lt;/titles&gt;&lt;periodical&gt;&lt;full-title&gt;International Journal of Tuberculosis and Lung Disease&lt;/full-title&gt;&lt;/periodical&gt;&lt;pages&gt;1427-1434&lt;/pages&gt;&lt;volume&gt;17&lt;/volume&gt;&lt;number&gt;11&lt;/number&gt;&lt;dates&gt;&lt;year&gt;2013&lt;/year&gt;&lt;/dates&gt;&lt;urls&gt;&lt;related-urls&gt;&lt;url&gt;http://www.scopus.com/inward/record.url?eid=2-s2.0-84888116705&amp;amp;partnerID=40&amp;amp;md5=036d94e857738864dfed0fb9b9845fcd&lt;/url&gt;&lt;url&gt;http://www.ingentaconnect.com/content/iuatld/ijtld/2013/00000017/00000011/art00012?token=004610e45a666f3a7b6c2a404242576b745d48663b49264f65263a3d4f58762f46b2c2&lt;/url&gt;&lt;/related-urls&gt;&lt;/urls&gt;&lt;/record&gt;&lt;/Cite&gt;&lt;/EndNote&gt;</w:instrText>
            </w:r>
            <w:r w:rsidR="005C763C" w:rsidRPr="00581847">
              <w:rPr>
                <w:sz w:val="16"/>
                <w:szCs w:val="16"/>
              </w:rPr>
              <w:fldChar w:fldCharType="separate"/>
            </w:r>
            <w:r w:rsidR="005C763C" w:rsidRPr="00581847">
              <w:rPr>
                <w:noProof/>
                <w:sz w:val="16"/>
                <w:szCs w:val="16"/>
              </w:rPr>
              <w:t>[40]</w:t>
            </w:r>
            <w:r w:rsidR="005C763C" w:rsidRPr="00581847">
              <w:rPr>
                <w:sz w:val="16"/>
                <w:szCs w:val="16"/>
              </w:rPr>
              <w:fldChar w:fldCharType="end"/>
            </w:r>
          </w:p>
        </w:tc>
        <w:tc>
          <w:tcPr>
            <w:tcW w:w="1113" w:type="dxa"/>
          </w:tcPr>
          <w:p w14:paraId="099C25E7" w14:textId="77777777" w:rsidR="0059206A" w:rsidRPr="00581847" w:rsidRDefault="0059206A" w:rsidP="0059206A">
            <w:pPr>
              <w:rPr>
                <w:sz w:val="16"/>
                <w:szCs w:val="16"/>
              </w:rPr>
            </w:pPr>
            <w:r w:rsidRPr="00581847">
              <w:rPr>
                <w:sz w:val="16"/>
                <w:szCs w:val="16"/>
              </w:rPr>
              <w:t>Retrospective Cohort</w:t>
            </w:r>
          </w:p>
        </w:tc>
        <w:tc>
          <w:tcPr>
            <w:tcW w:w="947" w:type="dxa"/>
          </w:tcPr>
          <w:p w14:paraId="4666D19B" w14:textId="77777777" w:rsidR="0059206A" w:rsidRPr="00581847" w:rsidRDefault="0059206A" w:rsidP="0059206A">
            <w:pPr>
              <w:rPr>
                <w:sz w:val="16"/>
                <w:szCs w:val="16"/>
              </w:rPr>
            </w:pPr>
            <w:r w:rsidRPr="00581847">
              <w:rPr>
                <w:sz w:val="16"/>
                <w:szCs w:val="16"/>
              </w:rPr>
              <w:t>Brazil</w:t>
            </w:r>
          </w:p>
          <w:p w14:paraId="7183F41B" w14:textId="77777777" w:rsidR="0059206A" w:rsidRPr="00581847" w:rsidRDefault="0059206A" w:rsidP="0059206A">
            <w:pPr>
              <w:rPr>
                <w:sz w:val="16"/>
                <w:szCs w:val="16"/>
              </w:rPr>
            </w:pPr>
            <w:r w:rsidRPr="00581847">
              <w:rPr>
                <w:sz w:val="16"/>
                <w:szCs w:val="16"/>
              </w:rPr>
              <w:t>2011</w:t>
            </w:r>
          </w:p>
        </w:tc>
        <w:tc>
          <w:tcPr>
            <w:tcW w:w="648" w:type="dxa"/>
          </w:tcPr>
          <w:p w14:paraId="6E38B6FA" w14:textId="77777777" w:rsidR="0059206A" w:rsidRPr="00581847" w:rsidRDefault="0059206A" w:rsidP="0059206A">
            <w:pPr>
              <w:rPr>
                <w:sz w:val="16"/>
                <w:szCs w:val="16"/>
              </w:rPr>
            </w:pPr>
            <w:r w:rsidRPr="00581847">
              <w:rPr>
                <w:sz w:val="16"/>
                <w:szCs w:val="16"/>
              </w:rPr>
              <w:t>12795</w:t>
            </w:r>
          </w:p>
        </w:tc>
        <w:tc>
          <w:tcPr>
            <w:tcW w:w="622" w:type="dxa"/>
          </w:tcPr>
          <w:p w14:paraId="10D088BD" w14:textId="77777777" w:rsidR="0059206A" w:rsidRPr="00581847" w:rsidRDefault="0059206A" w:rsidP="0059206A">
            <w:pPr>
              <w:rPr>
                <w:sz w:val="16"/>
                <w:szCs w:val="16"/>
              </w:rPr>
            </w:pPr>
            <w:r w:rsidRPr="00581847">
              <w:rPr>
                <w:sz w:val="16"/>
                <w:szCs w:val="16"/>
              </w:rPr>
              <w:t>323</w:t>
            </w:r>
          </w:p>
        </w:tc>
        <w:tc>
          <w:tcPr>
            <w:tcW w:w="680" w:type="dxa"/>
          </w:tcPr>
          <w:p w14:paraId="2B1A6E23" w14:textId="77777777" w:rsidR="0059206A" w:rsidRPr="00581847" w:rsidRDefault="0059206A" w:rsidP="0059206A">
            <w:pPr>
              <w:rPr>
                <w:sz w:val="16"/>
                <w:szCs w:val="16"/>
              </w:rPr>
            </w:pPr>
            <w:r w:rsidRPr="00581847">
              <w:rPr>
                <w:sz w:val="16"/>
                <w:szCs w:val="16"/>
              </w:rPr>
              <w:t>90.7</w:t>
            </w:r>
          </w:p>
        </w:tc>
        <w:tc>
          <w:tcPr>
            <w:tcW w:w="1255" w:type="dxa"/>
          </w:tcPr>
          <w:p w14:paraId="30000663" w14:textId="77777777" w:rsidR="0059206A" w:rsidRPr="00581847" w:rsidRDefault="0059206A" w:rsidP="0059206A">
            <w:pPr>
              <w:rPr>
                <w:sz w:val="16"/>
                <w:szCs w:val="16"/>
              </w:rPr>
            </w:pPr>
            <w:r w:rsidRPr="00581847">
              <w:rPr>
                <w:sz w:val="16"/>
                <w:szCs w:val="16"/>
              </w:rPr>
              <w:t>18+ (NR)</w:t>
            </w:r>
          </w:p>
        </w:tc>
        <w:tc>
          <w:tcPr>
            <w:tcW w:w="571" w:type="dxa"/>
          </w:tcPr>
          <w:p w14:paraId="0C01DD5C" w14:textId="77777777" w:rsidR="0059206A" w:rsidRPr="00581847" w:rsidRDefault="0059206A" w:rsidP="0059206A">
            <w:pPr>
              <w:rPr>
                <w:sz w:val="16"/>
                <w:szCs w:val="16"/>
              </w:rPr>
            </w:pPr>
            <w:r w:rsidRPr="00581847">
              <w:rPr>
                <w:sz w:val="16"/>
                <w:szCs w:val="16"/>
              </w:rPr>
              <w:t>79.5</w:t>
            </w:r>
          </w:p>
        </w:tc>
        <w:tc>
          <w:tcPr>
            <w:tcW w:w="1153" w:type="dxa"/>
          </w:tcPr>
          <w:p w14:paraId="3E95BA49" w14:textId="77777777" w:rsidR="0059206A" w:rsidRPr="00581847" w:rsidRDefault="0059206A" w:rsidP="0059206A">
            <w:pPr>
              <w:rPr>
                <w:sz w:val="16"/>
                <w:szCs w:val="16"/>
              </w:rPr>
            </w:pPr>
            <w:r w:rsidRPr="00581847">
              <w:rPr>
                <w:sz w:val="16"/>
                <w:szCs w:val="16"/>
              </w:rPr>
              <w:t>87.5</w:t>
            </w:r>
          </w:p>
        </w:tc>
        <w:tc>
          <w:tcPr>
            <w:tcW w:w="1493" w:type="dxa"/>
            <w:gridSpan w:val="2"/>
          </w:tcPr>
          <w:p w14:paraId="11184E46" w14:textId="77777777" w:rsidR="0059206A" w:rsidRPr="00581847" w:rsidRDefault="0059206A" w:rsidP="0059206A">
            <w:pPr>
              <w:rPr>
                <w:sz w:val="16"/>
                <w:szCs w:val="16"/>
              </w:rPr>
            </w:pPr>
            <w:r w:rsidRPr="00581847">
              <w:rPr>
                <w:sz w:val="16"/>
                <w:szCs w:val="16"/>
              </w:rPr>
              <w:t>Undifferentiated TB</w:t>
            </w:r>
          </w:p>
        </w:tc>
        <w:tc>
          <w:tcPr>
            <w:tcW w:w="1002" w:type="dxa"/>
          </w:tcPr>
          <w:p w14:paraId="6C7F9F68" w14:textId="77777777" w:rsidR="0059206A" w:rsidRPr="00581847" w:rsidRDefault="0059206A" w:rsidP="0059206A">
            <w:pPr>
              <w:rPr>
                <w:sz w:val="16"/>
                <w:szCs w:val="16"/>
              </w:rPr>
            </w:pPr>
            <w:r w:rsidRPr="00581847">
              <w:rPr>
                <w:sz w:val="16"/>
                <w:szCs w:val="16"/>
              </w:rPr>
              <w:t>Medical records</w:t>
            </w:r>
          </w:p>
        </w:tc>
        <w:tc>
          <w:tcPr>
            <w:tcW w:w="1545" w:type="dxa"/>
          </w:tcPr>
          <w:p w14:paraId="771339A9" w14:textId="77777777" w:rsidR="0059206A" w:rsidRPr="00581847" w:rsidRDefault="0059206A" w:rsidP="0059206A">
            <w:pPr>
              <w:rPr>
                <w:sz w:val="16"/>
                <w:szCs w:val="16"/>
              </w:rPr>
            </w:pPr>
            <w:r w:rsidRPr="00581847">
              <w:rPr>
                <w:sz w:val="16"/>
                <w:szCs w:val="16"/>
              </w:rPr>
              <w:t xml:space="preserve">Patients who transferred, had a change of diagnosis, </w:t>
            </w:r>
            <w:r w:rsidRPr="00581847">
              <w:rPr>
                <w:sz w:val="16"/>
                <w:szCs w:val="16"/>
              </w:rPr>
              <w:lastRenderedPageBreak/>
              <w:t>aged&lt;18 yrs, subjects with missing outcome information (only included the prisoners)</w:t>
            </w:r>
          </w:p>
        </w:tc>
        <w:tc>
          <w:tcPr>
            <w:tcW w:w="968" w:type="dxa"/>
          </w:tcPr>
          <w:p w14:paraId="3798035A" w14:textId="77777777" w:rsidR="0059206A" w:rsidRPr="00581847" w:rsidRDefault="0059206A" w:rsidP="0059206A">
            <w:pPr>
              <w:rPr>
                <w:sz w:val="16"/>
                <w:szCs w:val="16"/>
              </w:rPr>
            </w:pPr>
            <w:r w:rsidRPr="00581847">
              <w:rPr>
                <w:sz w:val="16"/>
                <w:szCs w:val="16"/>
              </w:rPr>
              <w:lastRenderedPageBreak/>
              <w:t>Death, MDR-TB</w:t>
            </w:r>
          </w:p>
        </w:tc>
        <w:tc>
          <w:tcPr>
            <w:tcW w:w="1673" w:type="dxa"/>
          </w:tcPr>
          <w:p w14:paraId="5DC57061" w14:textId="77777777" w:rsidR="0059206A" w:rsidRPr="00581847" w:rsidRDefault="0059206A" w:rsidP="0059206A">
            <w:pPr>
              <w:rPr>
                <w:sz w:val="16"/>
                <w:szCs w:val="16"/>
              </w:rPr>
            </w:pPr>
            <w:r w:rsidRPr="00581847">
              <w:rPr>
                <w:sz w:val="16"/>
                <w:szCs w:val="16"/>
              </w:rPr>
              <w:t xml:space="preserve">Age, sex, ethnicity, education, alcoholism, mental </w:t>
            </w:r>
            <w:r w:rsidRPr="00581847">
              <w:rPr>
                <w:sz w:val="16"/>
                <w:szCs w:val="16"/>
              </w:rPr>
              <w:lastRenderedPageBreak/>
              <w:t>disease, other co-morbidities, type of treatment, chest X-Ray, tuberculin skin test, form of TB, sputum smear, sputum culture, histopathology, sputum smear microscopy for the second month of treatment and DOT</w:t>
            </w:r>
          </w:p>
          <w:p w14:paraId="7A752D86" w14:textId="77777777" w:rsidR="0059206A" w:rsidRPr="00581847" w:rsidRDefault="0059206A" w:rsidP="0059206A">
            <w:pPr>
              <w:rPr>
                <w:sz w:val="16"/>
                <w:szCs w:val="16"/>
              </w:rPr>
            </w:pPr>
          </w:p>
        </w:tc>
      </w:tr>
      <w:tr w:rsidR="0059206A" w:rsidRPr="00581847" w14:paraId="2CEDD2A8" w14:textId="77777777" w:rsidTr="00B85A93">
        <w:tc>
          <w:tcPr>
            <w:tcW w:w="1441" w:type="dxa"/>
          </w:tcPr>
          <w:p w14:paraId="19DA4F0F" w14:textId="442A3DA3" w:rsidR="0059206A" w:rsidRPr="00581847" w:rsidRDefault="0059206A" w:rsidP="005C763C">
            <w:pPr>
              <w:rPr>
                <w:sz w:val="16"/>
                <w:szCs w:val="16"/>
              </w:rPr>
            </w:pPr>
            <w:r w:rsidRPr="00581847">
              <w:rPr>
                <w:sz w:val="16"/>
                <w:szCs w:val="16"/>
              </w:rPr>
              <w:lastRenderedPageBreak/>
              <w:t>Salindri</w:t>
            </w:r>
            <w:r w:rsidR="005C763C" w:rsidRPr="00581847">
              <w:rPr>
                <w:sz w:val="16"/>
                <w:szCs w:val="16"/>
              </w:rPr>
              <w:fldChar w:fldCharType="begin">
                <w:fldData xml:space="preserve">PEVuZE5vdGU+PENpdGU+PEF1dGhvcj5TYWxpbmRyaTwvQXV0aG9yPjxZZWFyPjIwMTY8L1llYXI+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TYWxpbmRyaTwvQXV0aG9yPjxZZWFyPjIwMTY8L1llYXI+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50]</w:t>
            </w:r>
            <w:r w:rsidR="005C763C" w:rsidRPr="00581847">
              <w:rPr>
                <w:sz w:val="16"/>
                <w:szCs w:val="16"/>
              </w:rPr>
              <w:fldChar w:fldCharType="end"/>
            </w:r>
            <w:r w:rsidRPr="00581847">
              <w:rPr>
                <w:sz w:val="16"/>
                <w:szCs w:val="16"/>
              </w:rPr>
              <w:t xml:space="preserve"> </w:t>
            </w:r>
          </w:p>
        </w:tc>
        <w:tc>
          <w:tcPr>
            <w:tcW w:w="1113" w:type="dxa"/>
          </w:tcPr>
          <w:p w14:paraId="6717B283" w14:textId="77777777" w:rsidR="0059206A" w:rsidRPr="00581847" w:rsidRDefault="0059206A" w:rsidP="0059206A">
            <w:pPr>
              <w:rPr>
                <w:sz w:val="16"/>
                <w:szCs w:val="16"/>
              </w:rPr>
            </w:pPr>
            <w:r w:rsidRPr="00581847">
              <w:rPr>
                <w:sz w:val="16"/>
                <w:szCs w:val="16"/>
              </w:rPr>
              <w:t>Prospective Cohort</w:t>
            </w:r>
          </w:p>
        </w:tc>
        <w:tc>
          <w:tcPr>
            <w:tcW w:w="947" w:type="dxa"/>
          </w:tcPr>
          <w:p w14:paraId="1328310C" w14:textId="77777777" w:rsidR="0059206A" w:rsidRPr="00581847" w:rsidRDefault="0059206A" w:rsidP="0059206A">
            <w:pPr>
              <w:rPr>
                <w:sz w:val="16"/>
                <w:szCs w:val="16"/>
              </w:rPr>
            </w:pPr>
            <w:r w:rsidRPr="00581847">
              <w:rPr>
                <w:sz w:val="16"/>
                <w:szCs w:val="16"/>
              </w:rPr>
              <w:t>Georgia</w:t>
            </w:r>
            <w:r w:rsidRPr="00581847">
              <w:rPr>
                <w:sz w:val="16"/>
                <w:szCs w:val="16"/>
              </w:rPr>
              <w:br/>
              <w:t>2014</w:t>
            </w:r>
          </w:p>
        </w:tc>
        <w:tc>
          <w:tcPr>
            <w:tcW w:w="648" w:type="dxa"/>
          </w:tcPr>
          <w:p w14:paraId="07EE4A97" w14:textId="77777777" w:rsidR="0059206A" w:rsidRPr="00581847" w:rsidRDefault="0059206A" w:rsidP="0059206A">
            <w:pPr>
              <w:rPr>
                <w:sz w:val="16"/>
                <w:szCs w:val="16"/>
              </w:rPr>
            </w:pPr>
            <w:r w:rsidRPr="00581847">
              <w:rPr>
                <w:sz w:val="16"/>
                <w:szCs w:val="16"/>
              </w:rPr>
              <w:t>232</w:t>
            </w:r>
          </w:p>
        </w:tc>
        <w:tc>
          <w:tcPr>
            <w:tcW w:w="622" w:type="dxa"/>
          </w:tcPr>
          <w:p w14:paraId="5BB0434B" w14:textId="77777777" w:rsidR="0059206A" w:rsidRPr="00581847" w:rsidRDefault="0059206A" w:rsidP="0059206A">
            <w:pPr>
              <w:rPr>
                <w:sz w:val="16"/>
                <w:szCs w:val="16"/>
              </w:rPr>
            </w:pPr>
            <w:r w:rsidRPr="00581847">
              <w:rPr>
                <w:sz w:val="16"/>
                <w:szCs w:val="16"/>
              </w:rPr>
              <w:t>36</w:t>
            </w:r>
          </w:p>
        </w:tc>
        <w:tc>
          <w:tcPr>
            <w:tcW w:w="680" w:type="dxa"/>
          </w:tcPr>
          <w:p w14:paraId="1412762E" w14:textId="77777777" w:rsidR="0059206A" w:rsidRPr="00581847" w:rsidRDefault="0059206A" w:rsidP="0059206A">
            <w:pPr>
              <w:rPr>
                <w:sz w:val="16"/>
                <w:szCs w:val="16"/>
              </w:rPr>
            </w:pPr>
            <w:r w:rsidRPr="00581847">
              <w:rPr>
                <w:sz w:val="16"/>
                <w:szCs w:val="16"/>
              </w:rPr>
              <w:t>75.4</w:t>
            </w:r>
          </w:p>
        </w:tc>
        <w:tc>
          <w:tcPr>
            <w:tcW w:w="1255" w:type="dxa"/>
          </w:tcPr>
          <w:p w14:paraId="234C85B3" w14:textId="77777777" w:rsidR="0059206A" w:rsidRPr="00581847" w:rsidRDefault="0059206A" w:rsidP="0059206A">
            <w:pPr>
              <w:rPr>
                <w:sz w:val="16"/>
                <w:szCs w:val="16"/>
              </w:rPr>
            </w:pPr>
            <w:r w:rsidRPr="00581847">
              <w:rPr>
                <w:sz w:val="16"/>
                <w:szCs w:val="16"/>
              </w:rPr>
              <w:t>49 (IQR 42-58)</w:t>
            </w:r>
          </w:p>
        </w:tc>
        <w:tc>
          <w:tcPr>
            <w:tcW w:w="571" w:type="dxa"/>
          </w:tcPr>
          <w:p w14:paraId="49B1E657" w14:textId="77777777" w:rsidR="0059206A" w:rsidRPr="00581847" w:rsidRDefault="0059206A" w:rsidP="0059206A">
            <w:pPr>
              <w:rPr>
                <w:sz w:val="16"/>
                <w:szCs w:val="16"/>
              </w:rPr>
            </w:pPr>
            <w:r w:rsidRPr="00581847">
              <w:rPr>
                <w:sz w:val="16"/>
                <w:szCs w:val="16"/>
              </w:rPr>
              <w:t>100</w:t>
            </w:r>
          </w:p>
        </w:tc>
        <w:tc>
          <w:tcPr>
            <w:tcW w:w="1153" w:type="dxa"/>
          </w:tcPr>
          <w:p w14:paraId="48DE67EE" w14:textId="77777777" w:rsidR="0059206A" w:rsidRPr="00581847" w:rsidRDefault="0059206A" w:rsidP="0059206A">
            <w:pPr>
              <w:rPr>
                <w:sz w:val="16"/>
                <w:szCs w:val="16"/>
              </w:rPr>
            </w:pPr>
            <w:r w:rsidRPr="00581847">
              <w:rPr>
                <w:sz w:val="16"/>
                <w:szCs w:val="16"/>
              </w:rPr>
              <w:t>69</w:t>
            </w:r>
          </w:p>
        </w:tc>
        <w:tc>
          <w:tcPr>
            <w:tcW w:w="1493" w:type="dxa"/>
            <w:gridSpan w:val="2"/>
          </w:tcPr>
          <w:p w14:paraId="1745E483" w14:textId="77777777" w:rsidR="0059206A" w:rsidRPr="00581847" w:rsidRDefault="0059206A" w:rsidP="0059206A">
            <w:pPr>
              <w:rPr>
                <w:sz w:val="16"/>
                <w:szCs w:val="16"/>
              </w:rPr>
            </w:pPr>
            <w:r w:rsidRPr="00581847">
              <w:rPr>
                <w:sz w:val="16"/>
                <w:szCs w:val="16"/>
              </w:rPr>
              <w:t>Pulmonary TB</w:t>
            </w:r>
          </w:p>
        </w:tc>
        <w:tc>
          <w:tcPr>
            <w:tcW w:w="1002" w:type="dxa"/>
          </w:tcPr>
          <w:p w14:paraId="6F5C4144" w14:textId="77777777" w:rsidR="0059206A" w:rsidRPr="00581847" w:rsidRDefault="0059206A" w:rsidP="0059206A">
            <w:pPr>
              <w:rPr>
                <w:sz w:val="16"/>
                <w:szCs w:val="16"/>
              </w:rPr>
            </w:pPr>
            <w:r w:rsidRPr="00581847">
              <w:rPr>
                <w:sz w:val="16"/>
                <w:szCs w:val="16"/>
              </w:rPr>
              <w:t>Medical records, HbA1c</w:t>
            </w:r>
          </w:p>
        </w:tc>
        <w:tc>
          <w:tcPr>
            <w:tcW w:w="1545" w:type="dxa"/>
          </w:tcPr>
          <w:p w14:paraId="4140B913" w14:textId="77777777" w:rsidR="0059206A" w:rsidRPr="00581847" w:rsidRDefault="0059206A" w:rsidP="0059206A">
            <w:pPr>
              <w:rPr>
                <w:sz w:val="16"/>
                <w:szCs w:val="16"/>
              </w:rPr>
            </w:pPr>
            <w:r w:rsidRPr="00581847">
              <w:rPr>
                <w:sz w:val="16"/>
                <w:szCs w:val="16"/>
              </w:rPr>
              <w:t>&lt;15 yrs; retreatment  cases or patients with prior TB history</w:t>
            </w:r>
          </w:p>
        </w:tc>
        <w:tc>
          <w:tcPr>
            <w:tcW w:w="968" w:type="dxa"/>
          </w:tcPr>
          <w:p w14:paraId="6B08F2FA" w14:textId="77777777" w:rsidR="0059206A" w:rsidRPr="00581847" w:rsidRDefault="0059206A" w:rsidP="0059206A">
            <w:pPr>
              <w:rPr>
                <w:sz w:val="16"/>
                <w:szCs w:val="16"/>
              </w:rPr>
            </w:pPr>
            <w:r w:rsidRPr="00581847">
              <w:rPr>
                <w:sz w:val="16"/>
                <w:szCs w:val="16"/>
              </w:rPr>
              <w:t>MDR-TB</w:t>
            </w:r>
          </w:p>
        </w:tc>
        <w:tc>
          <w:tcPr>
            <w:tcW w:w="1673" w:type="dxa"/>
          </w:tcPr>
          <w:p w14:paraId="515E624C" w14:textId="4631EBED" w:rsidR="0059206A" w:rsidRPr="00581847" w:rsidRDefault="006661E2" w:rsidP="0059206A">
            <w:pPr>
              <w:rPr>
                <w:sz w:val="16"/>
                <w:szCs w:val="16"/>
              </w:rPr>
            </w:pPr>
            <w:r w:rsidRPr="00581847">
              <w:rPr>
                <w:sz w:val="16"/>
                <w:szCs w:val="16"/>
              </w:rPr>
              <w:t>A</w:t>
            </w:r>
            <w:r w:rsidR="0059206A" w:rsidRPr="00581847">
              <w:rPr>
                <w:sz w:val="16"/>
                <w:szCs w:val="16"/>
              </w:rPr>
              <w:t xml:space="preserve">ge, sex, socioeconomic status, smoking status, alcohol use, HIV status, kidney disease </w:t>
            </w:r>
          </w:p>
        </w:tc>
      </w:tr>
      <w:tr w:rsidR="0059206A" w:rsidRPr="00581847" w14:paraId="71AB53FB" w14:textId="77777777" w:rsidTr="00B85A93">
        <w:tc>
          <w:tcPr>
            <w:tcW w:w="1441" w:type="dxa"/>
          </w:tcPr>
          <w:p w14:paraId="3AB730BA" w14:textId="77777777" w:rsidR="0059206A" w:rsidRPr="00581847" w:rsidRDefault="0059206A" w:rsidP="0059206A">
            <w:pPr>
              <w:rPr>
                <w:sz w:val="16"/>
                <w:szCs w:val="16"/>
              </w:rPr>
            </w:pPr>
          </w:p>
        </w:tc>
        <w:tc>
          <w:tcPr>
            <w:tcW w:w="1113" w:type="dxa"/>
          </w:tcPr>
          <w:p w14:paraId="20D5242B" w14:textId="77777777" w:rsidR="0059206A" w:rsidRPr="00581847" w:rsidRDefault="0059206A" w:rsidP="0059206A">
            <w:pPr>
              <w:rPr>
                <w:sz w:val="16"/>
                <w:szCs w:val="16"/>
              </w:rPr>
            </w:pPr>
          </w:p>
        </w:tc>
        <w:tc>
          <w:tcPr>
            <w:tcW w:w="947" w:type="dxa"/>
          </w:tcPr>
          <w:p w14:paraId="2BD93BDF" w14:textId="77777777" w:rsidR="0059206A" w:rsidRPr="00581847" w:rsidRDefault="0059206A" w:rsidP="0059206A">
            <w:pPr>
              <w:rPr>
                <w:sz w:val="16"/>
                <w:szCs w:val="16"/>
              </w:rPr>
            </w:pPr>
          </w:p>
        </w:tc>
        <w:tc>
          <w:tcPr>
            <w:tcW w:w="648" w:type="dxa"/>
          </w:tcPr>
          <w:p w14:paraId="47DAA0F8" w14:textId="77777777" w:rsidR="0059206A" w:rsidRPr="00581847" w:rsidRDefault="0059206A" w:rsidP="0059206A">
            <w:pPr>
              <w:rPr>
                <w:sz w:val="16"/>
                <w:szCs w:val="16"/>
              </w:rPr>
            </w:pPr>
          </w:p>
        </w:tc>
        <w:tc>
          <w:tcPr>
            <w:tcW w:w="622" w:type="dxa"/>
          </w:tcPr>
          <w:p w14:paraId="295E2475" w14:textId="77777777" w:rsidR="0059206A" w:rsidRPr="00581847" w:rsidRDefault="0059206A" w:rsidP="0059206A">
            <w:pPr>
              <w:rPr>
                <w:sz w:val="16"/>
                <w:szCs w:val="16"/>
              </w:rPr>
            </w:pPr>
          </w:p>
        </w:tc>
        <w:tc>
          <w:tcPr>
            <w:tcW w:w="680" w:type="dxa"/>
          </w:tcPr>
          <w:p w14:paraId="1BA97898" w14:textId="77777777" w:rsidR="0059206A" w:rsidRPr="00581847" w:rsidRDefault="0059206A" w:rsidP="0059206A">
            <w:pPr>
              <w:rPr>
                <w:sz w:val="16"/>
                <w:szCs w:val="16"/>
              </w:rPr>
            </w:pPr>
          </w:p>
        </w:tc>
        <w:tc>
          <w:tcPr>
            <w:tcW w:w="1255" w:type="dxa"/>
          </w:tcPr>
          <w:p w14:paraId="4F841BC3" w14:textId="77777777" w:rsidR="0059206A" w:rsidRPr="00581847" w:rsidRDefault="0059206A" w:rsidP="0059206A">
            <w:pPr>
              <w:rPr>
                <w:sz w:val="16"/>
                <w:szCs w:val="16"/>
              </w:rPr>
            </w:pPr>
          </w:p>
        </w:tc>
        <w:tc>
          <w:tcPr>
            <w:tcW w:w="571" w:type="dxa"/>
          </w:tcPr>
          <w:p w14:paraId="1A29D8B1" w14:textId="77777777" w:rsidR="0059206A" w:rsidRPr="00581847" w:rsidRDefault="0059206A" w:rsidP="0059206A">
            <w:pPr>
              <w:rPr>
                <w:sz w:val="16"/>
                <w:szCs w:val="16"/>
              </w:rPr>
            </w:pPr>
          </w:p>
        </w:tc>
        <w:tc>
          <w:tcPr>
            <w:tcW w:w="1153" w:type="dxa"/>
          </w:tcPr>
          <w:p w14:paraId="526AB167" w14:textId="77777777" w:rsidR="0059206A" w:rsidRPr="00581847" w:rsidRDefault="0059206A" w:rsidP="0059206A">
            <w:pPr>
              <w:rPr>
                <w:sz w:val="16"/>
                <w:szCs w:val="16"/>
              </w:rPr>
            </w:pPr>
          </w:p>
        </w:tc>
        <w:tc>
          <w:tcPr>
            <w:tcW w:w="1493" w:type="dxa"/>
            <w:gridSpan w:val="2"/>
          </w:tcPr>
          <w:p w14:paraId="6224919C" w14:textId="77777777" w:rsidR="0059206A" w:rsidRPr="00581847" w:rsidRDefault="0059206A" w:rsidP="0059206A">
            <w:pPr>
              <w:rPr>
                <w:sz w:val="16"/>
                <w:szCs w:val="16"/>
              </w:rPr>
            </w:pPr>
          </w:p>
        </w:tc>
        <w:tc>
          <w:tcPr>
            <w:tcW w:w="1002" w:type="dxa"/>
          </w:tcPr>
          <w:p w14:paraId="2FF2FBAB" w14:textId="77777777" w:rsidR="0059206A" w:rsidRPr="00581847" w:rsidRDefault="0059206A" w:rsidP="0059206A">
            <w:pPr>
              <w:rPr>
                <w:sz w:val="16"/>
                <w:szCs w:val="16"/>
              </w:rPr>
            </w:pPr>
          </w:p>
        </w:tc>
        <w:tc>
          <w:tcPr>
            <w:tcW w:w="1545" w:type="dxa"/>
          </w:tcPr>
          <w:p w14:paraId="17AD9B7A" w14:textId="77777777" w:rsidR="0059206A" w:rsidRPr="00581847" w:rsidRDefault="0059206A" w:rsidP="0059206A">
            <w:pPr>
              <w:rPr>
                <w:sz w:val="16"/>
                <w:szCs w:val="16"/>
              </w:rPr>
            </w:pPr>
          </w:p>
        </w:tc>
        <w:tc>
          <w:tcPr>
            <w:tcW w:w="968" w:type="dxa"/>
          </w:tcPr>
          <w:p w14:paraId="7A324E51" w14:textId="77777777" w:rsidR="0059206A" w:rsidRPr="00581847" w:rsidRDefault="0059206A" w:rsidP="0059206A">
            <w:pPr>
              <w:rPr>
                <w:sz w:val="16"/>
                <w:szCs w:val="16"/>
              </w:rPr>
            </w:pPr>
          </w:p>
        </w:tc>
        <w:tc>
          <w:tcPr>
            <w:tcW w:w="1673" w:type="dxa"/>
          </w:tcPr>
          <w:p w14:paraId="76F35FB3" w14:textId="77777777" w:rsidR="0059206A" w:rsidRPr="00581847" w:rsidRDefault="0059206A" w:rsidP="0059206A">
            <w:pPr>
              <w:rPr>
                <w:sz w:val="16"/>
                <w:szCs w:val="16"/>
              </w:rPr>
            </w:pPr>
          </w:p>
        </w:tc>
      </w:tr>
      <w:tr w:rsidR="0059206A" w:rsidRPr="00581847" w14:paraId="7AE15275" w14:textId="77777777" w:rsidTr="00B85A93">
        <w:tc>
          <w:tcPr>
            <w:tcW w:w="1441" w:type="dxa"/>
          </w:tcPr>
          <w:p w14:paraId="54C1AB0F" w14:textId="3E5F7367" w:rsidR="0059206A" w:rsidRPr="00581847" w:rsidRDefault="0059206A" w:rsidP="005C763C">
            <w:pPr>
              <w:rPr>
                <w:sz w:val="16"/>
                <w:szCs w:val="16"/>
              </w:rPr>
            </w:pPr>
            <w:r w:rsidRPr="00581847">
              <w:rPr>
                <w:sz w:val="16"/>
                <w:szCs w:val="16"/>
              </w:rPr>
              <w:t>Sangral</w:t>
            </w:r>
            <w:r w:rsidR="005C763C" w:rsidRPr="00581847">
              <w:rPr>
                <w:sz w:val="16"/>
                <w:szCs w:val="16"/>
              </w:rPr>
              <w:fldChar w:fldCharType="begin">
                <w:fldData xml:space="preserve">PEVuZE5vdGU+PENpdGU+PEF1dGhvcj5TYW5ncmFsPC9BdXRob3I+PFllYXI+MjAxMjwvWWVhcj48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TYW5ncmFsPC9BdXRob3I+PFllYXI+MjAxMjwvWWVhcj48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21]</w:t>
            </w:r>
            <w:r w:rsidR="005C763C" w:rsidRPr="00581847">
              <w:rPr>
                <w:sz w:val="16"/>
                <w:szCs w:val="16"/>
              </w:rPr>
              <w:fldChar w:fldCharType="end"/>
            </w:r>
          </w:p>
        </w:tc>
        <w:tc>
          <w:tcPr>
            <w:tcW w:w="1113" w:type="dxa"/>
          </w:tcPr>
          <w:p w14:paraId="24CC476D" w14:textId="77777777" w:rsidR="0059206A" w:rsidRPr="00581847" w:rsidRDefault="0059206A" w:rsidP="0059206A">
            <w:pPr>
              <w:rPr>
                <w:sz w:val="16"/>
                <w:szCs w:val="16"/>
              </w:rPr>
            </w:pPr>
            <w:r w:rsidRPr="00581847">
              <w:rPr>
                <w:sz w:val="16"/>
                <w:szCs w:val="16"/>
              </w:rPr>
              <w:t>Retrospective Cohort</w:t>
            </w:r>
          </w:p>
        </w:tc>
        <w:tc>
          <w:tcPr>
            <w:tcW w:w="947" w:type="dxa"/>
          </w:tcPr>
          <w:p w14:paraId="4BDCE66E" w14:textId="77777777" w:rsidR="0059206A" w:rsidRPr="00581847" w:rsidRDefault="0059206A" w:rsidP="0059206A">
            <w:pPr>
              <w:rPr>
                <w:sz w:val="16"/>
                <w:szCs w:val="16"/>
              </w:rPr>
            </w:pPr>
            <w:r w:rsidRPr="00581847">
              <w:rPr>
                <w:sz w:val="16"/>
                <w:szCs w:val="16"/>
              </w:rPr>
              <w:t>India</w:t>
            </w:r>
          </w:p>
          <w:p w14:paraId="7480EEE3" w14:textId="77777777" w:rsidR="0059206A" w:rsidRPr="00581847" w:rsidRDefault="0059206A" w:rsidP="0059206A">
            <w:pPr>
              <w:rPr>
                <w:sz w:val="16"/>
                <w:szCs w:val="16"/>
              </w:rPr>
            </w:pPr>
            <w:r w:rsidRPr="00581847">
              <w:rPr>
                <w:sz w:val="16"/>
                <w:szCs w:val="16"/>
              </w:rPr>
              <w:t>2010</w:t>
            </w:r>
          </w:p>
        </w:tc>
        <w:tc>
          <w:tcPr>
            <w:tcW w:w="648" w:type="dxa"/>
          </w:tcPr>
          <w:p w14:paraId="11596E02" w14:textId="77777777" w:rsidR="0059206A" w:rsidRPr="00581847" w:rsidRDefault="0059206A" w:rsidP="0059206A">
            <w:pPr>
              <w:rPr>
                <w:sz w:val="16"/>
                <w:szCs w:val="16"/>
              </w:rPr>
            </w:pPr>
            <w:r w:rsidRPr="00581847">
              <w:rPr>
                <w:sz w:val="16"/>
                <w:szCs w:val="16"/>
              </w:rPr>
              <w:t>280</w:t>
            </w:r>
          </w:p>
        </w:tc>
        <w:tc>
          <w:tcPr>
            <w:tcW w:w="622" w:type="dxa"/>
          </w:tcPr>
          <w:p w14:paraId="2EDDF9CD" w14:textId="77777777" w:rsidR="0059206A" w:rsidRPr="00581847" w:rsidRDefault="0059206A" w:rsidP="0059206A">
            <w:pPr>
              <w:rPr>
                <w:sz w:val="16"/>
                <w:szCs w:val="16"/>
              </w:rPr>
            </w:pPr>
            <w:r w:rsidRPr="00581847">
              <w:rPr>
                <w:sz w:val="16"/>
                <w:szCs w:val="16"/>
              </w:rPr>
              <w:t>23</w:t>
            </w:r>
          </w:p>
        </w:tc>
        <w:tc>
          <w:tcPr>
            <w:tcW w:w="680" w:type="dxa"/>
          </w:tcPr>
          <w:p w14:paraId="14C4F45C" w14:textId="77777777" w:rsidR="0059206A" w:rsidRPr="00581847" w:rsidRDefault="0059206A" w:rsidP="0059206A">
            <w:pPr>
              <w:rPr>
                <w:sz w:val="16"/>
                <w:szCs w:val="16"/>
              </w:rPr>
            </w:pPr>
            <w:r w:rsidRPr="00581847">
              <w:rPr>
                <w:sz w:val="16"/>
                <w:szCs w:val="16"/>
              </w:rPr>
              <w:t>65.3</w:t>
            </w:r>
          </w:p>
        </w:tc>
        <w:tc>
          <w:tcPr>
            <w:tcW w:w="1255" w:type="dxa"/>
          </w:tcPr>
          <w:p w14:paraId="62DF1A74" w14:textId="77777777" w:rsidR="0059206A" w:rsidRPr="00581847" w:rsidRDefault="0059206A" w:rsidP="0059206A">
            <w:pPr>
              <w:rPr>
                <w:sz w:val="16"/>
                <w:szCs w:val="16"/>
              </w:rPr>
            </w:pPr>
            <w:r w:rsidRPr="00581847">
              <w:rPr>
                <w:sz w:val="16"/>
                <w:szCs w:val="16"/>
              </w:rPr>
              <w:t>41.8</w:t>
            </w:r>
            <w:r w:rsidRPr="00581847">
              <w:rPr>
                <w:sz w:val="16"/>
                <w:szCs w:val="16"/>
              </w:rPr>
              <w:fldChar w:fldCharType="begin"/>
            </w:r>
            <w:r w:rsidRPr="00581847">
              <w:rPr>
                <w:sz w:val="16"/>
                <w:szCs w:val="16"/>
              </w:rPr>
              <w:instrText xml:space="preserve"> NOTEREF _Ref468634772 \h  \* MERGEFORMAT </w:instrText>
            </w:r>
            <w:r w:rsidRPr="00581847">
              <w:rPr>
                <w:sz w:val="16"/>
                <w:szCs w:val="16"/>
              </w:rPr>
            </w:r>
            <w:r w:rsidRPr="00581847">
              <w:rPr>
                <w:sz w:val="16"/>
                <w:szCs w:val="16"/>
              </w:rPr>
              <w:fldChar w:fldCharType="separate"/>
            </w:r>
            <w:r w:rsidRPr="00581847">
              <w:rPr>
                <w:sz w:val="16"/>
                <w:szCs w:val="16"/>
              </w:rPr>
              <w:t>3</w:t>
            </w:r>
            <w:r w:rsidRPr="00581847">
              <w:rPr>
                <w:sz w:val="16"/>
                <w:szCs w:val="16"/>
              </w:rPr>
              <w:fldChar w:fldCharType="end"/>
            </w:r>
          </w:p>
        </w:tc>
        <w:tc>
          <w:tcPr>
            <w:tcW w:w="571" w:type="dxa"/>
          </w:tcPr>
          <w:p w14:paraId="2406B45A" w14:textId="77777777" w:rsidR="0059206A" w:rsidRPr="00581847" w:rsidRDefault="0059206A" w:rsidP="0059206A">
            <w:pPr>
              <w:rPr>
                <w:sz w:val="16"/>
                <w:szCs w:val="16"/>
              </w:rPr>
            </w:pPr>
            <w:r w:rsidRPr="00581847">
              <w:rPr>
                <w:sz w:val="16"/>
                <w:szCs w:val="16"/>
              </w:rPr>
              <w:t>NR</w:t>
            </w:r>
          </w:p>
        </w:tc>
        <w:tc>
          <w:tcPr>
            <w:tcW w:w="1153" w:type="dxa"/>
          </w:tcPr>
          <w:p w14:paraId="30419CDD" w14:textId="77777777" w:rsidR="0059206A" w:rsidRPr="00581847" w:rsidRDefault="0059206A" w:rsidP="0059206A">
            <w:pPr>
              <w:rPr>
                <w:sz w:val="16"/>
                <w:szCs w:val="16"/>
              </w:rPr>
            </w:pPr>
            <w:r w:rsidRPr="00581847">
              <w:rPr>
                <w:sz w:val="16"/>
                <w:szCs w:val="16"/>
              </w:rPr>
              <w:t>90.7</w:t>
            </w:r>
          </w:p>
        </w:tc>
        <w:tc>
          <w:tcPr>
            <w:tcW w:w="1493" w:type="dxa"/>
            <w:gridSpan w:val="2"/>
          </w:tcPr>
          <w:p w14:paraId="602B9EA7" w14:textId="77777777" w:rsidR="0059206A" w:rsidRPr="00581847" w:rsidRDefault="0059206A" w:rsidP="0059206A">
            <w:pPr>
              <w:rPr>
                <w:sz w:val="16"/>
                <w:szCs w:val="16"/>
              </w:rPr>
            </w:pPr>
            <w:r w:rsidRPr="00581847">
              <w:rPr>
                <w:sz w:val="16"/>
                <w:szCs w:val="16"/>
              </w:rPr>
              <w:t>Undifferentiated TB</w:t>
            </w:r>
          </w:p>
        </w:tc>
        <w:tc>
          <w:tcPr>
            <w:tcW w:w="1002" w:type="dxa"/>
          </w:tcPr>
          <w:p w14:paraId="04725ABE" w14:textId="77777777" w:rsidR="0059206A" w:rsidRPr="00581847" w:rsidRDefault="0059206A" w:rsidP="0059206A">
            <w:pPr>
              <w:rPr>
                <w:sz w:val="16"/>
                <w:szCs w:val="16"/>
              </w:rPr>
            </w:pPr>
            <w:r w:rsidRPr="00581847">
              <w:rPr>
                <w:sz w:val="16"/>
                <w:szCs w:val="16"/>
              </w:rPr>
              <w:t>Medical records</w:t>
            </w:r>
          </w:p>
        </w:tc>
        <w:tc>
          <w:tcPr>
            <w:tcW w:w="1545" w:type="dxa"/>
          </w:tcPr>
          <w:p w14:paraId="320FD7FB" w14:textId="77777777" w:rsidR="0059206A" w:rsidRPr="00581847" w:rsidRDefault="0059206A" w:rsidP="0059206A">
            <w:pPr>
              <w:rPr>
                <w:sz w:val="16"/>
                <w:szCs w:val="16"/>
              </w:rPr>
            </w:pPr>
            <w:r w:rsidRPr="00581847">
              <w:rPr>
                <w:sz w:val="16"/>
                <w:szCs w:val="16"/>
              </w:rPr>
              <w:t>&lt;15 yrs, pregnant women</w:t>
            </w:r>
          </w:p>
        </w:tc>
        <w:tc>
          <w:tcPr>
            <w:tcW w:w="968" w:type="dxa"/>
          </w:tcPr>
          <w:p w14:paraId="24DD916D" w14:textId="77777777" w:rsidR="0059206A" w:rsidRPr="00581847" w:rsidRDefault="00CB3045" w:rsidP="0059206A">
            <w:pPr>
              <w:rPr>
                <w:sz w:val="16"/>
                <w:szCs w:val="16"/>
              </w:rPr>
            </w:pPr>
            <w:r w:rsidRPr="00581847">
              <w:rPr>
                <w:sz w:val="16"/>
                <w:szCs w:val="16"/>
              </w:rPr>
              <w:t xml:space="preserve">Death/ failure </w:t>
            </w:r>
          </w:p>
        </w:tc>
        <w:tc>
          <w:tcPr>
            <w:tcW w:w="1673" w:type="dxa"/>
          </w:tcPr>
          <w:p w14:paraId="6320C2E2" w14:textId="77777777" w:rsidR="0059206A" w:rsidRPr="00581847" w:rsidRDefault="0059206A" w:rsidP="0059206A">
            <w:pPr>
              <w:rPr>
                <w:sz w:val="16"/>
                <w:szCs w:val="16"/>
              </w:rPr>
            </w:pPr>
            <w:r w:rsidRPr="00581847">
              <w:rPr>
                <w:sz w:val="16"/>
                <w:szCs w:val="16"/>
              </w:rPr>
              <w:t>None</w:t>
            </w:r>
          </w:p>
        </w:tc>
      </w:tr>
      <w:tr w:rsidR="00CB3045" w:rsidRPr="00581847" w14:paraId="6ECABF8C" w14:textId="77777777" w:rsidTr="00B85A93">
        <w:tc>
          <w:tcPr>
            <w:tcW w:w="1441" w:type="dxa"/>
          </w:tcPr>
          <w:p w14:paraId="31254419" w14:textId="77777777" w:rsidR="00CB3045" w:rsidRPr="00581847" w:rsidRDefault="00CB3045" w:rsidP="0059206A">
            <w:pPr>
              <w:rPr>
                <w:sz w:val="16"/>
                <w:szCs w:val="16"/>
              </w:rPr>
            </w:pPr>
          </w:p>
        </w:tc>
        <w:tc>
          <w:tcPr>
            <w:tcW w:w="1113" w:type="dxa"/>
          </w:tcPr>
          <w:p w14:paraId="7DB234A4" w14:textId="77777777" w:rsidR="00CB3045" w:rsidRPr="00581847" w:rsidRDefault="00CB3045" w:rsidP="0059206A">
            <w:pPr>
              <w:rPr>
                <w:sz w:val="16"/>
                <w:szCs w:val="16"/>
              </w:rPr>
            </w:pPr>
          </w:p>
        </w:tc>
        <w:tc>
          <w:tcPr>
            <w:tcW w:w="947" w:type="dxa"/>
          </w:tcPr>
          <w:p w14:paraId="389A754F" w14:textId="77777777" w:rsidR="00CB3045" w:rsidRPr="00581847" w:rsidRDefault="00CB3045" w:rsidP="0059206A">
            <w:pPr>
              <w:rPr>
                <w:sz w:val="16"/>
                <w:szCs w:val="16"/>
              </w:rPr>
            </w:pPr>
          </w:p>
        </w:tc>
        <w:tc>
          <w:tcPr>
            <w:tcW w:w="648" w:type="dxa"/>
          </w:tcPr>
          <w:p w14:paraId="189329C0" w14:textId="77777777" w:rsidR="00CB3045" w:rsidRPr="00581847" w:rsidRDefault="00CB3045" w:rsidP="0059206A">
            <w:pPr>
              <w:rPr>
                <w:sz w:val="16"/>
                <w:szCs w:val="16"/>
              </w:rPr>
            </w:pPr>
          </w:p>
        </w:tc>
        <w:tc>
          <w:tcPr>
            <w:tcW w:w="622" w:type="dxa"/>
          </w:tcPr>
          <w:p w14:paraId="60B55A41" w14:textId="77777777" w:rsidR="00CB3045" w:rsidRPr="00581847" w:rsidRDefault="00CB3045" w:rsidP="0059206A">
            <w:pPr>
              <w:rPr>
                <w:sz w:val="16"/>
                <w:szCs w:val="16"/>
              </w:rPr>
            </w:pPr>
          </w:p>
        </w:tc>
        <w:tc>
          <w:tcPr>
            <w:tcW w:w="680" w:type="dxa"/>
          </w:tcPr>
          <w:p w14:paraId="28544F99" w14:textId="77777777" w:rsidR="00CB3045" w:rsidRPr="00581847" w:rsidRDefault="00CB3045" w:rsidP="0059206A">
            <w:pPr>
              <w:rPr>
                <w:sz w:val="16"/>
                <w:szCs w:val="16"/>
              </w:rPr>
            </w:pPr>
          </w:p>
        </w:tc>
        <w:tc>
          <w:tcPr>
            <w:tcW w:w="1255" w:type="dxa"/>
          </w:tcPr>
          <w:p w14:paraId="457E6E35" w14:textId="77777777" w:rsidR="00CB3045" w:rsidRPr="00581847" w:rsidRDefault="00CB3045" w:rsidP="0059206A">
            <w:pPr>
              <w:rPr>
                <w:sz w:val="16"/>
                <w:szCs w:val="16"/>
              </w:rPr>
            </w:pPr>
          </w:p>
        </w:tc>
        <w:tc>
          <w:tcPr>
            <w:tcW w:w="571" w:type="dxa"/>
          </w:tcPr>
          <w:p w14:paraId="1E56C7FD" w14:textId="77777777" w:rsidR="00CB3045" w:rsidRPr="00581847" w:rsidRDefault="00CB3045" w:rsidP="0059206A">
            <w:pPr>
              <w:rPr>
                <w:sz w:val="16"/>
                <w:szCs w:val="16"/>
              </w:rPr>
            </w:pPr>
          </w:p>
        </w:tc>
        <w:tc>
          <w:tcPr>
            <w:tcW w:w="1153" w:type="dxa"/>
          </w:tcPr>
          <w:p w14:paraId="0242FB7F" w14:textId="77777777" w:rsidR="00CB3045" w:rsidRPr="00581847" w:rsidRDefault="00CB3045" w:rsidP="0059206A">
            <w:pPr>
              <w:rPr>
                <w:sz w:val="16"/>
                <w:szCs w:val="16"/>
              </w:rPr>
            </w:pPr>
          </w:p>
        </w:tc>
        <w:tc>
          <w:tcPr>
            <w:tcW w:w="1493" w:type="dxa"/>
            <w:gridSpan w:val="2"/>
          </w:tcPr>
          <w:p w14:paraId="5EB6EEA8" w14:textId="77777777" w:rsidR="00CB3045" w:rsidRPr="00581847" w:rsidRDefault="00CB3045" w:rsidP="0059206A">
            <w:pPr>
              <w:rPr>
                <w:sz w:val="16"/>
                <w:szCs w:val="16"/>
              </w:rPr>
            </w:pPr>
          </w:p>
        </w:tc>
        <w:tc>
          <w:tcPr>
            <w:tcW w:w="1002" w:type="dxa"/>
          </w:tcPr>
          <w:p w14:paraId="2AEE93BA" w14:textId="77777777" w:rsidR="00CB3045" w:rsidRPr="00581847" w:rsidRDefault="00CB3045" w:rsidP="0059206A">
            <w:pPr>
              <w:rPr>
                <w:sz w:val="16"/>
                <w:szCs w:val="16"/>
              </w:rPr>
            </w:pPr>
          </w:p>
        </w:tc>
        <w:tc>
          <w:tcPr>
            <w:tcW w:w="1545" w:type="dxa"/>
          </w:tcPr>
          <w:p w14:paraId="1DA6183F" w14:textId="77777777" w:rsidR="00CB3045" w:rsidRPr="00581847" w:rsidRDefault="00CB3045" w:rsidP="0059206A">
            <w:pPr>
              <w:rPr>
                <w:sz w:val="16"/>
                <w:szCs w:val="16"/>
              </w:rPr>
            </w:pPr>
          </w:p>
        </w:tc>
        <w:tc>
          <w:tcPr>
            <w:tcW w:w="968" w:type="dxa"/>
          </w:tcPr>
          <w:p w14:paraId="07FCDBEB" w14:textId="77777777" w:rsidR="00CB3045" w:rsidRPr="00581847" w:rsidRDefault="00CB3045" w:rsidP="0059206A">
            <w:pPr>
              <w:rPr>
                <w:sz w:val="16"/>
                <w:szCs w:val="16"/>
              </w:rPr>
            </w:pPr>
          </w:p>
        </w:tc>
        <w:tc>
          <w:tcPr>
            <w:tcW w:w="1673" w:type="dxa"/>
          </w:tcPr>
          <w:p w14:paraId="0A8D6E3D" w14:textId="77777777" w:rsidR="00CB3045" w:rsidRPr="00581847" w:rsidRDefault="00CB3045" w:rsidP="0059206A">
            <w:pPr>
              <w:rPr>
                <w:sz w:val="16"/>
                <w:szCs w:val="16"/>
              </w:rPr>
            </w:pPr>
          </w:p>
        </w:tc>
      </w:tr>
      <w:tr w:rsidR="0059206A" w:rsidRPr="00581847" w14:paraId="5BA51E08" w14:textId="77777777" w:rsidTr="00B85A93">
        <w:tc>
          <w:tcPr>
            <w:tcW w:w="1441" w:type="dxa"/>
          </w:tcPr>
          <w:p w14:paraId="73235032" w14:textId="0931AB2E" w:rsidR="0059206A" w:rsidRPr="00581847" w:rsidRDefault="0059206A" w:rsidP="005C763C">
            <w:pPr>
              <w:rPr>
                <w:sz w:val="16"/>
                <w:szCs w:val="16"/>
              </w:rPr>
            </w:pPr>
            <w:r w:rsidRPr="00581847">
              <w:rPr>
                <w:sz w:val="16"/>
                <w:szCs w:val="16"/>
              </w:rPr>
              <w:t>Satung</w:t>
            </w:r>
            <w:r w:rsidR="005C763C" w:rsidRPr="00581847">
              <w:rPr>
                <w:sz w:val="16"/>
                <w:szCs w:val="16"/>
              </w:rPr>
              <w:fldChar w:fldCharType="begin"/>
            </w:r>
            <w:r w:rsidR="005C763C" w:rsidRPr="00581847">
              <w:rPr>
                <w:sz w:val="16"/>
                <w:szCs w:val="16"/>
              </w:rPr>
              <w:instrText xml:space="preserve"> ADDIN EN.CITE &lt;EndNote&gt;&lt;Cite&gt;&lt;Author&gt;Satung&lt;/Author&gt;&lt;Year&gt;2016&lt;/Year&gt;&lt;RecNum&gt;53&lt;/RecNum&gt;&lt;DisplayText&gt;[51]&lt;/DisplayText&gt;&lt;record&gt;&lt;rec-number&gt;53&lt;/rec-number&gt;&lt;foreign-keys&gt;&lt;key app="EN" db-id="pvxsd52ec9tfp7esev6xtr2gtwravtt5rafd" timestamp="1547228483"&gt;53&lt;/key&gt;&lt;/foreign-keys&gt;&lt;ref-type name="Journal Article"&gt;17&lt;/ref-type&gt;&lt;contributors&gt;&lt;authors&gt;&lt;author&gt;Satung, J.&lt;/author&gt;&lt;author&gt;Kaewkungwal, J.&lt;/author&gt;&lt;author&gt;Silachamroon, U.&lt;/author&gt;&lt;author&gt;Pokaew, P.&lt;/author&gt;&lt;author&gt;Rattanajiamrangsree, S.&lt;/author&gt;&lt;author&gt;Kasetjareon, Y.&lt;/author&gt;&lt;author&gt;Lawpoolsri, S.&lt;/author&gt;&lt;/authors&gt;&lt;/contributors&gt;&lt;titles&gt;&lt;title&gt;TREATMENT OUTCOMES AMONG DIABETIC PATIENTS WITH TUBERCULOSIS IN THAILAND&lt;/title&gt;&lt;secondary-title&gt;The Southeast Asian journal of tropical medicine and public health&lt;/secondary-title&gt;&lt;/titles&gt;&lt;periodical&gt;&lt;full-title&gt;The Southeast Asian journal of tropical medicine and public health&lt;/full-title&gt;&lt;/periodical&gt;&lt;pages&gt;1209-1220&lt;/pages&gt;&lt;volume&gt;47&lt;/volume&gt;&lt;number&gt;6&lt;/number&gt;&lt;keywords&gt;&lt;keyword&gt;tuberculostatic agent&lt;/keyword&gt;&lt;keyword&gt;adolescent&lt;/keyword&gt;&lt;keyword&gt;adult&lt;/keyword&gt;&lt;keyword&gt;diabetes mellitus&lt;/keyword&gt;&lt;keyword&gt;female&lt;/keyword&gt;&lt;keyword&gt;human&lt;/keyword&gt;&lt;keyword&gt;lung tuberculosis&lt;/keyword&gt;&lt;keyword&gt;male&lt;/keyword&gt;&lt;keyword&gt;middle aged&lt;/keyword&gt;&lt;keyword&gt;register&lt;/keyword&gt;&lt;keyword&gt;retrospective study&lt;/keyword&gt;&lt;keyword&gt;Thailand&lt;/keyword&gt;&lt;keyword&gt;treatment outcome&lt;/keyword&gt;&lt;keyword&gt;young adult&lt;/keyword&gt;&lt;/keywords&gt;&lt;dates&gt;&lt;year&gt;2016&lt;/year&gt;&lt;/dates&gt;&lt;isbn&gt;0125-1562&lt;/isbn&gt;&lt;work-type&gt;Article&lt;/work-type&gt;&lt;urls&gt;&lt;related-urls&gt;&lt;url&gt;http://www.embase.com/search/results?subaction=viewrecord&amp;amp;from=export&amp;amp;id=L622096103&lt;/url&gt;&lt;/related-urls&gt;&lt;/urls&gt;&lt;custom5&gt;29634188&lt;/custom5&gt;&lt;remote-database-name&gt;Medline&lt;/remote-database-name&gt;&lt;language&gt;English&lt;/language&gt;&lt;/record&gt;&lt;/Cite&gt;&lt;/EndNote&gt;</w:instrText>
            </w:r>
            <w:r w:rsidR="005C763C" w:rsidRPr="00581847">
              <w:rPr>
                <w:sz w:val="16"/>
                <w:szCs w:val="16"/>
              </w:rPr>
              <w:fldChar w:fldCharType="separate"/>
            </w:r>
            <w:r w:rsidR="005C763C" w:rsidRPr="00581847">
              <w:rPr>
                <w:noProof/>
                <w:sz w:val="16"/>
                <w:szCs w:val="16"/>
              </w:rPr>
              <w:t>[51]</w:t>
            </w:r>
            <w:r w:rsidR="005C763C" w:rsidRPr="00581847">
              <w:rPr>
                <w:sz w:val="16"/>
                <w:szCs w:val="16"/>
              </w:rPr>
              <w:fldChar w:fldCharType="end"/>
            </w:r>
          </w:p>
        </w:tc>
        <w:tc>
          <w:tcPr>
            <w:tcW w:w="1113" w:type="dxa"/>
          </w:tcPr>
          <w:p w14:paraId="2CC89590" w14:textId="77777777" w:rsidR="0059206A" w:rsidRPr="00581847" w:rsidRDefault="0059206A" w:rsidP="0059206A">
            <w:pPr>
              <w:rPr>
                <w:sz w:val="16"/>
                <w:szCs w:val="16"/>
              </w:rPr>
            </w:pPr>
            <w:r w:rsidRPr="00581847">
              <w:rPr>
                <w:sz w:val="16"/>
                <w:szCs w:val="16"/>
              </w:rPr>
              <w:t>Retrospective Cohort</w:t>
            </w:r>
          </w:p>
        </w:tc>
        <w:tc>
          <w:tcPr>
            <w:tcW w:w="947" w:type="dxa"/>
          </w:tcPr>
          <w:p w14:paraId="261E717B" w14:textId="77777777" w:rsidR="0059206A" w:rsidRPr="00581847" w:rsidRDefault="0059206A" w:rsidP="0059206A">
            <w:pPr>
              <w:rPr>
                <w:sz w:val="16"/>
                <w:szCs w:val="16"/>
              </w:rPr>
            </w:pPr>
            <w:r w:rsidRPr="00581847">
              <w:rPr>
                <w:sz w:val="16"/>
                <w:szCs w:val="16"/>
              </w:rPr>
              <w:t>Thailand</w:t>
            </w:r>
            <w:r w:rsidRPr="00581847">
              <w:rPr>
                <w:sz w:val="16"/>
                <w:szCs w:val="16"/>
              </w:rPr>
              <w:br/>
              <w:t>2012</w:t>
            </w:r>
          </w:p>
        </w:tc>
        <w:tc>
          <w:tcPr>
            <w:tcW w:w="648" w:type="dxa"/>
          </w:tcPr>
          <w:p w14:paraId="78F4500D" w14:textId="77777777" w:rsidR="0059206A" w:rsidRPr="00581847" w:rsidRDefault="0059206A" w:rsidP="0059206A">
            <w:pPr>
              <w:rPr>
                <w:sz w:val="16"/>
                <w:szCs w:val="16"/>
              </w:rPr>
            </w:pPr>
            <w:r w:rsidRPr="00581847">
              <w:rPr>
                <w:sz w:val="16"/>
                <w:szCs w:val="16"/>
              </w:rPr>
              <w:t>7250</w:t>
            </w:r>
          </w:p>
        </w:tc>
        <w:tc>
          <w:tcPr>
            <w:tcW w:w="622" w:type="dxa"/>
          </w:tcPr>
          <w:p w14:paraId="4FAFF0CB" w14:textId="77777777" w:rsidR="0059206A" w:rsidRPr="00581847" w:rsidRDefault="0059206A" w:rsidP="0059206A">
            <w:pPr>
              <w:rPr>
                <w:sz w:val="16"/>
                <w:szCs w:val="16"/>
              </w:rPr>
            </w:pPr>
            <w:r w:rsidRPr="00581847">
              <w:rPr>
                <w:sz w:val="16"/>
                <w:szCs w:val="16"/>
              </w:rPr>
              <w:t>555</w:t>
            </w:r>
          </w:p>
        </w:tc>
        <w:tc>
          <w:tcPr>
            <w:tcW w:w="680" w:type="dxa"/>
          </w:tcPr>
          <w:p w14:paraId="2BB56F25" w14:textId="77777777" w:rsidR="0059206A" w:rsidRPr="00581847" w:rsidRDefault="0059206A" w:rsidP="0059206A">
            <w:pPr>
              <w:rPr>
                <w:sz w:val="16"/>
                <w:szCs w:val="16"/>
              </w:rPr>
            </w:pPr>
            <w:r w:rsidRPr="00581847">
              <w:rPr>
                <w:sz w:val="16"/>
                <w:szCs w:val="16"/>
              </w:rPr>
              <w:t>72</w:t>
            </w:r>
          </w:p>
        </w:tc>
        <w:tc>
          <w:tcPr>
            <w:tcW w:w="1255" w:type="dxa"/>
          </w:tcPr>
          <w:p w14:paraId="6A759849" w14:textId="77777777" w:rsidR="0059206A" w:rsidRPr="00581847" w:rsidRDefault="0059206A" w:rsidP="0059206A">
            <w:pPr>
              <w:rPr>
                <w:sz w:val="16"/>
                <w:szCs w:val="16"/>
              </w:rPr>
            </w:pPr>
          </w:p>
        </w:tc>
        <w:tc>
          <w:tcPr>
            <w:tcW w:w="571" w:type="dxa"/>
          </w:tcPr>
          <w:p w14:paraId="3C600B0D" w14:textId="77777777" w:rsidR="0059206A" w:rsidRPr="00581847" w:rsidRDefault="0059206A" w:rsidP="0059206A">
            <w:pPr>
              <w:rPr>
                <w:sz w:val="16"/>
                <w:szCs w:val="16"/>
              </w:rPr>
            </w:pPr>
            <w:r w:rsidRPr="00581847">
              <w:rPr>
                <w:sz w:val="16"/>
                <w:szCs w:val="16"/>
              </w:rPr>
              <w:t>100</w:t>
            </w:r>
          </w:p>
        </w:tc>
        <w:tc>
          <w:tcPr>
            <w:tcW w:w="1153" w:type="dxa"/>
          </w:tcPr>
          <w:p w14:paraId="4B94C617" w14:textId="77777777" w:rsidR="0059206A" w:rsidRPr="00581847" w:rsidRDefault="0059206A" w:rsidP="0059206A">
            <w:pPr>
              <w:rPr>
                <w:sz w:val="16"/>
                <w:szCs w:val="16"/>
              </w:rPr>
            </w:pPr>
            <w:r w:rsidRPr="00581847">
              <w:rPr>
                <w:sz w:val="16"/>
                <w:szCs w:val="16"/>
              </w:rPr>
              <w:t>94</w:t>
            </w:r>
          </w:p>
        </w:tc>
        <w:tc>
          <w:tcPr>
            <w:tcW w:w="1493" w:type="dxa"/>
            <w:gridSpan w:val="2"/>
          </w:tcPr>
          <w:p w14:paraId="25804E6D" w14:textId="77777777" w:rsidR="0059206A" w:rsidRPr="00581847" w:rsidRDefault="0059206A" w:rsidP="0059206A">
            <w:pPr>
              <w:rPr>
                <w:sz w:val="16"/>
                <w:szCs w:val="16"/>
              </w:rPr>
            </w:pPr>
            <w:r w:rsidRPr="00581847">
              <w:rPr>
                <w:sz w:val="16"/>
                <w:szCs w:val="16"/>
              </w:rPr>
              <w:t>Pulmonary TB</w:t>
            </w:r>
          </w:p>
        </w:tc>
        <w:tc>
          <w:tcPr>
            <w:tcW w:w="1002" w:type="dxa"/>
          </w:tcPr>
          <w:p w14:paraId="464D7EEB" w14:textId="77777777" w:rsidR="0059206A" w:rsidRPr="00581847" w:rsidRDefault="0059206A" w:rsidP="0059206A">
            <w:pPr>
              <w:rPr>
                <w:sz w:val="16"/>
                <w:szCs w:val="16"/>
              </w:rPr>
            </w:pPr>
            <w:r w:rsidRPr="00581847">
              <w:rPr>
                <w:sz w:val="16"/>
                <w:szCs w:val="16"/>
              </w:rPr>
              <w:t>Medical records</w:t>
            </w:r>
          </w:p>
        </w:tc>
        <w:tc>
          <w:tcPr>
            <w:tcW w:w="1545" w:type="dxa"/>
          </w:tcPr>
          <w:p w14:paraId="260AD69D" w14:textId="77777777" w:rsidR="0059206A" w:rsidRPr="00581847" w:rsidRDefault="0059206A" w:rsidP="0059206A">
            <w:pPr>
              <w:rPr>
                <w:sz w:val="16"/>
                <w:szCs w:val="16"/>
              </w:rPr>
            </w:pPr>
            <w:r w:rsidRPr="00581847">
              <w:rPr>
                <w:sz w:val="16"/>
                <w:szCs w:val="16"/>
              </w:rPr>
              <w:t>relapse/retreatment cases</w:t>
            </w:r>
          </w:p>
        </w:tc>
        <w:tc>
          <w:tcPr>
            <w:tcW w:w="968" w:type="dxa"/>
          </w:tcPr>
          <w:p w14:paraId="08D80554" w14:textId="77777777" w:rsidR="0059206A" w:rsidRPr="00581847" w:rsidRDefault="00CB3045" w:rsidP="0059206A">
            <w:pPr>
              <w:rPr>
                <w:sz w:val="16"/>
                <w:szCs w:val="16"/>
              </w:rPr>
            </w:pPr>
            <w:r w:rsidRPr="00581847">
              <w:rPr>
                <w:sz w:val="16"/>
                <w:szCs w:val="16"/>
              </w:rPr>
              <w:t>Death/ failure</w:t>
            </w:r>
          </w:p>
        </w:tc>
        <w:tc>
          <w:tcPr>
            <w:tcW w:w="1673" w:type="dxa"/>
          </w:tcPr>
          <w:p w14:paraId="62511525" w14:textId="77777777" w:rsidR="0059206A" w:rsidRPr="00581847" w:rsidRDefault="0059206A" w:rsidP="0059206A">
            <w:pPr>
              <w:rPr>
                <w:sz w:val="16"/>
                <w:szCs w:val="16"/>
              </w:rPr>
            </w:pPr>
            <w:r w:rsidRPr="00581847">
              <w:rPr>
                <w:sz w:val="16"/>
                <w:szCs w:val="16"/>
              </w:rPr>
              <w:t>None</w:t>
            </w:r>
          </w:p>
        </w:tc>
      </w:tr>
      <w:tr w:rsidR="0059206A" w:rsidRPr="00581847" w14:paraId="4FDA36D2" w14:textId="77777777" w:rsidTr="00B85A93">
        <w:tc>
          <w:tcPr>
            <w:tcW w:w="1441" w:type="dxa"/>
          </w:tcPr>
          <w:p w14:paraId="687E00D4" w14:textId="77777777" w:rsidR="0059206A" w:rsidRPr="00581847" w:rsidRDefault="0059206A" w:rsidP="0059206A">
            <w:pPr>
              <w:rPr>
                <w:sz w:val="16"/>
                <w:szCs w:val="16"/>
              </w:rPr>
            </w:pPr>
          </w:p>
        </w:tc>
        <w:tc>
          <w:tcPr>
            <w:tcW w:w="1113" w:type="dxa"/>
          </w:tcPr>
          <w:p w14:paraId="44F2C2BF" w14:textId="77777777" w:rsidR="0059206A" w:rsidRPr="00581847" w:rsidRDefault="0059206A" w:rsidP="0059206A">
            <w:pPr>
              <w:rPr>
                <w:sz w:val="16"/>
                <w:szCs w:val="16"/>
              </w:rPr>
            </w:pPr>
          </w:p>
        </w:tc>
        <w:tc>
          <w:tcPr>
            <w:tcW w:w="947" w:type="dxa"/>
          </w:tcPr>
          <w:p w14:paraId="3025EB49" w14:textId="77777777" w:rsidR="0059206A" w:rsidRPr="00581847" w:rsidRDefault="0059206A" w:rsidP="0059206A">
            <w:pPr>
              <w:rPr>
                <w:sz w:val="16"/>
                <w:szCs w:val="16"/>
              </w:rPr>
            </w:pPr>
          </w:p>
        </w:tc>
        <w:tc>
          <w:tcPr>
            <w:tcW w:w="648" w:type="dxa"/>
          </w:tcPr>
          <w:p w14:paraId="39C01774" w14:textId="77777777" w:rsidR="0059206A" w:rsidRPr="00581847" w:rsidRDefault="0059206A" w:rsidP="0059206A">
            <w:pPr>
              <w:rPr>
                <w:sz w:val="16"/>
                <w:szCs w:val="16"/>
              </w:rPr>
            </w:pPr>
          </w:p>
        </w:tc>
        <w:tc>
          <w:tcPr>
            <w:tcW w:w="622" w:type="dxa"/>
          </w:tcPr>
          <w:p w14:paraId="19507F01" w14:textId="77777777" w:rsidR="0059206A" w:rsidRPr="00581847" w:rsidRDefault="0059206A" w:rsidP="0059206A">
            <w:pPr>
              <w:rPr>
                <w:sz w:val="16"/>
                <w:szCs w:val="16"/>
              </w:rPr>
            </w:pPr>
          </w:p>
        </w:tc>
        <w:tc>
          <w:tcPr>
            <w:tcW w:w="680" w:type="dxa"/>
          </w:tcPr>
          <w:p w14:paraId="4025163D" w14:textId="77777777" w:rsidR="0059206A" w:rsidRPr="00581847" w:rsidRDefault="0059206A" w:rsidP="0059206A">
            <w:pPr>
              <w:rPr>
                <w:sz w:val="16"/>
                <w:szCs w:val="16"/>
              </w:rPr>
            </w:pPr>
          </w:p>
        </w:tc>
        <w:tc>
          <w:tcPr>
            <w:tcW w:w="1255" w:type="dxa"/>
          </w:tcPr>
          <w:p w14:paraId="69D309EF" w14:textId="77777777" w:rsidR="0059206A" w:rsidRPr="00581847" w:rsidRDefault="0059206A" w:rsidP="0059206A">
            <w:pPr>
              <w:rPr>
                <w:sz w:val="16"/>
                <w:szCs w:val="16"/>
              </w:rPr>
            </w:pPr>
          </w:p>
        </w:tc>
        <w:tc>
          <w:tcPr>
            <w:tcW w:w="571" w:type="dxa"/>
          </w:tcPr>
          <w:p w14:paraId="6031059E" w14:textId="77777777" w:rsidR="0059206A" w:rsidRPr="00581847" w:rsidRDefault="0059206A" w:rsidP="0059206A">
            <w:pPr>
              <w:rPr>
                <w:sz w:val="16"/>
                <w:szCs w:val="16"/>
              </w:rPr>
            </w:pPr>
          </w:p>
        </w:tc>
        <w:tc>
          <w:tcPr>
            <w:tcW w:w="1153" w:type="dxa"/>
          </w:tcPr>
          <w:p w14:paraId="53B15889" w14:textId="77777777" w:rsidR="0059206A" w:rsidRPr="00581847" w:rsidRDefault="0059206A" w:rsidP="0059206A">
            <w:pPr>
              <w:rPr>
                <w:sz w:val="16"/>
                <w:szCs w:val="16"/>
              </w:rPr>
            </w:pPr>
          </w:p>
        </w:tc>
        <w:tc>
          <w:tcPr>
            <w:tcW w:w="1493" w:type="dxa"/>
            <w:gridSpan w:val="2"/>
          </w:tcPr>
          <w:p w14:paraId="559E6D50" w14:textId="77777777" w:rsidR="0059206A" w:rsidRPr="00581847" w:rsidRDefault="0059206A" w:rsidP="0059206A">
            <w:pPr>
              <w:rPr>
                <w:sz w:val="16"/>
                <w:szCs w:val="16"/>
              </w:rPr>
            </w:pPr>
          </w:p>
        </w:tc>
        <w:tc>
          <w:tcPr>
            <w:tcW w:w="1002" w:type="dxa"/>
          </w:tcPr>
          <w:p w14:paraId="39D48555" w14:textId="77777777" w:rsidR="0059206A" w:rsidRPr="00581847" w:rsidRDefault="0059206A" w:rsidP="0059206A">
            <w:pPr>
              <w:rPr>
                <w:sz w:val="16"/>
                <w:szCs w:val="16"/>
              </w:rPr>
            </w:pPr>
          </w:p>
        </w:tc>
        <w:tc>
          <w:tcPr>
            <w:tcW w:w="1545" w:type="dxa"/>
          </w:tcPr>
          <w:p w14:paraId="290BDD9B" w14:textId="77777777" w:rsidR="0059206A" w:rsidRPr="00581847" w:rsidRDefault="0059206A" w:rsidP="0059206A">
            <w:pPr>
              <w:rPr>
                <w:sz w:val="16"/>
                <w:szCs w:val="16"/>
              </w:rPr>
            </w:pPr>
          </w:p>
        </w:tc>
        <w:tc>
          <w:tcPr>
            <w:tcW w:w="968" w:type="dxa"/>
          </w:tcPr>
          <w:p w14:paraId="474140F9" w14:textId="77777777" w:rsidR="0059206A" w:rsidRPr="00581847" w:rsidRDefault="0059206A" w:rsidP="0059206A">
            <w:pPr>
              <w:rPr>
                <w:sz w:val="16"/>
                <w:szCs w:val="16"/>
              </w:rPr>
            </w:pPr>
          </w:p>
        </w:tc>
        <w:tc>
          <w:tcPr>
            <w:tcW w:w="1673" w:type="dxa"/>
          </w:tcPr>
          <w:p w14:paraId="2D667D1B" w14:textId="77777777" w:rsidR="0059206A" w:rsidRPr="00581847" w:rsidRDefault="0059206A" w:rsidP="0059206A">
            <w:pPr>
              <w:rPr>
                <w:sz w:val="16"/>
                <w:szCs w:val="16"/>
              </w:rPr>
            </w:pPr>
          </w:p>
        </w:tc>
      </w:tr>
      <w:tr w:rsidR="0059206A" w:rsidRPr="00581847" w14:paraId="48A6FCA2" w14:textId="77777777" w:rsidTr="00B85A93">
        <w:tc>
          <w:tcPr>
            <w:tcW w:w="1441" w:type="dxa"/>
          </w:tcPr>
          <w:p w14:paraId="0175F11B" w14:textId="23A1AF3E" w:rsidR="0059206A" w:rsidRPr="00581847" w:rsidRDefault="0059206A" w:rsidP="005C763C">
            <w:pPr>
              <w:rPr>
                <w:sz w:val="16"/>
                <w:szCs w:val="16"/>
              </w:rPr>
            </w:pPr>
            <w:r w:rsidRPr="00581847">
              <w:rPr>
                <w:sz w:val="16"/>
                <w:szCs w:val="16"/>
              </w:rPr>
              <w:t>Shahrezaei</w:t>
            </w:r>
            <w:r w:rsidR="005C763C" w:rsidRPr="00581847">
              <w:rPr>
                <w:sz w:val="16"/>
                <w:szCs w:val="16"/>
              </w:rPr>
              <w:fldChar w:fldCharType="begin"/>
            </w:r>
            <w:r w:rsidR="005C763C" w:rsidRPr="00581847">
              <w:rPr>
                <w:sz w:val="16"/>
                <w:szCs w:val="16"/>
              </w:rPr>
              <w:instrText xml:space="preserve"> ADDIN EN.CITE &lt;EndNote&gt;&lt;Cite&gt;&lt;Author&gt;Shahrezaei&lt;/Author&gt;&lt;Year&gt;2015&lt;/Year&gt;&lt;RecNum&gt;124&lt;/RecNum&gt;&lt;DisplayText&gt;[122]&lt;/DisplayText&gt;&lt;record&gt;&lt;rec-number&gt;124&lt;/rec-number&gt;&lt;foreign-keys&gt;&lt;key app="EN" db-id="pvxsd52ec9tfp7esev6xtr2gtwravtt5rafd" timestamp="1547229059"&gt;124&lt;/key&gt;&lt;/foreign-keys&gt;&lt;ref-type name="Journal Article"&gt;17&lt;/ref-type&gt;&lt;contributors&gt;&lt;authors&gt;&lt;author&gt;Shahrezaei, M.&lt;/author&gt;&lt;author&gt;Maracy, M. R.&lt;/author&gt;&lt;author&gt;Farid, F.&lt;/author&gt;&lt;/authors&gt;&lt;/contributors&gt;&lt;auth-address&gt;Department of Epidemiology, School of Health, Isfahan University of Medical Sciences, Isfahan, Iran&amp;#xD;Department of Epidemiology and Biostatistics, School of Health, Isfahan University of Medical Sciences, Isfahan, Iran&amp;#xD;Group Fighting Against Diseases, Isfahan Provincial Health Center, Isfahan University of Medical Sciences, Isfahan, Iran&lt;/auth-address&gt;&lt;titles&gt;&lt;title&gt;Factors affecting mortality and treatment completion of tuberculosis patients in Isfahan Province from 2006 to 2011&lt;/title&gt;&lt;secondary-title&gt;International Journal of Preventive Medicine&lt;/secondary-title&gt;&lt;/titles&gt;&lt;periodical&gt;&lt;full-title&gt;International Journal of Preventive Medicine&lt;/full-title&gt;&lt;/periodical&gt;&lt;volume&gt;2015-September&lt;/volume&gt;&lt;keywords&gt;&lt;keyword&gt;Extra</w:instrText>
            </w:r>
            <w:r w:rsidR="005C763C" w:rsidRPr="00581847">
              <w:rPr>
                <w:rFonts w:ascii="MS Gothic" w:hAnsi="MS Gothic" w:cs="MS Gothic"/>
                <w:sz w:val="16"/>
                <w:szCs w:val="16"/>
              </w:rPr>
              <w:instrText>‑</w:instrText>
            </w:r>
            <w:r w:rsidR="005C763C" w:rsidRPr="00581847">
              <w:rPr>
                <w:sz w:val="16"/>
                <w:szCs w:val="16"/>
              </w:rPr>
              <w:instrText>pulmonary tuberculosis&lt;/keyword&gt;&lt;keyword&gt;Mortality&lt;/keyword&gt;&lt;keyword&gt;Pulmonary tuberculosis&lt;/keyword&gt;&lt;keyword&gt;Treatment completion&lt;/keyword&gt;&lt;/keywords&gt;&lt;dates&gt;&lt;year&gt;2015&lt;/year&gt;&lt;/dates&gt;&lt;work-type&gt;Article&lt;/work-type&gt;&lt;urls&gt;&lt;related-urls&gt;&lt;url&gt;https://www.scopus.com/inward/record.uri?eid=2-s2.0-84941348764&amp;amp;doi=10.4103%2f2008-7802.165157&amp;amp;partnerID=40&amp;amp;md5=31a645fcc710e4cc94397b1377ed8d7d&lt;/url&gt;&lt;/related-urls&gt;&lt;/urls&gt;&lt;custom7&gt;6:91&lt;/custom7&gt;&lt;electronic-resource-num&gt;10.4103/2008-7802.165157&lt;/electronic-resource-num&gt;&lt;remote-database-name&gt;Scopus&lt;/remote-database-name&gt;&lt;/record&gt;&lt;/Cite&gt;&lt;/EndNote&gt;</w:instrText>
            </w:r>
            <w:r w:rsidR="005C763C" w:rsidRPr="00581847">
              <w:rPr>
                <w:sz w:val="16"/>
                <w:szCs w:val="16"/>
              </w:rPr>
              <w:fldChar w:fldCharType="separate"/>
            </w:r>
            <w:r w:rsidR="005C763C" w:rsidRPr="00581847">
              <w:rPr>
                <w:noProof/>
                <w:sz w:val="16"/>
                <w:szCs w:val="16"/>
              </w:rPr>
              <w:t>[122]</w:t>
            </w:r>
            <w:r w:rsidR="005C763C" w:rsidRPr="00581847">
              <w:rPr>
                <w:sz w:val="16"/>
                <w:szCs w:val="16"/>
              </w:rPr>
              <w:fldChar w:fldCharType="end"/>
            </w:r>
            <w:r w:rsidRPr="00581847">
              <w:rPr>
                <w:sz w:val="16"/>
                <w:szCs w:val="16"/>
              </w:rPr>
              <w:t xml:space="preserve"> </w:t>
            </w:r>
          </w:p>
        </w:tc>
        <w:tc>
          <w:tcPr>
            <w:tcW w:w="1113" w:type="dxa"/>
          </w:tcPr>
          <w:p w14:paraId="24AF51FB" w14:textId="77777777" w:rsidR="0059206A" w:rsidRPr="00581847" w:rsidRDefault="0059206A" w:rsidP="0059206A">
            <w:pPr>
              <w:rPr>
                <w:sz w:val="16"/>
                <w:szCs w:val="16"/>
              </w:rPr>
            </w:pPr>
            <w:r w:rsidRPr="00581847">
              <w:rPr>
                <w:sz w:val="16"/>
                <w:szCs w:val="16"/>
              </w:rPr>
              <w:t>Retrospective Cohort</w:t>
            </w:r>
          </w:p>
        </w:tc>
        <w:tc>
          <w:tcPr>
            <w:tcW w:w="947" w:type="dxa"/>
          </w:tcPr>
          <w:p w14:paraId="74E8D45C" w14:textId="77777777" w:rsidR="0059206A" w:rsidRPr="00581847" w:rsidRDefault="0059206A" w:rsidP="0059206A">
            <w:pPr>
              <w:rPr>
                <w:sz w:val="16"/>
                <w:szCs w:val="16"/>
              </w:rPr>
            </w:pPr>
            <w:r w:rsidRPr="00581847">
              <w:rPr>
                <w:sz w:val="16"/>
                <w:szCs w:val="16"/>
              </w:rPr>
              <w:t>Iran</w:t>
            </w:r>
            <w:r w:rsidRPr="00581847">
              <w:rPr>
                <w:sz w:val="16"/>
                <w:szCs w:val="16"/>
              </w:rPr>
              <w:br/>
              <w:t>2011</w:t>
            </w:r>
          </w:p>
        </w:tc>
        <w:tc>
          <w:tcPr>
            <w:tcW w:w="648" w:type="dxa"/>
          </w:tcPr>
          <w:p w14:paraId="2327D262" w14:textId="77777777" w:rsidR="0059206A" w:rsidRPr="00581847" w:rsidRDefault="0059206A" w:rsidP="0059206A">
            <w:pPr>
              <w:rPr>
                <w:sz w:val="16"/>
                <w:szCs w:val="16"/>
              </w:rPr>
            </w:pPr>
            <w:r w:rsidRPr="00581847">
              <w:rPr>
                <w:sz w:val="16"/>
                <w:szCs w:val="16"/>
              </w:rPr>
              <w:t>508</w:t>
            </w:r>
          </w:p>
        </w:tc>
        <w:tc>
          <w:tcPr>
            <w:tcW w:w="622" w:type="dxa"/>
          </w:tcPr>
          <w:p w14:paraId="49BECCB2" w14:textId="77777777" w:rsidR="0059206A" w:rsidRPr="00581847" w:rsidRDefault="0059206A" w:rsidP="0059206A">
            <w:pPr>
              <w:rPr>
                <w:sz w:val="16"/>
                <w:szCs w:val="16"/>
              </w:rPr>
            </w:pPr>
            <w:r w:rsidRPr="00581847">
              <w:rPr>
                <w:sz w:val="16"/>
                <w:szCs w:val="16"/>
              </w:rPr>
              <w:t>38</w:t>
            </w:r>
          </w:p>
        </w:tc>
        <w:tc>
          <w:tcPr>
            <w:tcW w:w="680" w:type="dxa"/>
          </w:tcPr>
          <w:p w14:paraId="37BFB35D" w14:textId="77777777" w:rsidR="0059206A" w:rsidRPr="00581847" w:rsidRDefault="0059206A" w:rsidP="0059206A">
            <w:pPr>
              <w:rPr>
                <w:sz w:val="16"/>
                <w:szCs w:val="16"/>
              </w:rPr>
            </w:pPr>
            <w:r w:rsidRPr="00581847">
              <w:rPr>
                <w:sz w:val="16"/>
                <w:szCs w:val="16"/>
              </w:rPr>
              <w:t>49.7</w:t>
            </w:r>
          </w:p>
        </w:tc>
        <w:tc>
          <w:tcPr>
            <w:tcW w:w="1255" w:type="dxa"/>
          </w:tcPr>
          <w:p w14:paraId="5050C370" w14:textId="77777777" w:rsidR="0059206A" w:rsidRPr="00581847" w:rsidRDefault="0059206A" w:rsidP="0059206A">
            <w:pPr>
              <w:rPr>
                <w:sz w:val="16"/>
                <w:szCs w:val="16"/>
              </w:rPr>
            </w:pPr>
          </w:p>
        </w:tc>
        <w:tc>
          <w:tcPr>
            <w:tcW w:w="571" w:type="dxa"/>
          </w:tcPr>
          <w:p w14:paraId="4566728F" w14:textId="77777777" w:rsidR="0059206A" w:rsidRPr="00581847" w:rsidRDefault="0059206A" w:rsidP="0059206A">
            <w:pPr>
              <w:rPr>
                <w:sz w:val="16"/>
                <w:szCs w:val="16"/>
              </w:rPr>
            </w:pPr>
            <w:r w:rsidRPr="00581847">
              <w:rPr>
                <w:sz w:val="16"/>
                <w:szCs w:val="16"/>
              </w:rPr>
              <w:t>89.2</w:t>
            </w:r>
          </w:p>
        </w:tc>
        <w:tc>
          <w:tcPr>
            <w:tcW w:w="1153" w:type="dxa"/>
          </w:tcPr>
          <w:p w14:paraId="0645ADBF" w14:textId="77777777" w:rsidR="0059206A" w:rsidRPr="00581847" w:rsidRDefault="0059206A" w:rsidP="0059206A">
            <w:pPr>
              <w:rPr>
                <w:sz w:val="16"/>
                <w:szCs w:val="16"/>
              </w:rPr>
            </w:pPr>
            <w:r w:rsidRPr="00581847">
              <w:rPr>
                <w:sz w:val="16"/>
                <w:szCs w:val="16"/>
              </w:rPr>
              <w:t>94</w:t>
            </w:r>
          </w:p>
        </w:tc>
        <w:tc>
          <w:tcPr>
            <w:tcW w:w="1493" w:type="dxa"/>
            <w:gridSpan w:val="2"/>
          </w:tcPr>
          <w:p w14:paraId="3A272B0A" w14:textId="77777777" w:rsidR="0059206A" w:rsidRPr="00581847" w:rsidRDefault="0059206A" w:rsidP="0059206A">
            <w:pPr>
              <w:rPr>
                <w:sz w:val="16"/>
                <w:szCs w:val="16"/>
              </w:rPr>
            </w:pPr>
            <w:r w:rsidRPr="00581847">
              <w:rPr>
                <w:sz w:val="16"/>
                <w:szCs w:val="16"/>
              </w:rPr>
              <w:t>Undifferentiated TB</w:t>
            </w:r>
          </w:p>
        </w:tc>
        <w:tc>
          <w:tcPr>
            <w:tcW w:w="1002" w:type="dxa"/>
          </w:tcPr>
          <w:p w14:paraId="0BAAF062" w14:textId="77777777" w:rsidR="0059206A" w:rsidRPr="00581847" w:rsidRDefault="0059206A" w:rsidP="0059206A">
            <w:pPr>
              <w:rPr>
                <w:sz w:val="16"/>
                <w:szCs w:val="16"/>
              </w:rPr>
            </w:pPr>
            <w:r w:rsidRPr="00581847">
              <w:rPr>
                <w:sz w:val="16"/>
                <w:szCs w:val="16"/>
              </w:rPr>
              <w:t>Medical records</w:t>
            </w:r>
          </w:p>
        </w:tc>
        <w:tc>
          <w:tcPr>
            <w:tcW w:w="1545" w:type="dxa"/>
          </w:tcPr>
          <w:p w14:paraId="37D49999" w14:textId="77777777" w:rsidR="0059206A" w:rsidRPr="00581847" w:rsidRDefault="0059206A" w:rsidP="0059206A">
            <w:pPr>
              <w:rPr>
                <w:sz w:val="16"/>
                <w:szCs w:val="16"/>
              </w:rPr>
            </w:pPr>
            <w:r w:rsidRPr="00581847">
              <w:rPr>
                <w:sz w:val="16"/>
                <w:szCs w:val="16"/>
              </w:rPr>
              <w:t>cases that had changes of disease diagnosis</w:t>
            </w:r>
          </w:p>
        </w:tc>
        <w:tc>
          <w:tcPr>
            <w:tcW w:w="968" w:type="dxa"/>
          </w:tcPr>
          <w:p w14:paraId="72154CAF" w14:textId="77777777" w:rsidR="0059206A" w:rsidRPr="00581847" w:rsidRDefault="0059206A" w:rsidP="0059206A">
            <w:pPr>
              <w:rPr>
                <w:sz w:val="16"/>
                <w:szCs w:val="16"/>
              </w:rPr>
            </w:pPr>
            <w:r w:rsidRPr="00581847">
              <w:rPr>
                <w:sz w:val="16"/>
                <w:szCs w:val="16"/>
              </w:rPr>
              <w:t>Death</w:t>
            </w:r>
          </w:p>
        </w:tc>
        <w:tc>
          <w:tcPr>
            <w:tcW w:w="1673" w:type="dxa"/>
          </w:tcPr>
          <w:p w14:paraId="362BC811" w14:textId="77777777" w:rsidR="0059206A" w:rsidRPr="00581847" w:rsidRDefault="0059206A" w:rsidP="0059206A">
            <w:pPr>
              <w:rPr>
                <w:sz w:val="16"/>
                <w:szCs w:val="16"/>
              </w:rPr>
            </w:pPr>
            <w:r w:rsidRPr="00581847">
              <w:rPr>
                <w:sz w:val="16"/>
                <w:szCs w:val="16"/>
              </w:rPr>
              <w:t>None</w:t>
            </w:r>
          </w:p>
        </w:tc>
      </w:tr>
      <w:tr w:rsidR="0059206A" w:rsidRPr="00581847" w14:paraId="4C10651B" w14:textId="77777777" w:rsidTr="00B85A93">
        <w:tc>
          <w:tcPr>
            <w:tcW w:w="1441" w:type="dxa"/>
          </w:tcPr>
          <w:p w14:paraId="49369F21" w14:textId="77777777" w:rsidR="0059206A" w:rsidRPr="00581847" w:rsidRDefault="0059206A" w:rsidP="0059206A">
            <w:pPr>
              <w:rPr>
                <w:sz w:val="16"/>
                <w:szCs w:val="16"/>
              </w:rPr>
            </w:pPr>
          </w:p>
        </w:tc>
        <w:tc>
          <w:tcPr>
            <w:tcW w:w="1113" w:type="dxa"/>
          </w:tcPr>
          <w:p w14:paraId="4F838B61" w14:textId="77777777" w:rsidR="0059206A" w:rsidRPr="00581847" w:rsidRDefault="0059206A" w:rsidP="0059206A">
            <w:pPr>
              <w:rPr>
                <w:sz w:val="16"/>
                <w:szCs w:val="16"/>
              </w:rPr>
            </w:pPr>
          </w:p>
        </w:tc>
        <w:tc>
          <w:tcPr>
            <w:tcW w:w="947" w:type="dxa"/>
          </w:tcPr>
          <w:p w14:paraId="0486F2A4" w14:textId="77777777" w:rsidR="0059206A" w:rsidRPr="00581847" w:rsidRDefault="0059206A" w:rsidP="0059206A">
            <w:pPr>
              <w:rPr>
                <w:sz w:val="16"/>
                <w:szCs w:val="16"/>
              </w:rPr>
            </w:pPr>
          </w:p>
        </w:tc>
        <w:tc>
          <w:tcPr>
            <w:tcW w:w="648" w:type="dxa"/>
          </w:tcPr>
          <w:p w14:paraId="48172E5B" w14:textId="77777777" w:rsidR="0059206A" w:rsidRPr="00581847" w:rsidRDefault="0059206A" w:rsidP="0059206A">
            <w:pPr>
              <w:rPr>
                <w:sz w:val="16"/>
                <w:szCs w:val="16"/>
              </w:rPr>
            </w:pPr>
          </w:p>
        </w:tc>
        <w:tc>
          <w:tcPr>
            <w:tcW w:w="622" w:type="dxa"/>
          </w:tcPr>
          <w:p w14:paraId="3C5A3C6A" w14:textId="77777777" w:rsidR="0059206A" w:rsidRPr="00581847" w:rsidRDefault="0059206A" w:rsidP="0059206A">
            <w:pPr>
              <w:rPr>
                <w:sz w:val="16"/>
                <w:szCs w:val="16"/>
              </w:rPr>
            </w:pPr>
          </w:p>
        </w:tc>
        <w:tc>
          <w:tcPr>
            <w:tcW w:w="680" w:type="dxa"/>
          </w:tcPr>
          <w:p w14:paraId="6CCC82CD" w14:textId="77777777" w:rsidR="0059206A" w:rsidRPr="00581847" w:rsidRDefault="0059206A" w:rsidP="0059206A">
            <w:pPr>
              <w:rPr>
                <w:sz w:val="16"/>
                <w:szCs w:val="16"/>
              </w:rPr>
            </w:pPr>
          </w:p>
        </w:tc>
        <w:tc>
          <w:tcPr>
            <w:tcW w:w="1255" w:type="dxa"/>
          </w:tcPr>
          <w:p w14:paraId="7CC2D992" w14:textId="77777777" w:rsidR="0059206A" w:rsidRPr="00581847" w:rsidRDefault="0059206A" w:rsidP="0059206A">
            <w:pPr>
              <w:rPr>
                <w:sz w:val="16"/>
                <w:szCs w:val="16"/>
              </w:rPr>
            </w:pPr>
          </w:p>
        </w:tc>
        <w:tc>
          <w:tcPr>
            <w:tcW w:w="571" w:type="dxa"/>
          </w:tcPr>
          <w:p w14:paraId="5A21B3D8" w14:textId="77777777" w:rsidR="0059206A" w:rsidRPr="00581847" w:rsidRDefault="0059206A" w:rsidP="0059206A">
            <w:pPr>
              <w:rPr>
                <w:sz w:val="16"/>
                <w:szCs w:val="16"/>
              </w:rPr>
            </w:pPr>
          </w:p>
        </w:tc>
        <w:tc>
          <w:tcPr>
            <w:tcW w:w="1153" w:type="dxa"/>
          </w:tcPr>
          <w:p w14:paraId="59FD3E68" w14:textId="77777777" w:rsidR="0059206A" w:rsidRPr="00581847" w:rsidRDefault="0059206A" w:rsidP="0059206A">
            <w:pPr>
              <w:rPr>
                <w:sz w:val="16"/>
                <w:szCs w:val="16"/>
              </w:rPr>
            </w:pPr>
          </w:p>
        </w:tc>
        <w:tc>
          <w:tcPr>
            <w:tcW w:w="1493" w:type="dxa"/>
            <w:gridSpan w:val="2"/>
          </w:tcPr>
          <w:p w14:paraId="63500CEC" w14:textId="77777777" w:rsidR="0059206A" w:rsidRPr="00581847" w:rsidRDefault="0059206A" w:rsidP="0059206A">
            <w:pPr>
              <w:rPr>
                <w:sz w:val="16"/>
                <w:szCs w:val="16"/>
              </w:rPr>
            </w:pPr>
          </w:p>
        </w:tc>
        <w:tc>
          <w:tcPr>
            <w:tcW w:w="1002" w:type="dxa"/>
          </w:tcPr>
          <w:p w14:paraId="110C9E37" w14:textId="77777777" w:rsidR="0059206A" w:rsidRPr="00581847" w:rsidRDefault="0059206A" w:rsidP="0059206A">
            <w:pPr>
              <w:rPr>
                <w:sz w:val="16"/>
                <w:szCs w:val="16"/>
              </w:rPr>
            </w:pPr>
          </w:p>
        </w:tc>
        <w:tc>
          <w:tcPr>
            <w:tcW w:w="1545" w:type="dxa"/>
          </w:tcPr>
          <w:p w14:paraId="2C1E6DB6" w14:textId="77777777" w:rsidR="0059206A" w:rsidRPr="00581847" w:rsidRDefault="0059206A" w:rsidP="0059206A">
            <w:pPr>
              <w:rPr>
                <w:sz w:val="16"/>
                <w:szCs w:val="16"/>
              </w:rPr>
            </w:pPr>
          </w:p>
        </w:tc>
        <w:tc>
          <w:tcPr>
            <w:tcW w:w="968" w:type="dxa"/>
          </w:tcPr>
          <w:p w14:paraId="2663AEC5" w14:textId="77777777" w:rsidR="0059206A" w:rsidRPr="00581847" w:rsidRDefault="0059206A" w:rsidP="0059206A">
            <w:pPr>
              <w:rPr>
                <w:sz w:val="16"/>
                <w:szCs w:val="16"/>
              </w:rPr>
            </w:pPr>
          </w:p>
        </w:tc>
        <w:tc>
          <w:tcPr>
            <w:tcW w:w="1673" w:type="dxa"/>
          </w:tcPr>
          <w:p w14:paraId="59347243" w14:textId="77777777" w:rsidR="0059206A" w:rsidRPr="00581847" w:rsidRDefault="0059206A" w:rsidP="0059206A">
            <w:pPr>
              <w:rPr>
                <w:sz w:val="16"/>
                <w:szCs w:val="16"/>
              </w:rPr>
            </w:pPr>
          </w:p>
        </w:tc>
      </w:tr>
      <w:tr w:rsidR="0059206A" w:rsidRPr="00581847" w14:paraId="6F9F65FA" w14:textId="77777777" w:rsidTr="00B85A93">
        <w:tc>
          <w:tcPr>
            <w:tcW w:w="1441" w:type="dxa"/>
          </w:tcPr>
          <w:p w14:paraId="2C03A4D0" w14:textId="57A19894" w:rsidR="0059206A" w:rsidRPr="00581847" w:rsidRDefault="0059206A" w:rsidP="005C763C">
            <w:pPr>
              <w:rPr>
                <w:sz w:val="16"/>
                <w:szCs w:val="16"/>
              </w:rPr>
            </w:pPr>
            <w:r w:rsidRPr="00581847">
              <w:rPr>
                <w:sz w:val="16"/>
                <w:szCs w:val="16"/>
              </w:rPr>
              <w:t>Siddiqui</w:t>
            </w:r>
            <w:r w:rsidR="005C763C" w:rsidRPr="00581847">
              <w:rPr>
                <w:sz w:val="16"/>
                <w:szCs w:val="16"/>
              </w:rPr>
              <w:fldChar w:fldCharType="begin">
                <w:fldData xml:space="preserve">PEVuZE5vdGU+PENpdGU+PEF1dGhvcj5TaWRkaXF1aTwvQXV0aG9yPjxZZWFyPjIwMTY8L1llYXI+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TaWRkaXF1aTwvQXV0aG9yPjxZZWFyPjIwMTY8L1llYXI+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23]</w:t>
            </w:r>
            <w:r w:rsidR="005C763C" w:rsidRPr="00581847">
              <w:rPr>
                <w:sz w:val="16"/>
                <w:szCs w:val="16"/>
              </w:rPr>
              <w:fldChar w:fldCharType="end"/>
            </w:r>
            <w:r w:rsidRPr="00581847">
              <w:rPr>
                <w:sz w:val="16"/>
                <w:szCs w:val="16"/>
              </w:rPr>
              <w:t xml:space="preserve"> </w:t>
            </w:r>
          </w:p>
        </w:tc>
        <w:tc>
          <w:tcPr>
            <w:tcW w:w="1113" w:type="dxa"/>
          </w:tcPr>
          <w:p w14:paraId="22D67789" w14:textId="77777777" w:rsidR="0059206A" w:rsidRPr="00581847" w:rsidRDefault="0059206A" w:rsidP="0059206A">
            <w:pPr>
              <w:rPr>
                <w:sz w:val="16"/>
                <w:szCs w:val="16"/>
              </w:rPr>
            </w:pPr>
            <w:r w:rsidRPr="00581847">
              <w:rPr>
                <w:sz w:val="16"/>
                <w:szCs w:val="16"/>
              </w:rPr>
              <w:t>Prospective Cohort</w:t>
            </w:r>
          </w:p>
        </w:tc>
        <w:tc>
          <w:tcPr>
            <w:tcW w:w="947" w:type="dxa"/>
          </w:tcPr>
          <w:p w14:paraId="18B4908C" w14:textId="77777777" w:rsidR="0059206A" w:rsidRPr="00581847" w:rsidRDefault="0059206A" w:rsidP="0059206A">
            <w:pPr>
              <w:rPr>
                <w:sz w:val="16"/>
                <w:szCs w:val="16"/>
              </w:rPr>
            </w:pPr>
            <w:r w:rsidRPr="00581847">
              <w:rPr>
                <w:sz w:val="16"/>
                <w:szCs w:val="16"/>
              </w:rPr>
              <w:t>India</w:t>
            </w:r>
            <w:r w:rsidRPr="00581847">
              <w:rPr>
                <w:sz w:val="16"/>
                <w:szCs w:val="16"/>
              </w:rPr>
              <w:br/>
              <w:t>2014</w:t>
            </w:r>
          </w:p>
        </w:tc>
        <w:tc>
          <w:tcPr>
            <w:tcW w:w="648" w:type="dxa"/>
          </w:tcPr>
          <w:p w14:paraId="621A132A" w14:textId="77777777" w:rsidR="0059206A" w:rsidRPr="00581847" w:rsidRDefault="0059206A" w:rsidP="0059206A">
            <w:pPr>
              <w:rPr>
                <w:sz w:val="16"/>
                <w:szCs w:val="16"/>
              </w:rPr>
            </w:pPr>
            <w:r w:rsidRPr="00581847">
              <w:rPr>
                <w:sz w:val="16"/>
                <w:szCs w:val="16"/>
              </w:rPr>
              <w:t>150</w:t>
            </w:r>
          </w:p>
        </w:tc>
        <w:tc>
          <w:tcPr>
            <w:tcW w:w="622" w:type="dxa"/>
          </w:tcPr>
          <w:p w14:paraId="1D5E16F7" w14:textId="77777777" w:rsidR="0059206A" w:rsidRPr="00581847" w:rsidRDefault="0059206A" w:rsidP="0059206A">
            <w:pPr>
              <w:rPr>
                <w:sz w:val="16"/>
                <w:szCs w:val="16"/>
              </w:rPr>
            </w:pPr>
            <w:r w:rsidRPr="00581847">
              <w:rPr>
                <w:sz w:val="16"/>
                <w:szCs w:val="16"/>
              </w:rPr>
              <w:t>36</w:t>
            </w:r>
          </w:p>
        </w:tc>
        <w:tc>
          <w:tcPr>
            <w:tcW w:w="680" w:type="dxa"/>
          </w:tcPr>
          <w:p w14:paraId="3DA3BA01" w14:textId="77777777" w:rsidR="0059206A" w:rsidRPr="00581847" w:rsidRDefault="0059206A" w:rsidP="0059206A">
            <w:pPr>
              <w:rPr>
                <w:sz w:val="16"/>
                <w:szCs w:val="16"/>
              </w:rPr>
            </w:pPr>
            <w:r w:rsidRPr="00581847">
              <w:rPr>
                <w:sz w:val="16"/>
                <w:szCs w:val="16"/>
              </w:rPr>
              <w:t>44.6</w:t>
            </w:r>
          </w:p>
        </w:tc>
        <w:tc>
          <w:tcPr>
            <w:tcW w:w="1255" w:type="dxa"/>
          </w:tcPr>
          <w:p w14:paraId="4D237BA6" w14:textId="77777777" w:rsidR="0059206A" w:rsidRPr="00581847" w:rsidRDefault="0059206A" w:rsidP="0059206A">
            <w:pPr>
              <w:rPr>
                <w:sz w:val="16"/>
                <w:szCs w:val="16"/>
              </w:rPr>
            </w:pPr>
            <w:r w:rsidRPr="00581847">
              <w:rPr>
                <w:sz w:val="16"/>
                <w:szCs w:val="16"/>
              </w:rPr>
              <w:t>33</w:t>
            </w:r>
          </w:p>
        </w:tc>
        <w:tc>
          <w:tcPr>
            <w:tcW w:w="571" w:type="dxa"/>
          </w:tcPr>
          <w:p w14:paraId="654B6D7D" w14:textId="77777777" w:rsidR="0059206A" w:rsidRPr="00581847" w:rsidRDefault="0059206A" w:rsidP="0059206A">
            <w:pPr>
              <w:rPr>
                <w:sz w:val="16"/>
                <w:szCs w:val="16"/>
              </w:rPr>
            </w:pPr>
            <w:r w:rsidRPr="00581847">
              <w:rPr>
                <w:sz w:val="16"/>
                <w:szCs w:val="16"/>
              </w:rPr>
              <w:t>80.7</w:t>
            </w:r>
          </w:p>
        </w:tc>
        <w:tc>
          <w:tcPr>
            <w:tcW w:w="1153" w:type="dxa"/>
          </w:tcPr>
          <w:p w14:paraId="19B43A9D" w14:textId="77777777" w:rsidR="0059206A" w:rsidRPr="00581847" w:rsidRDefault="0059206A" w:rsidP="0059206A">
            <w:pPr>
              <w:rPr>
                <w:sz w:val="16"/>
                <w:szCs w:val="16"/>
              </w:rPr>
            </w:pPr>
            <w:r w:rsidRPr="00581847">
              <w:rPr>
                <w:sz w:val="16"/>
                <w:szCs w:val="16"/>
              </w:rPr>
              <w:t>98.7</w:t>
            </w:r>
          </w:p>
        </w:tc>
        <w:tc>
          <w:tcPr>
            <w:tcW w:w="1493" w:type="dxa"/>
            <w:gridSpan w:val="2"/>
          </w:tcPr>
          <w:p w14:paraId="32396996" w14:textId="77777777" w:rsidR="0059206A" w:rsidRPr="00581847" w:rsidRDefault="0059206A" w:rsidP="0059206A">
            <w:pPr>
              <w:rPr>
                <w:sz w:val="16"/>
                <w:szCs w:val="16"/>
              </w:rPr>
            </w:pPr>
            <w:r w:rsidRPr="00581847">
              <w:rPr>
                <w:sz w:val="16"/>
                <w:szCs w:val="16"/>
              </w:rPr>
              <w:t>Pulmonary TB &amp; Extra-pulmonary TB</w:t>
            </w:r>
          </w:p>
        </w:tc>
        <w:tc>
          <w:tcPr>
            <w:tcW w:w="1002" w:type="dxa"/>
          </w:tcPr>
          <w:p w14:paraId="5F945D15" w14:textId="77777777" w:rsidR="0059206A" w:rsidRPr="00581847" w:rsidRDefault="0059206A" w:rsidP="0059206A">
            <w:pPr>
              <w:rPr>
                <w:sz w:val="16"/>
                <w:szCs w:val="16"/>
              </w:rPr>
            </w:pPr>
            <w:r w:rsidRPr="00581847">
              <w:rPr>
                <w:sz w:val="16"/>
                <w:szCs w:val="16"/>
              </w:rPr>
              <w:br/>
              <w:t>Medical records</w:t>
            </w:r>
          </w:p>
        </w:tc>
        <w:tc>
          <w:tcPr>
            <w:tcW w:w="1545" w:type="dxa"/>
          </w:tcPr>
          <w:p w14:paraId="59C3D44E" w14:textId="77777777" w:rsidR="0059206A" w:rsidRPr="00581847" w:rsidRDefault="0059206A" w:rsidP="0059206A">
            <w:pPr>
              <w:rPr>
                <w:sz w:val="16"/>
                <w:szCs w:val="16"/>
              </w:rPr>
            </w:pPr>
            <w:r w:rsidRPr="00581847">
              <w:rPr>
                <w:sz w:val="16"/>
                <w:szCs w:val="16"/>
              </w:rPr>
              <w:t>&lt;15 yrs; suspected or known MDR TB patients; patients who were not willing to participate; patients with other comorbidity</w:t>
            </w:r>
          </w:p>
        </w:tc>
        <w:tc>
          <w:tcPr>
            <w:tcW w:w="968" w:type="dxa"/>
          </w:tcPr>
          <w:p w14:paraId="48B4A0D5" w14:textId="77777777" w:rsidR="0059206A" w:rsidRPr="00581847" w:rsidRDefault="00CB3045" w:rsidP="0059206A">
            <w:pPr>
              <w:rPr>
                <w:sz w:val="16"/>
                <w:szCs w:val="16"/>
              </w:rPr>
            </w:pPr>
            <w:r w:rsidRPr="00581847">
              <w:rPr>
                <w:sz w:val="16"/>
                <w:szCs w:val="16"/>
              </w:rPr>
              <w:t>Death/ failure</w:t>
            </w:r>
            <w:r w:rsidR="0059206A" w:rsidRPr="00581847">
              <w:rPr>
                <w:sz w:val="16"/>
                <w:szCs w:val="16"/>
              </w:rPr>
              <w:t>, MDR-TB</w:t>
            </w:r>
          </w:p>
        </w:tc>
        <w:tc>
          <w:tcPr>
            <w:tcW w:w="1673" w:type="dxa"/>
          </w:tcPr>
          <w:p w14:paraId="548AE5D1" w14:textId="77777777" w:rsidR="0059206A" w:rsidRPr="00581847" w:rsidRDefault="0059206A" w:rsidP="0059206A">
            <w:pPr>
              <w:rPr>
                <w:sz w:val="16"/>
                <w:szCs w:val="16"/>
              </w:rPr>
            </w:pPr>
            <w:r w:rsidRPr="00581847">
              <w:rPr>
                <w:sz w:val="16"/>
                <w:szCs w:val="16"/>
              </w:rPr>
              <w:t>None</w:t>
            </w:r>
          </w:p>
        </w:tc>
      </w:tr>
      <w:tr w:rsidR="0059206A" w:rsidRPr="00581847" w14:paraId="3E7C7181" w14:textId="77777777" w:rsidTr="00B85A93">
        <w:tc>
          <w:tcPr>
            <w:tcW w:w="1441" w:type="dxa"/>
          </w:tcPr>
          <w:p w14:paraId="51182CF8" w14:textId="13A286FE" w:rsidR="0059206A" w:rsidRPr="00581847" w:rsidRDefault="0059206A" w:rsidP="005C763C">
            <w:pPr>
              <w:rPr>
                <w:sz w:val="16"/>
                <w:szCs w:val="16"/>
              </w:rPr>
            </w:pPr>
            <w:r w:rsidRPr="00581847">
              <w:rPr>
                <w:sz w:val="16"/>
                <w:szCs w:val="16"/>
              </w:rPr>
              <w:t>Singla</w:t>
            </w:r>
            <w:r w:rsidR="005C763C" w:rsidRPr="00581847">
              <w:rPr>
                <w:sz w:val="16"/>
                <w:szCs w:val="16"/>
              </w:rPr>
              <w:fldChar w:fldCharType="begin">
                <w:fldData xml:space="preserve">PEVuZE5vdGU+PENpdGU+PEF1dGhvcj5TaW5nbGE8L0F1dGhvcj48WWVhcj4yMDA2PC9ZZWFyPjxS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c0LTk8L3BhZ2VzPjx2b2x1bWU+MTA8L3ZvbHVtZT48bnVt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TaW5nbGE8L0F1dGhvcj48WWVhcj4yMDA2PC9ZZWFyPjxS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wZXJpb2RpY2Fs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24]</w:t>
            </w:r>
            <w:r w:rsidR="005C763C" w:rsidRPr="00581847">
              <w:rPr>
                <w:sz w:val="16"/>
                <w:szCs w:val="16"/>
              </w:rPr>
              <w:fldChar w:fldCharType="end"/>
            </w:r>
          </w:p>
        </w:tc>
        <w:tc>
          <w:tcPr>
            <w:tcW w:w="1113" w:type="dxa"/>
          </w:tcPr>
          <w:p w14:paraId="2781F765" w14:textId="77777777" w:rsidR="0059206A" w:rsidRPr="00581847" w:rsidRDefault="0059206A" w:rsidP="0059206A">
            <w:pPr>
              <w:rPr>
                <w:sz w:val="16"/>
                <w:szCs w:val="16"/>
              </w:rPr>
            </w:pPr>
            <w:r w:rsidRPr="00581847">
              <w:rPr>
                <w:sz w:val="16"/>
                <w:szCs w:val="16"/>
              </w:rPr>
              <w:t>Retrospective Cohort</w:t>
            </w:r>
          </w:p>
        </w:tc>
        <w:tc>
          <w:tcPr>
            <w:tcW w:w="947" w:type="dxa"/>
          </w:tcPr>
          <w:p w14:paraId="3FFC943D" w14:textId="77777777" w:rsidR="0059206A" w:rsidRPr="00581847" w:rsidRDefault="0059206A" w:rsidP="0059206A">
            <w:pPr>
              <w:rPr>
                <w:sz w:val="16"/>
                <w:szCs w:val="16"/>
              </w:rPr>
            </w:pPr>
            <w:r w:rsidRPr="00581847">
              <w:rPr>
                <w:sz w:val="16"/>
                <w:szCs w:val="16"/>
              </w:rPr>
              <w:t>K.S.A</w:t>
            </w:r>
          </w:p>
          <w:p w14:paraId="57CFCAFD" w14:textId="77777777" w:rsidR="0059206A" w:rsidRPr="00581847" w:rsidRDefault="0059206A" w:rsidP="0059206A">
            <w:pPr>
              <w:rPr>
                <w:sz w:val="16"/>
                <w:szCs w:val="16"/>
              </w:rPr>
            </w:pPr>
            <w:r w:rsidRPr="00581847">
              <w:rPr>
                <w:sz w:val="16"/>
                <w:szCs w:val="16"/>
              </w:rPr>
              <w:t>1999</w:t>
            </w:r>
          </w:p>
        </w:tc>
        <w:tc>
          <w:tcPr>
            <w:tcW w:w="648" w:type="dxa"/>
          </w:tcPr>
          <w:p w14:paraId="59AB3C27" w14:textId="77777777" w:rsidR="0059206A" w:rsidRPr="00581847" w:rsidRDefault="0059206A" w:rsidP="0059206A">
            <w:pPr>
              <w:rPr>
                <w:sz w:val="16"/>
                <w:szCs w:val="16"/>
              </w:rPr>
            </w:pPr>
            <w:r w:rsidRPr="00581847">
              <w:rPr>
                <w:sz w:val="16"/>
                <w:szCs w:val="16"/>
              </w:rPr>
              <w:t>692</w:t>
            </w:r>
          </w:p>
        </w:tc>
        <w:tc>
          <w:tcPr>
            <w:tcW w:w="622" w:type="dxa"/>
          </w:tcPr>
          <w:p w14:paraId="192F81C2" w14:textId="77777777" w:rsidR="0059206A" w:rsidRPr="00581847" w:rsidRDefault="0059206A" w:rsidP="0059206A">
            <w:pPr>
              <w:rPr>
                <w:sz w:val="16"/>
                <w:szCs w:val="16"/>
              </w:rPr>
            </w:pPr>
            <w:r w:rsidRPr="00581847">
              <w:rPr>
                <w:sz w:val="16"/>
                <w:szCs w:val="16"/>
              </w:rPr>
              <w:t>187</w:t>
            </w:r>
          </w:p>
        </w:tc>
        <w:tc>
          <w:tcPr>
            <w:tcW w:w="680" w:type="dxa"/>
          </w:tcPr>
          <w:p w14:paraId="4E919DEE" w14:textId="77777777" w:rsidR="0059206A" w:rsidRPr="00581847" w:rsidRDefault="0059206A" w:rsidP="0059206A">
            <w:pPr>
              <w:rPr>
                <w:sz w:val="16"/>
                <w:szCs w:val="16"/>
              </w:rPr>
            </w:pPr>
            <w:r w:rsidRPr="00581847">
              <w:rPr>
                <w:sz w:val="16"/>
                <w:szCs w:val="16"/>
              </w:rPr>
              <w:t>64.6</w:t>
            </w:r>
          </w:p>
        </w:tc>
        <w:tc>
          <w:tcPr>
            <w:tcW w:w="1255" w:type="dxa"/>
          </w:tcPr>
          <w:p w14:paraId="4364A4FA" w14:textId="77777777" w:rsidR="0059206A" w:rsidRPr="00581847" w:rsidRDefault="0059206A" w:rsidP="0059206A">
            <w:pPr>
              <w:rPr>
                <w:sz w:val="16"/>
                <w:szCs w:val="16"/>
              </w:rPr>
            </w:pPr>
            <w:r w:rsidRPr="00581847">
              <w:rPr>
                <w:sz w:val="16"/>
                <w:szCs w:val="16"/>
              </w:rPr>
              <w:t xml:space="preserve">TBDM 45.8 </w:t>
            </w:r>
          </w:p>
          <w:p w14:paraId="0719EBC8" w14:textId="77777777" w:rsidR="0059206A" w:rsidRPr="00581847" w:rsidRDefault="0059206A" w:rsidP="0059206A">
            <w:pPr>
              <w:rPr>
                <w:sz w:val="16"/>
                <w:szCs w:val="16"/>
              </w:rPr>
            </w:pPr>
            <w:r w:rsidRPr="00581847">
              <w:rPr>
                <w:sz w:val="16"/>
                <w:szCs w:val="16"/>
              </w:rPr>
              <w:t>TB only 30.1</w:t>
            </w:r>
            <w:r w:rsidRPr="00581847">
              <w:rPr>
                <w:sz w:val="16"/>
                <w:szCs w:val="16"/>
                <w:vertAlign w:val="superscript"/>
              </w:rPr>
              <w:t>2</w:t>
            </w:r>
          </w:p>
        </w:tc>
        <w:tc>
          <w:tcPr>
            <w:tcW w:w="571" w:type="dxa"/>
          </w:tcPr>
          <w:p w14:paraId="08770CC9" w14:textId="77777777" w:rsidR="0059206A" w:rsidRPr="00581847" w:rsidRDefault="0059206A" w:rsidP="0059206A">
            <w:pPr>
              <w:rPr>
                <w:sz w:val="16"/>
                <w:szCs w:val="16"/>
              </w:rPr>
            </w:pPr>
            <w:r w:rsidRPr="00581847">
              <w:rPr>
                <w:sz w:val="16"/>
                <w:szCs w:val="16"/>
              </w:rPr>
              <w:t>NR</w:t>
            </w:r>
          </w:p>
        </w:tc>
        <w:tc>
          <w:tcPr>
            <w:tcW w:w="1153" w:type="dxa"/>
          </w:tcPr>
          <w:p w14:paraId="5A32262D" w14:textId="77777777" w:rsidR="0059206A" w:rsidRPr="00581847" w:rsidRDefault="0059206A" w:rsidP="0059206A">
            <w:pPr>
              <w:rPr>
                <w:sz w:val="16"/>
                <w:szCs w:val="16"/>
              </w:rPr>
            </w:pPr>
            <w:r w:rsidRPr="00581847">
              <w:rPr>
                <w:sz w:val="16"/>
                <w:szCs w:val="16"/>
              </w:rPr>
              <w:t>73.0</w:t>
            </w:r>
          </w:p>
        </w:tc>
        <w:tc>
          <w:tcPr>
            <w:tcW w:w="1493" w:type="dxa"/>
            <w:gridSpan w:val="2"/>
          </w:tcPr>
          <w:p w14:paraId="50EF7E2A" w14:textId="77777777" w:rsidR="0059206A" w:rsidRPr="00581847" w:rsidRDefault="0059206A" w:rsidP="0059206A">
            <w:pPr>
              <w:rPr>
                <w:sz w:val="16"/>
                <w:szCs w:val="16"/>
              </w:rPr>
            </w:pPr>
            <w:r w:rsidRPr="00581847">
              <w:rPr>
                <w:sz w:val="16"/>
                <w:szCs w:val="16"/>
              </w:rPr>
              <w:t>Pulmonary TB</w:t>
            </w:r>
          </w:p>
        </w:tc>
        <w:tc>
          <w:tcPr>
            <w:tcW w:w="1002" w:type="dxa"/>
          </w:tcPr>
          <w:p w14:paraId="0EC7E7BA" w14:textId="77777777" w:rsidR="0059206A" w:rsidRPr="00581847" w:rsidRDefault="0059206A" w:rsidP="0059206A">
            <w:pPr>
              <w:rPr>
                <w:sz w:val="16"/>
                <w:szCs w:val="16"/>
              </w:rPr>
            </w:pPr>
            <w:r w:rsidRPr="00581847">
              <w:rPr>
                <w:sz w:val="16"/>
                <w:szCs w:val="16"/>
              </w:rPr>
              <w:t>FBG</w:t>
            </w:r>
          </w:p>
        </w:tc>
        <w:tc>
          <w:tcPr>
            <w:tcW w:w="1545" w:type="dxa"/>
          </w:tcPr>
          <w:p w14:paraId="26119593" w14:textId="77777777" w:rsidR="0059206A" w:rsidRPr="00581847" w:rsidRDefault="0059206A" w:rsidP="0059206A">
            <w:pPr>
              <w:rPr>
                <w:sz w:val="16"/>
                <w:szCs w:val="16"/>
              </w:rPr>
            </w:pPr>
            <w:r w:rsidRPr="00581847">
              <w:rPr>
                <w:sz w:val="16"/>
                <w:szCs w:val="16"/>
              </w:rPr>
              <w:t>Patients with extra-pulmonary or miliary TB</w:t>
            </w:r>
          </w:p>
        </w:tc>
        <w:tc>
          <w:tcPr>
            <w:tcW w:w="968" w:type="dxa"/>
          </w:tcPr>
          <w:p w14:paraId="0BA3FB6D" w14:textId="77777777" w:rsidR="0059206A" w:rsidRPr="00581847" w:rsidRDefault="00CB3045" w:rsidP="0059206A">
            <w:pPr>
              <w:rPr>
                <w:sz w:val="16"/>
                <w:szCs w:val="16"/>
              </w:rPr>
            </w:pPr>
            <w:r w:rsidRPr="00581847">
              <w:rPr>
                <w:sz w:val="16"/>
                <w:szCs w:val="16"/>
              </w:rPr>
              <w:t>Death/ failure</w:t>
            </w:r>
            <w:r w:rsidR="0059206A" w:rsidRPr="00581847">
              <w:rPr>
                <w:sz w:val="16"/>
                <w:szCs w:val="16"/>
              </w:rPr>
              <w:t>, relapse</w:t>
            </w:r>
          </w:p>
        </w:tc>
        <w:tc>
          <w:tcPr>
            <w:tcW w:w="1673" w:type="dxa"/>
          </w:tcPr>
          <w:p w14:paraId="2CF141F7" w14:textId="77777777" w:rsidR="0059206A" w:rsidRPr="00581847" w:rsidRDefault="0059206A" w:rsidP="0059206A">
            <w:pPr>
              <w:rPr>
                <w:sz w:val="16"/>
                <w:szCs w:val="16"/>
              </w:rPr>
            </w:pPr>
            <w:r w:rsidRPr="00581847">
              <w:rPr>
                <w:sz w:val="16"/>
                <w:szCs w:val="16"/>
              </w:rPr>
              <w:t>None</w:t>
            </w:r>
          </w:p>
        </w:tc>
      </w:tr>
      <w:tr w:rsidR="00CB3045" w:rsidRPr="00581847" w14:paraId="7944DB46" w14:textId="77777777" w:rsidTr="00B85A93">
        <w:tc>
          <w:tcPr>
            <w:tcW w:w="1441" w:type="dxa"/>
          </w:tcPr>
          <w:p w14:paraId="471B345C" w14:textId="77777777" w:rsidR="00CB3045" w:rsidRPr="00581847" w:rsidRDefault="00CB3045" w:rsidP="0059206A">
            <w:pPr>
              <w:rPr>
                <w:sz w:val="16"/>
                <w:szCs w:val="16"/>
              </w:rPr>
            </w:pPr>
          </w:p>
        </w:tc>
        <w:tc>
          <w:tcPr>
            <w:tcW w:w="1113" w:type="dxa"/>
          </w:tcPr>
          <w:p w14:paraId="79B486BC" w14:textId="77777777" w:rsidR="00CB3045" w:rsidRPr="00581847" w:rsidRDefault="00CB3045" w:rsidP="0059206A">
            <w:pPr>
              <w:rPr>
                <w:sz w:val="16"/>
                <w:szCs w:val="16"/>
              </w:rPr>
            </w:pPr>
          </w:p>
        </w:tc>
        <w:tc>
          <w:tcPr>
            <w:tcW w:w="947" w:type="dxa"/>
          </w:tcPr>
          <w:p w14:paraId="1DA1C7EB" w14:textId="77777777" w:rsidR="00CB3045" w:rsidRPr="00581847" w:rsidRDefault="00CB3045" w:rsidP="0059206A">
            <w:pPr>
              <w:rPr>
                <w:sz w:val="16"/>
                <w:szCs w:val="16"/>
              </w:rPr>
            </w:pPr>
          </w:p>
        </w:tc>
        <w:tc>
          <w:tcPr>
            <w:tcW w:w="648" w:type="dxa"/>
          </w:tcPr>
          <w:p w14:paraId="627F5251" w14:textId="77777777" w:rsidR="00CB3045" w:rsidRPr="00581847" w:rsidRDefault="00CB3045" w:rsidP="0059206A">
            <w:pPr>
              <w:rPr>
                <w:sz w:val="16"/>
                <w:szCs w:val="16"/>
              </w:rPr>
            </w:pPr>
          </w:p>
        </w:tc>
        <w:tc>
          <w:tcPr>
            <w:tcW w:w="622" w:type="dxa"/>
          </w:tcPr>
          <w:p w14:paraId="4985E65C" w14:textId="77777777" w:rsidR="00CB3045" w:rsidRPr="00581847" w:rsidRDefault="00CB3045" w:rsidP="0059206A">
            <w:pPr>
              <w:rPr>
                <w:sz w:val="16"/>
                <w:szCs w:val="16"/>
              </w:rPr>
            </w:pPr>
          </w:p>
        </w:tc>
        <w:tc>
          <w:tcPr>
            <w:tcW w:w="680" w:type="dxa"/>
          </w:tcPr>
          <w:p w14:paraId="30E337B5" w14:textId="77777777" w:rsidR="00CB3045" w:rsidRPr="00581847" w:rsidRDefault="00CB3045" w:rsidP="0059206A">
            <w:pPr>
              <w:rPr>
                <w:sz w:val="16"/>
                <w:szCs w:val="16"/>
              </w:rPr>
            </w:pPr>
          </w:p>
        </w:tc>
        <w:tc>
          <w:tcPr>
            <w:tcW w:w="1255" w:type="dxa"/>
          </w:tcPr>
          <w:p w14:paraId="17DCDDE4" w14:textId="77777777" w:rsidR="00CB3045" w:rsidRPr="00581847" w:rsidRDefault="00CB3045" w:rsidP="0059206A">
            <w:pPr>
              <w:rPr>
                <w:sz w:val="16"/>
                <w:szCs w:val="16"/>
              </w:rPr>
            </w:pPr>
          </w:p>
        </w:tc>
        <w:tc>
          <w:tcPr>
            <w:tcW w:w="571" w:type="dxa"/>
          </w:tcPr>
          <w:p w14:paraId="0F394414" w14:textId="77777777" w:rsidR="00CB3045" w:rsidRPr="00581847" w:rsidRDefault="00CB3045" w:rsidP="0059206A">
            <w:pPr>
              <w:rPr>
                <w:sz w:val="16"/>
                <w:szCs w:val="16"/>
              </w:rPr>
            </w:pPr>
          </w:p>
        </w:tc>
        <w:tc>
          <w:tcPr>
            <w:tcW w:w="1153" w:type="dxa"/>
          </w:tcPr>
          <w:p w14:paraId="22F57B59" w14:textId="77777777" w:rsidR="00CB3045" w:rsidRPr="00581847" w:rsidRDefault="00CB3045" w:rsidP="0059206A">
            <w:pPr>
              <w:rPr>
                <w:sz w:val="16"/>
                <w:szCs w:val="16"/>
              </w:rPr>
            </w:pPr>
          </w:p>
        </w:tc>
        <w:tc>
          <w:tcPr>
            <w:tcW w:w="1493" w:type="dxa"/>
            <w:gridSpan w:val="2"/>
          </w:tcPr>
          <w:p w14:paraId="3E89D522" w14:textId="77777777" w:rsidR="00CB3045" w:rsidRPr="00581847" w:rsidRDefault="00CB3045" w:rsidP="0059206A">
            <w:pPr>
              <w:rPr>
                <w:sz w:val="16"/>
                <w:szCs w:val="16"/>
              </w:rPr>
            </w:pPr>
          </w:p>
        </w:tc>
        <w:tc>
          <w:tcPr>
            <w:tcW w:w="1002" w:type="dxa"/>
          </w:tcPr>
          <w:p w14:paraId="48C23DFC" w14:textId="77777777" w:rsidR="00CB3045" w:rsidRPr="00581847" w:rsidRDefault="00CB3045" w:rsidP="0059206A">
            <w:pPr>
              <w:rPr>
                <w:sz w:val="16"/>
                <w:szCs w:val="16"/>
              </w:rPr>
            </w:pPr>
          </w:p>
        </w:tc>
        <w:tc>
          <w:tcPr>
            <w:tcW w:w="1545" w:type="dxa"/>
          </w:tcPr>
          <w:p w14:paraId="5ED0D512" w14:textId="77777777" w:rsidR="00CB3045" w:rsidRPr="00581847" w:rsidRDefault="00CB3045" w:rsidP="0059206A">
            <w:pPr>
              <w:rPr>
                <w:sz w:val="16"/>
                <w:szCs w:val="16"/>
              </w:rPr>
            </w:pPr>
          </w:p>
        </w:tc>
        <w:tc>
          <w:tcPr>
            <w:tcW w:w="968" w:type="dxa"/>
          </w:tcPr>
          <w:p w14:paraId="0C8AFC4B" w14:textId="77777777" w:rsidR="00CB3045" w:rsidRPr="00581847" w:rsidRDefault="00CB3045" w:rsidP="0059206A">
            <w:pPr>
              <w:rPr>
                <w:sz w:val="16"/>
                <w:szCs w:val="16"/>
              </w:rPr>
            </w:pPr>
          </w:p>
        </w:tc>
        <w:tc>
          <w:tcPr>
            <w:tcW w:w="1673" w:type="dxa"/>
          </w:tcPr>
          <w:p w14:paraId="4AFD7A2D" w14:textId="77777777" w:rsidR="00CB3045" w:rsidRPr="00581847" w:rsidRDefault="00CB3045" w:rsidP="0059206A">
            <w:pPr>
              <w:rPr>
                <w:sz w:val="16"/>
                <w:szCs w:val="16"/>
              </w:rPr>
            </w:pPr>
          </w:p>
        </w:tc>
      </w:tr>
      <w:tr w:rsidR="0059206A" w:rsidRPr="00581847" w14:paraId="22D80A6F" w14:textId="77777777" w:rsidTr="00B85A93">
        <w:tc>
          <w:tcPr>
            <w:tcW w:w="1441" w:type="dxa"/>
          </w:tcPr>
          <w:p w14:paraId="619CFED8" w14:textId="77777777" w:rsidR="0059206A" w:rsidRPr="00581847" w:rsidRDefault="0059206A" w:rsidP="0059206A">
            <w:pPr>
              <w:rPr>
                <w:sz w:val="16"/>
                <w:szCs w:val="16"/>
              </w:rPr>
            </w:pPr>
          </w:p>
        </w:tc>
        <w:tc>
          <w:tcPr>
            <w:tcW w:w="1113" w:type="dxa"/>
          </w:tcPr>
          <w:p w14:paraId="5EE98C65" w14:textId="77777777" w:rsidR="0059206A" w:rsidRPr="00581847" w:rsidRDefault="0059206A" w:rsidP="0059206A">
            <w:pPr>
              <w:rPr>
                <w:sz w:val="16"/>
                <w:szCs w:val="16"/>
              </w:rPr>
            </w:pPr>
          </w:p>
        </w:tc>
        <w:tc>
          <w:tcPr>
            <w:tcW w:w="947" w:type="dxa"/>
          </w:tcPr>
          <w:p w14:paraId="40BBD60F" w14:textId="77777777" w:rsidR="0059206A" w:rsidRPr="00581847" w:rsidRDefault="0059206A" w:rsidP="0059206A">
            <w:pPr>
              <w:rPr>
                <w:sz w:val="16"/>
                <w:szCs w:val="16"/>
              </w:rPr>
            </w:pPr>
          </w:p>
        </w:tc>
        <w:tc>
          <w:tcPr>
            <w:tcW w:w="648" w:type="dxa"/>
          </w:tcPr>
          <w:p w14:paraId="010FCF5A" w14:textId="77777777" w:rsidR="0059206A" w:rsidRPr="00581847" w:rsidRDefault="0059206A" w:rsidP="0059206A">
            <w:pPr>
              <w:rPr>
                <w:sz w:val="16"/>
                <w:szCs w:val="16"/>
              </w:rPr>
            </w:pPr>
          </w:p>
        </w:tc>
        <w:tc>
          <w:tcPr>
            <w:tcW w:w="622" w:type="dxa"/>
          </w:tcPr>
          <w:p w14:paraId="56925143" w14:textId="77777777" w:rsidR="0059206A" w:rsidRPr="00581847" w:rsidRDefault="0059206A" w:rsidP="0059206A">
            <w:pPr>
              <w:rPr>
                <w:sz w:val="16"/>
                <w:szCs w:val="16"/>
              </w:rPr>
            </w:pPr>
          </w:p>
        </w:tc>
        <w:tc>
          <w:tcPr>
            <w:tcW w:w="680" w:type="dxa"/>
          </w:tcPr>
          <w:p w14:paraId="46445F91" w14:textId="77777777" w:rsidR="0059206A" w:rsidRPr="00581847" w:rsidRDefault="0059206A" w:rsidP="0059206A">
            <w:pPr>
              <w:rPr>
                <w:sz w:val="16"/>
                <w:szCs w:val="16"/>
              </w:rPr>
            </w:pPr>
          </w:p>
        </w:tc>
        <w:tc>
          <w:tcPr>
            <w:tcW w:w="1255" w:type="dxa"/>
          </w:tcPr>
          <w:p w14:paraId="48131604" w14:textId="77777777" w:rsidR="0059206A" w:rsidRPr="00581847" w:rsidRDefault="0059206A" w:rsidP="0059206A">
            <w:pPr>
              <w:rPr>
                <w:sz w:val="16"/>
                <w:szCs w:val="16"/>
              </w:rPr>
            </w:pPr>
          </w:p>
        </w:tc>
        <w:tc>
          <w:tcPr>
            <w:tcW w:w="571" w:type="dxa"/>
          </w:tcPr>
          <w:p w14:paraId="1F407737" w14:textId="77777777" w:rsidR="0059206A" w:rsidRPr="00581847" w:rsidRDefault="0059206A" w:rsidP="0059206A">
            <w:pPr>
              <w:rPr>
                <w:sz w:val="16"/>
                <w:szCs w:val="16"/>
              </w:rPr>
            </w:pPr>
          </w:p>
        </w:tc>
        <w:tc>
          <w:tcPr>
            <w:tcW w:w="1153" w:type="dxa"/>
          </w:tcPr>
          <w:p w14:paraId="072A31B4" w14:textId="77777777" w:rsidR="0059206A" w:rsidRPr="00581847" w:rsidRDefault="0059206A" w:rsidP="0059206A">
            <w:pPr>
              <w:rPr>
                <w:sz w:val="16"/>
                <w:szCs w:val="16"/>
              </w:rPr>
            </w:pPr>
          </w:p>
        </w:tc>
        <w:tc>
          <w:tcPr>
            <w:tcW w:w="1493" w:type="dxa"/>
            <w:gridSpan w:val="2"/>
          </w:tcPr>
          <w:p w14:paraId="78C18D1F" w14:textId="77777777" w:rsidR="0059206A" w:rsidRPr="00581847" w:rsidRDefault="0059206A" w:rsidP="0059206A">
            <w:pPr>
              <w:rPr>
                <w:sz w:val="16"/>
                <w:szCs w:val="16"/>
              </w:rPr>
            </w:pPr>
          </w:p>
        </w:tc>
        <w:tc>
          <w:tcPr>
            <w:tcW w:w="1002" w:type="dxa"/>
          </w:tcPr>
          <w:p w14:paraId="344FCA16" w14:textId="77777777" w:rsidR="0059206A" w:rsidRPr="00581847" w:rsidRDefault="0059206A" w:rsidP="0059206A">
            <w:pPr>
              <w:rPr>
                <w:sz w:val="16"/>
                <w:szCs w:val="16"/>
              </w:rPr>
            </w:pPr>
          </w:p>
        </w:tc>
        <w:tc>
          <w:tcPr>
            <w:tcW w:w="1545" w:type="dxa"/>
          </w:tcPr>
          <w:p w14:paraId="74087027" w14:textId="77777777" w:rsidR="0059206A" w:rsidRPr="00581847" w:rsidRDefault="0059206A" w:rsidP="0059206A">
            <w:pPr>
              <w:rPr>
                <w:sz w:val="16"/>
                <w:szCs w:val="16"/>
              </w:rPr>
            </w:pPr>
          </w:p>
        </w:tc>
        <w:tc>
          <w:tcPr>
            <w:tcW w:w="968" w:type="dxa"/>
          </w:tcPr>
          <w:p w14:paraId="02C370EC" w14:textId="77777777" w:rsidR="0059206A" w:rsidRPr="00581847" w:rsidRDefault="0059206A" w:rsidP="0059206A">
            <w:pPr>
              <w:rPr>
                <w:sz w:val="16"/>
                <w:szCs w:val="16"/>
              </w:rPr>
            </w:pPr>
          </w:p>
        </w:tc>
        <w:tc>
          <w:tcPr>
            <w:tcW w:w="1673" w:type="dxa"/>
          </w:tcPr>
          <w:p w14:paraId="1ECFBED1" w14:textId="77777777" w:rsidR="0059206A" w:rsidRPr="00581847" w:rsidRDefault="0059206A" w:rsidP="0059206A">
            <w:pPr>
              <w:rPr>
                <w:sz w:val="16"/>
                <w:szCs w:val="16"/>
              </w:rPr>
            </w:pPr>
          </w:p>
        </w:tc>
      </w:tr>
      <w:tr w:rsidR="0059206A" w:rsidRPr="00581847" w14:paraId="421CC120" w14:textId="77777777" w:rsidTr="00B85A93">
        <w:tc>
          <w:tcPr>
            <w:tcW w:w="1441" w:type="dxa"/>
          </w:tcPr>
          <w:p w14:paraId="5514F8C6" w14:textId="2B62ABB6" w:rsidR="0059206A" w:rsidRPr="00581847" w:rsidRDefault="0059206A" w:rsidP="005C763C">
            <w:pPr>
              <w:rPr>
                <w:sz w:val="16"/>
                <w:szCs w:val="16"/>
              </w:rPr>
            </w:pPr>
            <w:r w:rsidRPr="00581847">
              <w:rPr>
                <w:sz w:val="16"/>
                <w:szCs w:val="16"/>
              </w:rPr>
              <w:lastRenderedPageBreak/>
              <w:t>Subhash</w:t>
            </w:r>
            <w:r w:rsidR="005C763C" w:rsidRPr="00581847">
              <w:rPr>
                <w:sz w:val="16"/>
                <w:szCs w:val="16"/>
              </w:rPr>
              <w:fldChar w:fldCharType="begin">
                <w:fldData xml:space="preserve">PEVuZE5vdGU+PENpdGU+PEF1dGhvcj5TdWJoYXNoPC9BdXRob3I+PFllYXI+MjAwMzwvWWVhcj48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TdWJoYXNoPC9BdXRob3I+PFllYXI+MjAwMzwvWWVhcj48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25]</w:t>
            </w:r>
            <w:r w:rsidR="005C763C" w:rsidRPr="00581847">
              <w:rPr>
                <w:sz w:val="16"/>
                <w:szCs w:val="16"/>
              </w:rPr>
              <w:fldChar w:fldCharType="end"/>
            </w:r>
          </w:p>
        </w:tc>
        <w:tc>
          <w:tcPr>
            <w:tcW w:w="1113" w:type="dxa"/>
          </w:tcPr>
          <w:p w14:paraId="2098A377" w14:textId="77777777" w:rsidR="0059206A" w:rsidRPr="00581847" w:rsidRDefault="0059206A" w:rsidP="0059206A">
            <w:pPr>
              <w:rPr>
                <w:sz w:val="16"/>
                <w:szCs w:val="16"/>
              </w:rPr>
            </w:pPr>
            <w:r w:rsidRPr="00581847">
              <w:rPr>
                <w:sz w:val="16"/>
                <w:szCs w:val="16"/>
              </w:rPr>
              <w:t>Retrospective Cohort</w:t>
            </w:r>
          </w:p>
        </w:tc>
        <w:tc>
          <w:tcPr>
            <w:tcW w:w="947" w:type="dxa"/>
          </w:tcPr>
          <w:p w14:paraId="1AC3D669" w14:textId="77777777" w:rsidR="0059206A" w:rsidRPr="00581847" w:rsidRDefault="0059206A" w:rsidP="0059206A">
            <w:pPr>
              <w:rPr>
                <w:sz w:val="16"/>
                <w:szCs w:val="16"/>
              </w:rPr>
            </w:pPr>
            <w:r w:rsidRPr="00581847">
              <w:rPr>
                <w:sz w:val="16"/>
                <w:szCs w:val="16"/>
              </w:rPr>
              <w:t>India</w:t>
            </w:r>
          </w:p>
          <w:p w14:paraId="66054D3D" w14:textId="77777777" w:rsidR="0059206A" w:rsidRPr="00581847" w:rsidRDefault="0059206A" w:rsidP="0059206A">
            <w:pPr>
              <w:rPr>
                <w:sz w:val="16"/>
                <w:szCs w:val="16"/>
              </w:rPr>
            </w:pPr>
            <w:r w:rsidRPr="00581847">
              <w:rPr>
                <w:sz w:val="16"/>
                <w:szCs w:val="16"/>
              </w:rPr>
              <w:t>1999</w:t>
            </w:r>
          </w:p>
        </w:tc>
        <w:tc>
          <w:tcPr>
            <w:tcW w:w="648" w:type="dxa"/>
          </w:tcPr>
          <w:p w14:paraId="747107DB" w14:textId="77777777" w:rsidR="0059206A" w:rsidRPr="00581847" w:rsidRDefault="0059206A" w:rsidP="0059206A">
            <w:pPr>
              <w:rPr>
                <w:sz w:val="16"/>
                <w:szCs w:val="16"/>
              </w:rPr>
            </w:pPr>
            <w:r w:rsidRPr="00581847">
              <w:rPr>
                <w:sz w:val="16"/>
                <w:szCs w:val="16"/>
              </w:rPr>
              <w:t>361</w:t>
            </w:r>
          </w:p>
        </w:tc>
        <w:tc>
          <w:tcPr>
            <w:tcW w:w="622" w:type="dxa"/>
          </w:tcPr>
          <w:p w14:paraId="2F474F93" w14:textId="77777777" w:rsidR="0059206A" w:rsidRPr="00581847" w:rsidRDefault="0059206A" w:rsidP="0059206A">
            <w:pPr>
              <w:rPr>
                <w:sz w:val="16"/>
                <w:szCs w:val="16"/>
              </w:rPr>
            </w:pPr>
            <w:r w:rsidRPr="00581847">
              <w:rPr>
                <w:sz w:val="16"/>
                <w:szCs w:val="16"/>
              </w:rPr>
              <w:t>72</w:t>
            </w:r>
          </w:p>
        </w:tc>
        <w:tc>
          <w:tcPr>
            <w:tcW w:w="680" w:type="dxa"/>
          </w:tcPr>
          <w:p w14:paraId="5DC48D59" w14:textId="77777777" w:rsidR="0059206A" w:rsidRPr="00581847" w:rsidRDefault="0059206A" w:rsidP="0059206A">
            <w:pPr>
              <w:rPr>
                <w:sz w:val="16"/>
                <w:szCs w:val="16"/>
              </w:rPr>
            </w:pPr>
            <w:r w:rsidRPr="00581847">
              <w:rPr>
                <w:sz w:val="16"/>
                <w:szCs w:val="16"/>
              </w:rPr>
              <w:t>77</w:t>
            </w:r>
          </w:p>
        </w:tc>
        <w:tc>
          <w:tcPr>
            <w:tcW w:w="1255" w:type="dxa"/>
          </w:tcPr>
          <w:p w14:paraId="586F6C18" w14:textId="77777777" w:rsidR="0059206A" w:rsidRPr="00581847" w:rsidRDefault="0059206A" w:rsidP="0059206A">
            <w:pPr>
              <w:rPr>
                <w:sz w:val="16"/>
                <w:szCs w:val="16"/>
              </w:rPr>
            </w:pPr>
            <w:r w:rsidRPr="00581847">
              <w:rPr>
                <w:sz w:val="16"/>
                <w:szCs w:val="16"/>
              </w:rPr>
              <w:t>TBDM 49.5</w:t>
            </w:r>
          </w:p>
          <w:p w14:paraId="4592A99D" w14:textId="77777777" w:rsidR="0059206A" w:rsidRPr="00581847" w:rsidRDefault="0059206A" w:rsidP="0059206A">
            <w:pPr>
              <w:rPr>
                <w:sz w:val="16"/>
                <w:szCs w:val="16"/>
              </w:rPr>
            </w:pPr>
            <w:r w:rsidRPr="00581847">
              <w:rPr>
                <w:sz w:val="16"/>
                <w:szCs w:val="16"/>
              </w:rPr>
              <w:t xml:space="preserve">TB only NR </w:t>
            </w:r>
          </w:p>
          <w:p w14:paraId="2681BE29" w14:textId="77777777" w:rsidR="0059206A" w:rsidRPr="00581847" w:rsidRDefault="0059206A" w:rsidP="0059206A">
            <w:pPr>
              <w:rPr>
                <w:sz w:val="16"/>
                <w:szCs w:val="16"/>
              </w:rPr>
            </w:pPr>
          </w:p>
        </w:tc>
        <w:tc>
          <w:tcPr>
            <w:tcW w:w="571" w:type="dxa"/>
          </w:tcPr>
          <w:p w14:paraId="5A68E15E" w14:textId="77777777" w:rsidR="0059206A" w:rsidRPr="00581847" w:rsidRDefault="0059206A" w:rsidP="0059206A">
            <w:pPr>
              <w:rPr>
                <w:sz w:val="16"/>
                <w:szCs w:val="16"/>
              </w:rPr>
            </w:pPr>
            <w:r w:rsidRPr="00581847">
              <w:rPr>
                <w:sz w:val="16"/>
                <w:szCs w:val="16"/>
              </w:rPr>
              <w:t>NR</w:t>
            </w:r>
          </w:p>
        </w:tc>
        <w:tc>
          <w:tcPr>
            <w:tcW w:w="1153" w:type="dxa"/>
          </w:tcPr>
          <w:p w14:paraId="049AAF04" w14:textId="77777777" w:rsidR="0059206A" w:rsidRPr="00581847" w:rsidRDefault="0059206A" w:rsidP="0059206A">
            <w:pPr>
              <w:rPr>
                <w:sz w:val="16"/>
                <w:szCs w:val="16"/>
              </w:rPr>
            </w:pPr>
            <w:r w:rsidRPr="00581847">
              <w:rPr>
                <w:sz w:val="16"/>
                <w:szCs w:val="16"/>
              </w:rPr>
              <w:t>NR</w:t>
            </w:r>
          </w:p>
        </w:tc>
        <w:tc>
          <w:tcPr>
            <w:tcW w:w="1493" w:type="dxa"/>
            <w:gridSpan w:val="2"/>
          </w:tcPr>
          <w:p w14:paraId="3D38D417" w14:textId="77777777" w:rsidR="0059206A" w:rsidRPr="00581847" w:rsidRDefault="0059206A" w:rsidP="0059206A">
            <w:pPr>
              <w:rPr>
                <w:sz w:val="16"/>
                <w:szCs w:val="16"/>
              </w:rPr>
            </w:pPr>
            <w:r w:rsidRPr="00581847">
              <w:rPr>
                <w:sz w:val="16"/>
                <w:szCs w:val="16"/>
              </w:rPr>
              <w:t>Undifferentiated TB</w:t>
            </w:r>
          </w:p>
        </w:tc>
        <w:tc>
          <w:tcPr>
            <w:tcW w:w="1002" w:type="dxa"/>
          </w:tcPr>
          <w:p w14:paraId="482D5391" w14:textId="77777777" w:rsidR="0059206A" w:rsidRPr="00581847" w:rsidRDefault="0059206A" w:rsidP="0059206A">
            <w:pPr>
              <w:rPr>
                <w:sz w:val="16"/>
                <w:szCs w:val="16"/>
              </w:rPr>
            </w:pPr>
            <w:r w:rsidRPr="00581847">
              <w:rPr>
                <w:sz w:val="16"/>
                <w:szCs w:val="16"/>
              </w:rPr>
              <w:t>FBG</w:t>
            </w:r>
          </w:p>
        </w:tc>
        <w:tc>
          <w:tcPr>
            <w:tcW w:w="1545" w:type="dxa"/>
          </w:tcPr>
          <w:p w14:paraId="0DEBBA05" w14:textId="77777777" w:rsidR="0059206A" w:rsidRPr="00581847" w:rsidRDefault="0059206A" w:rsidP="0059206A">
            <w:pPr>
              <w:rPr>
                <w:sz w:val="16"/>
                <w:szCs w:val="16"/>
              </w:rPr>
            </w:pPr>
            <w:r w:rsidRPr="00581847">
              <w:rPr>
                <w:sz w:val="16"/>
                <w:szCs w:val="16"/>
              </w:rPr>
              <w:t>&lt;12 yrs</w:t>
            </w:r>
          </w:p>
        </w:tc>
        <w:tc>
          <w:tcPr>
            <w:tcW w:w="968" w:type="dxa"/>
          </w:tcPr>
          <w:p w14:paraId="274C0B37" w14:textId="77777777" w:rsidR="0059206A" w:rsidRPr="00581847" w:rsidRDefault="0059206A" w:rsidP="0059206A">
            <w:pPr>
              <w:rPr>
                <w:sz w:val="16"/>
                <w:szCs w:val="16"/>
              </w:rPr>
            </w:pPr>
            <w:r w:rsidRPr="00581847">
              <w:rPr>
                <w:sz w:val="16"/>
                <w:szCs w:val="16"/>
              </w:rPr>
              <w:t>MDR-TB</w:t>
            </w:r>
          </w:p>
        </w:tc>
        <w:tc>
          <w:tcPr>
            <w:tcW w:w="1673" w:type="dxa"/>
          </w:tcPr>
          <w:p w14:paraId="2B56F5B4" w14:textId="77777777" w:rsidR="0059206A" w:rsidRPr="00581847" w:rsidRDefault="0059206A" w:rsidP="0059206A">
            <w:pPr>
              <w:rPr>
                <w:sz w:val="16"/>
                <w:szCs w:val="16"/>
              </w:rPr>
            </w:pPr>
            <w:r w:rsidRPr="00581847">
              <w:rPr>
                <w:sz w:val="16"/>
                <w:szCs w:val="16"/>
              </w:rPr>
              <w:t>None</w:t>
            </w:r>
          </w:p>
        </w:tc>
      </w:tr>
      <w:tr w:rsidR="0059206A" w:rsidRPr="00581847" w14:paraId="15FDDA95" w14:textId="77777777" w:rsidTr="00B85A93">
        <w:tc>
          <w:tcPr>
            <w:tcW w:w="1441" w:type="dxa"/>
          </w:tcPr>
          <w:p w14:paraId="6429AE15" w14:textId="5423BF5A" w:rsidR="0059206A" w:rsidRPr="00581847" w:rsidRDefault="0059206A" w:rsidP="005C763C">
            <w:pPr>
              <w:rPr>
                <w:sz w:val="16"/>
                <w:szCs w:val="16"/>
              </w:rPr>
            </w:pPr>
            <w:r w:rsidRPr="00581847">
              <w:rPr>
                <w:sz w:val="16"/>
                <w:szCs w:val="16"/>
              </w:rPr>
              <w:t>Sulaiman</w:t>
            </w:r>
            <w:r w:rsidR="005C763C" w:rsidRPr="00581847">
              <w:rPr>
                <w:sz w:val="16"/>
                <w:szCs w:val="16"/>
              </w:rPr>
              <w:fldChar w:fldCharType="begin">
                <w:fldData xml:space="preserve">PEVuZE5vdGU+PENpdGU+PEF1dGhvcj5TdWxhaW1hbjwvQXV0aG9yPjxZZWFyPjIwMTM8L1llYXI+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TdWxhaW1hbjwvQXV0aG9yPjxZZWFyPjIwMTM8L1llYXI+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26]</w:t>
            </w:r>
            <w:r w:rsidR="005C763C" w:rsidRPr="00581847">
              <w:rPr>
                <w:sz w:val="16"/>
                <w:szCs w:val="16"/>
              </w:rPr>
              <w:fldChar w:fldCharType="end"/>
            </w:r>
          </w:p>
        </w:tc>
        <w:tc>
          <w:tcPr>
            <w:tcW w:w="1113" w:type="dxa"/>
          </w:tcPr>
          <w:p w14:paraId="2E084415" w14:textId="77777777" w:rsidR="0059206A" w:rsidRPr="00581847" w:rsidRDefault="0059206A" w:rsidP="0059206A">
            <w:pPr>
              <w:rPr>
                <w:sz w:val="16"/>
                <w:szCs w:val="16"/>
              </w:rPr>
            </w:pPr>
            <w:r w:rsidRPr="00581847">
              <w:rPr>
                <w:sz w:val="16"/>
                <w:szCs w:val="16"/>
              </w:rPr>
              <w:t>Retrospective Cohort</w:t>
            </w:r>
          </w:p>
        </w:tc>
        <w:tc>
          <w:tcPr>
            <w:tcW w:w="947" w:type="dxa"/>
          </w:tcPr>
          <w:p w14:paraId="0E28950D" w14:textId="77777777" w:rsidR="0059206A" w:rsidRPr="00581847" w:rsidRDefault="0059206A" w:rsidP="0059206A">
            <w:pPr>
              <w:rPr>
                <w:sz w:val="16"/>
                <w:szCs w:val="16"/>
              </w:rPr>
            </w:pPr>
            <w:r w:rsidRPr="00581847">
              <w:rPr>
                <w:sz w:val="16"/>
                <w:szCs w:val="16"/>
              </w:rPr>
              <w:t>Malaysia</w:t>
            </w:r>
          </w:p>
          <w:p w14:paraId="45EAC8C6" w14:textId="77777777" w:rsidR="0059206A" w:rsidRPr="00581847" w:rsidRDefault="0059206A" w:rsidP="0059206A">
            <w:pPr>
              <w:rPr>
                <w:sz w:val="16"/>
                <w:szCs w:val="16"/>
              </w:rPr>
            </w:pPr>
            <w:r w:rsidRPr="00581847">
              <w:rPr>
                <w:sz w:val="16"/>
                <w:szCs w:val="16"/>
              </w:rPr>
              <w:t>2007</w:t>
            </w:r>
          </w:p>
        </w:tc>
        <w:tc>
          <w:tcPr>
            <w:tcW w:w="648" w:type="dxa"/>
          </w:tcPr>
          <w:p w14:paraId="5B251E7B" w14:textId="77777777" w:rsidR="0059206A" w:rsidRPr="00581847" w:rsidRDefault="0059206A" w:rsidP="0059206A">
            <w:pPr>
              <w:rPr>
                <w:sz w:val="16"/>
                <w:szCs w:val="16"/>
              </w:rPr>
            </w:pPr>
            <w:r w:rsidRPr="00581847">
              <w:rPr>
                <w:sz w:val="16"/>
                <w:szCs w:val="16"/>
              </w:rPr>
              <w:t>1256</w:t>
            </w:r>
          </w:p>
        </w:tc>
        <w:tc>
          <w:tcPr>
            <w:tcW w:w="622" w:type="dxa"/>
          </w:tcPr>
          <w:p w14:paraId="3A0F4A9F" w14:textId="77777777" w:rsidR="0059206A" w:rsidRPr="00581847" w:rsidRDefault="0059206A" w:rsidP="0059206A">
            <w:pPr>
              <w:rPr>
                <w:sz w:val="16"/>
                <w:szCs w:val="16"/>
              </w:rPr>
            </w:pPr>
            <w:r w:rsidRPr="00581847">
              <w:rPr>
                <w:sz w:val="16"/>
                <w:szCs w:val="16"/>
              </w:rPr>
              <w:t>342</w:t>
            </w:r>
          </w:p>
        </w:tc>
        <w:tc>
          <w:tcPr>
            <w:tcW w:w="680" w:type="dxa"/>
          </w:tcPr>
          <w:p w14:paraId="77AE8BDA" w14:textId="77777777" w:rsidR="0059206A" w:rsidRPr="00581847" w:rsidRDefault="0059206A" w:rsidP="0059206A">
            <w:pPr>
              <w:rPr>
                <w:sz w:val="16"/>
                <w:szCs w:val="16"/>
              </w:rPr>
            </w:pPr>
            <w:r w:rsidRPr="00581847">
              <w:rPr>
                <w:sz w:val="16"/>
                <w:szCs w:val="16"/>
              </w:rPr>
              <w:t>72.3</w:t>
            </w:r>
          </w:p>
        </w:tc>
        <w:tc>
          <w:tcPr>
            <w:tcW w:w="1255" w:type="dxa"/>
          </w:tcPr>
          <w:p w14:paraId="7E381F14" w14:textId="77777777" w:rsidR="0059206A" w:rsidRPr="00581847" w:rsidRDefault="0059206A" w:rsidP="0059206A">
            <w:pPr>
              <w:rPr>
                <w:sz w:val="16"/>
                <w:szCs w:val="16"/>
              </w:rPr>
            </w:pPr>
            <w:r w:rsidRPr="00581847">
              <w:rPr>
                <w:sz w:val="16"/>
                <w:szCs w:val="16"/>
              </w:rPr>
              <w:t>TBDM 50.7 (SD 13.0) TB only 41.4 (SD 16.5)</w:t>
            </w:r>
          </w:p>
        </w:tc>
        <w:tc>
          <w:tcPr>
            <w:tcW w:w="571" w:type="dxa"/>
          </w:tcPr>
          <w:p w14:paraId="4A0D5041" w14:textId="77777777" w:rsidR="0059206A" w:rsidRPr="00581847" w:rsidRDefault="0059206A" w:rsidP="0059206A">
            <w:pPr>
              <w:rPr>
                <w:sz w:val="16"/>
                <w:szCs w:val="16"/>
              </w:rPr>
            </w:pPr>
            <w:r w:rsidRPr="00581847">
              <w:rPr>
                <w:sz w:val="16"/>
                <w:szCs w:val="16"/>
              </w:rPr>
              <w:t>92.7</w:t>
            </w:r>
          </w:p>
        </w:tc>
        <w:tc>
          <w:tcPr>
            <w:tcW w:w="1153" w:type="dxa"/>
          </w:tcPr>
          <w:p w14:paraId="7BCCAF8B" w14:textId="77777777" w:rsidR="0059206A" w:rsidRPr="00581847" w:rsidRDefault="0059206A" w:rsidP="0059206A">
            <w:pPr>
              <w:rPr>
                <w:sz w:val="16"/>
                <w:szCs w:val="16"/>
              </w:rPr>
            </w:pPr>
            <w:r w:rsidRPr="00581847">
              <w:rPr>
                <w:sz w:val="16"/>
                <w:szCs w:val="16"/>
              </w:rPr>
              <w:t>93.6</w:t>
            </w:r>
          </w:p>
        </w:tc>
        <w:tc>
          <w:tcPr>
            <w:tcW w:w="1493" w:type="dxa"/>
            <w:gridSpan w:val="2"/>
          </w:tcPr>
          <w:p w14:paraId="767750D8" w14:textId="77777777" w:rsidR="0059206A" w:rsidRPr="00581847" w:rsidRDefault="0059206A" w:rsidP="0059206A">
            <w:pPr>
              <w:rPr>
                <w:sz w:val="16"/>
                <w:szCs w:val="16"/>
              </w:rPr>
            </w:pPr>
            <w:r w:rsidRPr="00581847">
              <w:rPr>
                <w:sz w:val="16"/>
                <w:szCs w:val="16"/>
              </w:rPr>
              <w:t>Undifferentiated TB</w:t>
            </w:r>
          </w:p>
        </w:tc>
        <w:tc>
          <w:tcPr>
            <w:tcW w:w="1002" w:type="dxa"/>
          </w:tcPr>
          <w:p w14:paraId="5A65574B" w14:textId="77777777" w:rsidR="0059206A" w:rsidRPr="00581847" w:rsidRDefault="0059206A" w:rsidP="0059206A">
            <w:pPr>
              <w:rPr>
                <w:sz w:val="16"/>
                <w:szCs w:val="16"/>
              </w:rPr>
            </w:pPr>
            <w:r w:rsidRPr="00581847">
              <w:rPr>
                <w:sz w:val="16"/>
                <w:szCs w:val="16"/>
              </w:rPr>
              <w:t>Medical records/ self-report</w:t>
            </w:r>
          </w:p>
        </w:tc>
        <w:tc>
          <w:tcPr>
            <w:tcW w:w="1545" w:type="dxa"/>
          </w:tcPr>
          <w:p w14:paraId="7CD2B694" w14:textId="77777777" w:rsidR="0059206A" w:rsidRPr="00581847" w:rsidRDefault="0059206A" w:rsidP="0059206A">
            <w:pPr>
              <w:rPr>
                <w:sz w:val="16"/>
                <w:szCs w:val="16"/>
              </w:rPr>
            </w:pPr>
            <w:r w:rsidRPr="00581847">
              <w:rPr>
                <w:sz w:val="16"/>
                <w:szCs w:val="16"/>
              </w:rPr>
              <w:t xml:space="preserve">HIV, hepatitis B/C or both, ESRD, immunosuppression due to organ transplantation, cancer, and patients with incomplete medical records </w:t>
            </w:r>
          </w:p>
          <w:p w14:paraId="3AB33FE8" w14:textId="77777777" w:rsidR="0059206A" w:rsidRPr="00581847" w:rsidRDefault="0059206A" w:rsidP="0059206A">
            <w:pPr>
              <w:rPr>
                <w:sz w:val="16"/>
                <w:szCs w:val="16"/>
              </w:rPr>
            </w:pPr>
          </w:p>
        </w:tc>
        <w:tc>
          <w:tcPr>
            <w:tcW w:w="968" w:type="dxa"/>
          </w:tcPr>
          <w:p w14:paraId="09A76FBE" w14:textId="77777777" w:rsidR="0059206A" w:rsidRPr="00581847" w:rsidRDefault="0059206A" w:rsidP="0059206A">
            <w:pPr>
              <w:rPr>
                <w:sz w:val="16"/>
                <w:szCs w:val="16"/>
              </w:rPr>
            </w:pPr>
            <w:r w:rsidRPr="00581847">
              <w:rPr>
                <w:sz w:val="16"/>
                <w:szCs w:val="16"/>
              </w:rPr>
              <w:t>Death</w:t>
            </w:r>
          </w:p>
        </w:tc>
        <w:tc>
          <w:tcPr>
            <w:tcW w:w="1673" w:type="dxa"/>
          </w:tcPr>
          <w:p w14:paraId="777671EF" w14:textId="77777777" w:rsidR="0059206A" w:rsidRPr="00581847" w:rsidRDefault="0059206A" w:rsidP="0059206A">
            <w:pPr>
              <w:rPr>
                <w:sz w:val="16"/>
                <w:szCs w:val="16"/>
              </w:rPr>
            </w:pPr>
            <w:r w:rsidRPr="00581847">
              <w:rPr>
                <w:sz w:val="16"/>
                <w:szCs w:val="16"/>
              </w:rPr>
              <w:t>None</w:t>
            </w:r>
          </w:p>
        </w:tc>
      </w:tr>
      <w:tr w:rsidR="0059206A" w:rsidRPr="00581847" w14:paraId="3A40DE69" w14:textId="77777777" w:rsidTr="00B85A93">
        <w:tc>
          <w:tcPr>
            <w:tcW w:w="1441" w:type="dxa"/>
          </w:tcPr>
          <w:p w14:paraId="46B74A3D" w14:textId="41369E73" w:rsidR="0059206A" w:rsidRPr="00581847" w:rsidRDefault="0059206A" w:rsidP="005C763C">
            <w:pPr>
              <w:rPr>
                <w:sz w:val="16"/>
                <w:szCs w:val="16"/>
              </w:rPr>
            </w:pPr>
            <w:r w:rsidRPr="00581847">
              <w:rPr>
                <w:sz w:val="16"/>
                <w:szCs w:val="16"/>
              </w:rPr>
              <w:t>Tabarsi</w:t>
            </w:r>
            <w:r w:rsidR="005C763C" w:rsidRPr="00581847">
              <w:rPr>
                <w:sz w:val="16"/>
                <w:szCs w:val="16"/>
              </w:rPr>
              <w:fldChar w:fldCharType="begin"/>
            </w:r>
            <w:r w:rsidR="005C763C" w:rsidRPr="00581847">
              <w:rPr>
                <w:sz w:val="16"/>
                <w:szCs w:val="16"/>
              </w:rPr>
              <w:instrText xml:space="preserve"> ADDIN EN.CITE &lt;EndNote&gt;&lt;Cite&gt;&lt;Author&gt;Tabarsi&lt;/Author&gt;&lt;Year&gt;2014&lt;/Year&gt;&lt;RecNum&gt;81&lt;/RecNum&gt;&lt;DisplayText&gt;[79]&lt;/DisplayText&gt;&lt;record&gt;&lt;rec-number&gt;81&lt;/rec-number&gt;&lt;foreign-keys&gt;&lt;key app="EN" db-id="pvxsd52ec9tfp7esev6xtr2gtwravtt5rafd" timestamp="1547228711"&gt;81&lt;/key&gt;&lt;/foreign-keys&gt;&lt;ref-type name="Journal Article"&gt;17&lt;/ref-type&gt;&lt;contributors&gt;&lt;authors&gt;&lt;author&gt;Tabarsi, P.&lt;/author&gt;&lt;author&gt;Baghaei, P.&lt;/author&gt;&lt;author&gt;Marjani, M.&lt;/author&gt;&lt;author&gt;Vollmer, W. M.&lt;/author&gt;&lt;author&gt;Masjedi, M. R.&lt;/author&gt;&lt;author&gt;Harries, A. D.&lt;/author&gt;&lt;/authors&gt;&lt;/contributors&gt;&lt;auth-address&gt;Clinical Tuberculosis and Epidemiology Research Center, National Research Institute of Tuberculosis and Lung Diseases (NRITLD), Masih Daneshvari Hospital, Shahid Beheshti University of Medical Sciences, Tehran, Iran.&amp;#xD;Kaiser Permanente Center for Health Research, Portland, OR USA.&amp;#xD;Chronic Respiratory Disease Research Center, National Research Institute of Tuberculosis and Lung Diseases (NRITLD), Shahid Beheshti University of Medical Sciences, Tehran, Iran.&amp;#xD;International Union Against Tuberculosis and Lung Disease, Paris, France ; London School of Hygiene &amp;amp; Tropical Medicine, London, UK.&lt;/auth-address&gt;&lt;titles&gt;&lt;title&gt;Changes in glycosylated haemoglobin and treatment outcomes in patients with tuberculosis in Iran: a cohort study&lt;/title&gt;&lt;secondary-title&gt;J Diabetes Metab Disord&lt;/secondary-title&gt;&lt;/titles&gt;&lt;periodical&gt;&lt;full-title&gt;J Diabetes Metab Disord&lt;/full-title&gt;&lt;/periodical&gt;&lt;pages&gt;123&lt;/pages&gt;&lt;volume&gt;13&lt;/volume&gt;&lt;number&gt;1&lt;/number&gt;&lt;keywords&gt;&lt;keyword&gt;Glycosylated haemoglobin (HbA1c)&lt;/keyword&gt;&lt;keyword&gt;Outcome&lt;/keyword&gt;&lt;keyword&gt;Temporary hyperglycemia&lt;/keyword&gt;&lt;keyword&gt;Tuberculosis&lt;/keyword&gt;&lt;/keywords&gt;&lt;dates&gt;&lt;year&gt;2014&lt;/year&gt;&lt;/dates&gt;&lt;isbn&gt;2251-6581 (Linking)&lt;/isbn&gt;&lt;accession-num&gt;25551103&lt;/accession-num&gt;&lt;urls&gt;&lt;related-urls&gt;&lt;url&gt;http://www.ncbi.nlm.nih.gov/pubmed/25551103&lt;/url&gt;&lt;/related-urls&gt;&lt;/urls&gt;&lt;custom2&gt;PMC4280034&lt;/custom2&gt;&lt;electronic-resource-num&gt;10.1186/s40200-014-0123-0&lt;/electronic-resource-num&gt;&lt;/record&gt;&lt;/Cite&gt;&lt;/EndNote&gt;</w:instrText>
            </w:r>
            <w:r w:rsidR="005C763C" w:rsidRPr="00581847">
              <w:rPr>
                <w:sz w:val="16"/>
                <w:szCs w:val="16"/>
              </w:rPr>
              <w:fldChar w:fldCharType="separate"/>
            </w:r>
            <w:r w:rsidR="005C763C" w:rsidRPr="00581847">
              <w:rPr>
                <w:noProof/>
                <w:sz w:val="16"/>
                <w:szCs w:val="16"/>
              </w:rPr>
              <w:t>[79]</w:t>
            </w:r>
            <w:r w:rsidR="005C763C" w:rsidRPr="00581847">
              <w:rPr>
                <w:sz w:val="16"/>
                <w:szCs w:val="16"/>
              </w:rPr>
              <w:fldChar w:fldCharType="end"/>
            </w:r>
          </w:p>
        </w:tc>
        <w:tc>
          <w:tcPr>
            <w:tcW w:w="1113" w:type="dxa"/>
          </w:tcPr>
          <w:p w14:paraId="00A7E446" w14:textId="77777777" w:rsidR="0059206A" w:rsidRPr="00581847" w:rsidRDefault="0059206A" w:rsidP="0059206A">
            <w:pPr>
              <w:rPr>
                <w:sz w:val="16"/>
                <w:szCs w:val="16"/>
              </w:rPr>
            </w:pPr>
            <w:r w:rsidRPr="00581847">
              <w:rPr>
                <w:sz w:val="16"/>
                <w:szCs w:val="16"/>
              </w:rPr>
              <w:t>Prospective Cohort</w:t>
            </w:r>
          </w:p>
        </w:tc>
        <w:tc>
          <w:tcPr>
            <w:tcW w:w="947" w:type="dxa"/>
          </w:tcPr>
          <w:p w14:paraId="43ED0A4D" w14:textId="77777777" w:rsidR="0059206A" w:rsidRPr="00581847" w:rsidRDefault="0059206A" w:rsidP="0059206A">
            <w:pPr>
              <w:rPr>
                <w:sz w:val="16"/>
                <w:szCs w:val="16"/>
              </w:rPr>
            </w:pPr>
            <w:r w:rsidRPr="00581847">
              <w:rPr>
                <w:sz w:val="16"/>
                <w:szCs w:val="16"/>
              </w:rPr>
              <w:t>Iran</w:t>
            </w:r>
          </w:p>
          <w:p w14:paraId="77B100A4" w14:textId="77777777" w:rsidR="0059206A" w:rsidRPr="00581847" w:rsidRDefault="0059206A" w:rsidP="0059206A">
            <w:pPr>
              <w:rPr>
                <w:sz w:val="16"/>
                <w:szCs w:val="16"/>
              </w:rPr>
            </w:pPr>
            <w:r w:rsidRPr="00581847">
              <w:rPr>
                <w:sz w:val="16"/>
                <w:szCs w:val="16"/>
              </w:rPr>
              <w:t>2013</w:t>
            </w:r>
          </w:p>
        </w:tc>
        <w:tc>
          <w:tcPr>
            <w:tcW w:w="648" w:type="dxa"/>
          </w:tcPr>
          <w:p w14:paraId="5C72829F" w14:textId="77777777" w:rsidR="0059206A" w:rsidRPr="00581847" w:rsidRDefault="0059206A" w:rsidP="0059206A">
            <w:pPr>
              <w:rPr>
                <w:sz w:val="16"/>
                <w:szCs w:val="16"/>
              </w:rPr>
            </w:pPr>
            <w:r w:rsidRPr="00581847">
              <w:rPr>
                <w:sz w:val="16"/>
                <w:szCs w:val="16"/>
              </w:rPr>
              <w:t>104</w:t>
            </w:r>
          </w:p>
        </w:tc>
        <w:tc>
          <w:tcPr>
            <w:tcW w:w="622" w:type="dxa"/>
          </w:tcPr>
          <w:p w14:paraId="3009EF18" w14:textId="77777777" w:rsidR="0059206A" w:rsidRPr="00581847" w:rsidRDefault="0059206A" w:rsidP="0059206A">
            <w:pPr>
              <w:rPr>
                <w:sz w:val="16"/>
                <w:szCs w:val="16"/>
              </w:rPr>
            </w:pPr>
            <w:r w:rsidRPr="00581847">
              <w:rPr>
                <w:sz w:val="16"/>
                <w:szCs w:val="16"/>
              </w:rPr>
              <w:t>37</w:t>
            </w:r>
          </w:p>
        </w:tc>
        <w:tc>
          <w:tcPr>
            <w:tcW w:w="680" w:type="dxa"/>
          </w:tcPr>
          <w:p w14:paraId="082643B0" w14:textId="77777777" w:rsidR="0059206A" w:rsidRPr="00581847" w:rsidRDefault="0059206A" w:rsidP="0059206A">
            <w:pPr>
              <w:rPr>
                <w:sz w:val="16"/>
                <w:szCs w:val="16"/>
              </w:rPr>
            </w:pPr>
            <w:r w:rsidRPr="00581847">
              <w:rPr>
                <w:sz w:val="16"/>
                <w:szCs w:val="16"/>
              </w:rPr>
              <w:t>51.4</w:t>
            </w:r>
          </w:p>
        </w:tc>
        <w:tc>
          <w:tcPr>
            <w:tcW w:w="1255" w:type="dxa"/>
          </w:tcPr>
          <w:p w14:paraId="3EFF73DB" w14:textId="77777777" w:rsidR="0059206A" w:rsidRPr="00581847" w:rsidRDefault="0059206A" w:rsidP="0059206A">
            <w:pPr>
              <w:rPr>
                <w:sz w:val="16"/>
                <w:szCs w:val="16"/>
              </w:rPr>
            </w:pPr>
            <w:r w:rsidRPr="00581847">
              <w:rPr>
                <w:sz w:val="16"/>
                <w:szCs w:val="16"/>
              </w:rPr>
              <w:t>TBDM 62.9 (SD13.6) TB only 45.3 (SD22.3)</w:t>
            </w:r>
          </w:p>
          <w:p w14:paraId="690C65E2" w14:textId="77777777" w:rsidR="0059206A" w:rsidRPr="00581847" w:rsidRDefault="0059206A" w:rsidP="0059206A">
            <w:pPr>
              <w:rPr>
                <w:sz w:val="16"/>
                <w:szCs w:val="16"/>
              </w:rPr>
            </w:pPr>
          </w:p>
        </w:tc>
        <w:tc>
          <w:tcPr>
            <w:tcW w:w="571" w:type="dxa"/>
          </w:tcPr>
          <w:p w14:paraId="1BAD7A54" w14:textId="77777777" w:rsidR="0059206A" w:rsidRPr="00581847" w:rsidRDefault="0059206A" w:rsidP="0059206A">
            <w:pPr>
              <w:rPr>
                <w:sz w:val="16"/>
                <w:szCs w:val="16"/>
              </w:rPr>
            </w:pPr>
            <w:r w:rsidRPr="00581847">
              <w:rPr>
                <w:sz w:val="16"/>
                <w:szCs w:val="16"/>
              </w:rPr>
              <w:t>NR</w:t>
            </w:r>
          </w:p>
        </w:tc>
        <w:tc>
          <w:tcPr>
            <w:tcW w:w="1153" w:type="dxa"/>
          </w:tcPr>
          <w:p w14:paraId="693A9938" w14:textId="77777777" w:rsidR="0059206A" w:rsidRPr="00581847" w:rsidRDefault="0059206A" w:rsidP="0059206A">
            <w:pPr>
              <w:rPr>
                <w:sz w:val="16"/>
                <w:szCs w:val="16"/>
              </w:rPr>
            </w:pPr>
            <w:r w:rsidRPr="00581847">
              <w:rPr>
                <w:sz w:val="16"/>
                <w:szCs w:val="16"/>
              </w:rPr>
              <w:t>100</w:t>
            </w:r>
          </w:p>
        </w:tc>
        <w:tc>
          <w:tcPr>
            <w:tcW w:w="1493" w:type="dxa"/>
            <w:gridSpan w:val="2"/>
          </w:tcPr>
          <w:p w14:paraId="0814D5BC" w14:textId="77777777" w:rsidR="0059206A" w:rsidRPr="00581847" w:rsidRDefault="0059206A" w:rsidP="0059206A">
            <w:pPr>
              <w:rPr>
                <w:sz w:val="16"/>
                <w:szCs w:val="16"/>
              </w:rPr>
            </w:pPr>
            <w:r w:rsidRPr="00581847">
              <w:rPr>
                <w:sz w:val="16"/>
                <w:szCs w:val="16"/>
              </w:rPr>
              <w:t>Undifferentiated TB</w:t>
            </w:r>
          </w:p>
        </w:tc>
        <w:tc>
          <w:tcPr>
            <w:tcW w:w="1002" w:type="dxa"/>
          </w:tcPr>
          <w:p w14:paraId="22583F5A" w14:textId="77777777" w:rsidR="0059206A" w:rsidRPr="00581847" w:rsidRDefault="0059206A" w:rsidP="0059206A">
            <w:pPr>
              <w:rPr>
                <w:sz w:val="16"/>
                <w:szCs w:val="16"/>
              </w:rPr>
            </w:pPr>
            <w:r w:rsidRPr="00581847">
              <w:rPr>
                <w:sz w:val="16"/>
                <w:szCs w:val="16"/>
              </w:rPr>
              <w:t>FBG HbA1c</w:t>
            </w:r>
          </w:p>
        </w:tc>
        <w:tc>
          <w:tcPr>
            <w:tcW w:w="1545" w:type="dxa"/>
          </w:tcPr>
          <w:p w14:paraId="2E83200F" w14:textId="77777777" w:rsidR="0059206A" w:rsidRPr="00581847" w:rsidRDefault="0059206A" w:rsidP="0059206A">
            <w:pPr>
              <w:rPr>
                <w:sz w:val="16"/>
                <w:szCs w:val="16"/>
              </w:rPr>
            </w:pPr>
            <w:r w:rsidRPr="00581847">
              <w:rPr>
                <w:sz w:val="16"/>
                <w:szCs w:val="16"/>
              </w:rPr>
              <w:t>&lt;15 yrs</w:t>
            </w:r>
          </w:p>
        </w:tc>
        <w:tc>
          <w:tcPr>
            <w:tcW w:w="968" w:type="dxa"/>
          </w:tcPr>
          <w:p w14:paraId="7771BA69" w14:textId="77777777" w:rsidR="0059206A" w:rsidRPr="00581847" w:rsidRDefault="00CB3045" w:rsidP="0059206A">
            <w:pPr>
              <w:rPr>
                <w:sz w:val="16"/>
                <w:szCs w:val="16"/>
              </w:rPr>
            </w:pPr>
            <w:r w:rsidRPr="00581847">
              <w:rPr>
                <w:sz w:val="16"/>
                <w:szCs w:val="16"/>
              </w:rPr>
              <w:t xml:space="preserve">Death/ failure </w:t>
            </w:r>
          </w:p>
        </w:tc>
        <w:tc>
          <w:tcPr>
            <w:tcW w:w="1673" w:type="dxa"/>
          </w:tcPr>
          <w:p w14:paraId="61093B9D" w14:textId="77777777" w:rsidR="0059206A" w:rsidRPr="00581847" w:rsidRDefault="0059206A" w:rsidP="0059206A">
            <w:pPr>
              <w:rPr>
                <w:sz w:val="16"/>
                <w:szCs w:val="16"/>
              </w:rPr>
            </w:pPr>
            <w:r w:rsidRPr="00581847">
              <w:rPr>
                <w:sz w:val="16"/>
                <w:szCs w:val="16"/>
              </w:rPr>
              <w:t>None</w:t>
            </w:r>
          </w:p>
        </w:tc>
      </w:tr>
      <w:tr w:rsidR="0059206A" w:rsidRPr="00581847" w14:paraId="6762BF71" w14:textId="77777777" w:rsidTr="00B85A93">
        <w:tc>
          <w:tcPr>
            <w:tcW w:w="1441" w:type="dxa"/>
          </w:tcPr>
          <w:p w14:paraId="65A13CF5" w14:textId="698C44A3" w:rsidR="0059206A" w:rsidRPr="00581847" w:rsidRDefault="0059206A" w:rsidP="005C763C">
            <w:pPr>
              <w:rPr>
                <w:sz w:val="16"/>
                <w:szCs w:val="16"/>
              </w:rPr>
            </w:pPr>
            <w:r w:rsidRPr="00581847">
              <w:rPr>
                <w:sz w:val="16"/>
                <w:szCs w:val="16"/>
              </w:rPr>
              <w:t>Tatar</w:t>
            </w:r>
            <w:r w:rsidR="005C763C" w:rsidRPr="00581847">
              <w:rPr>
                <w:sz w:val="16"/>
                <w:szCs w:val="16"/>
              </w:rPr>
              <w:fldChar w:fldCharType="begin">
                <w:fldData xml:space="preserve">PEVuZE5vdGU+PENpdGU+PEF1dGhvcj5UYXRhcjwvQXV0aG9yPjxZZWFyPjIwMDk8L1llYXI+PFJl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UYXRhcjwvQXV0aG9yPjxZZWFyPjIwMDk8L1llYXI+PFJl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27]</w:t>
            </w:r>
            <w:r w:rsidR="005C763C" w:rsidRPr="00581847">
              <w:rPr>
                <w:sz w:val="16"/>
                <w:szCs w:val="16"/>
              </w:rPr>
              <w:fldChar w:fldCharType="end"/>
            </w:r>
          </w:p>
        </w:tc>
        <w:tc>
          <w:tcPr>
            <w:tcW w:w="1113" w:type="dxa"/>
          </w:tcPr>
          <w:p w14:paraId="75AC6289" w14:textId="77777777" w:rsidR="0059206A" w:rsidRPr="00581847" w:rsidRDefault="0059206A" w:rsidP="0059206A">
            <w:pPr>
              <w:rPr>
                <w:sz w:val="16"/>
                <w:szCs w:val="16"/>
              </w:rPr>
            </w:pPr>
            <w:r w:rsidRPr="00581847">
              <w:rPr>
                <w:sz w:val="16"/>
                <w:szCs w:val="16"/>
              </w:rPr>
              <w:t>Retrospective Cohort</w:t>
            </w:r>
          </w:p>
        </w:tc>
        <w:tc>
          <w:tcPr>
            <w:tcW w:w="947" w:type="dxa"/>
          </w:tcPr>
          <w:p w14:paraId="714D124F" w14:textId="77777777" w:rsidR="0059206A" w:rsidRPr="00581847" w:rsidRDefault="0059206A" w:rsidP="0059206A">
            <w:pPr>
              <w:rPr>
                <w:sz w:val="16"/>
                <w:szCs w:val="16"/>
              </w:rPr>
            </w:pPr>
            <w:r w:rsidRPr="00581847">
              <w:rPr>
                <w:sz w:val="16"/>
                <w:szCs w:val="16"/>
              </w:rPr>
              <w:t>Turkey</w:t>
            </w:r>
          </w:p>
          <w:p w14:paraId="34C45A4F" w14:textId="77777777" w:rsidR="0059206A" w:rsidRPr="00581847" w:rsidRDefault="0059206A" w:rsidP="0059206A">
            <w:pPr>
              <w:rPr>
                <w:sz w:val="16"/>
                <w:szCs w:val="16"/>
              </w:rPr>
            </w:pPr>
            <w:r w:rsidRPr="00581847">
              <w:rPr>
                <w:sz w:val="16"/>
                <w:szCs w:val="16"/>
              </w:rPr>
              <w:t>2003</w:t>
            </w:r>
          </w:p>
        </w:tc>
        <w:tc>
          <w:tcPr>
            <w:tcW w:w="648" w:type="dxa"/>
          </w:tcPr>
          <w:p w14:paraId="6BC95B0B" w14:textId="77777777" w:rsidR="0059206A" w:rsidRPr="00581847" w:rsidRDefault="0059206A" w:rsidP="0059206A">
            <w:pPr>
              <w:rPr>
                <w:sz w:val="16"/>
                <w:szCs w:val="16"/>
              </w:rPr>
            </w:pPr>
            <w:r w:rsidRPr="00581847">
              <w:rPr>
                <w:sz w:val="16"/>
                <w:szCs w:val="16"/>
              </w:rPr>
              <w:t>156</w:t>
            </w:r>
          </w:p>
        </w:tc>
        <w:tc>
          <w:tcPr>
            <w:tcW w:w="622" w:type="dxa"/>
          </w:tcPr>
          <w:p w14:paraId="26B6A6BD" w14:textId="77777777" w:rsidR="0059206A" w:rsidRPr="00581847" w:rsidRDefault="0059206A" w:rsidP="0059206A">
            <w:pPr>
              <w:rPr>
                <w:sz w:val="16"/>
                <w:szCs w:val="16"/>
              </w:rPr>
            </w:pPr>
            <w:r w:rsidRPr="00581847">
              <w:rPr>
                <w:sz w:val="16"/>
                <w:szCs w:val="16"/>
              </w:rPr>
              <w:t>78</w:t>
            </w:r>
          </w:p>
        </w:tc>
        <w:tc>
          <w:tcPr>
            <w:tcW w:w="680" w:type="dxa"/>
          </w:tcPr>
          <w:p w14:paraId="4827704F" w14:textId="77777777" w:rsidR="0059206A" w:rsidRPr="00581847" w:rsidRDefault="0059206A" w:rsidP="0059206A">
            <w:pPr>
              <w:rPr>
                <w:sz w:val="16"/>
                <w:szCs w:val="16"/>
              </w:rPr>
            </w:pPr>
            <w:r w:rsidRPr="00581847">
              <w:rPr>
                <w:sz w:val="16"/>
                <w:szCs w:val="16"/>
              </w:rPr>
              <w:t>62.8</w:t>
            </w:r>
          </w:p>
        </w:tc>
        <w:tc>
          <w:tcPr>
            <w:tcW w:w="1255" w:type="dxa"/>
          </w:tcPr>
          <w:p w14:paraId="2C0C63C3" w14:textId="77777777" w:rsidR="0059206A" w:rsidRPr="00581847" w:rsidRDefault="0059206A" w:rsidP="0059206A">
            <w:pPr>
              <w:rPr>
                <w:sz w:val="16"/>
                <w:szCs w:val="16"/>
              </w:rPr>
            </w:pPr>
            <w:r w:rsidRPr="00581847">
              <w:rPr>
                <w:sz w:val="16"/>
                <w:szCs w:val="16"/>
              </w:rPr>
              <w:t>TBDM 53.6 (SD 12.7) TB only 34.2 (SD 14.8)</w:t>
            </w:r>
          </w:p>
        </w:tc>
        <w:tc>
          <w:tcPr>
            <w:tcW w:w="571" w:type="dxa"/>
          </w:tcPr>
          <w:p w14:paraId="725BFA3E" w14:textId="77777777" w:rsidR="0059206A" w:rsidRPr="00581847" w:rsidRDefault="0059206A" w:rsidP="0059206A">
            <w:pPr>
              <w:rPr>
                <w:sz w:val="16"/>
                <w:szCs w:val="16"/>
              </w:rPr>
            </w:pPr>
            <w:r w:rsidRPr="00581847">
              <w:rPr>
                <w:sz w:val="16"/>
                <w:szCs w:val="16"/>
              </w:rPr>
              <w:t>NR</w:t>
            </w:r>
          </w:p>
        </w:tc>
        <w:tc>
          <w:tcPr>
            <w:tcW w:w="1153" w:type="dxa"/>
          </w:tcPr>
          <w:p w14:paraId="4D9C0486" w14:textId="77777777" w:rsidR="0059206A" w:rsidRPr="00581847" w:rsidRDefault="0059206A" w:rsidP="0059206A">
            <w:pPr>
              <w:rPr>
                <w:sz w:val="16"/>
                <w:szCs w:val="16"/>
              </w:rPr>
            </w:pPr>
            <w:r w:rsidRPr="00581847">
              <w:rPr>
                <w:sz w:val="16"/>
                <w:szCs w:val="16"/>
              </w:rPr>
              <w:t>91.0</w:t>
            </w:r>
          </w:p>
        </w:tc>
        <w:tc>
          <w:tcPr>
            <w:tcW w:w="1493" w:type="dxa"/>
            <w:gridSpan w:val="2"/>
          </w:tcPr>
          <w:p w14:paraId="75666703" w14:textId="77777777" w:rsidR="0059206A" w:rsidRPr="00581847" w:rsidRDefault="0059206A" w:rsidP="0059206A">
            <w:pPr>
              <w:rPr>
                <w:sz w:val="16"/>
                <w:szCs w:val="16"/>
              </w:rPr>
            </w:pPr>
            <w:r w:rsidRPr="00581847">
              <w:rPr>
                <w:sz w:val="16"/>
                <w:szCs w:val="16"/>
              </w:rPr>
              <w:t>Undifferentiated TB</w:t>
            </w:r>
          </w:p>
        </w:tc>
        <w:tc>
          <w:tcPr>
            <w:tcW w:w="1002" w:type="dxa"/>
          </w:tcPr>
          <w:p w14:paraId="748AD23A" w14:textId="77777777" w:rsidR="0059206A" w:rsidRPr="00581847" w:rsidRDefault="0059206A" w:rsidP="0059206A">
            <w:pPr>
              <w:rPr>
                <w:sz w:val="16"/>
                <w:szCs w:val="16"/>
              </w:rPr>
            </w:pPr>
            <w:r w:rsidRPr="00581847">
              <w:rPr>
                <w:sz w:val="16"/>
                <w:szCs w:val="16"/>
              </w:rPr>
              <w:t>BG</w:t>
            </w:r>
          </w:p>
        </w:tc>
        <w:tc>
          <w:tcPr>
            <w:tcW w:w="1545" w:type="dxa"/>
          </w:tcPr>
          <w:p w14:paraId="0CAFE9E5" w14:textId="77777777" w:rsidR="0059206A" w:rsidRPr="00581847" w:rsidRDefault="0059206A" w:rsidP="0059206A">
            <w:pPr>
              <w:rPr>
                <w:sz w:val="16"/>
                <w:szCs w:val="16"/>
              </w:rPr>
            </w:pPr>
            <w:r w:rsidRPr="00581847">
              <w:rPr>
                <w:sz w:val="16"/>
                <w:szCs w:val="16"/>
              </w:rPr>
              <w:t>TB-non DM group included patients without any other underlying disease</w:t>
            </w:r>
          </w:p>
          <w:p w14:paraId="53AC9C2E" w14:textId="77777777" w:rsidR="0059206A" w:rsidRPr="00581847" w:rsidRDefault="0059206A" w:rsidP="0059206A">
            <w:pPr>
              <w:rPr>
                <w:sz w:val="16"/>
                <w:szCs w:val="16"/>
              </w:rPr>
            </w:pPr>
          </w:p>
        </w:tc>
        <w:tc>
          <w:tcPr>
            <w:tcW w:w="968" w:type="dxa"/>
          </w:tcPr>
          <w:p w14:paraId="1FF06E13" w14:textId="77777777" w:rsidR="0059206A" w:rsidRPr="00581847" w:rsidRDefault="0059206A" w:rsidP="0059206A">
            <w:pPr>
              <w:rPr>
                <w:sz w:val="16"/>
                <w:szCs w:val="16"/>
              </w:rPr>
            </w:pPr>
            <w:r w:rsidRPr="00581847">
              <w:rPr>
                <w:sz w:val="16"/>
                <w:szCs w:val="16"/>
              </w:rPr>
              <w:t>Death</w:t>
            </w:r>
          </w:p>
        </w:tc>
        <w:tc>
          <w:tcPr>
            <w:tcW w:w="1673" w:type="dxa"/>
          </w:tcPr>
          <w:p w14:paraId="65BB8ED0" w14:textId="77777777" w:rsidR="0059206A" w:rsidRPr="00581847" w:rsidRDefault="0059206A" w:rsidP="0059206A">
            <w:pPr>
              <w:rPr>
                <w:sz w:val="16"/>
                <w:szCs w:val="16"/>
              </w:rPr>
            </w:pPr>
            <w:r w:rsidRPr="00581847">
              <w:rPr>
                <w:sz w:val="16"/>
                <w:szCs w:val="16"/>
              </w:rPr>
              <w:t>None</w:t>
            </w:r>
          </w:p>
        </w:tc>
      </w:tr>
      <w:tr w:rsidR="0059206A" w:rsidRPr="00581847" w14:paraId="31FC1BDB" w14:textId="77777777" w:rsidTr="00B85A93">
        <w:tc>
          <w:tcPr>
            <w:tcW w:w="1441" w:type="dxa"/>
          </w:tcPr>
          <w:p w14:paraId="525731E2" w14:textId="3C9CBC1F" w:rsidR="0059206A" w:rsidRPr="00581847" w:rsidRDefault="0059206A" w:rsidP="005C763C">
            <w:pPr>
              <w:rPr>
                <w:sz w:val="16"/>
                <w:szCs w:val="16"/>
              </w:rPr>
            </w:pPr>
            <w:r w:rsidRPr="00581847">
              <w:rPr>
                <w:sz w:val="16"/>
                <w:szCs w:val="16"/>
              </w:rPr>
              <w:t>Tipayamongkholg</w:t>
            </w:r>
            <w:r w:rsidR="007F3F2F" w:rsidRPr="00581847">
              <w:rPr>
                <w:sz w:val="16"/>
                <w:szCs w:val="16"/>
              </w:rPr>
              <w:t>-</w:t>
            </w:r>
            <w:r w:rsidRPr="00581847">
              <w:rPr>
                <w:sz w:val="16"/>
                <w:szCs w:val="16"/>
              </w:rPr>
              <w:t xml:space="preserve">ul </w:t>
            </w:r>
            <w:r w:rsidR="005C763C" w:rsidRPr="00581847">
              <w:rPr>
                <w:sz w:val="16"/>
                <w:szCs w:val="16"/>
              </w:rPr>
              <w:fldChar w:fldCharType="begin"/>
            </w:r>
            <w:r w:rsidR="005C763C" w:rsidRPr="00581847">
              <w:rPr>
                <w:sz w:val="16"/>
                <w:szCs w:val="16"/>
              </w:rPr>
              <w:instrText xml:space="preserve"> ADDIN EN.CITE &lt;EndNote&gt;&lt;Cite&gt;&lt;Author&gt;Tipayamongkholgul&lt;/Author&gt;&lt;Year&gt;2016&lt;/Year&gt;&lt;RecNum&gt;129&lt;/RecNum&gt;&lt;DisplayText&gt;[128]&lt;/DisplayText&gt;&lt;record&gt;&lt;rec-number&gt;129&lt;/rec-number&gt;&lt;foreign-keys&gt;&lt;key app="EN" db-id="pvxsd52ec9tfp7esev6xtr2gtwravtt5rafd" timestamp="1547229095"&gt;129&lt;/key&gt;&lt;/foreign-keys&gt;&lt;ref-type name="Journal Article"&gt;17&lt;/ref-type&gt;&lt;contributors&gt;&lt;authors&gt;&lt;author&gt;Tipayamongkholgul, M.&lt;/author&gt;&lt;author&gt;Marin, W.&lt;/author&gt;&lt;author&gt;Sujirarat, D.&lt;/author&gt;&lt;author&gt;Pokaew, P.&lt;/author&gt;&lt;author&gt;Pungrassami, P.&lt;/author&gt;&lt;/authors&gt;&lt;/contributors&gt;&lt;auth-address&gt;Department of Epidemiology, Faculty of Public Health, Mahidol University, 420/1 Rajavithi Road, Rajthewee, Bangkok, Thailand&amp;#xD;Nan Provincial Office of Public Health, Worrawichai Road, Muang DistrictNan Province, Thailand&amp;#xD;Regional Office of Prevention and Control, 10, Muang DistrictChaingmai Province, Thailand&amp;#xD;Department of Disease Control, Ministry of Public Health, Tiwanon Road, Nonthaburi, Thailand&lt;/auth-address&gt;&lt;titles&gt;&lt;title&gt;Non-communicable diseases increased risk of recurrent tuberculosis in epidemic area of human immunodeficiency virus infection, Thailand&lt;/title&gt;&lt;secondary-title&gt;Tropical Biomedicine&lt;/secondary-title&gt;&lt;/titles&gt;&lt;periodical&gt;&lt;full-title&gt;Tropical Biomedicine&lt;/full-title&gt;&lt;/periodical&gt;&lt;pages&gt;190-196&lt;/pages&gt;&lt;volume&gt;33&lt;/volume&gt;&lt;number&gt;1&lt;/number&gt;&lt;dates&gt;&lt;year&gt;2016&lt;/year&gt;&lt;/dates&gt;&lt;work-type&gt;Article&lt;/work-type&gt;&lt;urls&gt;&lt;related-urls&gt;&lt;url&gt;https://www.scopus.com/inward/record.uri?eid=2-s2.0-85031764854&amp;amp;partnerID=40&amp;amp;md5=d8e90000895e33040d326e0200227b8a&lt;/url&gt;&lt;/related-urls&gt;&lt;/urls&gt;&lt;remote-database-name&gt;Scopus&lt;/remote-database-name&gt;&lt;/record&gt;&lt;/Cite&gt;&lt;/EndNote&gt;</w:instrText>
            </w:r>
            <w:r w:rsidR="005C763C" w:rsidRPr="00581847">
              <w:rPr>
                <w:sz w:val="16"/>
                <w:szCs w:val="16"/>
              </w:rPr>
              <w:fldChar w:fldCharType="separate"/>
            </w:r>
            <w:r w:rsidR="005C763C" w:rsidRPr="00581847">
              <w:rPr>
                <w:noProof/>
                <w:sz w:val="16"/>
                <w:szCs w:val="16"/>
              </w:rPr>
              <w:t>[128]</w:t>
            </w:r>
            <w:r w:rsidR="005C763C" w:rsidRPr="00581847">
              <w:rPr>
                <w:sz w:val="16"/>
                <w:szCs w:val="16"/>
              </w:rPr>
              <w:fldChar w:fldCharType="end"/>
            </w:r>
          </w:p>
        </w:tc>
        <w:tc>
          <w:tcPr>
            <w:tcW w:w="1113" w:type="dxa"/>
          </w:tcPr>
          <w:p w14:paraId="76219127" w14:textId="77777777" w:rsidR="0059206A" w:rsidRPr="00581847" w:rsidRDefault="0059206A" w:rsidP="0059206A">
            <w:pPr>
              <w:rPr>
                <w:sz w:val="16"/>
                <w:szCs w:val="16"/>
              </w:rPr>
            </w:pPr>
            <w:r w:rsidRPr="00581847">
              <w:rPr>
                <w:sz w:val="16"/>
                <w:szCs w:val="16"/>
              </w:rPr>
              <w:t>Retrospective Cohort</w:t>
            </w:r>
          </w:p>
        </w:tc>
        <w:tc>
          <w:tcPr>
            <w:tcW w:w="947" w:type="dxa"/>
          </w:tcPr>
          <w:p w14:paraId="00CA6E26" w14:textId="77777777" w:rsidR="0059206A" w:rsidRPr="00581847" w:rsidRDefault="0059206A" w:rsidP="0059206A">
            <w:pPr>
              <w:rPr>
                <w:sz w:val="16"/>
                <w:szCs w:val="16"/>
              </w:rPr>
            </w:pPr>
            <w:r w:rsidRPr="00581847">
              <w:rPr>
                <w:sz w:val="16"/>
                <w:szCs w:val="16"/>
              </w:rPr>
              <w:t>Thailand</w:t>
            </w:r>
            <w:r w:rsidRPr="00581847">
              <w:rPr>
                <w:sz w:val="16"/>
                <w:szCs w:val="16"/>
              </w:rPr>
              <w:br/>
              <w:t>2012</w:t>
            </w:r>
          </w:p>
        </w:tc>
        <w:tc>
          <w:tcPr>
            <w:tcW w:w="648" w:type="dxa"/>
          </w:tcPr>
          <w:p w14:paraId="70F04759" w14:textId="77777777" w:rsidR="0059206A" w:rsidRPr="00581847" w:rsidRDefault="0059206A" w:rsidP="0059206A">
            <w:pPr>
              <w:rPr>
                <w:sz w:val="16"/>
                <w:szCs w:val="16"/>
              </w:rPr>
            </w:pPr>
            <w:r w:rsidRPr="00581847">
              <w:rPr>
                <w:sz w:val="16"/>
                <w:szCs w:val="16"/>
              </w:rPr>
              <w:t>NR</w:t>
            </w:r>
          </w:p>
        </w:tc>
        <w:tc>
          <w:tcPr>
            <w:tcW w:w="622" w:type="dxa"/>
          </w:tcPr>
          <w:p w14:paraId="4CEE0D3B" w14:textId="77777777" w:rsidR="0059206A" w:rsidRPr="00581847" w:rsidRDefault="0059206A" w:rsidP="0059206A">
            <w:pPr>
              <w:rPr>
                <w:sz w:val="16"/>
                <w:szCs w:val="16"/>
              </w:rPr>
            </w:pPr>
            <w:r w:rsidRPr="00581847">
              <w:rPr>
                <w:sz w:val="16"/>
                <w:szCs w:val="16"/>
              </w:rPr>
              <w:t>NR</w:t>
            </w:r>
          </w:p>
        </w:tc>
        <w:tc>
          <w:tcPr>
            <w:tcW w:w="680" w:type="dxa"/>
          </w:tcPr>
          <w:p w14:paraId="637E6507" w14:textId="77777777" w:rsidR="0059206A" w:rsidRPr="00581847" w:rsidRDefault="0059206A" w:rsidP="0059206A">
            <w:pPr>
              <w:rPr>
                <w:sz w:val="16"/>
                <w:szCs w:val="16"/>
              </w:rPr>
            </w:pPr>
            <w:r w:rsidRPr="00581847">
              <w:rPr>
                <w:sz w:val="16"/>
                <w:szCs w:val="16"/>
              </w:rPr>
              <w:t>NR</w:t>
            </w:r>
          </w:p>
        </w:tc>
        <w:tc>
          <w:tcPr>
            <w:tcW w:w="1255" w:type="dxa"/>
          </w:tcPr>
          <w:p w14:paraId="02F69A29" w14:textId="77777777" w:rsidR="0059206A" w:rsidRPr="00581847" w:rsidRDefault="0059206A" w:rsidP="0059206A">
            <w:pPr>
              <w:rPr>
                <w:sz w:val="16"/>
                <w:szCs w:val="16"/>
              </w:rPr>
            </w:pPr>
            <w:r w:rsidRPr="00581847">
              <w:rPr>
                <w:sz w:val="16"/>
                <w:szCs w:val="16"/>
              </w:rPr>
              <w:t>NR</w:t>
            </w:r>
          </w:p>
        </w:tc>
        <w:tc>
          <w:tcPr>
            <w:tcW w:w="571" w:type="dxa"/>
          </w:tcPr>
          <w:p w14:paraId="4984B77D" w14:textId="77777777" w:rsidR="0059206A" w:rsidRPr="00581847" w:rsidRDefault="0059206A" w:rsidP="0059206A">
            <w:pPr>
              <w:rPr>
                <w:sz w:val="16"/>
                <w:szCs w:val="16"/>
              </w:rPr>
            </w:pPr>
            <w:r w:rsidRPr="00581847">
              <w:rPr>
                <w:sz w:val="16"/>
                <w:szCs w:val="16"/>
              </w:rPr>
              <w:t>NR</w:t>
            </w:r>
          </w:p>
        </w:tc>
        <w:tc>
          <w:tcPr>
            <w:tcW w:w="1153" w:type="dxa"/>
          </w:tcPr>
          <w:p w14:paraId="038010C8" w14:textId="77777777" w:rsidR="0059206A" w:rsidRPr="00581847" w:rsidRDefault="0059206A" w:rsidP="0059206A">
            <w:pPr>
              <w:rPr>
                <w:sz w:val="16"/>
                <w:szCs w:val="16"/>
              </w:rPr>
            </w:pPr>
            <w:r w:rsidRPr="00581847">
              <w:rPr>
                <w:sz w:val="16"/>
                <w:szCs w:val="16"/>
              </w:rPr>
              <w:t>N/A</w:t>
            </w:r>
          </w:p>
        </w:tc>
        <w:tc>
          <w:tcPr>
            <w:tcW w:w="1493" w:type="dxa"/>
            <w:gridSpan w:val="2"/>
          </w:tcPr>
          <w:p w14:paraId="63106F05" w14:textId="77777777" w:rsidR="0059206A" w:rsidRPr="00581847" w:rsidRDefault="0059206A" w:rsidP="0059206A">
            <w:pPr>
              <w:rPr>
                <w:sz w:val="16"/>
                <w:szCs w:val="16"/>
              </w:rPr>
            </w:pPr>
            <w:r w:rsidRPr="00581847">
              <w:rPr>
                <w:sz w:val="16"/>
                <w:szCs w:val="16"/>
              </w:rPr>
              <w:t>Pulmonary TB</w:t>
            </w:r>
          </w:p>
        </w:tc>
        <w:tc>
          <w:tcPr>
            <w:tcW w:w="1002" w:type="dxa"/>
          </w:tcPr>
          <w:p w14:paraId="087FECA9" w14:textId="77777777" w:rsidR="0059206A" w:rsidRPr="00581847" w:rsidRDefault="0059206A" w:rsidP="0059206A">
            <w:pPr>
              <w:rPr>
                <w:sz w:val="16"/>
                <w:szCs w:val="16"/>
              </w:rPr>
            </w:pPr>
            <w:r w:rsidRPr="00581847">
              <w:rPr>
                <w:sz w:val="16"/>
                <w:szCs w:val="16"/>
              </w:rPr>
              <w:t>Medical records</w:t>
            </w:r>
          </w:p>
        </w:tc>
        <w:tc>
          <w:tcPr>
            <w:tcW w:w="1545" w:type="dxa"/>
          </w:tcPr>
          <w:p w14:paraId="2EA6BAB4" w14:textId="77777777" w:rsidR="0059206A" w:rsidRPr="00581847" w:rsidRDefault="0059206A" w:rsidP="0059206A">
            <w:pPr>
              <w:rPr>
                <w:sz w:val="16"/>
                <w:szCs w:val="16"/>
              </w:rPr>
            </w:pPr>
            <w:r w:rsidRPr="00581847">
              <w:rPr>
                <w:sz w:val="16"/>
                <w:szCs w:val="16"/>
              </w:rPr>
              <w:t>patients with TB drug resistance and uncompleted comorbidity data</w:t>
            </w:r>
          </w:p>
        </w:tc>
        <w:tc>
          <w:tcPr>
            <w:tcW w:w="968" w:type="dxa"/>
          </w:tcPr>
          <w:p w14:paraId="4D5564C8" w14:textId="77777777" w:rsidR="0059206A" w:rsidRPr="00581847" w:rsidRDefault="0059206A" w:rsidP="0059206A">
            <w:pPr>
              <w:rPr>
                <w:sz w:val="16"/>
                <w:szCs w:val="16"/>
              </w:rPr>
            </w:pPr>
            <w:r w:rsidRPr="00581847">
              <w:rPr>
                <w:sz w:val="16"/>
                <w:szCs w:val="16"/>
              </w:rPr>
              <w:t>Relapse</w:t>
            </w:r>
          </w:p>
        </w:tc>
        <w:tc>
          <w:tcPr>
            <w:tcW w:w="1673" w:type="dxa"/>
          </w:tcPr>
          <w:p w14:paraId="60081AE1" w14:textId="651D07B1" w:rsidR="0059206A" w:rsidRPr="00581847" w:rsidRDefault="006661E2" w:rsidP="0059206A">
            <w:pPr>
              <w:rPr>
                <w:sz w:val="16"/>
                <w:szCs w:val="16"/>
              </w:rPr>
            </w:pPr>
            <w:r w:rsidRPr="00581847">
              <w:rPr>
                <w:sz w:val="16"/>
                <w:szCs w:val="16"/>
              </w:rPr>
              <w:t>A</w:t>
            </w:r>
            <w:r w:rsidR="0059206A" w:rsidRPr="00581847">
              <w:rPr>
                <w:sz w:val="16"/>
                <w:szCs w:val="16"/>
              </w:rPr>
              <w:t>ge, sex sputum conversion, treatment outcome of previous treatment</w:t>
            </w:r>
          </w:p>
        </w:tc>
      </w:tr>
      <w:tr w:rsidR="0059206A" w:rsidRPr="00581847" w14:paraId="730E364D" w14:textId="77777777" w:rsidTr="00B85A93">
        <w:tc>
          <w:tcPr>
            <w:tcW w:w="1441" w:type="dxa"/>
          </w:tcPr>
          <w:p w14:paraId="2FC56C8A" w14:textId="77777777" w:rsidR="0059206A" w:rsidRPr="00581847" w:rsidRDefault="0059206A" w:rsidP="0059206A">
            <w:pPr>
              <w:rPr>
                <w:sz w:val="16"/>
                <w:szCs w:val="16"/>
              </w:rPr>
            </w:pPr>
          </w:p>
        </w:tc>
        <w:tc>
          <w:tcPr>
            <w:tcW w:w="1113" w:type="dxa"/>
          </w:tcPr>
          <w:p w14:paraId="43E1A4A7" w14:textId="77777777" w:rsidR="0059206A" w:rsidRPr="00581847" w:rsidRDefault="0059206A" w:rsidP="0059206A">
            <w:pPr>
              <w:rPr>
                <w:sz w:val="16"/>
                <w:szCs w:val="16"/>
              </w:rPr>
            </w:pPr>
          </w:p>
        </w:tc>
        <w:tc>
          <w:tcPr>
            <w:tcW w:w="947" w:type="dxa"/>
          </w:tcPr>
          <w:p w14:paraId="42766F30" w14:textId="77777777" w:rsidR="0059206A" w:rsidRPr="00581847" w:rsidRDefault="0059206A" w:rsidP="0059206A">
            <w:pPr>
              <w:rPr>
                <w:sz w:val="16"/>
                <w:szCs w:val="16"/>
              </w:rPr>
            </w:pPr>
          </w:p>
        </w:tc>
        <w:tc>
          <w:tcPr>
            <w:tcW w:w="648" w:type="dxa"/>
          </w:tcPr>
          <w:p w14:paraId="54945A14" w14:textId="77777777" w:rsidR="0059206A" w:rsidRPr="00581847" w:rsidRDefault="0059206A" w:rsidP="0059206A">
            <w:pPr>
              <w:rPr>
                <w:sz w:val="16"/>
                <w:szCs w:val="16"/>
              </w:rPr>
            </w:pPr>
          </w:p>
        </w:tc>
        <w:tc>
          <w:tcPr>
            <w:tcW w:w="622" w:type="dxa"/>
          </w:tcPr>
          <w:p w14:paraId="5A50A2B5" w14:textId="77777777" w:rsidR="0059206A" w:rsidRPr="00581847" w:rsidRDefault="0059206A" w:rsidP="0059206A">
            <w:pPr>
              <w:rPr>
                <w:sz w:val="16"/>
                <w:szCs w:val="16"/>
              </w:rPr>
            </w:pPr>
          </w:p>
        </w:tc>
        <w:tc>
          <w:tcPr>
            <w:tcW w:w="680" w:type="dxa"/>
          </w:tcPr>
          <w:p w14:paraId="627ED3BE" w14:textId="77777777" w:rsidR="0059206A" w:rsidRPr="00581847" w:rsidRDefault="0059206A" w:rsidP="0059206A">
            <w:pPr>
              <w:rPr>
                <w:sz w:val="16"/>
                <w:szCs w:val="16"/>
              </w:rPr>
            </w:pPr>
          </w:p>
        </w:tc>
        <w:tc>
          <w:tcPr>
            <w:tcW w:w="1255" w:type="dxa"/>
          </w:tcPr>
          <w:p w14:paraId="368DFFA2" w14:textId="77777777" w:rsidR="0059206A" w:rsidRPr="00581847" w:rsidRDefault="0059206A" w:rsidP="0059206A">
            <w:pPr>
              <w:rPr>
                <w:sz w:val="16"/>
                <w:szCs w:val="16"/>
              </w:rPr>
            </w:pPr>
          </w:p>
        </w:tc>
        <w:tc>
          <w:tcPr>
            <w:tcW w:w="571" w:type="dxa"/>
          </w:tcPr>
          <w:p w14:paraId="0094BB01" w14:textId="77777777" w:rsidR="0059206A" w:rsidRPr="00581847" w:rsidRDefault="0059206A" w:rsidP="0059206A">
            <w:pPr>
              <w:rPr>
                <w:sz w:val="16"/>
                <w:szCs w:val="16"/>
              </w:rPr>
            </w:pPr>
          </w:p>
        </w:tc>
        <w:tc>
          <w:tcPr>
            <w:tcW w:w="1153" w:type="dxa"/>
          </w:tcPr>
          <w:p w14:paraId="64D6BDF9" w14:textId="77777777" w:rsidR="0059206A" w:rsidRPr="00581847" w:rsidRDefault="0059206A" w:rsidP="0059206A">
            <w:pPr>
              <w:rPr>
                <w:sz w:val="16"/>
                <w:szCs w:val="16"/>
              </w:rPr>
            </w:pPr>
          </w:p>
        </w:tc>
        <w:tc>
          <w:tcPr>
            <w:tcW w:w="1493" w:type="dxa"/>
            <w:gridSpan w:val="2"/>
          </w:tcPr>
          <w:p w14:paraId="1D42E488" w14:textId="77777777" w:rsidR="0059206A" w:rsidRPr="00581847" w:rsidRDefault="0059206A" w:rsidP="0059206A">
            <w:pPr>
              <w:rPr>
                <w:sz w:val="16"/>
                <w:szCs w:val="16"/>
              </w:rPr>
            </w:pPr>
          </w:p>
        </w:tc>
        <w:tc>
          <w:tcPr>
            <w:tcW w:w="1002" w:type="dxa"/>
          </w:tcPr>
          <w:p w14:paraId="2A460A00" w14:textId="77777777" w:rsidR="0059206A" w:rsidRPr="00581847" w:rsidRDefault="0059206A" w:rsidP="0059206A">
            <w:pPr>
              <w:rPr>
                <w:sz w:val="16"/>
                <w:szCs w:val="16"/>
              </w:rPr>
            </w:pPr>
          </w:p>
        </w:tc>
        <w:tc>
          <w:tcPr>
            <w:tcW w:w="1545" w:type="dxa"/>
          </w:tcPr>
          <w:p w14:paraId="5BFA7E9C" w14:textId="77777777" w:rsidR="0059206A" w:rsidRPr="00581847" w:rsidRDefault="0059206A" w:rsidP="0059206A">
            <w:pPr>
              <w:rPr>
                <w:sz w:val="16"/>
                <w:szCs w:val="16"/>
              </w:rPr>
            </w:pPr>
          </w:p>
        </w:tc>
        <w:tc>
          <w:tcPr>
            <w:tcW w:w="968" w:type="dxa"/>
          </w:tcPr>
          <w:p w14:paraId="33D813FE" w14:textId="77777777" w:rsidR="0059206A" w:rsidRPr="00581847" w:rsidRDefault="0059206A" w:rsidP="0059206A">
            <w:pPr>
              <w:rPr>
                <w:sz w:val="16"/>
                <w:szCs w:val="16"/>
              </w:rPr>
            </w:pPr>
          </w:p>
        </w:tc>
        <w:tc>
          <w:tcPr>
            <w:tcW w:w="1673" w:type="dxa"/>
          </w:tcPr>
          <w:p w14:paraId="0383D1A4" w14:textId="77777777" w:rsidR="0059206A" w:rsidRPr="00581847" w:rsidRDefault="0059206A" w:rsidP="0059206A">
            <w:pPr>
              <w:rPr>
                <w:sz w:val="16"/>
                <w:szCs w:val="16"/>
              </w:rPr>
            </w:pPr>
          </w:p>
        </w:tc>
      </w:tr>
      <w:tr w:rsidR="0059206A" w:rsidRPr="00581847" w14:paraId="41AC9074" w14:textId="77777777" w:rsidTr="00B85A93">
        <w:tc>
          <w:tcPr>
            <w:tcW w:w="1441" w:type="dxa"/>
          </w:tcPr>
          <w:p w14:paraId="03460AE2" w14:textId="23287C1E" w:rsidR="0059206A" w:rsidRPr="00581847" w:rsidRDefault="0059206A" w:rsidP="005C763C">
            <w:pPr>
              <w:rPr>
                <w:sz w:val="16"/>
                <w:szCs w:val="16"/>
              </w:rPr>
            </w:pPr>
            <w:r w:rsidRPr="00581847">
              <w:rPr>
                <w:sz w:val="16"/>
                <w:szCs w:val="16"/>
              </w:rPr>
              <w:t>Touré</w:t>
            </w:r>
            <w:r w:rsidR="005C763C" w:rsidRPr="00581847">
              <w:rPr>
                <w:sz w:val="16"/>
                <w:szCs w:val="16"/>
              </w:rPr>
              <w:fldChar w:fldCharType="begin">
                <w:fldData xml:space="preserve">PEVuZE5vdGU+PENpdGU+PEF1dGhvcj5Ub3VyZTwvQXV0aG9yPjxZZWFyPjIwMDc8L1llYXI+PFJl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Ub3VyZTwvQXV0aG9yPjxZZWFyPjIwMDc8L1llYXI+PFJl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55]</w:t>
            </w:r>
            <w:r w:rsidR="005C763C" w:rsidRPr="00581847">
              <w:rPr>
                <w:sz w:val="16"/>
                <w:szCs w:val="16"/>
              </w:rPr>
              <w:fldChar w:fldCharType="end"/>
            </w:r>
          </w:p>
        </w:tc>
        <w:tc>
          <w:tcPr>
            <w:tcW w:w="1113" w:type="dxa"/>
          </w:tcPr>
          <w:p w14:paraId="311C2A96" w14:textId="77777777" w:rsidR="0059206A" w:rsidRPr="00581847" w:rsidRDefault="0059206A" w:rsidP="0059206A">
            <w:pPr>
              <w:rPr>
                <w:sz w:val="16"/>
                <w:szCs w:val="16"/>
              </w:rPr>
            </w:pPr>
            <w:r w:rsidRPr="00581847">
              <w:rPr>
                <w:sz w:val="16"/>
                <w:szCs w:val="16"/>
              </w:rPr>
              <w:t>Retrospective Cohort</w:t>
            </w:r>
          </w:p>
        </w:tc>
        <w:tc>
          <w:tcPr>
            <w:tcW w:w="947" w:type="dxa"/>
          </w:tcPr>
          <w:p w14:paraId="209A95F6" w14:textId="77777777" w:rsidR="0059206A" w:rsidRPr="00581847" w:rsidRDefault="0059206A" w:rsidP="0059206A">
            <w:pPr>
              <w:rPr>
                <w:sz w:val="16"/>
                <w:szCs w:val="16"/>
              </w:rPr>
            </w:pPr>
            <w:r w:rsidRPr="00581847">
              <w:rPr>
                <w:sz w:val="16"/>
                <w:szCs w:val="16"/>
              </w:rPr>
              <w:t>Senegal</w:t>
            </w:r>
          </w:p>
          <w:p w14:paraId="6577C433" w14:textId="77777777" w:rsidR="0059206A" w:rsidRPr="00581847" w:rsidRDefault="0059206A" w:rsidP="0059206A">
            <w:pPr>
              <w:rPr>
                <w:sz w:val="16"/>
                <w:szCs w:val="16"/>
              </w:rPr>
            </w:pPr>
            <w:r w:rsidRPr="00581847">
              <w:rPr>
                <w:sz w:val="16"/>
                <w:szCs w:val="16"/>
              </w:rPr>
              <w:t>2004</w:t>
            </w:r>
          </w:p>
        </w:tc>
        <w:tc>
          <w:tcPr>
            <w:tcW w:w="648" w:type="dxa"/>
          </w:tcPr>
          <w:p w14:paraId="3EAEBD75" w14:textId="77777777" w:rsidR="0059206A" w:rsidRPr="00581847" w:rsidRDefault="0059206A" w:rsidP="0059206A">
            <w:pPr>
              <w:rPr>
                <w:sz w:val="16"/>
                <w:szCs w:val="16"/>
              </w:rPr>
            </w:pPr>
            <w:r w:rsidRPr="00581847">
              <w:rPr>
                <w:sz w:val="16"/>
                <w:szCs w:val="16"/>
              </w:rPr>
              <w:t>174</w:t>
            </w:r>
          </w:p>
        </w:tc>
        <w:tc>
          <w:tcPr>
            <w:tcW w:w="622" w:type="dxa"/>
          </w:tcPr>
          <w:p w14:paraId="50A6FEAE" w14:textId="77777777" w:rsidR="0059206A" w:rsidRPr="00581847" w:rsidRDefault="0059206A" w:rsidP="0059206A">
            <w:pPr>
              <w:rPr>
                <w:sz w:val="16"/>
                <w:szCs w:val="16"/>
              </w:rPr>
            </w:pPr>
            <w:r w:rsidRPr="00581847">
              <w:rPr>
                <w:sz w:val="16"/>
                <w:szCs w:val="16"/>
              </w:rPr>
              <w:t>86</w:t>
            </w:r>
          </w:p>
        </w:tc>
        <w:tc>
          <w:tcPr>
            <w:tcW w:w="680" w:type="dxa"/>
          </w:tcPr>
          <w:p w14:paraId="3185367F" w14:textId="77777777" w:rsidR="0059206A" w:rsidRPr="00581847" w:rsidRDefault="0059206A" w:rsidP="0059206A">
            <w:pPr>
              <w:rPr>
                <w:sz w:val="16"/>
                <w:szCs w:val="16"/>
              </w:rPr>
            </w:pPr>
            <w:r w:rsidRPr="00581847">
              <w:rPr>
                <w:sz w:val="16"/>
                <w:szCs w:val="16"/>
              </w:rPr>
              <w:t>NR</w:t>
            </w:r>
          </w:p>
        </w:tc>
        <w:tc>
          <w:tcPr>
            <w:tcW w:w="1255" w:type="dxa"/>
          </w:tcPr>
          <w:p w14:paraId="5E888572" w14:textId="77777777" w:rsidR="0059206A" w:rsidRPr="00581847" w:rsidRDefault="0059206A" w:rsidP="0059206A">
            <w:pPr>
              <w:rPr>
                <w:sz w:val="16"/>
                <w:szCs w:val="16"/>
              </w:rPr>
            </w:pPr>
            <w:r w:rsidRPr="00581847">
              <w:rPr>
                <w:sz w:val="16"/>
                <w:szCs w:val="16"/>
              </w:rPr>
              <w:t>51.5 (Range 19-80)</w:t>
            </w:r>
          </w:p>
        </w:tc>
        <w:tc>
          <w:tcPr>
            <w:tcW w:w="571" w:type="dxa"/>
          </w:tcPr>
          <w:p w14:paraId="3674420D" w14:textId="77777777" w:rsidR="0059206A" w:rsidRPr="00581847" w:rsidRDefault="0059206A" w:rsidP="0059206A">
            <w:pPr>
              <w:rPr>
                <w:sz w:val="16"/>
                <w:szCs w:val="16"/>
              </w:rPr>
            </w:pPr>
            <w:r w:rsidRPr="00581847">
              <w:rPr>
                <w:sz w:val="16"/>
                <w:szCs w:val="16"/>
              </w:rPr>
              <w:t>NR</w:t>
            </w:r>
          </w:p>
        </w:tc>
        <w:tc>
          <w:tcPr>
            <w:tcW w:w="1153" w:type="dxa"/>
          </w:tcPr>
          <w:p w14:paraId="2516CC2F" w14:textId="77777777" w:rsidR="0059206A" w:rsidRPr="00581847" w:rsidRDefault="0059206A" w:rsidP="0059206A">
            <w:pPr>
              <w:rPr>
                <w:sz w:val="16"/>
                <w:szCs w:val="16"/>
              </w:rPr>
            </w:pPr>
            <w:r w:rsidRPr="00581847">
              <w:rPr>
                <w:sz w:val="16"/>
                <w:szCs w:val="16"/>
              </w:rPr>
              <w:t>NR</w:t>
            </w:r>
          </w:p>
        </w:tc>
        <w:tc>
          <w:tcPr>
            <w:tcW w:w="1493" w:type="dxa"/>
            <w:gridSpan w:val="2"/>
          </w:tcPr>
          <w:p w14:paraId="76A3EA48" w14:textId="77777777" w:rsidR="0059206A" w:rsidRPr="00581847" w:rsidRDefault="0059206A" w:rsidP="0059206A">
            <w:pPr>
              <w:rPr>
                <w:sz w:val="16"/>
                <w:szCs w:val="16"/>
              </w:rPr>
            </w:pPr>
            <w:r w:rsidRPr="00581847">
              <w:rPr>
                <w:sz w:val="16"/>
                <w:szCs w:val="16"/>
              </w:rPr>
              <w:t>Pulmonary TB</w:t>
            </w:r>
          </w:p>
        </w:tc>
        <w:tc>
          <w:tcPr>
            <w:tcW w:w="1002" w:type="dxa"/>
          </w:tcPr>
          <w:p w14:paraId="095FC9BD" w14:textId="77777777" w:rsidR="0059206A" w:rsidRPr="00581847" w:rsidRDefault="0059206A" w:rsidP="0059206A">
            <w:pPr>
              <w:rPr>
                <w:sz w:val="16"/>
                <w:szCs w:val="16"/>
              </w:rPr>
            </w:pPr>
            <w:r w:rsidRPr="00581847">
              <w:rPr>
                <w:sz w:val="16"/>
                <w:szCs w:val="16"/>
              </w:rPr>
              <w:t>FBG</w:t>
            </w:r>
          </w:p>
        </w:tc>
        <w:tc>
          <w:tcPr>
            <w:tcW w:w="1545" w:type="dxa"/>
          </w:tcPr>
          <w:p w14:paraId="3ACB1B9F" w14:textId="77777777" w:rsidR="0059206A" w:rsidRPr="00581847" w:rsidRDefault="0059206A" w:rsidP="0059206A">
            <w:pPr>
              <w:rPr>
                <w:sz w:val="16"/>
                <w:szCs w:val="16"/>
              </w:rPr>
            </w:pPr>
            <w:r w:rsidRPr="00581847">
              <w:rPr>
                <w:sz w:val="16"/>
                <w:szCs w:val="16"/>
              </w:rPr>
              <w:t>HIV, previous PTB, immunosuppressive treatment (including long term use of corticosteroids)</w:t>
            </w:r>
          </w:p>
          <w:p w14:paraId="1CEF72F0" w14:textId="77777777" w:rsidR="0059206A" w:rsidRPr="00581847" w:rsidRDefault="0059206A" w:rsidP="0059206A">
            <w:pPr>
              <w:rPr>
                <w:sz w:val="16"/>
                <w:szCs w:val="16"/>
              </w:rPr>
            </w:pPr>
          </w:p>
        </w:tc>
        <w:tc>
          <w:tcPr>
            <w:tcW w:w="968" w:type="dxa"/>
          </w:tcPr>
          <w:p w14:paraId="2919224D" w14:textId="77777777" w:rsidR="0059206A" w:rsidRPr="00581847" w:rsidRDefault="0059206A" w:rsidP="0059206A">
            <w:pPr>
              <w:rPr>
                <w:sz w:val="16"/>
                <w:szCs w:val="16"/>
              </w:rPr>
            </w:pPr>
            <w:r w:rsidRPr="00581847">
              <w:rPr>
                <w:sz w:val="16"/>
                <w:szCs w:val="16"/>
              </w:rPr>
              <w:t>Death</w:t>
            </w:r>
          </w:p>
        </w:tc>
        <w:tc>
          <w:tcPr>
            <w:tcW w:w="1673" w:type="dxa"/>
          </w:tcPr>
          <w:p w14:paraId="4445B7E4" w14:textId="77777777" w:rsidR="0059206A" w:rsidRPr="00581847" w:rsidRDefault="0059206A" w:rsidP="0059206A">
            <w:pPr>
              <w:rPr>
                <w:sz w:val="16"/>
                <w:szCs w:val="16"/>
              </w:rPr>
            </w:pPr>
            <w:r w:rsidRPr="00581847">
              <w:rPr>
                <w:sz w:val="16"/>
                <w:szCs w:val="16"/>
              </w:rPr>
              <w:t>Matched for age and sex</w:t>
            </w:r>
          </w:p>
        </w:tc>
      </w:tr>
      <w:tr w:rsidR="0059206A" w:rsidRPr="00581847" w14:paraId="3CCD01F5" w14:textId="77777777" w:rsidTr="00B85A93">
        <w:tc>
          <w:tcPr>
            <w:tcW w:w="1441" w:type="dxa"/>
          </w:tcPr>
          <w:p w14:paraId="142E77D4" w14:textId="4B38D121" w:rsidR="0059206A" w:rsidRPr="00581847" w:rsidRDefault="0059206A" w:rsidP="005C763C">
            <w:pPr>
              <w:rPr>
                <w:sz w:val="16"/>
                <w:szCs w:val="16"/>
              </w:rPr>
            </w:pPr>
            <w:r w:rsidRPr="00581847">
              <w:rPr>
                <w:sz w:val="16"/>
                <w:szCs w:val="16"/>
              </w:rPr>
              <w:t>Uchimura</w:t>
            </w:r>
            <w:r w:rsidR="005C763C" w:rsidRPr="00581847">
              <w:rPr>
                <w:sz w:val="16"/>
                <w:szCs w:val="16"/>
              </w:rPr>
              <w:fldChar w:fldCharType="begin"/>
            </w:r>
            <w:r w:rsidR="005C763C" w:rsidRPr="00581847">
              <w:rPr>
                <w:sz w:val="16"/>
                <w:szCs w:val="16"/>
              </w:rPr>
              <w:instrText xml:space="preserve"> ADDIN EN.CITE &lt;EndNote&gt;&lt;Cite&gt;&lt;Author&gt;Uchimura&lt;/Author&gt;&lt;Year&gt;2013&lt;/Year&gt;&lt;RecNum&gt;43&lt;/RecNum&gt;&lt;DisplayText&gt;[41]&lt;/DisplayText&gt;&lt;record&gt;&lt;rec-number&gt;43&lt;/rec-number&gt;&lt;foreign-keys&gt;&lt;key app="EN" db-id="pvxsd52ec9tfp7esev6xtr2gtwravtt5rafd" timestamp="1547228422"&gt;43&lt;/key&gt;&lt;/foreign-keys&gt;&lt;ref-type name="Journal Article"&gt;17&lt;/ref-type&gt;&lt;contributors&gt;&lt;authors&gt;&lt;author&gt;Uchimura, K.&lt;/author&gt;&lt;author&gt;Ngamvithayapong-Yanai, J.&lt;/author&gt;&lt;author&gt;Kawatsu, L.&lt;/author&gt;&lt;author&gt;Ohkado, A.&lt;/author&gt;&lt;author&gt;Yoshiyama, T.&lt;/author&gt;&lt;author&gt;Shimouchi, A.&lt;/author&gt;&lt;author&gt;Ito, K.&lt;/author&gt;&lt;author&gt;Ishikawa, N.&lt;/author&gt;&lt;/authors&gt;&lt;/contributors&gt;&lt;auth-address&gt;The Research Institute of Tuberculosis, Japan Anti-tuberculosis Association, Tokyo, Japan .&lt;/auth-address&gt;&lt;titles&gt;&lt;title&gt;Characteristics and treatment outcomes of tuberculosis cases by risk groups, Japan, 2007-2010&lt;/title&gt;&lt;secondary-title&gt;Western Pac Surveill Response J&lt;/secondary-title&gt;&lt;alt-title&gt;Western Pacific surveillance and response journal : WPSAR&lt;/alt-title&gt;&lt;/titles&gt;&lt;periodical&gt;&lt;full-title&gt;Western Pac Surveill Response J&lt;/full-title&gt;&lt;abbr-1&gt;Western Pacific surveillance and response journal : WPSAR&lt;/abbr-1&gt;&lt;/periodical&gt;&lt;alt-periodical&gt;&lt;full-title&gt;Western Pac Surveill Response J&lt;/full-title&gt;&lt;abbr-1&gt;Western Pacific surveillance and response journal : WPSAR&lt;/abbr-1&gt;&lt;/alt-periodical&gt;&lt;pages&gt;11-8&lt;/pages&gt;&lt;volume&gt;4&lt;/volume&gt;&lt;number&gt;1&lt;/number&gt;&lt;edition&gt;2013/08/03&lt;/edition&gt;&lt;dates&gt;&lt;year&gt;2013&lt;/year&gt;&lt;pub-dates&gt;&lt;date&gt;Jan&lt;/date&gt;&lt;/pub-dates&gt;&lt;/dates&gt;&lt;isbn&gt;2094-7321&lt;/isbn&gt;&lt;accession-num&gt;23908950&lt;/accession-num&gt;&lt;urls&gt;&lt;related-urls&gt;&lt;url&gt;http://www.ncbi.nlm.nih.gov/pmc/articles/PMC3729108/pdf/WPSAR.2013.4.1-011.pdf&lt;/url&gt;&lt;/related-urls&gt;&lt;/urls&gt;&lt;custom2&gt;Pmc3729108&lt;/custom2&gt;&lt;electronic-resource-num&gt;10.5365/wpsar.2012.3.4.016&lt;/electronic-resource-num&gt;&lt;remote-database-name&gt;PUBMED&lt;/remote-database-name&gt;&lt;remote-database-provider&gt;Nlm&lt;/remote-database-provider&gt;&lt;language&gt;eng&lt;/language&gt;&lt;/record&gt;&lt;/Cite&gt;&lt;/EndNote&gt;</w:instrText>
            </w:r>
            <w:r w:rsidR="005C763C" w:rsidRPr="00581847">
              <w:rPr>
                <w:sz w:val="16"/>
                <w:szCs w:val="16"/>
              </w:rPr>
              <w:fldChar w:fldCharType="separate"/>
            </w:r>
            <w:r w:rsidR="005C763C" w:rsidRPr="00581847">
              <w:rPr>
                <w:noProof/>
                <w:sz w:val="16"/>
                <w:szCs w:val="16"/>
              </w:rPr>
              <w:t>[41]</w:t>
            </w:r>
            <w:r w:rsidR="005C763C" w:rsidRPr="00581847">
              <w:rPr>
                <w:sz w:val="16"/>
                <w:szCs w:val="16"/>
              </w:rPr>
              <w:fldChar w:fldCharType="end"/>
            </w:r>
          </w:p>
        </w:tc>
        <w:tc>
          <w:tcPr>
            <w:tcW w:w="1113" w:type="dxa"/>
          </w:tcPr>
          <w:p w14:paraId="55B7B0A5" w14:textId="77777777" w:rsidR="0059206A" w:rsidRPr="00581847" w:rsidRDefault="0059206A" w:rsidP="0059206A">
            <w:pPr>
              <w:rPr>
                <w:sz w:val="16"/>
                <w:szCs w:val="16"/>
              </w:rPr>
            </w:pPr>
            <w:r w:rsidRPr="00581847">
              <w:rPr>
                <w:sz w:val="16"/>
                <w:szCs w:val="16"/>
              </w:rPr>
              <w:t>Retrospective Cohort</w:t>
            </w:r>
          </w:p>
        </w:tc>
        <w:tc>
          <w:tcPr>
            <w:tcW w:w="947" w:type="dxa"/>
          </w:tcPr>
          <w:p w14:paraId="03007F5D" w14:textId="77777777" w:rsidR="0059206A" w:rsidRPr="00581847" w:rsidRDefault="0059206A" w:rsidP="0059206A">
            <w:pPr>
              <w:rPr>
                <w:sz w:val="16"/>
                <w:szCs w:val="16"/>
              </w:rPr>
            </w:pPr>
            <w:r w:rsidRPr="00581847">
              <w:rPr>
                <w:sz w:val="16"/>
                <w:szCs w:val="16"/>
              </w:rPr>
              <w:t>Japan</w:t>
            </w:r>
          </w:p>
          <w:p w14:paraId="4522C8F5" w14:textId="77777777" w:rsidR="0059206A" w:rsidRPr="00581847" w:rsidRDefault="0059206A" w:rsidP="0059206A">
            <w:pPr>
              <w:rPr>
                <w:sz w:val="16"/>
                <w:szCs w:val="16"/>
              </w:rPr>
            </w:pPr>
            <w:r w:rsidRPr="00581847">
              <w:rPr>
                <w:sz w:val="16"/>
                <w:szCs w:val="16"/>
              </w:rPr>
              <w:t>2010</w:t>
            </w:r>
          </w:p>
        </w:tc>
        <w:tc>
          <w:tcPr>
            <w:tcW w:w="648" w:type="dxa"/>
          </w:tcPr>
          <w:p w14:paraId="6284455B" w14:textId="77777777" w:rsidR="0059206A" w:rsidRPr="00581847" w:rsidRDefault="0059206A" w:rsidP="0059206A">
            <w:pPr>
              <w:rPr>
                <w:sz w:val="16"/>
                <w:szCs w:val="16"/>
              </w:rPr>
            </w:pPr>
            <w:r w:rsidRPr="00581847">
              <w:rPr>
                <w:sz w:val="16"/>
                <w:szCs w:val="16"/>
              </w:rPr>
              <w:t>33699</w:t>
            </w:r>
          </w:p>
        </w:tc>
        <w:tc>
          <w:tcPr>
            <w:tcW w:w="622" w:type="dxa"/>
          </w:tcPr>
          <w:p w14:paraId="0765A98D" w14:textId="77777777" w:rsidR="0059206A" w:rsidRPr="00581847" w:rsidRDefault="0059206A" w:rsidP="0059206A">
            <w:pPr>
              <w:rPr>
                <w:sz w:val="16"/>
                <w:szCs w:val="16"/>
              </w:rPr>
            </w:pPr>
            <w:r w:rsidRPr="00581847">
              <w:rPr>
                <w:sz w:val="16"/>
                <w:szCs w:val="16"/>
              </w:rPr>
              <w:t>5622</w:t>
            </w:r>
          </w:p>
        </w:tc>
        <w:tc>
          <w:tcPr>
            <w:tcW w:w="680" w:type="dxa"/>
          </w:tcPr>
          <w:p w14:paraId="62263281" w14:textId="77777777" w:rsidR="0059206A" w:rsidRPr="00581847" w:rsidRDefault="0059206A" w:rsidP="0059206A">
            <w:pPr>
              <w:rPr>
                <w:sz w:val="16"/>
                <w:szCs w:val="16"/>
              </w:rPr>
            </w:pPr>
            <w:r w:rsidRPr="00581847">
              <w:rPr>
                <w:sz w:val="16"/>
                <w:szCs w:val="16"/>
              </w:rPr>
              <w:t>63.2</w:t>
            </w:r>
          </w:p>
        </w:tc>
        <w:tc>
          <w:tcPr>
            <w:tcW w:w="1255" w:type="dxa"/>
          </w:tcPr>
          <w:p w14:paraId="6E6C661D" w14:textId="77777777" w:rsidR="0059206A" w:rsidRPr="00581847" w:rsidRDefault="0059206A" w:rsidP="0059206A">
            <w:pPr>
              <w:rPr>
                <w:sz w:val="16"/>
                <w:szCs w:val="16"/>
              </w:rPr>
            </w:pPr>
            <w:r w:rsidRPr="00581847">
              <w:rPr>
                <w:sz w:val="16"/>
                <w:szCs w:val="16"/>
              </w:rPr>
              <w:t>69</w:t>
            </w:r>
            <w:r w:rsidRPr="00581847">
              <w:rPr>
                <w:sz w:val="16"/>
                <w:szCs w:val="16"/>
                <w:vertAlign w:val="superscript"/>
              </w:rPr>
              <w:t>1</w:t>
            </w:r>
            <w:r w:rsidRPr="00581847">
              <w:rPr>
                <w:sz w:val="16"/>
                <w:szCs w:val="16"/>
              </w:rPr>
              <w:t xml:space="preserve"> </w:t>
            </w:r>
          </w:p>
        </w:tc>
        <w:tc>
          <w:tcPr>
            <w:tcW w:w="571" w:type="dxa"/>
          </w:tcPr>
          <w:p w14:paraId="4F964BEA" w14:textId="77777777" w:rsidR="0059206A" w:rsidRPr="00581847" w:rsidRDefault="0059206A" w:rsidP="0059206A">
            <w:pPr>
              <w:rPr>
                <w:sz w:val="16"/>
                <w:szCs w:val="16"/>
              </w:rPr>
            </w:pPr>
            <w:r w:rsidRPr="00581847">
              <w:rPr>
                <w:sz w:val="16"/>
                <w:szCs w:val="16"/>
              </w:rPr>
              <w:t>NR</w:t>
            </w:r>
          </w:p>
        </w:tc>
        <w:tc>
          <w:tcPr>
            <w:tcW w:w="1153" w:type="dxa"/>
          </w:tcPr>
          <w:p w14:paraId="53EB20B4" w14:textId="77777777" w:rsidR="0059206A" w:rsidRPr="00581847" w:rsidRDefault="0059206A" w:rsidP="0059206A">
            <w:pPr>
              <w:rPr>
                <w:sz w:val="16"/>
                <w:szCs w:val="16"/>
              </w:rPr>
            </w:pPr>
            <w:r w:rsidRPr="00581847">
              <w:rPr>
                <w:sz w:val="16"/>
                <w:szCs w:val="16"/>
              </w:rPr>
              <w:t>92.1</w:t>
            </w:r>
          </w:p>
        </w:tc>
        <w:tc>
          <w:tcPr>
            <w:tcW w:w="1493" w:type="dxa"/>
            <w:gridSpan w:val="2"/>
          </w:tcPr>
          <w:p w14:paraId="7E528B47" w14:textId="77777777" w:rsidR="0059206A" w:rsidRPr="00581847" w:rsidRDefault="0059206A" w:rsidP="0059206A">
            <w:pPr>
              <w:rPr>
                <w:sz w:val="16"/>
                <w:szCs w:val="16"/>
              </w:rPr>
            </w:pPr>
            <w:r w:rsidRPr="00581847">
              <w:rPr>
                <w:sz w:val="16"/>
                <w:szCs w:val="16"/>
              </w:rPr>
              <w:t>Pulmonary TB</w:t>
            </w:r>
          </w:p>
        </w:tc>
        <w:tc>
          <w:tcPr>
            <w:tcW w:w="1002" w:type="dxa"/>
          </w:tcPr>
          <w:p w14:paraId="3FB62698" w14:textId="77777777" w:rsidR="0059206A" w:rsidRPr="00581847" w:rsidRDefault="0059206A" w:rsidP="0059206A">
            <w:pPr>
              <w:rPr>
                <w:sz w:val="16"/>
                <w:szCs w:val="16"/>
              </w:rPr>
            </w:pPr>
            <w:r w:rsidRPr="00581847">
              <w:rPr>
                <w:sz w:val="16"/>
                <w:szCs w:val="16"/>
              </w:rPr>
              <w:t>Various objective and subjective measurements</w:t>
            </w:r>
          </w:p>
          <w:p w14:paraId="49F35C2D" w14:textId="77777777" w:rsidR="0059206A" w:rsidRPr="00581847" w:rsidRDefault="0059206A" w:rsidP="0059206A">
            <w:pPr>
              <w:rPr>
                <w:sz w:val="16"/>
                <w:szCs w:val="16"/>
              </w:rPr>
            </w:pPr>
            <w:r w:rsidRPr="00581847">
              <w:rPr>
                <w:sz w:val="16"/>
                <w:szCs w:val="16"/>
              </w:rPr>
              <w:t xml:space="preserve"> </w:t>
            </w:r>
          </w:p>
        </w:tc>
        <w:tc>
          <w:tcPr>
            <w:tcW w:w="1545" w:type="dxa"/>
          </w:tcPr>
          <w:p w14:paraId="182404B7" w14:textId="77777777" w:rsidR="0059206A" w:rsidRPr="00581847" w:rsidRDefault="0059206A" w:rsidP="0059206A">
            <w:pPr>
              <w:rPr>
                <w:sz w:val="16"/>
                <w:szCs w:val="16"/>
              </w:rPr>
            </w:pPr>
            <w:r w:rsidRPr="00581847">
              <w:rPr>
                <w:sz w:val="16"/>
                <w:szCs w:val="16"/>
              </w:rPr>
              <w:t>Treatment outcome unevaluated</w:t>
            </w:r>
          </w:p>
        </w:tc>
        <w:tc>
          <w:tcPr>
            <w:tcW w:w="968" w:type="dxa"/>
          </w:tcPr>
          <w:p w14:paraId="38D59634" w14:textId="77777777" w:rsidR="0059206A" w:rsidRPr="00581847" w:rsidRDefault="00CB3045" w:rsidP="0059206A">
            <w:pPr>
              <w:rPr>
                <w:sz w:val="16"/>
                <w:szCs w:val="16"/>
              </w:rPr>
            </w:pPr>
            <w:r w:rsidRPr="00581847">
              <w:rPr>
                <w:sz w:val="16"/>
                <w:szCs w:val="16"/>
              </w:rPr>
              <w:t>Death/ failure</w:t>
            </w:r>
          </w:p>
        </w:tc>
        <w:tc>
          <w:tcPr>
            <w:tcW w:w="1673" w:type="dxa"/>
          </w:tcPr>
          <w:p w14:paraId="74F02BCB" w14:textId="77777777" w:rsidR="0059206A" w:rsidRPr="00581847" w:rsidRDefault="0059206A" w:rsidP="0059206A">
            <w:pPr>
              <w:rPr>
                <w:sz w:val="16"/>
                <w:szCs w:val="16"/>
              </w:rPr>
            </w:pPr>
            <w:r w:rsidRPr="00581847">
              <w:rPr>
                <w:sz w:val="16"/>
                <w:szCs w:val="16"/>
              </w:rPr>
              <w:t>None</w:t>
            </w:r>
          </w:p>
        </w:tc>
      </w:tr>
      <w:tr w:rsidR="0059206A" w:rsidRPr="00581847" w14:paraId="5CA9EE22" w14:textId="77777777" w:rsidTr="00B85A93">
        <w:tc>
          <w:tcPr>
            <w:tcW w:w="1441" w:type="dxa"/>
          </w:tcPr>
          <w:p w14:paraId="1FD0ED8C" w14:textId="4E320333" w:rsidR="0059206A" w:rsidRPr="00581847" w:rsidRDefault="0059206A" w:rsidP="005C763C">
            <w:pPr>
              <w:rPr>
                <w:sz w:val="16"/>
                <w:szCs w:val="16"/>
              </w:rPr>
            </w:pPr>
            <w:r w:rsidRPr="00581847">
              <w:rPr>
                <w:sz w:val="16"/>
                <w:szCs w:val="16"/>
              </w:rPr>
              <w:lastRenderedPageBreak/>
              <w:t>Vasankari</w:t>
            </w:r>
            <w:r w:rsidR="005C763C" w:rsidRPr="00581847">
              <w:rPr>
                <w:sz w:val="16"/>
                <w:szCs w:val="16"/>
              </w:rPr>
              <w:fldChar w:fldCharType="begin">
                <w:fldData xml:space="preserve">PEVuZE5vdGU+PENpdGU+PEF1dGhvcj5WYXNhbmthcmk8L0F1dGhvcj48WWVhcj4yMDA3PC9ZZWFy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WYXNhbmthcmk8L0F1dGhvcj48WWVhcj4yMDA3PC9ZZWFy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29]</w:t>
            </w:r>
            <w:r w:rsidR="005C763C" w:rsidRPr="00581847">
              <w:rPr>
                <w:sz w:val="16"/>
                <w:szCs w:val="16"/>
              </w:rPr>
              <w:fldChar w:fldCharType="end"/>
            </w:r>
          </w:p>
        </w:tc>
        <w:tc>
          <w:tcPr>
            <w:tcW w:w="1113" w:type="dxa"/>
          </w:tcPr>
          <w:p w14:paraId="2D35C9A9" w14:textId="77777777" w:rsidR="0059206A" w:rsidRPr="00581847" w:rsidRDefault="0059206A" w:rsidP="0059206A">
            <w:pPr>
              <w:rPr>
                <w:sz w:val="16"/>
                <w:szCs w:val="16"/>
              </w:rPr>
            </w:pPr>
            <w:r w:rsidRPr="00581847">
              <w:rPr>
                <w:sz w:val="16"/>
                <w:szCs w:val="16"/>
              </w:rPr>
              <w:t>Retrospective Cohort</w:t>
            </w:r>
          </w:p>
        </w:tc>
        <w:tc>
          <w:tcPr>
            <w:tcW w:w="947" w:type="dxa"/>
          </w:tcPr>
          <w:p w14:paraId="03861BE9" w14:textId="77777777" w:rsidR="0059206A" w:rsidRPr="00581847" w:rsidRDefault="0059206A" w:rsidP="0059206A">
            <w:pPr>
              <w:rPr>
                <w:sz w:val="16"/>
                <w:szCs w:val="16"/>
              </w:rPr>
            </w:pPr>
            <w:r w:rsidRPr="00581847">
              <w:rPr>
                <w:sz w:val="16"/>
                <w:szCs w:val="16"/>
              </w:rPr>
              <w:t>Finland</w:t>
            </w:r>
          </w:p>
          <w:p w14:paraId="4AE96002" w14:textId="77777777" w:rsidR="0059206A" w:rsidRPr="00581847" w:rsidRDefault="0059206A" w:rsidP="0059206A">
            <w:pPr>
              <w:rPr>
                <w:sz w:val="16"/>
                <w:szCs w:val="16"/>
              </w:rPr>
            </w:pPr>
            <w:r w:rsidRPr="00581847">
              <w:rPr>
                <w:sz w:val="16"/>
                <w:szCs w:val="16"/>
              </w:rPr>
              <w:t>1996</w:t>
            </w:r>
          </w:p>
        </w:tc>
        <w:tc>
          <w:tcPr>
            <w:tcW w:w="648" w:type="dxa"/>
          </w:tcPr>
          <w:p w14:paraId="76150690" w14:textId="77777777" w:rsidR="0059206A" w:rsidRPr="00581847" w:rsidRDefault="0059206A" w:rsidP="0059206A">
            <w:pPr>
              <w:rPr>
                <w:sz w:val="16"/>
                <w:szCs w:val="16"/>
              </w:rPr>
            </w:pPr>
            <w:r w:rsidRPr="00581847">
              <w:rPr>
                <w:sz w:val="16"/>
                <w:szCs w:val="16"/>
              </w:rPr>
              <w:t>629</w:t>
            </w:r>
          </w:p>
        </w:tc>
        <w:tc>
          <w:tcPr>
            <w:tcW w:w="622" w:type="dxa"/>
          </w:tcPr>
          <w:p w14:paraId="1FA9BA5A" w14:textId="77777777" w:rsidR="0059206A" w:rsidRPr="00581847" w:rsidRDefault="0059206A" w:rsidP="0059206A">
            <w:pPr>
              <w:rPr>
                <w:sz w:val="16"/>
                <w:szCs w:val="16"/>
              </w:rPr>
            </w:pPr>
            <w:r w:rsidRPr="00581847">
              <w:rPr>
                <w:sz w:val="16"/>
                <w:szCs w:val="16"/>
              </w:rPr>
              <w:t>92</w:t>
            </w:r>
          </w:p>
        </w:tc>
        <w:tc>
          <w:tcPr>
            <w:tcW w:w="680" w:type="dxa"/>
          </w:tcPr>
          <w:p w14:paraId="4D5EC1DF" w14:textId="77777777" w:rsidR="0059206A" w:rsidRPr="00581847" w:rsidRDefault="0059206A" w:rsidP="0059206A">
            <w:pPr>
              <w:rPr>
                <w:sz w:val="16"/>
                <w:szCs w:val="16"/>
              </w:rPr>
            </w:pPr>
            <w:r w:rsidRPr="00581847">
              <w:rPr>
                <w:sz w:val="16"/>
                <w:szCs w:val="16"/>
              </w:rPr>
              <w:t>61.4</w:t>
            </w:r>
          </w:p>
        </w:tc>
        <w:tc>
          <w:tcPr>
            <w:tcW w:w="1255" w:type="dxa"/>
          </w:tcPr>
          <w:p w14:paraId="4740642C" w14:textId="77777777" w:rsidR="0059206A" w:rsidRPr="00581847" w:rsidRDefault="0059206A" w:rsidP="0059206A">
            <w:pPr>
              <w:rPr>
                <w:sz w:val="16"/>
                <w:szCs w:val="16"/>
              </w:rPr>
            </w:pPr>
            <w:r w:rsidRPr="00581847">
              <w:rPr>
                <w:sz w:val="16"/>
                <w:szCs w:val="16"/>
              </w:rPr>
              <w:t>54.1</w:t>
            </w:r>
            <w:r w:rsidRPr="00581847">
              <w:rPr>
                <w:sz w:val="16"/>
                <w:szCs w:val="16"/>
                <w:vertAlign w:val="superscript"/>
              </w:rPr>
              <w:t>2</w:t>
            </w:r>
          </w:p>
        </w:tc>
        <w:tc>
          <w:tcPr>
            <w:tcW w:w="571" w:type="dxa"/>
          </w:tcPr>
          <w:p w14:paraId="0C4FD5DD" w14:textId="77777777" w:rsidR="0059206A" w:rsidRPr="00581847" w:rsidRDefault="0059206A" w:rsidP="0059206A">
            <w:pPr>
              <w:rPr>
                <w:sz w:val="16"/>
                <w:szCs w:val="16"/>
              </w:rPr>
            </w:pPr>
            <w:r w:rsidRPr="00581847">
              <w:rPr>
                <w:sz w:val="16"/>
                <w:szCs w:val="16"/>
              </w:rPr>
              <w:t>90.6</w:t>
            </w:r>
          </w:p>
        </w:tc>
        <w:tc>
          <w:tcPr>
            <w:tcW w:w="1153" w:type="dxa"/>
          </w:tcPr>
          <w:p w14:paraId="6DCC25A5" w14:textId="77777777" w:rsidR="0059206A" w:rsidRPr="00581847" w:rsidRDefault="0059206A" w:rsidP="0059206A">
            <w:pPr>
              <w:rPr>
                <w:sz w:val="16"/>
                <w:szCs w:val="16"/>
              </w:rPr>
            </w:pPr>
            <w:r w:rsidRPr="00581847">
              <w:rPr>
                <w:sz w:val="16"/>
                <w:szCs w:val="16"/>
              </w:rPr>
              <w:t>NR</w:t>
            </w:r>
          </w:p>
        </w:tc>
        <w:tc>
          <w:tcPr>
            <w:tcW w:w="1493" w:type="dxa"/>
            <w:gridSpan w:val="2"/>
          </w:tcPr>
          <w:p w14:paraId="4BCD2B25" w14:textId="77777777" w:rsidR="0059206A" w:rsidRPr="00581847" w:rsidRDefault="0059206A" w:rsidP="0059206A">
            <w:pPr>
              <w:rPr>
                <w:sz w:val="16"/>
                <w:szCs w:val="16"/>
              </w:rPr>
            </w:pPr>
            <w:r w:rsidRPr="00581847">
              <w:rPr>
                <w:sz w:val="16"/>
                <w:szCs w:val="16"/>
              </w:rPr>
              <w:t>Pulmonary TB</w:t>
            </w:r>
          </w:p>
        </w:tc>
        <w:tc>
          <w:tcPr>
            <w:tcW w:w="1002" w:type="dxa"/>
          </w:tcPr>
          <w:p w14:paraId="18FCFC31" w14:textId="77777777" w:rsidR="0059206A" w:rsidRPr="00581847" w:rsidRDefault="0059206A" w:rsidP="0059206A">
            <w:pPr>
              <w:rPr>
                <w:sz w:val="16"/>
                <w:szCs w:val="16"/>
              </w:rPr>
            </w:pPr>
            <w:r w:rsidRPr="00581847">
              <w:rPr>
                <w:sz w:val="16"/>
                <w:szCs w:val="16"/>
              </w:rPr>
              <w:t>Medical records/ self-report</w:t>
            </w:r>
          </w:p>
        </w:tc>
        <w:tc>
          <w:tcPr>
            <w:tcW w:w="1545" w:type="dxa"/>
          </w:tcPr>
          <w:p w14:paraId="3C639DCC" w14:textId="77777777" w:rsidR="0059206A" w:rsidRPr="00581847" w:rsidRDefault="0059206A" w:rsidP="0059206A">
            <w:pPr>
              <w:rPr>
                <w:sz w:val="16"/>
                <w:szCs w:val="16"/>
              </w:rPr>
            </w:pPr>
            <w:r w:rsidRPr="00581847">
              <w:rPr>
                <w:sz w:val="16"/>
                <w:szCs w:val="16"/>
              </w:rPr>
              <w:t>NR</w:t>
            </w:r>
          </w:p>
        </w:tc>
        <w:tc>
          <w:tcPr>
            <w:tcW w:w="968" w:type="dxa"/>
          </w:tcPr>
          <w:p w14:paraId="54A96536" w14:textId="77777777" w:rsidR="0059206A" w:rsidRPr="00581847" w:rsidRDefault="0059206A" w:rsidP="0059206A">
            <w:pPr>
              <w:rPr>
                <w:sz w:val="16"/>
                <w:szCs w:val="16"/>
              </w:rPr>
            </w:pPr>
            <w:r w:rsidRPr="00581847">
              <w:rPr>
                <w:sz w:val="16"/>
                <w:szCs w:val="16"/>
              </w:rPr>
              <w:t xml:space="preserve">Death </w:t>
            </w:r>
          </w:p>
        </w:tc>
        <w:tc>
          <w:tcPr>
            <w:tcW w:w="1673" w:type="dxa"/>
          </w:tcPr>
          <w:p w14:paraId="019CBB1D" w14:textId="77777777" w:rsidR="0059206A" w:rsidRPr="00581847" w:rsidRDefault="0059206A" w:rsidP="0059206A">
            <w:pPr>
              <w:rPr>
                <w:sz w:val="16"/>
                <w:szCs w:val="16"/>
              </w:rPr>
            </w:pPr>
            <w:r w:rsidRPr="00581847">
              <w:rPr>
                <w:sz w:val="16"/>
                <w:szCs w:val="16"/>
              </w:rPr>
              <w:t>None</w:t>
            </w:r>
          </w:p>
          <w:p w14:paraId="74C2E9A0" w14:textId="77777777" w:rsidR="0059206A" w:rsidRPr="00581847" w:rsidRDefault="0059206A" w:rsidP="0059206A">
            <w:pPr>
              <w:rPr>
                <w:sz w:val="16"/>
                <w:szCs w:val="16"/>
              </w:rPr>
            </w:pPr>
          </w:p>
          <w:p w14:paraId="748991C3" w14:textId="77777777" w:rsidR="0059206A" w:rsidRPr="00581847" w:rsidRDefault="0059206A" w:rsidP="0059206A">
            <w:pPr>
              <w:rPr>
                <w:sz w:val="16"/>
                <w:szCs w:val="16"/>
              </w:rPr>
            </w:pPr>
          </w:p>
        </w:tc>
      </w:tr>
      <w:tr w:rsidR="0059206A" w:rsidRPr="00581847" w14:paraId="38D06339" w14:textId="77777777" w:rsidTr="00B85A93">
        <w:tc>
          <w:tcPr>
            <w:tcW w:w="1441" w:type="dxa"/>
          </w:tcPr>
          <w:p w14:paraId="7E2177C6" w14:textId="77777777" w:rsidR="0059206A" w:rsidRPr="00581847" w:rsidRDefault="0059206A" w:rsidP="0059206A">
            <w:pPr>
              <w:rPr>
                <w:sz w:val="16"/>
                <w:szCs w:val="16"/>
              </w:rPr>
            </w:pPr>
          </w:p>
        </w:tc>
        <w:tc>
          <w:tcPr>
            <w:tcW w:w="1113" w:type="dxa"/>
          </w:tcPr>
          <w:p w14:paraId="64FCD692" w14:textId="77777777" w:rsidR="0059206A" w:rsidRPr="00581847" w:rsidRDefault="0059206A" w:rsidP="0059206A">
            <w:pPr>
              <w:rPr>
                <w:sz w:val="16"/>
                <w:szCs w:val="16"/>
              </w:rPr>
            </w:pPr>
          </w:p>
        </w:tc>
        <w:tc>
          <w:tcPr>
            <w:tcW w:w="947" w:type="dxa"/>
          </w:tcPr>
          <w:p w14:paraId="52C091C1" w14:textId="77777777" w:rsidR="0059206A" w:rsidRPr="00581847" w:rsidRDefault="0059206A" w:rsidP="0059206A">
            <w:pPr>
              <w:rPr>
                <w:sz w:val="16"/>
                <w:szCs w:val="16"/>
              </w:rPr>
            </w:pPr>
          </w:p>
        </w:tc>
        <w:tc>
          <w:tcPr>
            <w:tcW w:w="648" w:type="dxa"/>
          </w:tcPr>
          <w:p w14:paraId="40A47679" w14:textId="77777777" w:rsidR="0059206A" w:rsidRPr="00581847" w:rsidRDefault="0059206A" w:rsidP="0059206A">
            <w:pPr>
              <w:rPr>
                <w:sz w:val="16"/>
                <w:szCs w:val="16"/>
              </w:rPr>
            </w:pPr>
          </w:p>
        </w:tc>
        <w:tc>
          <w:tcPr>
            <w:tcW w:w="622" w:type="dxa"/>
          </w:tcPr>
          <w:p w14:paraId="0061E63D" w14:textId="77777777" w:rsidR="0059206A" w:rsidRPr="00581847" w:rsidRDefault="0059206A" w:rsidP="0059206A">
            <w:pPr>
              <w:rPr>
                <w:sz w:val="16"/>
                <w:szCs w:val="16"/>
              </w:rPr>
            </w:pPr>
          </w:p>
        </w:tc>
        <w:tc>
          <w:tcPr>
            <w:tcW w:w="680" w:type="dxa"/>
          </w:tcPr>
          <w:p w14:paraId="46CA6350" w14:textId="77777777" w:rsidR="0059206A" w:rsidRPr="00581847" w:rsidRDefault="0059206A" w:rsidP="0059206A">
            <w:pPr>
              <w:rPr>
                <w:sz w:val="16"/>
                <w:szCs w:val="16"/>
              </w:rPr>
            </w:pPr>
          </w:p>
        </w:tc>
        <w:tc>
          <w:tcPr>
            <w:tcW w:w="1255" w:type="dxa"/>
          </w:tcPr>
          <w:p w14:paraId="5D50D3E5" w14:textId="77777777" w:rsidR="0059206A" w:rsidRPr="00581847" w:rsidRDefault="0059206A" w:rsidP="0059206A">
            <w:pPr>
              <w:rPr>
                <w:sz w:val="16"/>
                <w:szCs w:val="16"/>
              </w:rPr>
            </w:pPr>
          </w:p>
        </w:tc>
        <w:tc>
          <w:tcPr>
            <w:tcW w:w="571" w:type="dxa"/>
          </w:tcPr>
          <w:p w14:paraId="00DDECA2" w14:textId="77777777" w:rsidR="0059206A" w:rsidRPr="00581847" w:rsidRDefault="0059206A" w:rsidP="0059206A">
            <w:pPr>
              <w:rPr>
                <w:sz w:val="16"/>
                <w:szCs w:val="16"/>
              </w:rPr>
            </w:pPr>
          </w:p>
        </w:tc>
        <w:tc>
          <w:tcPr>
            <w:tcW w:w="1153" w:type="dxa"/>
          </w:tcPr>
          <w:p w14:paraId="5CCBC0AA" w14:textId="77777777" w:rsidR="0059206A" w:rsidRPr="00581847" w:rsidRDefault="0059206A" w:rsidP="0059206A">
            <w:pPr>
              <w:rPr>
                <w:sz w:val="16"/>
                <w:szCs w:val="16"/>
              </w:rPr>
            </w:pPr>
          </w:p>
        </w:tc>
        <w:tc>
          <w:tcPr>
            <w:tcW w:w="1493" w:type="dxa"/>
            <w:gridSpan w:val="2"/>
          </w:tcPr>
          <w:p w14:paraId="0FAB3458" w14:textId="77777777" w:rsidR="0059206A" w:rsidRPr="00581847" w:rsidRDefault="0059206A" w:rsidP="0059206A">
            <w:pPr>
              <w:rPr>
                <w:sz w:val="16"/>
                <w:szCs w:val="16"/>
              </w:rPr>
            </w:pPr>
          </w:p>
        </w:tc>
        <w:tc>
          <w:tcPr>
            <w:tcW w:w="1002" w:type="dxa"/>
          </w:tcPr>
          <w:p w14:paraId="3603D934" w14:textId="77777777" w:rsidR="0059206A" w:rsidRPr="00581847" w:rsidRDefault="0059206A" w:rsidP="0059206A">
            <w:pPr>
              <w:rPr>
                <w:sz w:val="16"/>
                <w:szCs w:val="16"/>
              </w:rPr>
            </w:pPr>
          </w:p>
        </w:tc>
        <w:tc>
          <w:tcPr>
            <w:tcW w:w="1545" w:type="dxa"/>
          </w:tcPr>
          <w:p w14:paraId="4CB0736F" w14:textId="77777777" w:rsidR="0059206A" w:rsidRPr="00581847" w:rsidRDefault="0059206A" w:rsidP="0059206A">
            <w:pPr>
              <w:rPr>
                <w:sz w:val="16"/>
                <w:szCs w:val="16"/>
              </w:rPr>
            </w:pPr>
          </w:p>
        </w:tc>
        <w:tc>
          <w:tcPr>
            <w:tcW w:w="968" w:type="dxa"/>
          </w:tcPr>
          <w:p w14:paraId="28495778" w14:textId="77777777" w:rsidR="0059206A" w:rsidRPr="00581847" w:rsidRDefault="0059206A" w:rsidP="0059206A">
            <w:pPr>
              <w:rPr>
                <w:sz w:val="16"/>
                <w:szCs w:val="16"/>
              </w:rPr>
            </w:pPr>
          </w:p>
        </w:tc>
        <w:tc>
          <w:tcPr>
            <w:tcW w:w="1673" w:type="dxa"/>
          </w:tcPr>
          <w:p w14:paraId="20AD70E2" w14:textId="77777777" w:rsidR="0059206A" w:rsidRPr="00581847" w:rsidRDefault="0059206A" w:rsidP="0059206A">
            <w:pPr>
              <w:rPr>
                <w:sz w:val="16"/>
                <w:szCs w:val="16"/>
              </w:rPr>
            </w:pPr>
          </w:p>
        </w:tc>
      </w:tr>
      <w:tr w:rsidR="0059206A" w:rsidRPr="00581847" w14:paraId="63B3B9E4" w14:textId="77777777" w:rsidTr="00B85A93">
        <w:tc>
          <w:tcPr>
            <w:tcW w:w="1441" w:type="dxa"/>
          </w:tcPr>
          <w:p w14:paraId="2D7B425F" w14:textId="5A815A31" w:rsidR="0059206A" w:rsidRPr="00581847" w:rsidRDefault="0059206A" w:rsidP="005C763C">
            <w:pPr>
              <w:rPr>
                <w:sz w:val="16"/>
                <w:szCs w:val="16"/>
              </w:rPr>
            </w:pPr>
            <w:r w:rsidRPr="00581847">
              <w:rPr>
                <w:sz w:val="16"/>
                <w:szCs w:val="16"/>
              </w:rPr>
              <w:t>Vasankari</w:t>
            </w:r>
            <w:r w:rsidR="005C763C" w:rsidRPr="00581847">
              <w:rPr>
                <w:sz w:val="16"/>
                <w:szCs w:val="16"/>
              </w:rPr>
              <w:fldChar w:fldCharType="begin">
                <w:fldData xml:space="preserve">PEVuZE5vdGU+PENpdGU+PEF1dGhvcj5WYXNhbmthcmk8L0F1dGhvcj48WWVhcj4yMDEwPC9ZZWFy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WYXNhbmthcmk8L0F1dGhvcj48WWVhcj4yMDEwPC9ZZWFy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30]</w:t>
            </w:r>
            <w:r w:rsidR="005C763C" w:rsidRPr="00581847">
              <w:rPr>
                <w:sz w:val="16"/>
                <w:szCs w:val="16"/>
              </w:rPr>
              <w:fldChar w:fldCharType="end"/>
            </w:r>
          </w:p>
        </w:tc>
        <w:tc>
          <w:tcPr>
            <w:tcW w:w="1113" w:type="dxa"/>
          </w:tcPr>
          <w:p w14:paraId="6CAE06FB" w14:textId="77777777" w:rsidR="0059206A" w:rsidRPr="00581847" w:rsidRDefault="0059206A" w:rsidP="0059206A">
            <w:pPr>
              <w:rPr>
                <w:sz w:val="16"/>
                <w:szCs w:val="16"/>
              </w:rPr>
            </w:pPr>
            <w:r w:rsidRPr="00581847">
              <w:rPr>
                <w:sz w:val="16"/>
                <w:szCs w:val="16"/>
              </w:rPr>
              <w:t>Retrospective Cohort</w:t>
            </w:r>
          </w:p>
        </w:tc>
        <w:tc>
          <w:tcPr>
            <w:tcW w:w="947" w:type="dxa"/>
          </w:tcPr>
          <w:p w14:paraId="6B4ECE88" w14:textId="77777777" w:rsidR="0059206A" w:rsidRPr="00581847" w:rsidRDefault="0059206A" w:rsidP="0059206A">
            <w:pPr>
              <w:rPr>
                <w:sz w:val="16"/>
                <w:szCs w:val="16"/>
              </w:rPr>
            </w:pPr>
            <w:r w:rsidRPr="00581847">
              <w:rPr>
                <w:sz w:val="16"/>
                <w:szCs w:val="16"/>
              </w:rPr>
              <w:t>Finland</w:t>
            </w:r>
          </w:p>
          <w:p w14:paraId="49562148" w14:textId="77777777" w:rsidR="0059206A" w:rsidRPr="00581847" w:rsidRDefault="0059206A" w:rsidP="0059206A">
            <w:pPr>
              <w:rPr>
                <w:sz w:val="16"/>
                <w:szCs w:val="16"/>
              </w:rPr>
            </w:pPr>
            <w:r w:rsidRPr="00581847">
              <w:rPr>
                <w:sz w:val="16"/>
                <w:szCs w:val="16"/>
              </w:rPr>
              <w:t>1996</w:t>
            </w:r>
          </w:p>
        </w:tc>
        <w:tc>
          <w:tcPr>
            <w:tcW w:w="648" w:type="dxa"/>
          </w:tcPr>
          <w:p w14:paraId="084793F6" w14:textId="77777777" w:rsidR="0059206A" w:rsidRPr="00581847" w:rsidRDefault="0059206A" w:rsidP="0059206A">
            <w:pPr>
              <w:rPr>
                <w:sz w:val="16"/>
                <w:szCs w:val="16"/>
              </w:rPr>
            </w:pPr>
            <w:r w:rsidRPr="00581847">
              <w:rPr>
                <w:sz w:val="16"/>
                <w:szCs w:val="16"/>
              </w:rPr>
              <w:t>230</w:t>
            </w:r>
          </w:p>
        </w:tc>
        <w:tc>
          <w:tcPr>
            <w:tcW w:w="622" w:type="dxa"/>
          </w:tcPr>
          <w:p w14:paraId="3D03FED0" w14:textId="77777777" w:rsidR="0059206A" w:rsidRPr="00581847" w:rsidRDefault="0059206A" w:rsidP="0059206A">
            <w:pPr>
              <w:rPr>
                <w:sz w:val="16"/>
                <w:szCs w:val="16"/>
              </w:rPr>
            </w:pPr>
            <w:r w:rsidRPr="00581847">
              <w:rPr>
                <w:sz w:val="16"/>
                <w:szCs w:val="16"/>
              </w:rPr>
              <w:t>25</w:t>
            </w:r>
          </w:p>
        </w:tc>
        <w:tc>
          <w:tcPr>
            <w:tcW w:w="680" w:type="dxa"/>
          </w:tcPr>
          <w:p w14:paraId="5D533F1D" w14:textId="77777777" w:rsidR="0059206A" w:rsidRPr="00581847" w:rsidRDefault="0059206A" w:rsidP="0059206A">
            <w:pPr>
              <w:rPr>
                <w:sz w:val="16"/>
                <w:szCs w:val="16"/>
              </w:rPr>
            </w:pPr>
            <w:r w:rsidRPr="00581847">
              <w:rPr>
                <w:sz w:val="16"/>
                <w:szCs w:val="16"/>
              </w:rPr>
              <w:t>42.0</w:t>
            </w:r>
          </w:p>
        </w:tc>
        <w:tc>
          <w:tcPr>
            <w:tcW w:w="1255" w:type="dxa"/>
          </w:tcPr>
          <w:p w14:paraId="5DA9154C" w14:textId="77777777" w:rsidR="0059206A" w:rsidRPr="00581847" w:rsidRDefault="0059206A" w:rsidP="0059206A">
            <w:pPr>
              <w:rPr>
                <w:sz w:val="16"/>
                <w:szCs w:val="16"/>
              </w:rPr>
            </w:pPr>
            <w:r w:rsidRPr="00581847">
              <w:rPr>
                <w:sz w:val="16"/>
                <w:szCs w:val="16"/>
              </w:rPr>
              <w:t>70.1</w:t>
            </w:r>
            <w:r w:rsidRPr="00581847">
              <w:rPr>
                <w:sz w:val="16"/>
                <w:szCs w:val="16"/>
                <w:vertAlign w:val="superscript"/>
              </w:rPr>
              <w:t>1</w:t>
            </w:r>
          </w:p>
        </w:tc>
        <w:tc>
          <w:tcPr>
            <w:tcW w:w="571" w:type="dxa"/>
          </w:tcPr>
          <w:p w14:paraId="3AA2F5AD" w14:textId="77777777" w:rsidR="0059206A" w:rsidRPr="00581847" w:rsidRDefault="0059206A" w:rsidP="0059206A">
            <w:pPr>
              <w:rPr>
                <w:sz w:val="16"/>
                <w:szCs w:val="16"/>
              </w:rPr>
            </w:pPr>
            <w:r w:rsidRPr="00581847">
              <w:rPr>
                <w:sz w:val="16"/>
                <w:szCs w:val="16"/>
              </w:rPr>
              <w:t>NR</w:t>
            </w:r>
          </w:p>
        </w:tc>
        <w:tc>
          <w:tcPr>
            <w:tcW w:w="1153" w:type="dxa"/>
          </w:tcPr>
          <w:p w14:paraId="18B7CB5C" w14:textId="77777777" w:rsidR="0059206A" w:rsidRPr="00581847" w:rsidRDefault="0059206A" w:rsidP="0059206A">
            <w:pPr>
              <w:rPr>
                <w:sz w:val="16"/>
                <w:szCs w:val="16"/>
              </w:rPr>
            </w:pPr>
            <w:r w:rsidRPr="00581847">
              <w:rPr>
                <w:sz w:val="16"/>
                <w:szCs w:val="16"/>
              </w:rPr>
              <w:t>81.8</w:t>
            </w:r>
          </w:p>
        </w:tc>
        <w:tc>
          <w:tcPr>
            <w:tcW w:w="1493" w:type="dxa"/>
            <w:gridSpan w:val="2"/>
          </w:tcPr>
          <w:p w14:paraId="5E015645" w14:textId="77777777" w:rsidR="0059206A" w:rsidRPr="00581847" w:rsidRDefault="0059206A" w:rsidP="0059206A">
            <w:pPr>
              <w:rPr>
                <w:sz w:val="16"/>
                <w:szCs w:val="16"/>
              </w:rPr>
            </w:pPr>
            <w:r w:rsidRPr="00581847">
              <w:rPr>
                <w:sz w:val="16"/>
                <w:szCs w:val="16"/>
              </w:rPr>
              <w:t>Extra-pulmonary TB</w:t>
            </w:r>
          </w:p>
        </w:tc>
        <w:tc>
          <w:tcPr>
            <w:tcW w:w="1002" w:type="dxa"/>
          </w:tcPr>
          <w:p w14:paraId="74578AB3" w14:textId="77777777" w:rsidR="0059206A" w:rsidRPr="00581847" w:rsidRDefault="0059206A" w:rsidP="0059206A">
            <w:pPr>
              <w:rPr>
                <w:sz w:val="16"/>
                <w:szCs w:val="16"/>
              </w:rPr>
            </w:pPr>
            <w:r w:rsidRPr="00581847">
              <w:rPr>
                <w:sz w:val="16"/>
                <w:szCs w:val="16"/>
              </w:rPr>
              <w:t>Medical records</w:t>
            </w:r>
          </w:p>
        </w:tc>
        <w:tc>
          <w:tcPr>
            <w:tcW w:w="1545" w:type="dxa"/>
          </w:tcPr>
          <w:p w14:paraId="5D70FBF9" w14:textId="77777777" w:rsidR="0059206A" w:rsidRPr="00581847" w:rsidRDefault="0059206A" w:rsidP="0059206A">
            <w:pPr>
              <w:rPr>
                <w:sz w:val="16"/>
                <w:szCs w:val="16"/>
              </w:rPr>
            </w:pPr>
            <w:r w:rsidRPr="00581847">
              <w:rPr>
                <w:sz w:val="16"/>
                <w:szCs w:val="16"/>
              </w:rPr>
              <w:t>Previous TB treatment, PTB patients</w:t>
            </w:r>
          </w:p>
        </w:tc>
        <w:tc>
          <w:tcPr>
            <w:tcW w:w="968" w:type="dxa"/>
          </w:tcPr>
          <w:p w14:paraId="527F5E8A" w14:textId="77777777" w:rsidR="0059206A" w:rsidRPr="00581847" w:rsidRDefault="0059206A" w:rsidP="0059206A">
            <w:pPr>
              <w:rPr>
                <w:sz w:val="16"/>
                <w:szCs w:val="16"/>
              </w:rPr>
            </w:pPr>
            <w:r w:rsidRPr="00581847">
              <w:rPr>
                <w:sz w:val="16"/>
                <w:szCs w:val="16"/>
              </w:rPr>
              <w:t xml:space="preserve">Death </w:t>
            </w:r>
          </w:p>
        </w:tc>
        <w:tc>
          <w:tcPr>
            <w:tcW w:w="1673" w:type="dxa"/>
          </w:tcPr>
          <w:p w14:paraId="7B5AC13A" w14:textId="77777777" w:rsidR="0059206A" w:rsidRPr="00581847" w:rsidRDefault="0059206A" w:rsidP="0059206A">
            <w:pPr>
              <w:rPr>
                <w:sz w:val="16"/>
                <w:szCs w:val="16"/>
              </w:rPr>
            </w:pPr>
            <w:r w:rsidRPr="00581847">
              <w:rPr>
                <w:sz w:val="16"/>
                <w:szCs w:val="16"/>
              </w:rPr>
              <w:t>None</w:t>
            </w:r>
          </w:p>
        </w:tc>
      </w:tr>
      <w:tr w:rsidR="0059206A" w:rsidRPr="00581847" w14:paraId="5AF7A545" w14:textId="77777777" w:rsidTr="00B85A93">
        <w:tc>
          <w:tcPr>
            <w:tcW w:w="1441" w:type="dxa"/>
          </w:tcPr>
          <w:p w14:paraId="00EF485B" w14:textId="77777777" w:rsidR="0059206A" w:rsidRPr="00581847" w:rsidRDefault="0059206A" w:rsidP="0059206A">
            <w:pPr>
              <w:rPr>
                <w:sz w:val="16"/>
                <w:szCs w:val="16"/>
              </w:rPr>
            </w:pPr>
          </w:p>
        </w:tc>
        <w:tc>
          <w:tcPr>
            <w:tcW w:w="1113" w:type="dxa"/>
          </w:tcPr>
          <w:p w14:paraId="76B78D71" w14:textId="77777777" w:rsidR="0059206A" w:rsidRPr="00581847" w:rsidRDefault="0059206A" w:rsidP="0059206A">
            <w:pPr>
              <w:rPr>
                <w:sz w:val="16"/>
                <w:szCs w:val="16"/>
              </w:rPr>
            </w:pPr>
          </w:p>
        </w:tc>
        <w:tc>
          <w:tcPr>
            <w:tcW w:w="947" w:type="dxa"/>
          </w:tcPr>
          <w:p w14:paraId="7ABA25B4" w14:textId="77777777" w:rsidR="0059206A" w:rsidRPr="00581847" w:rsidRDefault="0059206A" w:rsidP="0059206A">
            <w:pPr>
              <w:rPr>
                <w:sz w:val="16"/>
                <w:szCs w:val="16"/>
              </w:rPr>
            </w:pPr>
          </w:p>
        </w:tc>
        <w:tc>
          <w:tcPr>
            <w:tcW w:w="648" w:type="dxa"/>
          </w:tcPr>
          <w:p w14:paraId="5245674C" w14:textId="77777777" w:rsidR="0059206A" w:rsidRPr="00581847" w:rsidRDefault="0059206A" w:rsidP="0059206A">
            <w:pPr>
              <w:rPr>
                <w:sz w:val="16"/>
                <w:szCs w:val="16"/>
              </w:rPr>
            </w:pPr>
          </w:p>
        </w:tc>
        <w:tc>
          <w:tcPr>
            <w:tcW w:w="622" w:type="dxa"/>
          </w:tcPr>
          <w:p w14:paraId="4B98A0A8" w14:textId="77777777" w:rsidR="0059206A" w:rsidRPr="00581847" w:rsidRDefault="0059206A" w:rsidP="0059206A">
            <w:pPr>
              <w:rPr>
                <w:sz w:val="16"/>
                <w:szCs w:val="16"/>
              </w:rPr>
            </w:pPr>
          </w:p>
        </w:tc>
        <w:tc>
          <w:tcPr>
            <w:tcW w:w="680" w:type="dxa"/>
          </w:tcPr>
          <w:p w14:paraId="395822E6" w14:textId="77777777" w:rsidR="0059206A" w:rsidRPr="00581847" w:rsidRDefault="0059206A" w:rsidP="0059206A">
            <w:pPr>
              <w:rPr>
                <w:sz w:val="16"/>
                <w:szCs w:val="16"/>
              </w:rPr>
            </w:pPr>
          </w:p>
        </w:tc>
        <w:tc>
          <w:tcPr>
            <w:tcW w:w="1255" w:type="dxa"/>
          </w:tcPr>
          <w:p w14:paraId="053FB18B" w14:textId="77777777" w:rsidR="0059206A" w:rsidRPr="00581847" w:rsidRDefault="0059206A" w:rsidP="0059206A">
            <w:pPr>
              <w:rPr>
                <w:sz w:val="16"/>
                <w:szCs w:val="16"/>
              </w:rPr>
            </w:pPr>
          </w:p>
        </w:tc>
        <w:tc>
          <w:tcPr>
            <w:tcW w:w="571" w:type="dxa"/>
          </w:tcPr>
          <w:p w14:paraId="778AC8C1" w14:textId="77777777" w:rsidR="0059206A" w:rsidRPr="00581847" w:rsidRDefault="0059206A" w:rsidP="0059206A">
            <w:pPr>
              <w:rPr>
                <w:sz w:val="16"/>
                <w:szCs w:val="16"/>
              </w:rPr>
            </w:pPr>
          </w:p>
        </w:tc>
        <w:tc>
          <w:tcPr>
            <w:tcW w:w="1153" w:type="dxa"/>
          </w:tcPr>
          <w:p w14:paraId="22449B36" w14:textId="77777777" w:rsidR="0059206A" w:rsidRPr="00581847" w:rsidRDefault="0059206A" w:rsidP="0059206A">
            <w:pPr>
              <w:rPr>
                <w:sz w:val="16"/>
                <w:szCs w:val="16"/>
              </w:rPr>
            </w:pPr>
          </w:p>
        </w:tc>
        <w:tc>
          <w:tcPr>
            <w:tcW w:w="1493" w:type="dxa"/>
            <w:gridSpan w:val="2"/>
          </w:tcPr>
          <w:p w14:paraId="3D032D46" w14:textId="77777777" w:rsidR="0059206A" w:rsidRPr="00581847" w:rsidRDefault="0059206A" w:rsidP="0059206A">
            <w:pPr>
              <w:rPr>
                <w:sz w:val="16"/>
                <w:szCs w:val="16"/>
              </w:rPr>
            </w:pPr>
          </w:p>
        </w:tc>
        <w:tc>
          <w:tcPr>
            <w:tcW w:w="1002" w:type="dxa"/>
          </w:tcPr>
          <w:p w14:paraId="3DECBB49" w14:textId="77777777" w:rsidR="0059206A" w:rsidRPr="00581847" w:rsidRDefault="0059206A" w:rsidP="0059206A">
            <w:pPr>
              <w:rPr>
                <w:sz w:val="16"/>
                <w:szCs w:val="16"/>
              </w:rPr>
            </w:pPr>
          </w:p>
        </w:tc>
        <w:tc>
          <w:tcPr>
            <w:tcW w:w="1545" w:type="dxa"/>
          </w:tcPr>
          <w:p w14:paraId="3DD9A5BA" w14:textId="77777777" w:rsidR="0059206A" w:rsidRPr="00581847" w:rsidRDefault="0059206A" w:rsidP="0059206A">
            <w:pPr>
              <w:rPr>
                <w:sz w:val="16"/>
                <w:szCs w:val="16"/>
              </w:rPr>
            </w:pPr>
          </w:p>
        </w:tc>
        <w:tc>
          <w:tcPr>
            <w:tcW w:w="968" w:type="dxa"/>
          </w:tcPr>
          <w:p w14:paraId="61B7B1FA" w14:textId="77777777" w:rsidR="0059206A" w:rsidRPr="00581847" w:rsidRDefault="0059206A" w:rsidP="0059206A">
            <w:pPr>
              <w:rPr>
                <w:sz w:val="16"/>
                <w:szCs w:val="16"/>
              </w:rPr>
            </w:pPr>
          </w:p>
        </w:tc>
        <w:tc>
          <w:tcPr>
            <w:tcW w:w="1673" w:type="dxa"/>
          </w:tcPr>
          <w:p w14:paraId="5F33A2C1" w14:textId="77777777" w:rsidR="0059206A" w:rsidRPr="00581847" w:rsidRDefault="0059206A" w:rsidP="0059206A">
            <w:pPr>
              <w:rPr>
                <w:sz w:val="16"/>
                <w:szCs w:val="16"/>
              </w:rPr>
            </w:pPr>
          </w:p>
        </w:tc>
      </w:tr>
      <w:tr w:rsidR="0059206A" w:rsidRPr="00581847" w14:paraId="79B40A5B" w14:textId="77777777" w:rsidTr="00B85A93">
        <w:tc>
          <w:tcPr>
            <w:tcW w:w="1441" w:type="dxa"/>
          </w:tcPr>
          <w:p w14:paraId="698C3C21" w14:textId="509BF2CB" w:rsidR="0059206A" w:rsidRPr="00581847" w:rsidRDefault="0059206A" w:rsidP="005C763C">
            <w:pPr>
              <w:rPr>
                <w:sz w:val="16"/>
                <w:szCs w:val="16"/>
              </w:rPr>
            </w:pPr>
            <w:r w:rsidRPr="00581847">
              <w:rPr>
                <w:sz w:val="16"/>
                <w:szCs w:val="16"/>
              </w:rPr>
              <w:t>Velayutham</w:t>
            </w:r>
            <w:r w:rsidR="005C763C" w:rsidRPr="00581847">
              <w:rPr>
                <w:sz w:val="16"/>
                <w:szCs w:val="16"/>
              </w:rPr>
              <w:fldChar w:fldCharType="begin">
                <w:fldData xml:space="preserve">PEVuZE5vdGU+PENpdGU+PEF1dGhvcj5WZWxheXV0aGFtPC9BdXRob3I+PFllYXI+MjAxODwvWWVh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WZWxheXV0aGFtPC9BdXRob3I+PFllYXI+MjAxODwvWWVh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52]</w:t>
            </w:r>
            <w:r w:rsidR="005C763C" w:rsidRPr="00581847">
              <w:rPr>
                <w:sz w:val="16"/>
                <w:szCs w:val="16"/>
              </w:rPr>
              <w:fldChar w:fldCharType="end"/>
            </w:r>
          </w:p>
        </w:tc>
        <w:tc>
          <w:tcPr>
            <w:tcW w:w="1113" w:type="dxa"/>
          </w:tcPr>
          <w:p w14:paraId="43EBA5B0" w14:textId="77777777" w:rsidR="0059206A" w:rsidRPr="00581847" w:rsidRDefault="0059206A" w:rsidP="0059206A">
            <w:pPr>
              <w:rPr>
                <w:sz w:val="16"/>
                <w:szCs w:val="16"/>
              </w:rPr>
            </w:pPr>
            <w:r w:rsidRPr="00581847">
              <w:rPr>
                <w:sz w:val="16"/>
                <w:szCs w:val="16"/>
              </w:rPr>
              <w:t>Prospective Cohort</w:t>
            </w:r>
          </w:p>
        </w:tc>
        <w:tc>
          <w:tcPr>
            <w:tcW w:w="947" w:type="dxa"/>
          </w:tcPr>
          <w:p w14:paraId="424039C3" w14:textId="77777777" w:rsidR="0059206A" w:rsidRPr="00581847" w:rsidRDefault="0059206A" w:rsidP="0059206A">
            <w:pPr>
              <w:rPr>
                <w:sz w:val="16"/>
                <w:szCs w:val="16"/>
              </w:rPr>
            </w:pPr>
            <w:r w:rsidRPr="00581847">
              <w:rPr>
                <w:sz w:val="16"/>
                <w:szCs w:val="16"/>
              </w:rPr>
              <w:t>India</w:t>
            </w:r>
            <w:r w:rsidRPr="00581847">
              <w:rPr>
                <w:sz w:val="16"/>
                <w:szCs w:val="16"/>
              </w:rPr>
              <w:br/>
              <w:t>NR</w:t>
            </w:r>
          </w:p>
        </w:tc>
        <w:tc>
          <w:tcPr>
            <w:tcW w:w="648" w:type="dxa"/>
          </w:tcPr>
          <w:p w14:paraId="34F4CC1A" w14:textId="77777777" w:rsidR="0059206A" w:rsidRPr="00581847" w:rsidRDefault="0059206A" w:rsidP="0059206A">
            <w:pPr>
              <w:rPr>
                <w:sz w:val="16"/>
                <w:szCs w:val="16"/>
              </w:rPr>
            </w:pPr>
            <w:r w:rsidRPr="00581847">
              <w:rPr>
                <w:sz w:val="16"/>
                <w:szCs w:val="16"/>
              </w:rPr>
              <w:t>885</w:t>
            </w:r>
          </w:p>
        </w:tc>
        <w:tc>
          <w:tcPr>
            <w:tcW w:w="622" w:type="dxa"/>
          </w:tcPr>
          <w:p w14:paraId="2E46C841" w14:textId="77777777" w:rsidR="0059206A" w:rsidRPr="00581847" w:rsidRDefault="0059206A" w:rsidP="0059206A">
            <w:pPr>
              <w:rPr>
                <w:sz w:val="16"/>
                <w:szCs w:val="16"/>
              </w:rPr>
            </w:pPr>
            <w:r w:rsidRPr="00581847">
              <w:rPr>
                <w:sz w:val="16"/>
                <w:szCs w:val="16"/>
              </w:rPr>
              <w:t>223</w:t>
            </w:r>
          </w:p>
        </w:tc>
        <w:tc>
          <w:tcPr>
            <w:tcW w:w="680" w:type="dxa"/>
          </w:tcPr>
          <w:p w14:paraId="6C7D320A" w14:textId="77777777" w:rsidR="0059206A" w:rsidRPr="00581847" w:rsidRDefault="0059206A" w:rsidP="0059206A">
            <w:pPr>
              <w:rPr>
                <w:sz w:val="16"/>
                <w:szCs w:val="16"/>
              </w:rPr>
            </w:pPr>
            <w:r w:rsidRPr="00581847">
              <w:rPr>
                <w:sz w:val="16"/>
                <w:szCs w:val="16"/>
              </w:rPr>
              <w:t>72</w:t>
            </w:r>
          </w:p>
        </w:tc>
        <w:tc>
          <w:tcPr>
            <w:tcW w:w="1255" w:type="dxa"/>
          </w:tcPr>
          <w:p w14:paraId="19F58DF7" w14:textId="77777777" w:rsidR="0059206A" w:rsidRPr="00581847" w:rsidRDefault="0059206A" w:rsidP="0059206A">
            <w:pPr>
              <w:rPr>
                <w:sz w:val="16"/>
                <w:szCs w:val="16"/>
              </w:rPr>
            </w:pPr>
            <w:r w:rsidRPr="00581847">
              <w:rPr>
                <w:sz w:val="16"/>
                <w:szCs w:val="16"/>
              </w:rPr>
              <w:t>41</w:t>
            </w:r>
          </w:p>
        </w:tc>
        <w:tc>
          <w:tcPr>
            <w:tcW w:w="571" w:type="dxa"/>
          </w:tcPr>
          <w:p w14:paraId="7C53F898" w14:textId="77777777" w:rsidR="0059206A" w:rsidRPr="00581847" w:rsidRDefault="0059206A" w:rsidP="0059206A">
            <w:pPr>
              <w:rPr>
                <w:sz w:val="16"/>
                <w:szCs w:val="16"/>
              </w:rPr>
            </w:pPr>
            <w:r w:rsidRPr="00581847">
              <w:rPr>
                <w:sz w:val="16"/>
                <w:szCs w:val="16"/>
              </w:rPr>
              <w:t>100</w:t>
            </w:r>
          </w:p>
        </w:tc>
        <w:tc>
          <w:tcPr>
            <w:tcW w:w="1153" w:type="dxa"/>
          </w:tcPr>
          <w:p w14:paraId="3C74E471" w14:textId="77777777" w:rsidR="0059206A" w:rsidRPr="00581847" w:rsidRDefault="0059206A" w:rsidP="0059206A">
            <w:pPr>
              <w:rPr>
                <w:sz w:val="16"/>
                <w:szCs w:val="16"/>
              </w:rPr>
            </w:pPr>
            <w:r w:rsidRPr="00581847">
              <w:rPr>
                <w:sz w:val="16"/>
                <w:szCs w:val="16"/>
              </w:rPr>
              <w:t>91.6</w:t>
            </w:r>
          </w:p>
        </w:tc>
        <w:tc>
          <w:tcPr>
            <w:tcW w:w="1493" w:type="dxa"/>
            <w:gridSpan w:val="2"/>
          </w:tcPr>
          <w:p w14:paraId="6B6C9B64" w14:textId="77777777" w:rsidR="0059206A" w:rsidRPr="00581847" w:rsidRDefault="0059206A" w:rsidP="0059206A">
            <w:pPr>
              <w:rPr>
                <w:sz w:val="16"/>
                <w:szCs w:val="16"/>
              </w:rPr>
            </w:pPr>
            <w:r w:rsidRPr="00581847">
              <w:rPr>
                <w:sz w:val="16"/>
                <w:szCs w:val="16"/>
              </w:rPr>
              <w:t>Pulmonary TB</w:t>
            </w:r>
          </w:p>
        </w:tc>
        <w:tc>
          <w:tcPr>
            <w:tcW w:w="1002" w:type="dxa"/>
          </w:tcPr>
          <w:p w14:paraId="40922B16" w14:textId="77777777" w:rsidR="0059206A" w:rsidRPr="00581847" w:rsidRDefault="0059206A" w:rsidP="0059206A">
            <w:pPr>
              <w:rPr>
                <w:sz w:val="16"/>
                <w:szCs w:val="16"/>
              </w:rPr>
            </w:pPr>
            <w:r w:rsidRPr="00581847">
              <w:rPr>
                <w:sz w:val="16"/>
                <w:szCs w:val="16"/>
              </w:rPr>
              <w:t>FCG, self-report</w:t>
            </w:r>
          </w:p>
        </w:tc>
        <w:tc>
          <w:tcPr>
            <w:tcW w:w="1545" w:type="dxa"/>
          </w:tcPr>
          <w:p w14:paraId="428BCA3A" w14:textId="77777777" w:rsidR="0059206A" w:rsidRPr="00581847" w:rsidRDefault="0059206A" w:rsidP="0059206A">
            <w:pPr>
              <w:rPr>
                <w:sz w:val="16"/>
                <w:szCs w:val="16"/>
              </w:rPr>
            </w:pPr>
            <w:r w:rsidRPr="00581847">
              <w:rPr>
                <w:sz w:val="16"/>
                <w:szCs w:val="16"/>
              </w:rPr>
              <w:t>&lt;18 yrs; patient with previous treatment, unavailable smear results, and those with refused consent.</w:t>
            </w:r>
          </w:p>
        </w:tc>
        <w:tc>
          <w:tcPr>
            <w:tcW w:w="968" w:type="dxa"/>
          </w:tcPr>
          <w:p w14:paraId="07D9E7BE" w14:textId="77777777" w:rsidR="0059206A" w:rsidRPr="00581847" w:rsidRDefault="0059206A" w:rsidP="0059206A">
            <w:pPr>
              <w:rPr>
                <w:sz w:val="16"/>
                <w:szCs w:val="16"/>
              </w:rPr>
            </w:pPr>
            <w:r w:rsidRPr="00581847">
              <w:rPr>
                <w:sz w:val="16"/>
                <w:szCs w:val="16"/>
              </w:rPr>
              <w:t>Relapse</w:t>
            </w:r>
          </w:p>
        </w:tc>
        <w:tc>
          <w:tcPr>
            <w:tcW w:w="1673" w:type="dxa"/>
          </w:tcPr>
          <w:p w14:paraId="4D9C213D" w14:textId="77777777" w:rsidR="0059206A" w:rsidRPr="00581847" w:rsidRDefault="0059206A" w:rsidP="0059206A">
            <w:pPr>
              <w:rPr>
                <w:sz w:val="16"/>
                <w:szCs w:val="16"/>
              </w:rPr>
            </w:pPr>
            <w:r w:rsidRPr="00581847">
              <w:rPr>
                <w:sz w:val="16"/>
                <w:szCs w:val="16"/>
              </w:rPr>
              <w:t>None</w:t>
            </w:r>
          </w:p>
        </w:tc>
      </w:tr>
      <w:tr w:rsidR="0059206A" w:rsidRPr="00581847" w14:paraId="08CB1730" w14:textId="77777777" w:rsidTr="00B85A93">
        <w:tc>
          <w:tcPr>
            <w:tcW w:w="1441" w:type="dxa"/>
          </w:tcPr>
          <w:p w14:paraId="0AFE462A" w14:textId="77777777" w:rsidR="0059206A" w:rsidRPr="00581847" w:rsidRDefault="0059206A" w:rsidP="0059206A">
            <w:pPr>
              <w:rPr>
                <w:sz w:val="16"/>
                <w:szCs w:val="16"/>
              </w:rPr>
            </w:pPr>
          </w:p>
        </w:tc>
        <w:tc>
          <w:tcPr>
            <w:tcW w:w="1113" w:type="dxa"/>
          </w:tcPr>
          <w:p w14:paraId="57D66B89" w14:textId="77777777" w:rsidR="0059206A" w:rsidRPr="00581847" w:rsidRDefault="0059206A" w:rsidP="0059206A">
            <w:pPr>
              <w:rPr>
                <w:sz w:val="16"/>
                <w:szCs w:val="16"/>
              </w:rPr>
            </w:pPr>
          </w:p>
        </w:tc>
        <w:tc>
          <w:tcPr>
            <w:tcW w:w="947" w:type="dxa"/>
          </w:tcPr>
          <w:p w14:paraId="57E83C09" w14:textId="77777777" w:rsidR="0059206A" w:rsidRPr="00581847" w:rsidRDefault="0059206A" w:rsidP="0059206A">
            <w:pPr>
              <w:rPr>
                <w:sz w:val="16"/>
                <w:szCs w:val="16"/>
              </w:rPr>
            </w:pPr>
          </w:p>
        </w:tc>
        <w:tc>
          <w:tcPr>
            <w:tcW w:w="648" w:type="dxa"/>
          </w:tcPr>
          <w:p w14:paraId="03541A3D" w14:textId="77777777" w:rsidR="0059206A" w:rsidRPr="00581847" w:rsidRDefault="0059206A" w:rsidP="0059206A">
            <w:pPr>
              <w:rPr>
                <w:sz w:val="16"/>
                <w:szCs w:val="16"/>
              </w:rPr>
            </w:pPr>
          </w:p>
        </w:tc>
        <w:tc>
          <w:tcPr>
            <w:tcW w:w="622" w:type="dxa"/>
          </w:tcPr>
          <w:p w14:paraId="4C7F3807" w14:textId="77777777" w:rsidR="0059206A" w:rsidRPr="00581847" w:rsidRDefault="0059206A" w:rsidP="0059206A">
            <w:pPr>
              <w:rPr>
                <w:sz w:val="16"/>
                <w:szCs w:val="16"/>
              </w:rPr>
            </w:pPr>
          </w:p>
        </w:tc>
        <w:tc>
          <w:tcPr>
            <w:tcW w:w="680" w:type="dxa"/>
          </w:tcPr>
          <w:p w14:paraId="47954248" w14:textId="77777777" w:rsidR="0059206A" w:rsidRPr="00581847" w:rsidRDefault="0059206A" w:rsidP="0059206A">
            <w:pPr>
              <w:rPr>
                <w:sz w:val="16"/>
                <w:szCs w:val="16"/>
              </w:rPr>
            </w:pPr>
          </w:p>
        </w:tc>
        <w:tc>
          <w:tcPr>
            <w:tcW w:w="1255" w:type="dxa"/>
          </w:tcPr>
          <w:p w14:paraId="441C978D" w14:textId="77777777" w:rsidR="0059206A" w:rsidRPr="00581847" w:rsidRDefault="0059206A" w:rsidP="0059206A">
            <w:pPr>
              <w:rPr>
                <w:sz w:val="16"/>
                <w:szCs w:val="16"/>
              </w:rPr>
            </w:pPr>
          </w:p>
        </w:tc>
        <w:tc>
          <w:tcPr>
            <w:tcW w:w="571" w:type="dxa"/>
          </w:tcPr>
          <w:p w14:paraId="17EEDC6F" w14:textId="77777777" w:rsidR="0059206A" w:rsidRPr="00581847" w:rsidRDefault="0059206A" w:rsidP="0059206A">
            <w:pPr>
              <w:rPr>
                <w:sz w:val="16"/>
                <w:szCs w:val="16"/>
              </w:rPr>
            </w:pPr>
          </w:p>
        </w:tc>
        <w:tc>
          <w:tcPr>
            <w:tcW w:w="1153" w:type="dxa"/>
          </w:tcPr>
          <w:p w14:paraId="418B4A7E" w14:textId="77777777" w:rsidR="0059206A" w:rsidRPr="00581847" w:rsidRDefault="0059206A" w:rsidP="0059206A">
            <w:pPr>
              <w:rPr>
                <w:sz w:val="16"/>
                <w:szCs w:val="16"/>
              </w:rPr>
            </w:pPr>
          </w:p>
        </w:tc>
        <w:tc>
          <w:tcPr>
            <w:tcW w:w="1493" w:type="dxa"/>
            <w:gridSpan w:val="2"/>
          </w:tcPr>
          <w:p w14:paraId="17B59825" w14:textId="77777777" w:rsidR="0059206A" w:rsidRPr="00581847" w:rsidRDefault="0059206A" w:rsidP="0059206A">
            <w:pPr>
              <w:rPr>
                <w:sz w:val="16"/>
                <w:szCs w:val="16"/>
              </w:rPr>
            </w:pPr>
          </w:p>
        </w:tc>
        <w:tc>
          <w:tcPr>
            <w:tcW w:w="1002" w:type="dxa"/>
          </w:tcPr>
          <w:p w14:paraId="2C9A8B26" w14:textId="77777777" w:rsidR="0059206A" w:rsidRPr="00581847" w:rsidRDefault="0059206A" w:rsidP="0059206A">
            <w:pPr>
              <w:rPr>
                <w:sz w:val="16"/>
                <w:szCs w:val="16"/>
              </w:rPr>
            </w:pPr>
          </w:p>
        </w:tc>
        <w:tc>
          <w:tcPr>
            <w:tcW w:w="1545" w:type="dxa"/>
          </w:tcPr>
          <w:p w14:paraId="3FD90420" w14:textId="77777777" w:rsidR="0059206A" w:rsidRPr="00581847" w:rsidRDefault="0059206A" w:rsidP="0059206A">
            <w:pPr>
              <w:rPr>
                <w:sz w:val="16"/>
                <w:szCs w:val="16"/>
              </w:rPr>
            </w:pPr>
          </w:p>
        </w:tc>
        <w:tc>
          <w:tcPr>
            <w:tcW w:w="968" w:type="dxa"/>
          </w:tcPr>
          <w:p w14:paraId="038018DE" w14:textId="77777777" w:rsidR="0059206A" w:rsidRPr="00581847" w:rsidRDefault="0059206A" w:rsidP="0059206A">
            <w:pPr>
              <w:rPr>
                <w:sz w:val="16"/>
                <w:szCs w:val="16"/>
              </w:rPr>
            </w:pPr>
          </w:p>
        </w:tc>
        <w:tc>
          <w:tcPr>
            <w:tcW w:w="1673" w:type="dxa"/>
          </w:tcPr>
          <w:p w14:paraId="6446BCEF" w14:textId="77777777" w:rsidR="0059206A" w:rsidRPr="00581847" w:rsidRDefault="0059206A" w:rsidP="0059206A">
            <w:pPr>
              <w:rPr>
                <w:sz w:val="16"/>
                <w:szCs w:val="16"/>
              </w:rPr>
            </w:pPr>
          </w:p>
        </w:tc>
      </w:tr>
      <w:tr w:rsidR="0059206A" w:rsidRPr="00581847" w14:paraId="73B24F8A" w14:textId="77777777" w:rsidTr="00B85A93">
        <w:tc>
          <w:tcPr>
            <w:tcW w:w="1441" w:type="dxa"/>
          </w:tcPr>
          <w:p w14:paraId="7245314D" w14:textId="76405F28" w:rsidR="0059206A" w:rsidRPr="00581847" w:rsidRDefault="0059206A" w:rsidP="005C763C">
            <w:pPr>
              <w:rPr>
                <w:sz w:val="16"/>
                <w:szCs w:val="16"/>
              </w:rPr>
            </w:pPr>
            <w:r w:rsidRPr="00581847">
              <w:rPr>
                <w:sz w:val="16"/>
                <w:szCs w:val="16"/>
              </w:rPr>
              <w:t>Viswanathan</w:t>
            </w:r>
            <w:r w:rsidR="005C763C" w:rsidRPr="00581847">
              <w:rPr>
                <w:sz w:val="16"/>
                <w:szCs w:val="16"/>
              </w:rPr>
              <w:fldChar w:fldCharType="begin"/>
            </w:r>
            <w:r w:rsidR="005C763C" w:rsidRPr="00581847">
              <w:rPr>
                <w:sz w:val="16"/>
                <w:szCs w:val="16"/>
              </w:rPr>
              <w:instrText xml:space="preserve"> ADDIN EN.CITE &lt;EndNote&gt;&lt;Cite&gt;&lt;Author&gt;Viswanathan&lt;/Author&gt;&lt;Year&gt;2014&lt;/Year&gt;&lt;RecNum&gt;132&lt;/RecNum&gt;&lt;DisplayText&gt;[131]&lt;/DisplayText&gt;&lt;record&gt;&lt;rec-number&gt;132&lt;/rec-number&gt;&lt;foreign-keys&gt;&lt;key app="EN" db-id="pvxsd52ec9tfp7esev6xtr2gtwravtt5rafd" timestamp="1547229124"&gt;132&lt;/key&gt;&lt;/foreign-keys&gt;&lt;ref-type name="Journal Article"&gt;17&lt;/ref-type&gt;&lt;contributors&gt;&lt;authors&gt;&lt;author&gt;Viswanathan, V.&lt;/author&gt;&lt;author&gt;Vigneswari, A.&lt;/author&gt;&lt;author&gt;Selvan, K.&lt;/author&gt;&lt;author&gt;Satyavani, K.&lt;/author&gt;&lt;author&gt;Rajeswari, R.&lt;/author&gt;&lt;author&gt;Kapur, A.&lt;/author&gt;&lt;/authors&gt;&lt;/contributors&gt;&lt;titles&gt;&lt;title&gt;Effect of diabetes on treatment outcome of smear-positive pulmonary tuberculosis - A report from South India&lt;/title&gt;&lt;secondary-title&gt;Journal of Diabetes and its Complications&lt;/secondary-title&gt;&lt;/titles&gt;&lt;periodical&gt;&lt;full-title&gt;Journal of Diabetes and its Complications&lt;/full-title&gt;&lt;/periodical&gt;&lt;pages&gt;162-165&lt;/pages&gt;&lt;volume&gt;28&lt;/volume&gt;&lt;number&gt;2&lt;/number&gt;&lt;dates&gt;&lt;year&gt;2014&lt;/year&gt;&lt;/dates&gt;&lt;urls&gt;&lt;related-urls&gt;&lt;url&gt;http://www.scopus.com/inward/record.url?eid=2-s2.0-84896737314&amp;amp;partnerID=40&amp;amp;md5=e3032bb2755268a09d623abf1a59c6d5&lt;/url&gt;&lt;url&gt;http://www.jdcjournal.com/article/S1056-8727(13)00329-2/abstract&lt;/url&gt;&lt;/related-urls&gt;&lt;/urls&gt;&lt;/record&gt;&lt;/Cite&gt;&lt;/EndNote&gt;</w:instrText>
            </w:r>
            <w:r w:rsidR="005C763C" w:rsidRPr="00581847">
              <w:rPr>
                <w:sz w:val="16"/>
                <w:szCs w:val="16"/>
              </w:rPr>
              <w:fldChar w:fldCharType="separate"/>
            </w:r>
            <w:r w:rsidR="005C763C" w:rsidRPr="00581847">
              <w:rPr>
                <w:noProof/>
                <w:sz w:val="16"/>
                <w:szCs w:val="16"/>
              </w:rPr>
              <w:t>[131]</w:t>
            </w:r>
            <w:r w:rsidR="005C763C" w:rsidRPr="00581847">
              <w:rPr>
                <w:sz w:val="16"/>
                <w:szCs w:val="16"/>
              </w:rPr>
              <w:fldChar w:fldCharType="end"/>
            </w:r>
          </w:p>
        </w:tc>
        <w:tc>
          <w:tcPr>
            <w:tcW w:w="1113" w:type="dxa"/>
          </w:tcPr>
          <w:p w14:paraId="63813EE5" w14:textId="77777777" w:rsidR="0059206A" w:rsidRPr="00581847" w:rsidRDefault="0059206A" w:rsidP="0059206A">
            <w:pPr>
              <w:rPr>
                <w:sz w:val="16"/>
                <w:szCs w:val="16"/>
              </w:rPr>
            </w:pPr>
            <w:r w:rsidRPr="00581847">
              <w:rPr>
                <w:sz w:val="16"/>
                <w:szCs w:val="16"/>
              </w:rPr>
              <w:t>Retrospective Cohort</w:t>
            </w:r>
          </w:p>
        </w:tc>
        <w:tc>
          <w:tcPr>
            <w:tcW w:w="947" w:type="dxa"/>
          </w:tcPr>
          <w:p w14:paraId="7056D4FE" w14:textId="77777777" w:rsidR="0059206A" w:rsidRPr="00581847" w:rsidRDefault="0059206A" w:rsidP="0059206A">
            <w:pPr>
              <w:rPr>
                <w:sz w:val="16"/>
                <w:szCs w:val="16"/>
              </w:rPr>
            </w:pPr>
            <w:r w:rsidRPr="00581847">
              <w:rPr>
                <w:sz w:val="16"/>
                <w:szCs w:val="16"/>
              </w:rPr>
              <w:t>India</w:t>
            </w:r>
          </w:p>
          <w:p w14:paraId="4E361380" w14:textId="77777777" w:rsidR="0059206A" w:rsidRPr="00581847" w:rsidRDefault="0059206A" w:rsidP="0059206A">
            <w:pPr>
              <w:rPr>
                <w:sz w:val="16"/>
                <w:szCs w:val="16"/>
              </w:rPr>
            </w:pPr>
            <w:r w:rsidRPr="00581847">
              <w:rPr>
                <w:sz w:val="16"/>
                <w:szCs w:val="16"/>
              </w:rPr>
              <w:t>2011</w:t>
            </w:r>
          </w:p>
        </w:tc>
        <w:tc>
          <w:tcPr>
            <w:tcW w:w="648" w:type="dxa"/>
          </w:tcPr>
          <w:p w14:paraId="0B96FFD4" w14:textId="77777777" w:rsidR="0059206A" w:rsidRPr="00581847" w:rsidRDefault="0059206A" w:rsidP="0059206A">
            <w:pPr>
              <w:rPr>
                <w:sz w:val="16"/>
                <w:szCs w:val="16"/>
              </w:rPr>
            </w:pPr>
            <w:r w:rsidRPr="00581847">
              <w:rPr>
                <w:sz w:val="16"/>
                <w:szCs w:val="16"/>
              </w:rPr>
              <w:t>245</w:t>
            </w:r>
          </w:p>
        </w:tc>
        <w:tc>
          <w:tcPr>
            <w:tcW w:w="622" w:type="dxa"/>
          </w:tcPr>
          <w:p w14:paraId="3AE111D4" w14:textId="77777777" w:rsidR="0059206A" w:rsidRPr="00581847" w:rsidRDefault="0059206A" w:rsidP="0059206A">
            <w:pPr>
              <w:rPr>
                <w:sz w:val="16"/>
                <w:szCs w:val="16"/>
              </w:rPr>
            </w:pPr>
            <w:r w:rsidRPr="00581847">
              <w:rPr>
                <w:sz w:val="16"/>
                <w:szCs w:val="16"/>
              </w:rPr>
              <w:t>96</w:t>
            </w:r>
          </w:p>
        </w:tc>
        <w:tc>
          <w:tcPr>
            <w:tcW w:w="680" w:type="dxa"/>
          </w:tcPr>
          <w:p w14:paraId="6775B320" w14:textId="77777777" w:rsidR="0059206A" w:rsidRPr="00581847" w:rsidRDefault="0059206A" w:rsidP="0059206A">
            <w:pPr>
              <w:rPr>
                <w:sz w:val="16"/>
                <w:szCs w:val="16"/>
              </w:rPr>
            </w:pPr>
            <w:r w:rsidRPr="00581847">
              <w:rPr>
                <w:sz w:val="16"/>
                <w:szCs w:val="16"/>
              </w:rPr>
              <w:t>74.3</w:t>
            </w:r>
          </w:p>
        </w:tc>
        <w:tc>
          <w:tcPr>
            <w:tcW w:w="1255" w:type="dxa"/>
          </w:tcPr>
          <w:p w14:paraId="2965CCE9" w14:textId="77777777" w:rsidR="0059206A" w:rsidRPr="00581847" w:rsidRDefault="0059206A" w:rsidP="0059206A">
            <w:pPr>
              <w:rPr>
                <w:sz w:val="16"/>
                <w:szCs w:val="16"/>
              </w:rPr>
            </w:pPr>
            <w:r w:rsidRPr="00581847">
              <w:rPr>
                <w:sz w:val="16"/>
                <w:szCs w:val="16"/>
              </w:rPr>
              <w:t>TBDM 49.9 (SD11.3); TB only 37.5 (SD13.6)</w:t>
            </w:r>
          </w:p>
        </w:tc>
        <w:tc>
          <w:tcPr>
            <w:tcW w:w="571" w:type="dxa"/>
          </w:tcPr>
          <w:p w14:paraId="4172CAE8" w14:textId="77777777" w:rsidR="0059206A" w:rsidRPr="00581847" w:rsidRDefault="0059206A" w:rsidP="0059206A">
            <w:pPr>
              <w:rPr>
                <w:sz w:val="16"/>
                <w:szCs w:val="16"/>
              </w:rPr>
            </w:pPr>
            <w:r w:rsidRPr="00581847">
              <w:rPr>
                <w:sz w:val="16"/>
                <w:szCs w:val="16"/>
              </w:rPr>
              <w:t>NR</w:t>
            </w:r>
          </w:p>
        </w:tc>
        <w:tc>
          <w:tcPr>
            <w:tcW w:w="1153" w:type="dxa"/>
          </w:tcPr>
          <w:p w14:paraId="6BDEEBF6" w14:textId="77777777" w:rsidR="0059206A" w:rsidRPr="00581847" w:rsidRDefault="0059206A" w:rsidP="0059206A">
            <w:pPr>
              <w:rPr>
                <w:sz w:val="16"/>
                <w:szCs w:val="16"/>
              </w:rPr>
            </w:pPr>
            <w:r w:rsidRPr="00581847">
              <w:rPr>
                <w:sz w:val="16"/>
                <w:szCs w:val="16"/>
              </w:rPr>
              <w:t>99.6</w:t>
            </w:r>
          </w:p>
        </w:tc>
        <w:tc>
          <w:tcPr>
            <w:tcW w:w="1493" w:type="dxa"/>
            <w:gridSpan w:val="2"/>
          </w:tcPr>
          <w:p w14:paraId="620F39B8" w14:textId="77777777" w:rsidR="0059206A" w:rsidRPr="00581847" w:rsidRDefault="0059206A" w:rsidP="0059206A">
            <w:pPr>
              <w:rPr>
                <w:sz w:val="16"/>
                <w:szCs w:val="16"/>
              </w:rPr>
            </w:pPr>
            <w:r w:rsidRPr="00581847">
              <w:rPr>
                <w:sz w:val="16"/>
                <w:szCs w:val="16"/>
              </w:rPr>
              <w:t>Pulmonary TB</w:t>
            </w:r>
          </w:p>
        </w:tc>
        <w:tc>
          <w:tcPr>
            <w:tcW w:w="1002" w:type="dxa"/>
          </w:tcPr>
          <w:p w14:paraId="7D2643B2" w14:textId="77777777" w:rsidR="0059206A" w:rsidRPr="00581847" w:rsidRDefault="0059206A" w:rsidP="0059206A">
            <w:pPr>
              <w:rPr>
                <w:sz w:val="16"/>
                <w:szCs w:val="16"/>
              </w:rPr>
            </w:pPr>
            <w:r w:rsidRPr="00581847">
              <w:rPr>
                <w:sz w:val="16"/>
                <w:szCs w:val="16"/>
              </w:rPr>
              <w:t>FBG, HbA1c</w:t>
            </w:r>
          </w:p>
        </w:tc>
        <w:tc>
          <w:tcPr>
            <w:tcW w:w="1545" w:type="dxa"/>
          </w:tcPr>
          <w:p w14:paraId="40000D88" w14:textId="77777777" w:rsidR="0059206A" w:rsidRPr="00581847" w:rsidRDefault="0059206A" w:rsidP="0059206A">
            <w:pPr>
              <w:rPr>
                <w:sz w:val="16"/>
                <w:szCs w:val="16"/>
              </w:rPr>
            </w:pPr>
            <w:r w:rsidRPr="00581847">
              <w:rPr>
                <w:sz w:val="16"/>
                <w:szCs w:val="16"/>
              </w:rPr>
              <w:t>Pre-DM</w:t>
            </w:r>
          </w:p>
        </w:tc>
        <w:tc>
          <w:tcPr>
            <w:tcW w:w="968" w:type="dxa"/>
          </w:tcPr>
          <w:p w14:paraId="5D13FCA3" w14:textId="77777777" w:rsidR="0059206A" w:rsidRPr="00581847" w:rsidRDefault="00CB3045" w:rsidP="0059206A">
            <w:pPr>
              <w:rPr>
                <w:sz w:val="16"/>
                <w:szCs w:val="16"/>
              </w:rPr>
            </w:pPr>
            <w:r w:rsidRPr="00581847">
              <w:rPr>
                <w:sz w:val="16"/>
                <w:szCs w:val="16"/>
              </w:rPr>
              <w:t>Death/ failure</w:t>
            </w:r>
            <w:r w:rsidR="0059206A" w:rsidRPr="00581847">
              <w:rPr>
                <w:sz w:val="16"/>
                <w:szCs w:val="16"/>
              </w:rPr>
              <w:t>, MDR-TB</w:t>
            </w:r>
          </w:p>
          <w:p w14:paraId="62CFD812" w14:textId="77777777" w:rsidR="0059206A" w:rsidRPr="00581847" w:rsidRDefault="0059206A" w:rsidP="0059206A">
            <w:pPr>
              <w:rPr>
                <w:sz w:val="16"/>
                <w:szCs w:val="16"/>
              </w:rPr>
            </w:pPr>
          </w:p>
        </w:tc>
        <w:tc>
          <w:tcPr>
            <w:tcW w:w="1673" w:type="dxa"/>
          </w:tcPr>
          <w:p w14:paraId="5AA12917" w14:textId="77777777" w:rsidR="0059206A" w:rsidRPr="00581847" w:rsidRDefault="0059206A" w:rsidP="0059206A">
            <w:pPr>
              <w:rPr>
                <w:sz w:val="16"/>
                <w:szCs w:val="16"/>
              </w:rPr>
            </w:pPr>
            <w:r w:rsidRPr="00581847">
              <w:rPr>
                <w:sz w:val="16"/>
                <w:szCs w:val="16"/>
              </w:rPr>
              <w:t>None</w:t>
            </w:r>
          </w:p>
        </w:tc>
      </w:tr>
      <w:tr w:rsidR="0059206A" w:rsidRPr="00581847" w14:paraId="1B76DC9B" w14:textId="77777777" w:rsidTr="00B85A93">
        <w:tc>
          <w:tcPr>
            <w:tcW w:w="1441" w:type="dxa"/>
          </w:tcPr>
          <w:p w14:paraId="1AA24876" w14:textId="13227175" w:rsidR="0059206A" w:rsidRPr="00581847" w:rsidRDefault="0059206A" w:rsidP="005C763C">
            <w:pPr>
              <w:rPr>
                <w:sz w:val="16"/>
                <w:szCs w:val="16"/>
              </w:rPr>
            </w:pPr>
            <w:r w:rsidRPr="00581847">
              <w:rPr>
                <w:sz w:val="16"/>
                <w:szCs w:val="16"/>
              </w:rPr>
              <w:t>Viswanathan</w:t>
            </w:r>
            <w:r w:rsidR="005C763C" w:rsidRPr="00581847">
              <w:rPr>
                <w:sz w:val="16"/>
                <w:szCs w:val="16"/>
              </w:rPr>
              <w:fldChar w:fldCharType="begin"/>
            </w:r>
            <w:r w:rsidR="005C763C" w:rsidRPr="00581847">
              <w:rPr>
                <w:sz w:val="16"/>
                <w:szCs w:val="16"/>
              </w:rPr>
              <w:instrText xml:space="preserve"> ADDIN EN.CITE &lt;EndNote&gt;&lt;Cite&gt;&lt;Author&gt;Viswanathan&lt;/Author&gt;&lt;Year&gt;2014&lt;/Year&gt;&lt;RecNum&gt;133&lt;/RecNum&gt;&lt;DisplayText&gt;[132]&lt;/DisplayText&gt;&lt;record&gt;&lt;rec-number&gt;133&lt;/rec-number&gt;&lt;foreign-keys&gt;&lt;key app="EN" db-id="pvxsd52ec9tfp7esev6xtr2gtwravtt5rafd" timestamp="1547229132"&gt;133&lt;/key&gt;&lt;/foreign-keys&gt;&lt;ref-type name="Journal Article"&gt;17&lt;/ref-type&gt;&lt;contributors&gt;&lt;authors&gt;&lt;author&gt;Viswanathan, A. A.&lt;/author&gt;&lt;author&gt;Gawde, N. C.&lt;/author&gt;&lt;/authors&gt;&lt;/contributors&gt;&lt;auth-address&gt;Assistant Surgeon, National Rural Health Mission, Chennai, Tamil Nadu, India.&amp;#xD;Centre for Public Health, Tata Institute of Social Sciences, Mumbai, Maharashtra, India.&lt;/auth-address&gt;&lt;titles&gt;&lt;title&gt;Effect of type II diabetes mellitus on treatment outcomes of tuberculosis&lt;/title&gt;&lt;secondary-title&gt;Lung India&lt;/secondary-title&gt;&lt;/titles&gt;&lt;periodical&gt;&lt;full-title&gt;Lung India&lt;/full-title&gt;&lt;/periodical&gt;&lt;pages&gt;244-8&lt;/pages&gt;&lt;volume&gt;31&lt;/volume&gt;&lt;number&gt;3&lt;/number&gt;&lt;keywords&gt;&lt;keyword&gt;Diabetes&lt;/keyword&gt;&lt;keyword&gt;treatment outcomes&lt;/keyword&gt;&lt;keyword&gt;tuberculosis&lt;/keyword&gt;&lt;/keywords&gt;&lt;dates&gt;&lt;year&gt;2014&lt;/year&gt;&lt;pub-dates&gt;&lt;date&gt;Jul&lt;/date&gt;&lt;/pub-dates&gt;&lt;/dates&gt;&lt;isbn&gt;0970-2113 (Print)&amp;#xD;0970-2113 (Linking)&lt;/isbn&gt;&lt;accession-num&gt;25125811&lt;/accession-num&gt;&lt;urls&gt;&lt;related-urls&gt;&lt;url&gt;https://www.ncbi.nlm.nih.gov/pubmed/25125811&lt;/url&gt;&lt;/related-urls&gt;&lt;/urls&gt;&lt;custom2&gt;PMC4129596&lt;/custom2&gt;&lt;electronic-resource-num&gt;10.4103/0970-2113.135764&lt;/electronic-resource-num&gt;&lt;/record&gt;&lt;/Cite&gt;&lt;/EndNote&gt;</w:instrText>
            </w:r>
            <w:r w:rsidR="005C763C" w:rsidRPr="00581847">
              <w:rPr>
                <w:sz w:val="16"/>
                <w:szCs w:val="16"/>
              </w:rPr>
              <w:fldChar w:fldCharType="separate"/>
            </w:r>
            <w:r w:rsidR="005C763C" w:rsidRPr="00581847">
              <w:rPr>
                <w:noProof/>
                <w:sz w:val="16"/>
                <w:szCs w:val="16"/>
              </w:rPr>
              <w:t>[132]</w:t>
            </w:r>
            <w:r w:rsidR="005C763C" w:rsidRPr="00581847">
              <w:rPr>
                <w:sz w:val="16"/>
                <w:szCs w:val="16"/>
              </w:rPr>
              <w:fldChar w:fldCharType="end"/>
            </w:r>
          </w:p>
        </w:tc>
        <w:tc>
          <w:tcPr>
            <w:tcW w:w="1113" w:type="dxa"/>
          </w:tcPr>
          <w:p w14:paraId="5EC29CEC" w14:textId="77777777" w:rsidR="0059206A" w:rsidRPr="00581847" w:rsidRDefault="0059206A" w:rsidP="0059206A">
            <w:pPr>
              <w:rPr>
                <w:sz w:val="16"/>
                <w:szCs w:val="16"/>
              </w:rPr>
            </w:pPr>
            <w:r w:rsidRPr="00581847">
              <w:rPr>
                <w:sz w:val="16"/>
                <w:szCs w:val="16"/>
              </w:rPr>
              <w:t>Prospective Cohort</w:t>
            </w:r>
          </w:p>
        </w:tc>
        <w:tc>
          <w:tcPr>
            <w:tcW w:w="947" w:type="dxa"/>
          </w:tcPr>
          <w:p w14:paraId="6B0B0391" w14:textId="77777777" w:rsidR="0059206A" w:rsidRPr="00581847" w:rsidRDefault="0059206A" w:rsidP="0059206A">
            <w:pPr>
              <w:rPr>
                <w:sz w:val="16"/>
                <w:szCs w:val="16"/>
              </w:rPr>
            </w:pPr>
            <w:r w:rsidRPr="00581847">
              <w:rPr>
                <w:sz w:val="16"/>
                <w:szCs w:val="16"/>
              </w:rPr>
              <w:t>India</w:t>
            </w:r>
          </w:p>
          <w:p w14:paraId="2094B8DB" w14:textId="77777777" w:rsidR="0059206A" w:rsidRPr="00581847" w:rsidRDefault="0059206A" w:rsidP="0059206A">
            <w:pPr>
              <w:rPr>
                <w:sz w:val="16"/>
                <w:szCs w:val="16"/>
              </w:rPr>
            </w:pPr>
            <w:r w:rsidRPr="00581847">
              <w:rPr>
                <w:sz w:val="16"/>
                <w:szCs w:val="16"/>
              </w:rPr>
              <w:t>2012</w:t>
            </w:r>
          </w:p>
        </w:tc>
        <w:tc>
          <w:tcPr>
            <w:tcW w:w="648" w:type="dxa"/>
          </w:tcPr>
          <w:p w14:paraId="048461AF" w14:textId="77777777" w:rsidR="0059206A" w:rsidRPr="00581847" w:rsidRDefault="0059206A" w:rsidP="0059206A">
            <w:pPr>
              <w:rPr>
                <w:sz w:val="16"/>
                <w:szCs w:val="16"/>
              </w:rPr>
            </w:pPr>
            <w:r w:rsidRPr="00581847">
              <w:rPr>
                <w:sz w:val="16"/>
                <w:szCs w:val="16"/>
              </w:rPr>
              <w:t>209</w:t>
            </w:r>
          </w:p>
        </w:tc>
        <w:tc>
          <w:tcPr>
            <w:tcW w:w="622" w:type="dxa"/>
          </w:tcPr>
          <w:p w14:paraId="65A42BEC" w14:textId="77777777" w:rsidR="0059206A" w:rsidRPr="00581847" w:rsidRDefault="0059206A" w:rsidP="0059206A">
            <w:pPr>
              <w:rPr>
                <w:sz w:val="16"/>
                <w:szCs w:val="16"/>
              </w:rPr>
            </w:pPr>
            <w:r w:rsidRPr="00581847">
              <w:rPr>
                <w:sz w:val="16"/>
                <w:szCs w:val="16"/>
              </w:rPr>
              <w:t>89</w:t>
            </w:r>
          </w:p>
        </w:tc>
        <w:tc>
          <w:tcPr>
            <w:tcW w:w="680" w:type="dxa"/>
          </w:tcPr>
          <w:p w14:paraId="6635E329" w14:textId="77777777" w:rsidR="0059206A" w:rsidRPr="00581847" w:rsidRDefault="0059206A" w:rsidP="0059206A">
            <w:pPr>
              <w:rPr>
                <w:sz w:val="16"/>
                <w:szCs w:val="16"/>
              </w:rPr>
            </w:pPr>
            <w:r w:rsidRPr="00581847">
              <w:rPr>
                <w:sz w:val="16"/>
                <w:szCs w:val="16"/>
              </w:rPr>
              <w:t>76.1</w:t>
            </w:r>
          </w:p>
        </w:tc>
        <w:tc>
          <w:tcPr>
            <w:tcW w:w="1255" w:type="dxa"/>
          </w:tcPr>
          <w:p w14:paraId="3C588159" w14:textId="77777777" w:rsidR="0059206A" w:rsidRPr="00581847" w:rsidRDefault="0059206A" w:rsidP="0059206A">
            <w:pPr>
              <w:rPr>
                <w:sz w:val="16"/>
                <w:szCs w:val="16"/>
              </w:rPr>
            </w:pPr>
            <w:r w:rsidRPr="00581847">
              <w:rPr>
                <w:sz w:val="16"/>
                <w:szCs w:val="16"/>
              </w:rPr>
              <w:t>TBDM 50</w:t>
            </w:r>
          </w:p>
          <w:p w14:paraId="2A670AED" w14:textId="77777777" w:rsidR="0059206A" w:rsidRPr="00581847" w:rsidRDefault="0059206A" w:rsidP="0059206A">
            <w:pPr>
              <w:rPr>
                <w:sz w:val="16"/>
                <w:szCs w:val="16"/>
              </w:rPr>
            </w:pPr>
            <w:r w:rsidRPr="00581847">
              <w:rPr>
                <w:sz w:val="16"/>
                <w:szCs w:val="16"/>
              </w:rPr>
              <w:t>TB only 48</w:t>
            </w:r>
            <w:r w:rsidRPr="00581847">
              <w:rPr>
                <w:sz w:val="16"/>
                <w:szCs w:val="16"/>
                <w:vertAlign w:val="superscript"/>
              </w:rPr>
              <w:t>1</w:t>
            </w:r>
          </w:p>
        </w:tc>
        <w:tc>
          <w:tcPr>
            <w:tcW w:w="571" w:type="dxa"/>
          </w:tcPr>
          <w:p w14:paraId="4E1AE689" w14:textId="77777777" w:rsidR="0059206A" w:rsidRPr="00581847" w:rsidRDefault="0059206A" w:rsidP="0059206A">
            <w:pPr>
              <w:rPr>
                <w:sz w:val="16"/>
                <w:szCs w:val="16"/>
              </w:rPr>
            </w:pPr>
            <w:r w:rsidRPr="00581847">
              <w:rPr>
                <w:sz w:val="16"/>
                <w:szCs w:val="16"/>
              </w:rPr>
              <w:t>84.7</w:t>
            </w:r>
          </w:p>
        </w:tc>
        <w:tc>
          <w:tcPr>
            <w:tcW w:w="1153" w:type="dxa"/>
          </w:tcPr>
          <w:p w14:paraId="790AF7B3" w14:textId="77777777" w:rsidR="0059206A" w:rsidRPr="00581847" w:rsidRDefault="0059206A" w:rsidP="0059206A">
            <w:pPr>
              <w:rPr>
                <w:sz w:val="16"/>
                <w:szCs w:val="16"/>
              </w:rPr>
            </w:pPr>
            <w:r w:rsidRPr="00581847">
              <w:rPr>
                <w:sz w:val="16"/>
                <w:szCs w:val="16"/>
              </w:rPr>
              <w:t>97.6</w:t>
            </w:r>
          </w:p>
        </w:tc>
        <w:tc>
          <w:tcPr>
            <w:tcW w:w="1493" w:type="dxa"/>
            <w:gridSpan w:val="2"/>
          </w:tcPr>
          <w:p w14:paraId="34CD7761" w14:textId="77777777" w:rsidR="0059206A" w:rsidRPr="00581847" w:rsidRDefault="0059206A" w:rsidP="0059206A">
            <w:pPr>
              <w:rPr>
                <w:sz w:val="16"/>
                <w:szCs w:val="16"/>
              </w:rPr>
            </w:pPr>
            <w:r w:rsidRPr="00581847">
              <w:rPr>
                <w:sz w:val="16"/>
                <w:szCs w:val="16"/>
              </w:rPr>
              <w:t>Undifferentiated TB</w:t>
            </w:r>
          </w:p>
        </w:tc>
        <w:tc>
          <w:tcPr>
            <w:tcW w:w="1002" w:type="dxa"/>
          </w:tcPr>
          <w:p w14:paraId="496986B3" w14:textId="77777777" w:rsidR="0059206A" w:rsidRPr="00581847" w:rsidRDefault="0059206A" w:rsidP="0059206A">
            <w:pPr>
              <w:rPr>
                <w:sz w:val="16"/>
                <w:szCs w:val="16"/>
              </w:rPr>
            </w:pPr>
            <w:r w:rsidRPr="00581847">
              <w:rPr>
                <w:sz w:val="16"/>
                <w:szCs w:val="16"/>
              </w:rPr>
              <w:t>OGTT</w:t>
            </w:r>
          </w:p>
        </w:tc>
        <w:tc>
          <w:tcPr>
            <w:tcW w:w="1545" w:type="dxa"/>
          </w:tcPr>
          <w:p w14:paraId="70615F49" w14:textId="77777777" w:rsidR="0059206A" w:rsidRPr="00581847" w:rsidRDefault="0059206A" w:rsidP="0059206A">
            <w:pPr>
              <w:rPr>
                <w:sz w:val="16"/>
                <w:szCs w:val="16"/>
              </w:rPr>
            </w:pPr>
            <w:r w:rsidRPr="00581847">
              <w:rPr>
                <w:sz w:val="16"/>
                <w:szCs w:val="16"/>
              </w:rPr>
              <w:t>HIV, impaired glucose test or impaired fasting glucose on OGTT</w:t>
            </w:r>
          </w:p>
          <w:p w14:paraId="629160B0" w14:textId="77777777" w:rsidR="0059206A" w:rsidRPr="00581847" w:rsidRDefault="0059206A" w:rsidP="0059206A">
            <w:pPr>
              <w:rPr>
                <w:sz w:val="16"/>
                <w:szCs w:val="16"/>
              </w:rPr>
            </w:pPr>
          </w:p>
        </w:tc>
        <w:tc>
          <w:tcPr>
            <w:tcW w:w="968" w:type="dxa"/>
          </w:tcPr>
          <w:p w14:paraId="7E3732CD" w14:textId="77777777" w:rsidR="0059206A" w:rsidRPr="00581847" w:rsidRDefault="00CB3045" w:rsidP="0059206A">
            <w:pPr>
              <w:rPr>
                <w:sz w:val="16"/>
                <w:szCs w:val="16"/>
              </w:rPr>
            </w:pPr>
            <w:r w:rsidRPr="00581847">
              <w:rPr>
                <w:sz w:val="16"/>
                <w:szCs w:val="16"/>
              </w:rPr>
              <w:t>Death/ failure</w:t>
            </w:r>
          </w:p>
        </w:tc>
        <w:tc>
          <w:tcPr>
            <w:tcW w:w="1673" w:type="dxa"/>
          </w:tcPr>
          <w:p w14:paraId="26A4CDC6" w14:textId="77777777" w:rsidR="0059206A" w:rsidRPr="00581847" w:rsidRDefault="00106F5F" w:rsidP="00106F5F">
            <w:pPr>
              <w:rPr>
                <w:sz w:val="16"/>
                <w:szCs w:val="16"/>
              </w:rPr>
            </w:pPr>
            <w:r w:rsidRPr="00581847">
              <w:rPr>
                <w:sz w:val="16"/>
                <w:szCs w:val="16"/>
              </w:rPr>
              <w:t xml:space="preserve">Age, sex, smoking, alcohol, adherence </w:t>
            </w:r>
          </w:p>
        </w:tc>
      </w:tr>
      <w:tr w:rsidR="0059206A" w:rsidRPr="00581847" w14:paraId="3D3AC85A" w14:textId="77777777" w:rsidTr="00B85A93">
        <w:tc>
          <w:tcPr>
            <w:tcW w:w="1441" w:type="dxa"/>
          </w:tcPr>
          <w:p w14:paraId="39F9D836" w14:textId="71128B22" w:rsidR="0059206A" w:rsidRPr="00581847" w:rsidRDefault="0059206A" w:rsidP="005C763C">
            <w:pPr>
              <w:rPr>
                <w:sz w:val="16"/>
                <w:szCs w:val="16"/>
              </w:rPr>
            </w:pPr>
            <w:r w:rsidRPr="00581847">
              <w:rPr>
                <w:sz w:val="16"/>
                <w:szCs w:val="16"/>
              </w:rPr>
              <w:t>Wada</w:t>
            </w:r>
            <w:r w:rsidR="005C763C" w:rsidRPr="00581847">
              <w:rPr>
                <w:sz w:val="16"/>
                <w:szCs w:val="16"/>
              </w:rPr>
              <w:fldChar w:fldCharType="begin">
                <w:fldData xml:space="preserve">PEVuZE5vdGU+PENpdGU+PEF1dGhvcj5XYWRhPC9BdXRob3I+PFllYXI+MjAwMDwvWWVhcj48UmVj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XYWRhPC9BdXRob3I+PFllYXI+MjAwMDwvWWVhcj48UmVj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33]</w:t>
            </w:r>
            <w:r w:rsidR="005C763C" w:rsidRPr="00581847">
              <w:rPr>
                <w:sz w:val="16"/>
                <w:szCs w:val="16"/>
              </w:rPr>
              <w:fldChar w:fldCharType="end"/>
            </w:r>
          </w:p>
        </w:tc>
        <w:tc>
          <w:tcPr>
            <w:tcW w:w="1113" w:type="dxa"/>
          </w:tcPr>
          <w:p w14:paraId="40E86868" w14:textId="77777777" w:rsidR="0059206A" w:rsidRPr="00581847" w:rsidRDefault="0059206A" w:rsidP="0059206A">
            <w:pPr>
              <w:rPr>
                <w:sz w:val="16"/>
                <w:szCs w:val="16"/>
              </w:rPr>
            </w:pPr>
            <w:r w:rsidRPr="00581847">
              <w:rPr>
                <w:sz w:val="16"/>
                <w:szCs w:val="16"/>
              </w:rPr>
              <w:t>Retrospective Cohort</w:t>
            </w:r>
          </w:p>
        </w:tc>
        <w:tc>
          <w:tcPr>
            <w:tcW w:w="947" w:type="dxa"/>
          </w:tcPr>
          <w:p w14:paraId="2EFA40FD" w14:textId="77777777" w:rsidR="0059206A" w:rsidRPr="00581847" w:rsidRDefault="0059206A" w:rsidP="0059206A">
            <w:pPr>
              <w:rPr>
                <w:sz w:val="16"/>
                <w:szCs w:val="16"/>
              </w:rPr>
            </w:pPr>
            <w:r w:rsidRPr="00581847">
              <w:rPr>
                <w:sz w:val="16"/>
                <w:szCs w:val="16"/>
              </w:rPr>
              <w:t>Japan</w:t>
            </w:r>
          </w:p>
          <w:p w14:paraId="519BF044" w14:textId="77777777" w:rsidR="0059206A" w:rsidRPr="00581847" w:rsidRDefault="0059206A" w:rsidP="0059206A">
            <w:pPr>
              <w:rPr>
                <w:sz w:val="16"/>
                <w:szCs w:val="16"/>
              </w:rPr>
            </w:pPr>
            <w:r w:rsidRPr="00581847">
              <w:rPr>
                <w:sz w:val="16"/>
                <w:szCs w:val="16"/>
              </w:rPr>
              <w:t>1997</w:t>
            </w:r>
          </w:p>
        </w:tc>
        <w:tc>
          <w:tcPr>
            <w:tcW w:w="648" w:type="dxa"/>
          </w:tcPr>
          <w:p w14:paraId="665D500B" w14:textId="77777777" w:rsidR="0059206A" w:rsidRPr="00581847" w:rsidRDefault="0059206A" w:rsidP="0059206A">
            <w:pPr>
              <w:rPr>
                <w:sz w:val="16"/>
                <w:szCs w:val="16"/>
              </w:rPr>
            </w:pPr>
            <w:r w:rsidRPr="00581847">
              <w:rPr>
                <w:sz w:val="16"/>
                <w:szCs w:val="16"/>
              </w:rPr>
              <w:t>726</w:t>
            </w:r>
          </w:p>
        </w:tc>
        <w:tc>
          <w:tcPr>
            <w:tcW w:w="622" w:type="dxa"/>
          </w:tcPr>
          <w:p w14:paraId="24D4B30E" w14:textId="77777777" w:rsidR="0059206A" w:rsidRPr="00581847" w:rsidRDefault="0059206A" w:rsidP="0059206A">
            <w:pPr>
              <w:rPr>
                <w:sz w:val="16"/>
                <w:szCs w:val="16"/>
              </w:rPr>
            </w:pPr>
            <w:r w:rsidRPr="00581847">
              <w:rPr>
                <w:sz w:val="16"/>
                <w:szCs w:val="16"/>
              </w:rPr>
              <w:t>143</w:t>
            </w:r>
          </w:p>
        </w:tc>
        <w:tc>
          <w:tcPr>
            <w:tcW w:w="680" w:type="dxa"/>
          </w:tcPr>
          <w:p w14:paraId="0EE5D9A2" w14:textId="77777777" w:rsidR="0059206A" w:rsidRPr="00581847" w:rsidRDefault="0059206A" w:rsidP="0059206A">
            <w:pPr>
              <w:rPr>
                <w:sz w:val="16"/>
                <w:szCs w:val="16"/>
              </w:rPr>
            </w:pPr>
            <w:r w:rsidRPr="00581847">
              <w:rPr>
                <w:sz w:val="16"/>
                <w:szCs w:val="16"/>
              </w:rPr>
              <w:t>75.8</w:t>
            </w:r>
          </w:p>
        </w:tc>
        <w:tc>
          <w:tcPr>
            <w:tcW w:w="1255" w:type="dxa"/>
          </w:tcPr>
          <w:p w14:paraId="22DAE283" w14:textId="77777777" w:rsidR="0059206A" w:rsidRPr="00581847" w:rsidRDefault="0059206A" w:rsidP="0059206A">
            <w:pPr>
              <w:rPr>
                <w:sz w:val="16"/>
                <w:szCs w:val="16"/>
              </w:rPr>
            </w:pPr>
            <w:r w:rsidRPr="00581847">
              <w:rPr>
                <w:sz w:val="16"/>
                <w:szCs w:val="16"/>
              </w:rPr>
              <w:t>TBDM 46.5</w:t>
            </w:r>
          </w:p>
          <w:p w14:paraId="42307A15" w14:textId="77777777" w:rsidR="0059206A" w:rsidRPr="00581847" w:rsidRDefault="0059206A" w:rsidP="0059206A">
            <w:pPr>
              <w:rPr>
                <w:sz w:val="16"/>
                <w:szCs w:val="16"/>
              </w:rPr>
            </w:pPr>
            <w:r w:rsidRPr="00581847">
              <w:rPr>
                <w:sz w:val="16"/>
                <w:szCs w:val="16"/>
              </w:rPr>
              <w:t xml:space="preserve">TB only 41.6 </w:t>
            </w:r>
          </w:p>
        </w:tc>
        <w:tc>
          <w:tcPr>
            <w:tcW w:w="571" w:type="dxa"/>
          </w:tcPr>
          <w:p w14:paraId="58C83DD6" w14:textId="77777777" w:rsidR="0059206A" w:rsidRPr="00581847" w:rsidRDefault="0059206A" w:rsidP="0059206A">
            <w:pPr>
              <w:rPr>
                <w:sz w:val="16"/>
                <w:szCs w:val="16"/>
              </w:rPr>
            </w:pPr>
            <w:r w:rsidRPr="00581847">
              <w:rPr>
                <w:sz w:val="16"/>
                <w:szCs w:val="16"/>
              </w:rPr>
              <w:t>NR</w:t>
            </w:r>
          </w:p>
        </w:tc>
        <w:tc>
          <w:tcPr>
            <w:tcW w:w="1153" w:type="dxa"/>
          </w:tcPr>
          <w:p w14:paraId="14F91C27" w14:textId="77777777" w:rsidR="0059206A" w:rsidRPr="00581847" w:rsidRDefault="0059206A" w:rsidP="0059206A">
            <w:pPr>
              <w:rPr>
                <w:sz w:val="16"/>
                <w:szCs w:val="16"/>
              </w:rPr>
            </w:pPr>
            <w:r w:rsidRPr="00581847">
              <w:rPr>
                <w:sz w:val="16"/>
                <w:szCs w:val="16"/>
              </w:rPr>
              <w:t>NR</w:t>
            </w:r>
          </w:p>
        </w:tc>
        <w:tc>
          <w:tcPr>
            <w:tcW w:w="1493" w:type="dxa"/>
            <w:gridSpan w:val="2"/>
          </w:tcPr>
          <w:p w14:paraId="33B9BCBD" w14:textId="77777777" w:rsidR="0059206A" w:rsidRPr="00581847" w:rsidRDefault="0059206A" w:rsidP="0059206A">
            <w:pPr>
              <w:rPr>
                <w:sz w:val="16"/>
                <w:szCs w:val="16"/>
              </w:rPr>
            </w:pPr>
            <w:r w:rsidRPr="00581847">
              <w:rPr>
                <w:sz w:val="16"/>
                <w:szCs w:val="16"/>
              </w:rPr>
              <w:t>Undifferentiated TB</w:t>
            </w:r>
          </w:p>
        </w:tc>
        <w:tc>
          <w:tcPr>
            <w:tcW w:w="1002" w:type="dxa"/>
          </w:tcPr>
          <w:p w14:paraId="778A7DD1" w14:textId="77777777" w:rsidR="0059206A" w:rsidRPr="00581847" w:rsidRDefault="0059206A" w:rsidP="0059206A">
            <w:pPr>
              <w:rPr>
                <w:sz w:val="16"/>
                <w:szCs w:val="16"/>
              </w:rPr>
            </w:pPr>
            <w:r w:rsidRPr="00581847">
              <w:rPr>
                <w:sz w:val="16"/>
                <w:szCs w:val="16"/>
              </w:rPr>
              <w:t>Medical records</w:t>
            </w:r>
          </w:p>
          <w:p w14:paraId="1709AEFE" w14:textId="77777777" w:rsidR="0059206A" w:rsidRPr="00581847" w:rsidRDefault="0059206A" w:rsidP="0059206A">
            <w:pPr>
              <w:rPr>
                <w:sz w:val="16"/>
                <w:szCs w:val="16"/>
              </w:rPr>
            </w:pPr>
          </w:p>
        </w:tc>
        <w:tc>
          <w:tcPr>
            <w:tcW w:w="1545" w:type="dxa"/>
          </w:tcPr>
          <w:p w14:paraId="698B07AF" w14:textId="77777777" w:rsidR="0059206A" w:rsidRPr="00581847" w:rsidRDefault="0059206A" w:rsidP="0059206A">
            <w:pPr>
              <w:rPr>
                <w:sz w:val="16"/>
                <w:szCs w:val="16"/>
              </w:rPr>
            </w:pPr>
            <w:r w:rsidRPr="00581847">
              <w:rPr>
                <w:sz w:val="16"/>
                <w:szCs w:val="16"/>
              </w:rPr>
              <w:t xml:space="preserve">&gt;80 yrs </w:t>
            </w:r>
          </w:p>
        </w:tc>
        <w:tc>
          <w:tcPr>
            <w:tcW w:w="968" w:type="dxa"/>
          </w:tcPr>
          <w:p w14:paraId="15B2B45F" w14:textId="77777777" w:rsidR="0059206A" w:rsidRPr="00581847" w:rsidRDefault="0059206A" w:rsidP="0059206A">
            <w:pPr>
              <w:rPr>
                <w:sz w:val="16"/>
                <w:szCs w:val="16"/>
              </w:rPr>
            </w:pPr>
            <w:r w:rsidRPr="00581847">
              <w:rPr>
                <w:sz w:val="16"/>
                <w:szCs w:val="16"/>
              </w:rPr>
              <w:t>Culture conversion,</w:t>
            </w:r>
          </w:p>
          <w:p w14:paraId="03BE544B" w14:textId="77777777" w:rsidR="0059206A" w:rsidRPr="00581847" w:rsidRDefault="0059206A" w:rsidP="0059206A">
            <w:pPr>
              <w:rPr>
                <w:sz w:val="16"/>
                <w:szCs w:val="16"/>
              </w:rPr>
            </w:pPr>
            <w:r w:rsidRPr="00581847">
              <w:rPr>
                <w:sz w:val="16"/>
                <w:szCs w:val="16"/>
              </w:rPr>
              <w:t>Relapse</w:t>
            </w:r>
          </w:p>
          <w:p w14:paraId="37B46211" w14:textId="77777777" w:rsidR="0059206A" w:rsidRPr="00581847" w:rsidRDefault="0059206A" w:rsidP="0059206A">
            <w:pPr>
              <w:rPr>
                <w:sz w:val="16"/>
                <w:szCs w:val="16"/>
              </w:rPr>
            </w:pPr>
          </w:p>
        </w:tc>
        <w:tc>
          <w:tcPr>
            <w:tcW w:w="1673" w:type="dxa"/>
          </w:tcPr>
          <w:p w14:paraId="1E22EF15" w14:textId="77777777" w:rsidR="0059206A" w:rsidRPr="00581847" w:rsidRDefault="0059206A" w:rsidP="0059206A">
            <w:pPr>
              <w:rPr>
                <w:sz w:val="16"/>
                <w:szCs w:val="16"/>
              </w:rPr>
            </w:pPr>
            <w:r w:rsidRPr="00581847">
              <w:rPr>
                <w:sz w:val="16"/>
                <w:szCs w:val="16"/>
              </w:rPr>
              <w:t>None</w:t>
            </w:r>
          </w:p>
        </w:tc>
      </w:tr>
      <w:tr w:rsidR="0059206A" w:rsidRPr="00581847" w14:paraId="4A44C416" w14:textId="77777777" w:rsidTr="00B85A93">
        <w:tc>
          <w:tcPr>
            <w:tcW w:w="1441" w:type="dxa"/>
          </w:tcPr>
          <w:p w14:paraId="132508BA" w14:textId="681F0655" w:rsidR="0059206A" w:rsidRPr="00581847" w:rsidRDefault="0059206A" w:rsidP="005C763C">
            <w:pPr>
              <w:rPr>
                <w:sz w:val="16"/>
                <w:szCs w:val="16"/>
              </w:rPr>
            </w:pPr>
            <w:r w:rsidRPr="00581847">
              <w:rPr>
                <w:sz w:val="16"/>
                <w:szCs w:val="16"/>
              </w:rPr>
              <w:t>Wang</w:t>
            </w:r>
            <w:r w:rsidR="005C763C" w:rsidRPr="00581847">
              <w:rPr>
                <w:sz w:val="16"/>
                <w:szCs w:val="16"/>
              </w:rPr>
              <w:fldChar w:fldCharType="begin">
                <w:fldData xml:space="preserve">PEVuZE5vdGU+PENpdGU+PEF1dGhvcj5XYW5nPC9BdXRob3I+PFllYXI+MjAwMTwvWWVhcj48UmVj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XYW5nPC9BdXRob3I+PFllYXI+MjAwMTwvWWVhcj48UmVj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67]</w:t>
            </w:r>
            <w:r w:rsidR="005C763C" w:rsidRPr="00581847">
              <w:rPr>
                <w:sz w:val="16"/>
                <w:szCs w:val="16"/>
              </w:rPr>
              <w:fldChar w:fldCharType="end"/>
            </w:r>
          </w:p>
        </w:tc>
        <w:tc>
          <w:tcPr>
            <w:tcW w:w="1113" w:type="dxa"/>
          </w:tcPr>
          <w:p w14:paraId="0ECC8DDB" w14:textId="77777777" w:rsidR="0059206A" w:rsidRPr="00581847" w:rsidRDefault="0059206A" w:rsidP="0059206A">
            <w:pPr>
              <w:rPr>
                <w:sz w:val="16"/>
                <w:szCs w:val="16"/>
              </w:rPr>
            </w:pPr>
            <w:r w:rsidRPr="00581847">
              <w:rPr>
                <w:sz w:val="16"/>
                <w:szCs w:val="16"/>
              </w:rPr>
              <w:t>Retrospective Cohort</w:t>
            </w:r>
          </w:p>
        </w:tc>
        <w:tc>
          <w:tcPr>
            <w:tcW w:w="947" w:type="dxa"/>
          </w:tcPr>
          <w:p w14:paraId="586ACC92" w14:textId="77777777" w:rsidR="0059206A" w:rsidRPr="00581847" w:rsidRDefault="0059206A" w:rsidP="0059206A">
            <w:pPr>
              <w:rPr>
                <w:sz w:val="16"/>
                <w:szCs w:val="16"/>
              </w:rPr>
            </w:pPr>
            <w:r w:rsidRPr="00581847">
              <w:rPr>
                <w:sz w:val="16"/>
                <w:szCs w:val="16"/>
              </w:rPr>
              <w:t>Taiwan</w:t>
            </w:r>
          </w:p>
          <w:p w14:paraId="1436D7DB" w14:textId="77777777" w:rsidR="0059206A" w:rsidRPr="00581847" w:rsidRDefault="0059206A" w:rsidP="0059206A">
            <w:pPr>
              <w:rPr>
                <w:sz w:val="16"/>
                <w:szCs w:val="16"/>
              </w:rPr>
            </w:pPr>
            <w:r w:rsidRPr="00581847">
              <w:rPr>
                <w:sz w:val="16"/>
                <w:szCs w:val="16"/>
              </w:rPr>
              <w:t>1999</w:t>
            </w:r>
          </w:p>
        </w:tc>
        <w:tc>
          <w:tcPr>
            <w:tcW w:w="648" w:type="dxa"/>
          </w:tcPr>
          <w:p w14:paraId="1703A5BB" w14:textId="77777777" w:rsidR="0059206A" w:rsidRPr="00581847" w:rsidRDefault="0059206A" w:rsidP="0059206A">
            <w:pPr>
              <w:rPr>
                <w:sz w:val="16"/>
                <w:szCs w:val="16"/>
              </w:rPr>
            </w:pPr>
            <w:r w:rsidRPr="00581847">
              <w:rPr>
                <w:sz w:val="16"/>
                <w:szCs w:val="16"/>
              </w:rPr>
              <w:t>453</w:t>
            </w:r>
          </w:p>
        </w:tc>
        <w:tc>
          <w:tcPr>
            <w:tcW w:w="622" w:type="dxa"/>
          </w:tcPr>
          <w:p w14:paraId="01F9C11E" w14:textId="77777777" w:rsidR="0059206A" w:rsidRPr="00581847" w:rsidRDefault="0059206A" w:rsidP="0059206A">
            <w:pPr>
              <w:rPr>
                <w:sz w:val="16"/>
                <w:szCs w:val="16"/>
              </w:rPr>
            </w:pPr>
            <w:r w:rsidRPr="00581847">
              <w:rPr>
                <w:sz w:val="16"/>
                <w:szCs w:val="16"/>
              </w:rPr>
              <w:t>75</w:t>
            </w:r>
          </w:p>
        </w:tc>
        <w:tc>
          <w:tcPr>
            <w:tcW w:w="680" w:type="dxa"/>
          </w:tcPr>
          <w:p w14:paraId="657248A1" w14:textId="77777777" w:rsidR="0059206A" w:rsidRPr="00581847" w:rsidRDefault="0059206A" w:rsidP="0059206A">
            <w:pPr>
              <w:rPr>
                <w:sz w:val="16"/>
                <w:szCs w:val="16"/>
              </w:rPr>
            </w:pPr>
            <w:r w:rsidRPr="00581847">
              <w:rPr>
                <w:sz w:val="16"/>
                <w:szCs w:val="16"/>
              </w:rPr>
              <w:t>73.3</w:t>
            </w:r>
          </w:p>
        </w:tc>
        <w:tc>
          <w:tcPr>
            <w:tcW w:w="1255" w:type="dxa"/>
          </w:tcPr>
          <w:p w14:paraId="6C593330" w14:textId="77777777" w:rsidR="0059206A" w:rsidRPr="00581847" w:rsidRDefault="0059206A" w:rsidP="0059206A">
            <w:pPr>
              <w:rPr>
                <w:sz w:val="16"/>
                <w:szCs w:val="16"/>
              </w:rPr>
            </w:pPr>
            <w:r w:rsidRPr="00581847">
              <w:rPr>
                <w:sz w:val="16"/>
                <w:szCs w:val="16"/>
              </w:rPr>
              <w:t>NR</w:t>
            </w:r>
          </w:p>
        </w:tc>
        <w:tc>
          <w:tcPr>
            <w:tcW w:w="571" w:type="dxa"/>
          </w:tcPr>
          <w:p w14:paraId="350D9C18" w14:textId="77777777" w:rsidR="0059206A" w:rsidRPr="00581847" w:rsidRDefault="0059206A" w:rsidP="0059206A">
            <w:pPr>
              <w:rPr>
                <w:sz w:val="16"/>
                <w:szCs w:val="16"/>
              </w:rPr>
            </w:pPr>
            <w:r w:rsidRPr="00581847">
              <w:rPr>
                <w:sz w:val="16"/>
                <w:szCs w:val="16"/>
              </w:rPr>
              <w:t>NR</w:t>
            </w:r>
          </w:p>
        </w:tc>
        <w:tc>
          <w:tcPr>
            <w:tcW w:w="1153" w:type="dxa"/>
          </w:tcPr>
          <w:p w14:paraId="662A0EAC" w14:textId="77777777" w:rsidR="0059206A" w:rsidRPr="00581847" w:rsidRDefault="0059206A" w:rsidP="0059206A">
            <w:pPr>
              <w:rPr>
                <w:sz w:val="16"/>
                <w:szCs w:val="16"/>
              </w:rPr>
            </w:pPr>
            <w:r w:rsidRPr="00581847">
              <w:rPr>
                <w:sz w:val="16"/>
                <w:szCs w:val="16"/>
              </w:rPr>
              <w:t>NR</w:t>
            </w:r>
          </w:p>
        </w:tc>
        <w:tc>
          <w:tcPr>
            <w:tcW w:w="1493" w:type="dxa"/>
            <w:gridSpan w:val="2"/>
          </w:tcPr>
          <w:p w14:paraId="7681C109" w14:textId="77777777" w:rsidR="0059206A" w:rsidRPr="00581847" w:rsidRDefault="0059206A" w:rsidP="0059206A">
            <w:pPr>
              <w:rPr>
                <w:sz w:val="16"/>
                <w:szCs w:val="16"/>
              </w:rPr>
            </w:pPr>
            <w:r w:rsidRPr="00581847">
              <w:rPr>
                <w:sz w:val="16"/>
                <w:szCs w:val="16"/>
              </w:rPr>
              <w:t>Pulmonary TB</w:t>
            </w:r>
          </w:p>
        </w:tc>
        <w:tc>
          <w:tcPr>
            <w:tcW w:w="1002" w:type="dxa"/>
          </w:tcPr>
          <w:p w14:paraId="6AD76D54" w14:textId="77777777" w:rsidR="0059206A" w:rsidRPr="00581847" w:rsidRDefault="0059206A" w:rsidP="0059206A">
            <w:pPr>
              <w:rPr>
                <w:sz w:val="16"/>
                <w:szCs w:val="16"/>
              </w:rPr>
            </w:pPr>
            <w:r w:rsidRPr="00581847">
              <w:rPr>
                <w:sz w:val="16"/>
                <w:szCs w:val="16"/>
              </w:rPr>
              <w:t>Medical records</w:t>
            </w:r>
          </w:p>
          <w:p w14:paraId="658A217B" w14:textId="77777777" w:rsidR="0059206A" w:rsidRPr="00581847" w:rsidRDefault="0059206A" w:rsidP="0059206A">
            <w:pPr>
              <w:rPr>
                <w:sz w:val="16"/>
                <w:szCs w:val="16"/>
              </w:rPr>
            </w:pPr>
          </w:p>
        </w:tc>
        <w:tc>
          <w:tcPr>
            <w:tcW w:w="1545" w:type="dxa"/>
          </w:tcPr>
          <w:p w14:paraId="7F335029" w14:textId="77777777" w:rsidR="0059206A" w:rsidRPr="00581847" w:rsidRDefault="0059206A" w:rsidP="0059206A">
            <w:pPr>
              <w:rPr>
                <w:sz w:val="16"/>
                <w:szCs w:val="16"/>
              </w:rPr>
            </w:pPr>
            <w:r w:rsidRPr="00581847">
              <w:rPr>
                <w:sz w:val="16"/>
                <w:szCs w:val="16"/>
              </w:rPr>
              <w:t>NR</w:t>
            </w:r>
          </w:p>
        </w:tc>
        <w:tc>
          <w:tcPr>
            <w:tcW w:w="968" w:type="dxa"/>
          </w:tcPr>
          <w:p w14:paraId="6E9724FC" w14:textId="77777777" w:rsidR="0059206A" w:rsidRPr="00581847" w:rsidRDefault="0059206A" w:rsidP="0059206A">
            <w:pPr>
              <w:rPr>
                <w:sz w:val="16"/>
                <w:szCs w:val="16"/>
              </w:rPr>
            </w:pPr>
            <w:r w:rsidRPr="00581847">
              <w:rPr>
                <w:sz w:val="16"/>
                <w:szCs w:val="16"/>
              </w:rPr>
              <w:t>MDR-TB</w:t>
            </w:r>
          </w:p>
        </w:tc>
        <w:tc>
          <w:tcPr>
            <w:tcW w:w="1673" w:type="dxa"/>
          </w:tcPr>
          <w:p w14:paraId="3772CD8F" w14:textId="77777777" w:rsidR="0059206A" w:rsidRPr="00581847" w:rsidRDefault="0059206A" w:rsidP="0059206A">
            <w:pPr>
              <w:rPr>
                <w:sz w:val="16"/>
                <w:szCs w:val="16"/>
              </w:rPr>
            </w:pPr>
            <w:r w:rsidRPr="00581847">
              <w:rPr>
                <w:sz w:val="16"/>
                <w:szCs w:val="16"/>
              </w:rPr>
              <w:t>None</w:t>
            </w:r>
          </w:p>
        </w:tc>
      </w:tr>
      <w:tr w:rsidR="0059206A" w:rsidRPr="00581847" w14:paraId="09A3545C" w14:textId="77777777" w:rsidTr="00B85A93">
        <w:tc>
          <w:tcPr>
            <w:tcW w:w="1441" w:type="dxa"/>
          </w:tcPr>
          <w:p w14:paraId="4B23515D" w14:textId="6F63C193" w:rsidR="0059206A" w:rsidRPr="00581847" w:rsidRDefault="0059206A" w:rsidP="005C763C">
            <w:pPr>
              <w:rPr>
                <w:sz w:val="16"/>
                <w:szCs w:val="16"/>
              </w:rPr>
            </w:pPr>
            <w:r w:rsidRPr="00581847">
              <w:rPr>
                <w:sz w:val="16"/>
                <w:szCs w:val="16"/>
              </w:rPr>
              <w:t>Wang</w:t>
            </w:r>
            <w:r w:rsidR="005C763C" w:rsidRPr="00581847">
              <w:rPr>
                <w:sz w:val="16"/>
                <w:szCs w:val="16"/>
              </w:rPr>
              <w:fldChar w:fldCharType="begin">
                <w:fldData xml:space="preserve">PEVuZE5vdGU+PENpdGU+PEF1dGhvcj5XYW5nPC9BdXRob3I+PFllYXI+MjAwOTwvWWVhcj48UmVj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XYW5nPC9BdXRob3I+PFllYXI+MjAwOTwvWWVhcj48UmVj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57]</w:t>
            </w:r>
            <w:r w:rsidR="005C763C" w:rsidRPr="00581847">
              <w:rPr>
                <w:sz w:val="16"/>
                <w:szCs w:val="16"/>
              </w:rPr>
              <w:fldChar w:fldCharType="end"/>
            </w:r>
          </w:p>
        </w:tc>
        <w:tc>
          <w:tcPr>
            <w:tcW w:w="1113" w:type="dxa"/>
          </w:tcPr>
          <w:p w14:paraId="24F540AB" w14:textId="77777777" w:rsidR="0059206A" w:rsidRPr="00581847" w:rsidRDefault="0059206A" w:rsidP="0059206A">
            <w:pPr>
              <w:rPr>
                <w:sz w:val="16"/>
                <w:szCs w:val="16"/>
              </w:rPr>
            </w:pPr>
            <w:r w:rsidRPr="00581847">
              <w:rPr>
                <w:sz w:val="16"/>
                <w:szCs w:val="16"/>
              </w:rPr>
              <w:t>Retrospective Cohort</w:t>
            </w:r>
          </w:p>
        </w:tc>
        <w:tc>
          <w:tcPr>
            <w:tcW w:w="947" w:type="dxa"/>
          </w:tcPr>
          <w:p w14:paraId="6FBE9877" w14:textId="77777777" w:rsidR="0059206A" w:rsidRPr="00581847" w:rsidRDefault="0059206A" w:rsidP="0059206A">
            <w:pPr>
              <w:rPr>
                <w:sz w:val="16"/>
                <w:szCs w:val="16"/>
              </w:rPr>
            </w:pPr>
            <w:r w:rsidRPr="00581847">
              <w:rPr>
                <w:sz w:val="16"/>
                <w:szCs w:val="16"/>
              </w:rPr>
              <w:t>Taiwan</w:t>
            </w:r>
          </w:p>
          <w:p w14:paraId="7DEBFDD8" w14:textId="77777777" w:rsidR="0059206A" w:rsidRPr="00581847" w:rsidRDefault="0059206A" w:rsidP="0059206A">
            <w:pPr>
              <w:rPr>
                <w:sz w:val="16"/>
                <w:szCs w:val="16"/>
              </w:rPr>
            </w:pPr>
            <w:r w:rsidRPr="00581847">
              <w:rPr>
                <w:sz w:val="16"/>
                <w:szCs w:val="16"/>
              </w:rPr>
              <w:t>2006</w:t>
            </w:r>
          </w:p>
        </w:tc>
        <w:tc>
          <w:tcPr>
            <w:tcW w:w="648" w:type="dxa"/>
          </w:tcPr>
          <w:p w14:paraId="617647F8" w14:textId="77777777" w:rsidR="0059206A" w:rsidRPr="00581847" w:rsidRDefault="0059206A" w:rsidP="0059206A">
            <w:pPr>
              <w:rPr>
                <w:sz w:val="16"/>
                <w:szCs w:val="16"/>
              </w:rPr>
            </w:pPr>
            <w:r w:rsidRPr="00581847">
              <w:rPr>
                <w:sz w:val="16"/>
                <w:szCs w:val="16"/>
              </w:rPr>
              <w:t>217</w:t>
            </w:r>
          </w:p>
        </w:tc>
        <w:tc>
          <w:tcPr>
            <w:tcW w:w="622" w:type="dxa"/>
          </w:tcPr>
          <w:p w14:paraId="11B3E2B8" w14:textId="77777777" w:rsidR="0059206A" w:rsidRPr="00581847" w:rsidRDefault="0059206A" w:rsidP="0059206A">
            <w:pPr>
              <w:rPr>
                <w:sz w:val="16"/>
                <w:szCs w:val="16"/>
              </w:rPr>
            </w:pPr>
            <w:r w:rsidRPr="00581847">
              <w:rPr>
                <w:sz w:val="16"/>
                <w:szCs w:val="16"/>
              </w:rPr>
              <w:t>74</w:t>
            </w:r>
          </w:p>
        </w:tc>
        <w:tc>
          <w:tcPr>
            <w:tcW w:w="680" w:type="dxa"/>
          </w:tcPr>
          <w:p w14:paraId="3D0D565B" w14:textId="77777777" w:rsidR="0059206A" w:rsidRPr="00581847" w:rsidRDefault="0059206A" w:rsidP="0059206A">
            <w:pPr>
              <w:rPr>
                <w:sz w:val="16"/>
                <w:szCs w:val="16"/>
              </w:rPr>
            </w:pPr>
            <w:r w:rsidRPr="00581847">
              <w:rPr>
                <w:sz w:val="16"/>
                <w:szCs w:val="16"/>
              </w:rPr>
              <w:t>72.4</w:t>
            </w:r>
          </w:p>
        </w:tc>
        <w:tc>
          <w:tcPr>
            <w:tcW w:w="1255" w:type="dxa"/>
          </w:tcPr>
          <w:p w14:paraId="43B6ACA9" w14:textId="77777777" w:rsidR="0059206A" w:rsidRPr="00581847" w:rsidRDefault="0059206A" w:rsidP="0059206A">
            <w:pPr>
              <w:rPr>
                <w:sz w:val="16"/>
                <w:szCs w:val="16"/>
              </w:rPr>
            </w:pPr>
            <w:r w:rsidRPr="00581847">
              <w:rPr>
                <w:sz w:val="16"/>
                <w:szCs w:val="16"/>
              </w:rPr>
              <w:t>TBDM 60.8 (SD 9.9) TB only 59.1 (SD 17.2)</w:t>
            </w:r>
          </w:p>
        </w:tc>
        <w:tc>
          <w:tcPr>
            <w:tcW w:w="571" w:type="dxa"/>
          </w:tcPr>
          <w:p w14:paraId="520AB3CC" w14:textId="77777777" w:rsidR="0059206A" w:rsidRPr="00581847" w:rsidRDefault="0059206A" w:rsidP="0059206A">
            <w:pPr>
              <w:rPr>
                <w:sz w:val="16"/>
                <w:szCs w:val="16"/>
              </w:rPr>
            </w:pPr>
            <w:r w:rsidRPr="00581847">
              <w:rPr>
                <w:sz w:val="16"/>
                <w:szCs w:val="16"/>
              </w:rPr>
              <w:t>88.5</w:t>
            </w:r>
          </w:p>
        </w:tc>
        <w:tc>
          <w:tcPr>
            <w:tcW w:w="1153" w:type="dxa"/>
          </w:tcPr>
          <w:p w14:paraId="7FA0823B" w14:textId="77777777" w:rsidR="0059206A" w:rsidRPr="00581847" w:rsidRDefault="0059206A" w:rsidP="0059206A">
            <w:pPr>
              <w:rPr>
                <w:sz w:val="16"/>
                <w:szCs w:val="16"/>
              </w:rPr>
            </w:pPr>
            <w:r w:rsidRPr="00581847">
              <w:rPr>
                <w:sz w:val="16"/>
                <w:szCs w:val="16"/>
              </w:rPr>
              <w:t>92.6</w:t>
            </w:r>
          </w:p>
        </w:tc>
        <w:tc>
          <w:tcPr>
            <w:tcW w:w="1493" w:type="dxa"/>
            <w:gridSpan w:val="2"/>
          </w:tcPr>
          <w:p w14:paraId="4BB10B91" w14:textId="77777777" w:rsidR="0059206A" w:rsidRPr="00581847" w:rsidRDefault="0059206A" w:rsidP="0059206A">
            <w:pPr>
              <w:rPr>
                <w:sz w:val="16"/>
                <w:szCs w:val="16"/>
              </w:rPr>
            </w:pPr>
            <w:r w:rsidRPr="00581847">
              <w:rPr>
                <w:sz w:val="16"/>
                <w:szCs w:val="16"/>
              </w:rPr>
              <w:t>Pulmonary TB</w:t>
            </w:r>
          </w:p>
        </w:tc>
        <w:tc>
          <w:tcPr>
            <w:tcW w:w="1002" w:type="dxa"/>
          </w:tcPr>
          <w:p w14:paraId="62159683" w14:textId="77777777" w:rsidR="0059206A" w:rsidRPr="00581847" w:rsidRDefault="0059206A" w:rsidP="0059206A">
            <w:pPr>
              <w:rPr>
                <w:sz w:val="16"/>
                <w:szCs w:val="16"/>
              </w:rPr>
            </w:pPr>
            <w:r w:rsidRPr="00581847">
              <w:rPr>
                <w:sz w:val="16"/>
                <w:szCs w:val="16"/>
              </w:rPr>
              <w:t>FBG and treatment</w:t>
            </w:r>
          </w:p>
        </w:tc>
        <w:tc>
          <w:tcPr>
            <w:tcW w:w="1545" w:type="dxa"/>
          </w:tcPr>
          <w:p w14:paraId="713BFB73" w14:textId="77777777" w:rsidR="0059206A" w:rsidRPr="00581847" w:rsidRDefault="0059206A" w:rsidP="0059206A">
            <w:pPr>
              <w:rPr>
                <w:sz w:val="16"/>
                <w:szCs w:val="16"/>
              </w:rPr>
            </w:pPr>
            <w:r w:rsidRPr="00581847">
              <w:rPr>
                <w:sz w:val="16"/>
                <w:szCs w:val="16"/>
              </w:rPr>
              <w:t xml:space="preserve">&lt;18 years old, non-Taiwanese, already diagnosed with TB in another hospital, if chest radiograph done at presentation missing or no clear data on </w:t>
            </w:r>
            <w:r w:rsidRPr="00581847">
              <w:rPr>
                <w:sz w:val="16"/>
                <w:szCs w:val="16"/>
              </w:rPr>
              <w:lastRenderedPageBreak/>
              <w:t xml:space="preserve">bacteriology and DM history </w:t>
            </w:r>
          </w:p>
          <w:p w14:paraId="252A5F25" w14:textId="77777777" w:rsidR="0059206A" w:rsidRPr="00581847" w:rsidRDefault="0059206A" w:rsidP="0059206A">
            <w:pPr>
              <w:rPr>
                <w:sz w:val="16"/>
                <w:szCs w:val="16"/>
              </w:rPr>
            </w:pPr>
          </w:p>
        </w:tc>
        <w:tc>
          <w:tcPr>
            <w:tcW w:w="968" w:type="dxa"/>
          </w:tcPr>
          <w:p w14:paraId="6590C55D" w14:textId="77777777" w:rsidR="0059206A" w:rsidRPr="00581847" w:rsidRDefault="0059206A" w:rsidP="0059206A">
            <w:pPr>
              <w:rPr>
                <w:sz w:val="16"/>
                <w:szCs w:val="16"/>
              </w:rPr>
            </w:pPr>
            <w:r w:rsidRPr="00581847">
              <w:rPr>
                <w:sz w:val="16"/>
                <w:szCs w:val="16"/>
              </w:rPr>
              <w:lastRenderedPageBreak/>
              <w:t xml:space="preserve">Death </w:t>
            </w:r>
          </w:p>
        </w:tc>
        <w:tc>
          <w:tcPr>
            <w:tcW w:w="1673" w:type="dxa"/>
          </w:tcPr>
          <w:p w14:paraId="7DF06017" w14:textId="77777777" w:rsidR="0059206A" w:rsidRPr="00581847" w:rsidRDefault="0059206A" w:rsidP="0059206A">
            <w:pPr>
              <w:rPr>
                <w:sz w:val="16"/>
                <w:szCs w:val="16"/>
              </w:rPr>
            </w:pPr>
            <w:r w:rsidRPr="00581847">
              <w:rPr>
                <w:sz w:val="16"/>
                <w:szCs w:val="16"/>
              </w:rPr>
              <w:t>Age and sex</w:t>
            </w:r>
          </w:p>
        </w:tc>
      </w:tr>
      <w:tr w:rsidR="0059206A" w:rsidRPr="00581847" w14:paraId="42EF229C" w14:textId="77777777" w:rsidTr="00B85A93">
        <w:tc>
          <w:tcPr>
            <w:tcW w:w="1441" w:type="dxa"/>
          </w:tcPr>
          <w:p w14:paraId="59E80697" w14:textId="55BFE6AA" w:rsidR="0059206A" w:rsidRPr="00581847" w:rsidRDefault="0059206A" w:rsidP="005C763C">
            <w:pPr>
              <w:rPr>
                <w:sz w:val="16"/>
                <w:szCs w:val="16"/>
              </w:rPr>
            </w:pPr>
            <w:r w:rsidRPr="00581847">
              <w:rPr>
                <w:sz w:val="16"/>
                <w:szCs w:val="16"/>
              </w:rPr>
              <w:t>Wang</w:t>
            </w:r>
            <w:r w:rsidR="005C763C" w:rsidRPr="00581847">
              <w:rPr>
                <w:sz w:val="16"/>
                <w:szCs w:val="16"/>
              </w:rPr>
              <w:fldChar w:fldCharType="begin">
                <w:fldData xml:space="preserve">PEVuZE5vdGU+PENpdGU+PEF1dGhvcj5XYW5nPC9BdXRob3I+PFllYXI+MjAxNTwvWWVhcj48UmVj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XYW5nPC9BdXRob3I+PFllYXI+MjAxNTwvWWVhcj48UmVj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42]</w:t>
            </w:r>
            <w:r w:rsidR="005C763C" w:rsidRPr="00581847">
              <w:rPr>
                <w:sz w:val="16"/>
                <w:szCs w:val="16"/>
              </w:rPr>
              <w:fldChar w:fldCharType="end"/>
            </w:r>
          </w:p>
        </w:tc>
        <w:tc>
          <w:tcPr>
            <w:tcW w:w="1113" w:type="dxa"/>
          </w:tcPr>
          <w:p w14:paraId="3551BF66" w14:textId="77777777" w:rsidR="0059206A" w:rsidRPr="00581847" w:rsidRDefault="0059206A" w:rsidP="0059206A">
            <w:pPr>
              <w:rPr>
                <w:sz w:val="16"/>
                <w:szCs w:val="16"/>
              </w:rPr>
            </w:pPr>
            <w:r w:rsidRPr="00581847">
              <w:rPr>
                <w:sz w:val="16"/>
                <w:szCs w:val="16"/>
              </w:rPr>
              <w:t>Retrospective Cohort</w:t>
            </w:r>
          </w:p>
        </w:tc>
        <w:tc>
          <w:tcPr>
            <w:tcW w:w="947" w:type="dxa"/>
          </w:tcPr>
          <w:p w14:paraId="1C287F27" w14:textId="77777777" w:rsidR="0059206A" w:rsidRPr="00581847" w:rsidRDefault="0059206A" w:rsidP="0059206A">
            <w:pPr>
              <w:rPr>
                <w:sz w:val="16"/>
                <w:szCs w:val="16"/>
              </w:rPr>
            </w:pPr>
            <w:r w:rsidRPr="00581847">
              <w:rPr>
                <w:sz w:val="16"/>
                <w:szCs w:val="16"/>
              </w:rPr>
              <w:t>Taiwan</w:t>
            </w:r>
          </w:p>
          <w:p w14:paraId="58A2BF80" w14:textId="77777777" w:rsidR="0059206A" w:rsidRPr="00581847" w:rsidRDefault="0059206A" w:rsidP="0059206A">
            <w:pPr>
              <w:rPr>
                <w:sz w:val="16"/>
                <w:szCs w:val="16"/>
              </w:rPr>
            </w:pPr>
            <w:r w:rsidRPr="00581847">
              <w:rPr>
                <w:sz w:val="16"/>
                <w:szCs w:val="16"/>
              </w:rPr>
              <w:t>2010</w:t>
            </w:r>
          </w:p>
        </w:tc>
        <w:tc>
          <w:tcPr>
            <w:tcW w:w="648" w:type="dxa"/>
          </w:tcPr>
          <w:p w14:paraId="76998483" w14:textId="77777777" w:rsidR="0059206A" w:rsidRPr="00581847" w:rsidRDefault="0059206A" w:rsidP="0059206A">
            <w:pPr>
              <w:rPr>
                <w:sz w:val="16"/>
                <w:szCs w:val="16"/>
              </w:rPr>
            </w:pPr>
            <w:r w:rsidRPr="00581847">
              <w:rPr>
                <w:sz w:val="16"/>
                <w:szCs w:val="16"/>
              </w:rPr>
              <w:t>55883</w:t>
            </w:r>
          </w:p>
        </w:tc>
        <w:tc>
          <w:tcPr>
            <w:tcW w:w="622" w:type="dxa"/>
          </w:tcPr>
          <w:p w14:paraId="7A7D8ED2" w14:textId="77777777" w:rsidR="0059206A" w:rsidRPr="00581847" w:rsidRDefault="0059206A" w:rsidP="0059206A">
            <w:pPr>
              <w:rPr>
                <w:sz w:val="16"/>
                <w:szCs w:val="16"/>
              </w:rPr>
            </w:pPr>
            <w:r w:rsidRPr="00581847">
              <w:rPr>
                <w:sz w:val="16"/>
                <w:szCs w:val="16"/>
              </w:rPr>
              <w:t>12688</w:t>
            </w:r>
          </w:p>
        </w:tc>
        <w:tc>
          <w:tcPr>
            <w:tcW w:w="680" w:type="dxa"/>
          </w:tcPr>
          <w:p w14:paraId="3DDD0A98" w14:textId="77777777" w:rsidR="0059206A" w:rsidRPr="00581847" w:rsidRDefault="0059206A" w:rsidP="0059206A">
            <w:pPr>
              <w:rPr>
                <w:sz w:val="16"/>
                <w:szCs w:val="16"/>
              </w:rPr>
            </w:pPr>
            <w:r w:rsidRPr="00581847">
              <w:rPr>
                <w:sz w:val="16"/>
                <w:szCs w:val="16"/>
              </w:rPr>
              <w:t>NR</w:t>
            </w:r>
          </w:p>
        </w:tc>
        <w:tc>
          <w:tcPr>
            <w:tcW w:w="1255" w:type="dxa"/>
          </w:tcPr>
          <w:p w14:paraId="63EC503E" w14:textId="77777777" w:rsidR="0059206A" w:rsidRPr="00581847" w:rsidRDefault="0059206A" w:rsidP="0059206A">
            <w:pPr>
              <w:rPr>
                <w:sz w:val="16"/>
                <w:szCs w:val="16"/>
              </w:rPr>
            </w:pPr>
            <w:r w:rsidRPr="00581847">
              <w:rPr>
                <w:sz w:val="16"/>
                <w:szCs w:val="16"/>
              </w:rPr>
              <w:t>TBDM 65.8 (SD13.5)</w:t>
            </w:r>
          </w:p>
        </w:tc>
        <w:tc>
          <w:tcPr>
            <w:tcW w:w="571" w:type="dxa"/>
          </w:tcPr>
          <w:p w14:paraId="7BCF515B" w14:textId="77777777" w:rsidR="0059206A" w:rsidRPr="00581847" w:rsidRDefault="0059206A" w:rsidP="0059206A">
            <w:pPr>
              <w:rPr>
                <w:sz w:val="16"/>
                <w:szCs w:val="16"/>
              </w:rPr>
            </w:pPr>
            <w:r w:rsidRPr="00581847">
              <w:rPr>
                <w:sz w:val="16"/>
                <w:szCs w:val="16"/>
              </w:rPr>
              <w:t>NR</w:t>
            </w:r>
          </w:p>
        </w:tc>
        <w:tc>
          <w:tcPr>
            <w:tcW w:w="1153" w:type="dxa"/>
          </w:tcPr>
          <w:p w14:paraId="5B711368" w14:textId="77777777" w:rsidR="0059206A" w:rsidRPr="00581847" w:rsidRDefault="0059206A" w:rsidP="0059206A">
            <w:pPr>
              <w:rPr>
                <w:sz w:val="16"/>
                <w:szCs w:val="16"/>
              </w:rPr>
            </w:pPr>
            <w:r w:rsidRPr="00581847">
              <w:rPr>
                <w:sz w:val="16"/>
                <w:szCs w:val="16"/>
              </w:rPr>
              <w:t>NR</w:t>
            </w:r>
          </w:p>
        </w:tc>
        <w:tc>
          <w:tcPr>
            <w:tcW w:w="1493" w:type="dxa"/>
            <w:gridSpan w:val="2"/>
          </w:tcPr>
          <w:p w14:paraId="1C0266A8" w14:textId="77777777" w:rsidR="0059206A" w:rsidRPr="00581847" w:rsidRDefault="0059206A" w:rsidP="0059206A">
            <w:pPr>
              <w:rPr>
                <w:sz w:val="16"/>
                <w:szCs w:val="16"/>
              </w:rPr>
            </w:pPr>
            <w:r w:rsidRPr="00581847">
              <w:rPr>
                <w:sz w:val="16"/>
                <w:szCs w:val="16"/>
              </w:rPr>
              <w:t>Pulmonary TB</w:t>
            </w:r>
          </w:p>
        </w:tc>
        <w:tc>
          <w:tcPr>
            <w:tcW w:w="1002" w:type="dxa"/>
          </w:tcPr>
          <w:p w14:paraId="232907C3" w14:textId="77777777" w:rsidR="0059206A" w:rsidRPr="00581847" w:rsidRDefault="0059206A" w:rsidP="0059206A">
            <w:pPr>
              <w:rPr>
                <w:sz w:val="16"/>
                <w:szCs w:val="16"/>
              </w:rPr>
            </w:pPr>
            <w:r w:rsidRPr="00581847">
              <w:rPr>
                <w:sz w:val="16"/>
                <w:szCs w:val="16"/>
              </w:rPr>
              <w:t>Medical records</w:t>
            </w:r>
          </w:p>
        </w:tc>
        <w:tc>
          <w:tcPr>
            <w:tcW w:w="1545" w:type="dxa"/>
          </w:tcPr>
          <w:p w14:paraId="781B7750" w14:textId="77777777" w:rsidR="0059206A" w:rsidRPr="00581847" w:rsidRDefault="0059206A" w:rsidP="0059206A">
            <w:pPr>
              <w:rPr>
                <w:sz w:val="16"/>
                <w:szCs w:val="16"/>
              </w:rPr>
            </w:pPr>
            <w:r w:rsidRPr="00581847">
              <w:rPr>
                <w:sz w:val="16"/>
                <w:szCs w:val="16"/>
              </w:rPr>
              <w:t>Patients received any non-first line anti-TB drugs for &gt; 14 days (to avoid inclusion of patients with drug-resistant TB or adverse reaction due to first line anti-TB drugs); DM visit claim within 270 days before parturition</w:t>
            </w:r>
          </w:p>
          <w:p w14:paraId="50BD3019" w14:textId="77777777" w:rsidR="0059206A" w:rsidRPr="00581847" w:rsidRDefault="0059206A" w:rsidP="0059206A">
            <w:pPr>
              <w:rPr>
                <w:sz w:val="16"/>
                <w:szCs w:val="16"/>
              </w:rPr>
            </w:pPr>
          </w:p>
        </w:tc>
        <w:tc>
          <w:tcPr>
            <w:tcW w:w="968" w:type="dxa"/>
          </w:tcPr>
          <w:p w14:paraId="04EB08A0" w14:textId="77777777" w:rsidR="0059206A" w:rsidRPr="00581847" w:rsidRDefault="0059206A" w:rsidP="0059206A">
            <w:pPr>
              <w:rPr>
                <w:sz w:val="16"/>
                <w:szCs w:val="16"/>
              </w:rPr>
            </w:pPr>
            <w:r w:rsidRPr="00581847">
              <w:rPr>
                <w:sz w:val="16"/>
                <w:szCs w:val="16"/>
              </w:rPr>
              <w:t>Recurrence</w:t>
            </w:r>
          </w:p>
        </w:tc>
        <w:tc>
          <w:tcPr>
            <w:tcW w:w="1673" w:type="dxa"/>
          </w:tcPr>
          <w:p w14:paraId="47B697EC" w14:textId="77777777" w:rsidR="0059206A" w:rsidRPr="00581847" w:rsidRDefault="0059206A" w:rsidP="0059206A">
            <w:pPr>
              <w:rPr>
                <w:sz w:val="16"/>
                <w:szCs w:val="16"/>
              </w:rPr>
            </w:pPr>
            <w:r w:rsidRPr="00581847">
              <w:rPr>
                <w:sz w:val="16"/>
                <w:szCs w:val="16"/>
              </w:rPr>
              <w:t>None</w:t>
            </w:r>
          </w:p>
        </w:tc>
      </w:tr>
      <w:tr w:rsidR="0059206A" w:rsidRPr="00581847" w14:paraId="585E1C2B" w14:textId="77777777" w:rsidTr="00B85A93">
        <w:tc>
          <w:tcPr>
            <w:tcW w:w="1441" w:type="dxa"/>
            <w:tcBorders>
              <w:bottom w:val="nil"/>
            </w:tcBorders>
          </w:tcPr>
          <w:p w14:paraId="6B0F8765" w14:textId="665E187A" w:rsidR="0059206A" w:rsidRPr="00581847" w:rsidRDefault="0059206A" w:rsidP="005C763C">
            <w:pPr>
              <w:rPr>
                <w:sz w:val="16"/>
                <w:szCs w:val="16"/>
              </w:rPr>
            </w:pPr>
            <w:r w:rsidRPr="00581847">
              <w:rPr>
                <w:sz w:val="16"/>
                <w:szCs w:val="16"/>
              </w:rPr>
              <w:t>Workneh</w:t>
            </w:r>
            <w:r w:rsidR="005C763C" w:rsidRPr="00581847">
              <w:rPr>
                <w:sz w:val="16"/>
                <w:szCs w:val="16"/>
              </w:rPr>
              <w:fldChar w:fldCharType="begin"/>
            </w:r>
            <w:r w:rsidR="005C763C" w:rsidRPr="00581847">
              <w:rPr>
                <w:sz w:val="16"/>
                <w:szCs w:val="16"/>
              </w:rPr>
              <w:instrText xml:space="preserve"> ADDIN EN.CITE &lt;EndNote&gt;&lt;Cite&gt;&lt;Author&gt;Workneh&lt;/Author&gt;&lt;Year&gt;2016&lt;/Year&gt;&lt;RecNum&gt;135&lt;/RecNum&gt;&lt;DisplayText&gt;[134]&lt;/DisplayText&gt;&lt;record&gt;&lt;rec-number&gt;135&lt;/rec-number&gt;&lt;foreign-keys&gt;&lt;key app="EN" db-id="pvxsd52ec9tfp7esev6xtr2gtwravtt5rafd" timestamp="1547229152"&gt;135&lt;/key&gt;&lt;/foreign-keys&gt;&lt;ref-type name="Journal Article"&gt;17&lt;/ref-type&gt;&lt;contributors&gt;&lt;authors&gt;&lt;author&gt;Workneh, M. H.&lt;/author&gt;&lt;author&gt;Bjune, G. A.&lt;/author&gt;&lt;author&gt;Yimer, S. A.&lt;/author&gt;&lt;/authors&gt;&lt;/contributors&gt;&lt;auth-address&gt;M.H. Workneh, University of Oslo, Institute of Health and Society, Faculty of Medicine, Oslo, Norway&lt;/auth-address&gt;&lt;titles&gt;&lt;title&gt;Diabetes mellitus is associated with increased mortality during tuberculosis treatment: A prospective cohort study among tuberculosis patients in South-Eastern Amahra Region, Ethiopia&lt;/title&gt;&lt;secondary-title&gt;Infectious Diseases of Poverty&lt;/secondary-title&gt;&lt;/titles&gt;&lt;periodical&gt;&lt;full-title&gt;Infectious Diseases of Poverty&lt;/full-title&gt;&lt;/periodical&gt;&lt;volume&gt;5&lt;/volume&gt;&lt;number&gt;1&lt;/number&gt;&lt;keywords&gt;&lt;keyword&gt;adolescent&lt;/keyword&gt;&lt;keyword&gt;adult&lt;/keyword&gt;&lt;keyword&gt;aged&lt;/keyword&gt;&lt;keyword&gt;article&lt;/keyword&gt;&lt;keyword&gt;comorbidity&lt;/keyword&gt;&lt;keyword&gt;diabetes mellitus&lt;/keyword&gt;&lt;keyword&gt;disease association&lt;/keyword&gt;&lt;keyword&gt;Ethiopia&lt;/keyword&gt;&lt;keyword&gt;female&lt;/keyword&gt;&lt;keyword&gt;human&lt;/keyword&gt;&lt;keyword&gt;major clinical study&lt;/keyword&gt;&lt;keyword&gt;male&lt;/keyword&gt;&lt;keyword&gt;mortality&lt;/keyword&gt;&lt;keyword&gt;prevalence&lt;/keyword&gt;&lt;keyword&gt;priority journal&lt;/keyword&gt;&lt;keyword&gt;prospective study&lt;/keyword&gt;&lt;keyword&gt;treatment outcome&lt;/keyword&gt;&lt;keyword&gt;tuberculosis&lt;/keyword&gt;&lt;/keywords&gt;&lt;dates&gt;&lt;year&gt;2016&lt;/year&gt;&lt;/dates&gt;&lt;isbn&gt;2049-9957&lt;/isbn&gt;&lt;work-type&gt;Article&lt;/work-type&gt;&lt;urls&gt;&lt;related-urls&gt;&lt;url&gt;http://www.embase.com/search/results?subaction=viewrecord&amp;amp;from=export&amp;amp;id=L609673076&lt;/url&gt;&lt;url&gt;http://dx.doi.org/10.1186/s40249-016-0115-z&lt;/url&gt;&lt;/related-urls&gt;&lt;/urls&gt;&lt;custom5&gt;27009088&lt;/custom5&gt;&lt;electronic-resource-num&gt;10.1186/s40249-016-0115-z&lt;/electronic-resource-num&gt;&lt;remote-database-name&gt;Embase&amp;#xD;Medline&lt;/remote-database-name&gt;&lt;language&gt;English&lt;/language&gt;&lt;/record&gt;&lt;/Cite&gt;&lt;/EndNote&gt;</w:instrText>
            </w:r>
            <w:r w:rsidR="005C763C" w:rsidRPr="00581847">
              <w:rPr>
                <w:sz w:val="16"/>
                <w:szCs w:val="16"/>
              </w:rPr>
              <w:fldChar w:fldCharType="separate"/>
            </w:r>
            <w:r w:rsidR="005C763C" w:rsidRPr="00581847">
              <w:rPr>
                <w:noProof/>
                <w:sz w:val="16"/>
                <w:szCs w:val="16"/>
              </w:rPr>
              <w:t>[134]</w:t>
            </w:r>
            <w:r w:rsidR="005C763C" w:rsidRPr="00581847">
              <w:rPr>
                <w:sz w:val="16"/>
                <w:szCs w:val="16"/>
              </w:rPr>
              <w:fldChar w:fldCharType="end"/>
            </w:r>
          </w:p>
        </w:tc>
        <w:tc>
          <w:tcPr>
            <w:tcW w:w="1113" w:type="dxa"/>
            <w:tcBorders>
              <w:bottom w:val="nil"/>
            </w:tcBorders>
          </w:tcPr>
          <w:p w14:paraId="4DCA2DE5" w14:textId="77777777" w:rsidR="0059206A" w:rsidRPr="00581847" w:rsidRDefault="0059206A" w:rsidP="0059206A">
            <w:pPr>
              <w:rPr>
                <w:sz w:val="16"/>
                <w:szCs w:val="16"/>
              </w:rPr>
            </w:pPr>
            <w:r w:rsidRPr="00581847">
              <w:rPr>
                <w:sz w:val="16"/>
                <w:szCs w:val="16"/>
              </w:rPr>
              <w:t>Prospective Cohort</w:t>
            </w:r>
          </w:p>
        </w:tc>
        <w:tc>
          <w:tcPr>
            <w:tcW w:w="947" w:type="dxa"/>
            <w:tcBorders>
              <w:bottom w:val="nil"/>
            </w:tcBorders>
          </w:tcPr>
          <w:p w14:paraId="604F7BF0" w14:textId="77777777" w:rsidR="0059206A" w:rsidRPr="00581847" w:rsidRDefault="0059206A" w:rsidP="0059206A">
            <w:pPr>
              <w:rPr>
                <w:sz w:val="16"/>
                <w:szCs w:val="16"/>
              </w:rPr>
            </w:pPr>
            <w:r w:rsidRPr="00581847">
              <w:rPr>
                <w:sz w:val="16"/>
                <w:szCs w:val="16"/>
              </w:rPr>
              <w:t>Ethiopia</w:t>
            </w:r>
            <w:r w:rsidRPr="00581847">
              <w:rPr>
                <w:sz w:val="16"/>
                <w:szCs w:val="16"/>
              </w:rPr>
              <w:br/>
              <w:t>2015</w:t>
            </w:r>
          </w:p>
        </w:tc>
        <w:tc>
          <w:tcPr>
            <w:tcW w:w="648" w:type="dxa"/>
            <w:tcBorders>
              <w:bottom w:val="nil"/>
            </w:tcBorders>
          </w:tcPr>
          <w:p w14:paraId="6452868B" w14:textId="77777777" w:rsidR="0059206A" w:rsidRPr="00581847" w:rsidRDefault="0059206A" w:rsidP="0059206A">
            <w:pPr>
              <w:rPr>
                <w:sz w:val="16"/>
                <w:szCs w:val="16"/>
              </w:rPr>
            </w:pPr>
            <w:r w:rsidRPr="00581847">
              <w:rPr>
                <w:sz w:val="16"/>
                <w:szCs w:val="16"/>
              </w:rPr>
              <w:t>1205</w:t>
            </w:r>
          </w:p>
        </w:tc>
        <w:tc>
          <w:tcPr>
            <w:tcW w:w="622" w:type="dxa"/>
            <w:tcBorders>
              <w:bottom w:val="nil"/>
            </w:tcBorders>
          </w:tcPr>
          <w:p w14:paraId="4D0072F7" w14:textId="77777777" w:rsidR="0059206A" w:rsidRPr="00581847" w:rsidRDefault="0059206A" w:rsidP="0059206A">
            <w:pPr>
              <w:rPr>
                <w:sz w:val="16"/>
                <w:szCs w:val="16"/>
              </w:rPr>
            </w:pPr>
            <w:r w:rsidRPr="00581847">
              <w:rPr>
                <w:sz w:val="16"/>
                <w:szCs w:val="16"/>
              </w:rPr>
              <w:t>109</w:t>
            </w:r>
          </w:p>
        </w:tc>
        <w:tc>
          <w:tcPr>
            <w:tcW w:w="680" w:type="dxa"/>
            <w:tcBorders>
              <w:bottom w:val="nil"/>
            </w:tcBorders>
          </w:tcPr>
          <w:p w14:paraId="254739DC" w14:textId="77777777" w:rsidR="0059206A" w:rsidRPr="00581847" w:rsidRDefault="0059206A" w:rsidP="0059206A">
            <w:pPr>
              <w:rPr>
                <w:sz w:val="16"/>
                <w:szCs w:val="16"/>
              </w:rPr>
            </w:pPr>
            <w:r w:rsidRPr="00581847">
              <w:rPr>
                <w:sz w:val="16"/>
                <w:szCs w:val="16"/>
              </w:rPr>
              <w:t>52.7</w:t>
            </w:r>
          </w:p>
        </w:tc>
        <w:tc>
          <w:tcPr>
            <w:tcW w:w="1255" w:type="dxa"/>
            <w:tcBorders>
              <w:bottom w:val="nil"/>
            </w:tcBorders>
          </w:tcPr>
          <w:p w14:paraId="38837561" w14:textId="77777777" w:rsidR="0059206A" w:rsidRPr="00581847" w:rsidRDefault="0059206A" w:rsidP="0059206A">
            <w:pPr>
              <w:rPr>
                <w:sz w:val="16"/>
                <w:szCs w:val="16"/>
              </w:rPr>
            </w:pPr>
            <w:r w:rsidRPr="00581847">
              <w:rPr>
                <w:sz w:val="16"/>
                <w:szCs w:val="16"/>
              </w:rPr>
              <w:t>35.74 (SD 15.2)</w:t>
            </w:r>
          </w:p>
        </w:tc>
        <w:tc>
          <w:tcPr>
            <w:tcW w:w="571" w:type="dxa"/>
            <w:tcBorders>
              <w:bottom w:val="nil"/>
            </w:tcBorders>
          </w:tcPr>
          <w:p w14:paraId="263AD684" w14:textId="77777777" w:rsidR="0059206A" w:rsidRPr="00581847" w:rsidRDefault="0059206A" w:rsidP="0059206A">
            <w:pPr>
              <w:rPr>
                <w:sz w:val="16"/>
                <w:szCs w:val="16"/>
              </w:rPr>
            </w:pPr>
            <w:r w:rsidRPr="00581847">
              <w:rPr>
                <w:sz w:val="16"/>
                <w:szCs w:val="16"/>
              </w:rPr>
              <w:t>NR</w:t>
            </w:r>
          </w:p>
        </w:tc>
        <w:tc>
          <w:tcPr>
            <w:tcW w:w="1153" w:type="dxa"/>
            <w:tcBorders>
              <w:bottom w:val="nil"/>
            </w:tcBorders>
          </w:tcPr>
          <w:p w14:paraId="3A445C59" w14:textId="77777777" w:rsidR="0059206A" w:rsidRPr="00581847" w:rsidRDefault="0059206A" w:rsidP="0059206A">
            <w:pPr>
              <w:rPr>
                <w:sz w:val="16"/>
                <w:szCs w:val="16"/>
              </w:rPr>
            </w:pPr>
            <w:r w:rsidRPr="00581847">
              <w:rPr>
                <w:sz w:val="16"/>
                <w:szCs w:val="16"/>
              </w:rPr>
              <w:t>98.9</w:t>
            </w:r>
          </w:p>
        </w:tc>
        <w:tc>
          <w:tcPr>
            <w:tcW w:w="1493" w:type="dxa"/>
            <w:gridSpan w:val="2"/>
            <w:tcBorders>
              <w:bottom w:val="nil"/>
            </w:tcBorders>
          </w:tcPr>
          <w:p w14:paraId="6B97865D" w14:textId="77777777" w:rsidR="0059206A" w:rsidRPr="00581847" w:rsidRDefault="0059206A" w:rsidP="0059206A">
            <w:pPr>
              <w:rPr>
                <w:sz w:val="16"/>
                <w:szCs w:val="16"/>
              </w:rPr>
            </w:pPr>
            <w:r w:rsidRPr="00581847">
              <w:rPr>
                <w:sz w:val="16"/>
                <w:szCs w:val="16"/>
              </w:rPr>
              <w:t>Undifferentiated TB</w:t>
            </w:r>
          </w:p>
        </w:tc>
        <w:tc>
          <w:tcPr>
            <w:tcW w:w="1002" w:type="dxa"/>
            <w:tcBorders>
              <w:bottom w:val="nil"/>
            </w:tcBorders>
          </w:tcPr>
          <w:p w14:paraId="2F0A9B4B" w14:textId="77777777" w:rsidR="0059206A" w:rsidRPr="00581847" w:rsidRDefault="0059206A" w:rsidP="0059206A">
            <w:pPr>
              <w:rPr>
                <w:sz w:val="16"/>
                <w:szCs w:val="16"/>
              </w:rPr>
            </w:pPr>
            <w:r w:rsidRPr="00581847">
              <w:rPr>
                <w:sz w:val="16"/>
                <w:szCs w:val="16"/>
              </w:rPr>
              <w:t>Medical records, self-report, RBG or FBG</w:t>
            </w:r>
          </w:p>
        </w:tc>
        <w:tc>
          <w:tcPr>
            <w:tcW w:w="1545" w:type="dxa"/>
            <w:tcBorders>
              <w:bottom w:val="nil"/>
            </w:tcBorders>
          </w:tcPr>
          <w:p w14:paraId="44F44950" w14:textId="77777777" w:rsidR="0059206A" w:rsidRPr="00581847" w:rsidRDefault="0059206A" w:rsidP="0059206A">
            <w:pPr>
              <w:rPr>
                <w:sz w:val="16"/>
                <w:szCs w:val="16"/>
              </w:rPr>
            </w:pPr>
            <w:r w:rsidRPr="00581847">
              <w:rPr>
                <w:sz w:val="16"/>
                <w:szCs w:val="16"/>
              </w:rPr>
              <w:t xml:space="preserve">&lt;15 yrs; retreatment cases, patients who could not offer informed consent, known or suspected MDRTB cases, those with malignancy and patients who were on immunosuppressive therapy </w:t>
            </w:r>
          </w:p>
        </w:tc>
        <w:tc>
          <w:tcPr>
            <w:tcW w:w="968" w:type="dxa"/>
            <w:tcBorders>
              <w:bottom w:val="nil"/>
            </w:tcBorders>
          </w:tcPr>
          <w:p w14:paraId="6AAD5D53" w14:textId="77777777" w:rsidR="0059206A" w:rsidRPr="00581847" w:rsidRDefault="00CB3045" w:rsidP="0059206A">
            <w:pPr>
              <w:rPr>
                <w:sz w:val="16"/>
                <w:szCs w:val="16"/>
              </w:rPr>
            </w:pPr>
            <w:r w:rsidRPr="00581847">
              <w:rPr>
                <w:sz w:val="16"/>
                <w:szCs w:val="16"/>
              </w:rPr>
              <w:t>Death/ failure</w:t>
            </w:r>
          </w:p>
        </w:tc>
        <w:tc>
          <w:tcPr>
            <w:tcW w:w="1673" w:type="dxa"/>
            <w:tcBorders>
              <w:bottom w:val="nil"/>
            </w:tcBorders>
          </w:tcPr>
          <w:p w14:paraId="17E21C23" w14:textId="77777777" w:rsidR="0059206A" w:rsidRPr="00581847" w:rsidRDefault="0059206A" w:rsidP="0059206A">
            <w:pPr>
              <w:rPr>
                <w:sz w:val="16"/>
                <w:szCs w:val="16"/>
              </w:rPr>
            </w:pPr>
            <w:r w:rsidRPr="00581847">
              <w:rPr>
                <w:sz w:val="16"/>
                <w:szCs w:val="16"/>
              </w:rPr>
              <w:t>None</w:t>
            </w:r>
          </w:p>
        </w:tc>
      </w:tr>
      <w:tr w:rsidR="0059206A" w:rsidRPr="00581847" w14:paraId="003157C8" w14:textId="77777777" w:rsidTr="00B85A93">
        <w:tc>
          <w:tcPr>
            <w:tcW w:w="1441" w:type="dxa"/>
            <w:tcBorders>
              <w:bottom w:val="nil"/>
            </w:tcBorders>
          </w:tcPr>
          <w:p w14:paraId="2D6B72F7" w14:textId="77777777" w:rsidR="0059206A" w:rsidRPr="00581847" w:rsidRDefault="0059206A" w:rsidP="0059206A">
            <w:pPr>
              <w:rPr>
                <w:sz w:val="16"/>
                <w:szCs w:val="16"/>
              </w:rPr>
            </w:pPr>
          </w:p>
        </w:tc>
        <w:tc>
          <w:tcPr>
            <w:tcW w:w="1113" w:type="dxa"/>
            <w:tcBorders>
              <w:bottom w:val="nil"/>
            </w:tcBorders>
          </w:tcPr>
          <w:p w14:paraId="0E26434D" w14:textId="77777777" w:rsidR="0059206A" w:rsidRPr="00581847" w:rsidRDefault="0059206A" w:rsidP="0059206A">
            <w:pPr>
              <w:rPr>
                <w:sz w:val="16"/>
                <w:szCs w:val="16"/>
              </w:rPr>
            </w:pPr>
          </w:p>
        </w:tc>
        <w:tc>
          <w:tcPr>
            <w:tcW w:w="947" w:type="dxa"/>
            <w:tcBorders>
              <w:bottom w:val="nil"/>
            </w:tcBorders>
          </w:tcPr>
          <w:p w14:paraId="6CF0A514" w14:textId="77777777" w:rsidR="0059206A" w:rsidRPr="00581847" w:rsidRDefault="0059206A" w:rsidP="0059206A">
            <w:pPr>
              <w:rPr>
                <w:sz w:val="16"/>
                <w:szCs w:val="16"/>
              </w:rPr>
            </w:pPr>
          </w:p>
        </w:tc>
        <w:tc>
          <w:tcPr>
            <w:tcW w:w="648" w:type="dxa"/>
            <w:tcBorders>
              <w:bottom w:val="nil"/>
            </w:tcBorders>
          </w:tcPr>
          <w:p w14:paraId="66F9F4BD" w14:textId="77777777" w:rsidR="0059206A" w:rsidRPr="00581847" w:rsidRDefault="0059206A" w:rsidP="0059206A">
            <w:pPr>
              <w:rPr>
                <w:sz w:val="16"/>
                <w:szCs w:val="16"/>
              </w:rPr>
            </w:pPr>
          </w:p>
        </w:tc>
        <w:tc>
          <w:tcPr>
            <w:tcW w:w="622" w:type="dxa"/>
            <w:tcBorders>
              <w:bottom w:val="nil"/>
            </w:tcBorders>
          </w:tcPr>
          <w:p w14:paraId="1E2ED5E5" w14:textId="77777777" w:rsidR="0059206A" w:rsidRPr="00581847" w:rsidRDefault="0059206A" w:rsidP="0059206A">
            <w:pPr>
              <w:rPr>
                <w:sz w:val="16"/>
                <w:szCs w:val="16"/>
              </w:rPr>
            </w:pPr>
          </w:p>
        </w:tc>
        <w:tc>
          <w:tcPr>
            <w:tcW w:w="680" w:type="dxa"/>
            <w:tcBorders>
              <w:bottom w:val="nil"/>
            </w:tcBorders>
          </w:tcPr>
          <w:p w14:paraId="05D086DD" w14:textId="77777777" w:rsidR="0059206A" w:rsidRPr="00581847" w:rsidRDefault="0059206A" w:rsidP="0059206A">
            <w:pPr>
              <w:rPr>
                <w:sz w:val="16"/>
                <w:szCs w:val="16"/>
              </w:rPr>
            </w:pPr>
          </w:p>
        </w:tc>
        <w:tc>
          <w:tcPr>
            <w:tcW w:w="1255" w:type="dxa"/>
            <w:tcBorders>
              <w:bottom w:val="nil"/>
            </w:tcBorders>
          </w:tcPr>
          <w:p w14:paraId="2BD28981" w14:textId="77777777" w:rsidR="0059206A" w:rsidRPr="00581847" w:rsidRDefault="0059206A" w:rsidP="0059206A">
            <w:pPr>
              <w:rPr>
                <w:sz w:val="16"/>
                <w:szCs w:val="16"/>
              </w:rPr>
            </w:pPr>
          </w:p>
        </w:tc>
        <w:tc>
          <w:tcPr>
            <w:tcW w:w="571" w:type="dxa"/>
            <w:tcBorders>
              <w:bottom w:val="nil"/>
            </w:tcBorders>
          </w:tcPr>
          <w:p w14:paraId="46F1DCB3" w14:textId="77777777" w:rsidR="0059206A" w:rsidRPr="00581847" w:rsidRDefault="0059206A" w:rsidP="0059206A">
            <w:pPr>
              <w:rPr>
                <w:sz w:val="16"/>
                <w:szCs w:val="16"/>
              </w:rPr>
            </w:pPr>
          </w:p>
        </w:tc>
        <w:tc>
          <w:tcPr>
            <w:tcW w:w="1153" w:type="dxa"/>
            <w:tcBorders>
              <w:bottom w:val="nil"/>
            </w:tcBorders>
          </w:tcPr>
          <w:p w14:paraId="47AC99C4" w14:textId="77777777" w:rsidR="0059206A" w:rsidRPr="00581847" w:rsidRDefault="0059206A" w:rsidP="0059206A">
            <w:pPr>
              <w:rPr>
                <w:sz w:val="16"/>
                <w:szCs w:val="16"/>
              </w:rPr>
            </w:pPr>
          </w:p>
        </w:tc>
        <w:tc>
          <w:tcPr>
            <w:tcW w:w="1493" w:type="dxa"/>
            <w:gridSpan w:val="2"/>
            <w:tcBorders>
              <w:bottom w:val="nil"/>
            </w:tcBorders>
          </w:tcPr>
          <w:p w14:paraId="4393CCC5" w14:textId="77777777" w:rsidR="0059206A" w:rsidRPr="00581847" w:rsidRDefault="0059206A" w:rsidP="0059206A">
            <w:pPr>
              <w:rPr>
                <w:sz w:val="16"/>
                <w:szCs w:val="16"/>
              </w:rPr>
            </w:pPr>
          </w:p>
        </w:tc>
        <w:tc>
          <w:tcPr>
            <w:tcW w:w="1002" w:type="dxa"/>
            <w:tcBorders>
              <w:bottom w:val="nil"/>
            </w:tcBorders>
          </w:tcPr>
          <w:p w14:paraId="18236FDF" w14:textId="77777777" w:rsidR="0059206A" w:rsidRPr="00581847" w:rsidRDefault="0059206A" w:rsidP="0059206A">
            <w:pPr>
              <w:rPr>
                <w:sz w:val="16"/>
                <w:szCs w:val="16"/>
              </w:rPr>
            </w:pPr>
          </w:p>
        </w:tc>
        <w:tc>
          <w:tcPr>
            <w:tcW w:w="1545" w:type="dxa"/>
            <w:tcBorders>
              <w:bottom w:val="nil"/>
            </w:tcBorders>
          </w:tcPr>
          <w:p w14:paraId="22876A5F" w14:textId="77777777" w:rsidR="0059206A" w:rsidRPr="00581847" w:rsidRDefault="0059206A" w:rsidP="0059206A">
            <w:pPr>
              <w:rPr>
                <w:sz w:val="16"/>
                <w:szCs w:val="16"/>
              </w:rPr>
            </w:pPr>
          </w:p>
        </w:tc>
        <w:tc>
          <w:tcPr>
            <w:tcW w:w="968" w:type="dxa"/>
            <w:tcBorders>
              <w:bottom w:val="nil"/>
            </w:tcBorders>
          </w:tcPr>
          <w:p w14:paraId="4008865E" w14:textId="77777777" w:rsidR="0059206A" w:rsidRPr="00581847" w:rsidRDefault="0059206A" w:rsidP="0059206A">
            <w:pPr>
              <w:rPr>
                <w:sz w:val="16"/>
                <w:szCs w:val="16"/>
              </w:rPr>
            </w:pPr>
          </w:p>
        </w:tc>
        <w:tc>
          <w:tcPr>
            <w:tcW w:w="1673" w:type="dxa"/>
            <w:tcBorders>
              <w:bottom w:val="nil"/>
            </w:tcBorders>
          </w:tcPr>
          <w:p w14:paraId="2217A568" w14:textId="77777777" w:rsidR="0059206A" w:rsidRPr="00581847" w:rsidRDefault="0059206A" w:rsidP="0059206A">
            <w:pPr>
              <w:rPr>
                <w:sz w:val="16"/>
                <w:szCs w:val="16"/>
              </w:rPr>
            </w:pPr>
          </w:p>
        </w:tc>
      </w:tr>
      <w:tr w:rsidR="0059206A" w:rsidRPr="00581847" w14:paraId="76F39A6C" w14:textId="77777777" w:rsidTr="00B85A93">
        <w:tc>
          <w:tcPr>
            <w:tcW w:w="1441" w:type="dxa"/>
            <w:tcBorders>
              <w:bottom w:val="nil"/>
            </w:tcBorders>
          </w:tcPr>
          <w:p w14:paraId="000154B3" w14:textId="72313E94" w:rsidR="0059206A" w:rsidRPr="00581847" w:rsidRDefault="0059206A" w:rsidP="005C763C">
            <w:pPr>
              <w:rPr>
                <w:sz w:val="16"/>
                <w:szCs w:val="16"/>
              </w:rPr>
            </w:pPr>
            <w:r w:rsidRPr="00581847">
              <w:rPr>
                <w:sz w:val="16"/>
                <w:szCs w:val="16"/>
              </w:rPr>
              <w:t>Wu</w:t>
            </w:r>
            <w:r w:rsidR="005C763C" w:rsidRPr="00581847">
              <w:rPr>
                <w:sz w:val="16"/>
                <w:szCs w:val="16"/>
              </w:rPr>
              <w:fldChar w:fldCharType="begin">
                <w:fldData xml:space="preserve">PEVuZE5vdGU+PENpdGU+PEF1dGhvcj5XdTwvQXV0aG9yPjxZZWFyPjIwMTU8L1llYXI+PFJlY051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XdTwvQXV0aG9yPjxZZWFyPjIwMTU8L1llYXI+PFJlY051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43]</w:t>
            </w:r>
            <w:r w:rsidR="005C763C" w:rsidRPr="00581847">
              <w:rPr>
                <w:sz w:val="16"/>
                <w:szCs w:val="16"/>
              </w:rPr>
              <w:fldChar w:fldCharType="end"/>
            </w:r>
          </w:p>
        </w:tc>
        <w:tc>
          <w:tcPr>
            <w:tcW w:w="1113" w:type="dxa"/>
            <w:tcBorders>
              <w:bottom w:val="nil"/>
            </w:tcBorders>
          </w:tcPr>
          <w:p w14:paraId="4E1AFD9E" w14:textId="77777777" w:rsidR="0059206A" w:rsidRPr="00581847" w:rsidRDefault="0059206A" w:rsidP="0059206A">
            <w:pPr>
              <w:rPr>
                <w:sz w:val="16"/>
                <w:szCs w:val="16"/>
              </w:rPr>
            </w:pPr>
            <w:r w:rsidRPr="00581847">
              <w:rPr>
                <w:sz w:val="16"/>
                <w:szCs w:val="16"/>
              </w:rPr>
              <w:t>Retrospective Cohort</w:t>
            </w:r>
          </w:p>
        </w:tc>
        <w:tc>
          <w:tcPr>
            <w:tcW w:w="947" w:type="dxa"/>
            <w:tcBorders>
              <w:bottom w:val="nil"/>
            </w:tcBorders>
          </w:tcPr>
          <w:p w14:paraId="7C806D26" w14:textId="77777777" w:rsidR="0059206A" w:rsidRPr="00581847" w:rsidRDefault="0059206A" w:rsidP="0059206A">
            <w:pPr>
              <w:rPr>
                <w:sz w:val="16"/>
                <w:szCs w:val="16"/>
              </w:rPr>
            </w:pPr>
            <w:r w:rsidRPr="00581847">
              <w:rPr>
                <w:sz w:val="16"/>
                <w:szCs w:val="16"/>
              </w:rPr>
              <w:t>Taiwan</w:t>
            </w:r>
          </w:p>
          <w:p w14:paraId="65E851E6" w14:textId="77777777" w:rsidR="0059206A" w:rsidRPr="00581847" w:rsidRDefault="0059206A" w:rsidP="0059206A">
            <w:pPr>
              <w:rPr>
                <w:sz w:val="16"/>
                <w:szCs w:val="16"/>
              </w:rPr>
            </w:pPr>
            <w:r w:rsidRPr="00581847">
              <w:rPr>
                <w:sz w:val="16"/>
                <w:szCs w:val="16"/>
              </w:rPr>
              <w:t>2008</w:t>
            </w:r>
          </w:p>
        </w:tc>
        <w:tc>
          <w:tcPr>
            <w:tcW w:w="648" w:type="dxa"/>
            <w:tcBorders>
              <w:bottom w:val="nil"/>
            </w:tcBorders>
          </w:tcPr>
          <w:p w14:paraId="1C9AD194" w14:textId="77777777" w:rsidR="0059206A" w:rsidRPr="00581847" w:rsidRDefault="0059206A" w:rsidP="0059206A">
            <w:pPr>
              <w:rPr>
                <w:sz w:val="16"/>
                <w:szCs w:val="16"/>
              </w:rPr>
            </w:pPr>
            <w:r w:rsidRPr="00581847">
              <w:rPr>
                <w:sz w:val="16"/>
                <w:szCs w:val="16"/>
              </w:rPr>
              <w:t>33851</w:t>
            </w:r>
          </w:p>
        </w:tc>
        <w:tc>
          <w:tcPr>
            <w:tcW w:w="622" w:type="dxa"/>
            <w:tcBorders>
              <w:bottom w:val="nil"/>
            </w:tcBorders>
          </w:tcPr>
          <w:p w14:paraId="7A66D941" w14:textId="77777777" w:rsidR="0059206A" w:rsidRPr="00581847" w:rsidRDefault="0059206A" w:rsidP="0059206A">
            <w:pPr>
              <w:rPr>
                <w:sz w:val="16"/>
                <w:szCs w:val="16"/>
              </w:rPr>
            </w:pPr>
            <w:r w:rsidRPr="00581847">
              <w:rPr>
                <w:sz w:val="16"/>
                <w:szCs w:val="16"/>
              </w:rPr>
              <w:t>7637</w:t>
            </w:r>
          </w:p>
        </w:tc>
        <w:tc>
          <w:tcPr>
            <w:tcW w:w="680" w:type="dxa"/>
            <w:tcBorders>
              <w:bottom w:val="nil"/>
            </w:tcBorders>
          </w:tcPr>
          <w:p w14:paraId="56A97F2F" w14:textId="77777777" w:rsidR="0059206A" w:rsidRPr="00581847" w:rsidRDefault="0059206A" w:rsidP="0059206A">
            <w:pPr>
              <w:rPr>
                <w:sz w:val="16"/>
                <w:szCs w:val="16"/>
              </w:rPr>
            </w:pPr>
            <w:r w:rsidRPr="00581847">
              <w:rPr>
                <w:sz w:val="16"/>
                <w:szCs w:val="16"/>
              </w:rPr>
              <w:t>74.6</w:t>
            </w:r>
          </w:p>
        </w:tc>
        <w:tc>
          <w:tcPr>
            <w:tcW w:w="1255" w:type="dxa"/>
            <w:tcBorders>
              <w:bottom w:val="nil"/>
            </w:tcBorders>
          </w:tcPr>
          <w:p w14:paraId="3F810F8E" w14:textId="77777777" w:rsidR="0059206A" w:rsidRPr="00581847" w:rsidRDefault="0059206A" w:rsidP="0059206A">
            <w:pPr>
              <w:rPr>
                <w:sz w:val="16"/>
                <w:szCs w:val="16"/>
              </w:rPr>
            </w:pPr>
            <w:r w:rsidRPr="00581847">
              <w:rPr>
                <w:sz w:val="16"/>
                <w:szCs w:val="16"/>
              </w:rPr>
              <w:t>NR</w:t>
            </w:r>
          </w:p>
        </w:tc>
        <w:tc>
          <w:tcPr>
            <w:tcW w:w="571" w:type="dxa"/>
            <w:tcBorders>
              <w:bottom w:val="nil"/>
            </w:tcBorders>
          </w:tcPr>
          <w:p w14:paraId="553EA07D" w14:textId="77777777" w:rsidR="0059206A" w:rsidRPr="00581847" w:rsidRDefault="0059206A" w:rsidP="0059206A">
            <w:pPr>
              <w:rPr>
                <w:sz w:val="16"/>
                <w:szCs w:val="16"/>
              </w:rPr>
            </w:pPr>
            <w:r w:rsidRPr="00581847">
              <w:rPr>
                <w:sz w:val="16"/>
                <w:szCs w:val="16"/>
              </w:rPr>
              <w:t>100</w:t>
            </w:r>
          </w:p>
        </w:tc>
        <w:tc>
          <w:tcPr>
            <w:tcW w:w="1153" w:type="dxa"/>
            <w:tcBorders>
              <w:bottom w:val="nil"/>
            </w:tcBorders>
          </w:tcPr>
          <w:p w14:paraId="5E9FB672" w14:textId="77777777" w:rsidR="0059206A" w:rsidRPr="00581847" w:rsidRDefault="0059206A" w:rsidP="0059206A">
            <w:pPr>
              <w:rPr>
                <w:sz w:val="16"/>
                <w:szCs w:val="16"/>
              </w:rPr>
            </w:pPr>
            <w:r w:rsidRPr="00581847">
              <w:rPr>
                <w:sz w:val="16"/>
                <w:szCs w:val="16"/>
              </w:rPr>
              <w:t>NR</w:t>
            </w:r>
          </w:p>
        </w:tc>
        <w:tc>
          <w:tcPr>
            <w:tcW w:w="1493" w:type="dxa"/>
            <w:gridSpan w:val="2"/>
            <w:tcBorders>
              <w:bottom w:val="nil"/>
            </w:tcBorders>
          </w:tcPr>
          <w:p w14:paraId="302727DB" w14:textId="77777777" w:rsidR="0059206A" w:rsidRPr="00581847" w:rsidRDefault="0059206A" w:rsidP="0059206A">
            <w:pPr>
              <w:rPr>
                <w:sz w:val="16"/>
                <w:szCs w:val="16"/>
              </w:rPr>
            </w:pPr>
            <w:r w:rsidRPr="00581847">
              <w:rPr>
                <w:sz w:val="16"/>
                <w:szCs w:val="16"/>
              </w:rPr>
              <w:t>Undifferentiated TB</w:t>
            </w:r>
          </w:p>
        </w:tc>
        <w:tc>
          <w:tcPr>
            <w:tcW w:w="1002" w:type="dxa"/>
            <w:tcBorders>
              <w:bottom w:val="nil"/>
            </w:tcBorders>
          </w:tcPr>
          <w:p w14:paraId="6930BA5F" w14:textId="77777777" w:rsidR="0059206A" w:rsidRPr="00581847" w:rsidRDefault="0059206A" w:rsidP="0059206A">
            <w:pPr>
              <w:rPr>
                <w:sz w:val="16"/>
                <w:szCs w:val="16"/>
              </w:rPr>
            </w:pPr>
            <w:r w:rsidRPr="00581847">
              <w:rPr>
                <w:sz w:val="16"/>
                <w:szCs w:val="16"/>
              </w:rPr>
              <w:t>Medical records</w:t>
            </w:r>
          </w:p>
        </w:tc>
        <w:tc>
          <w:tcPr>
            <w:tcW w:w="1545" w:type="dxa"/>
            <w:tcBorders>
              <w:bottom w:val="nil"/>
            </w:tcBorders>
          </w:tcPr>
          <w:p w14:paraId="0D6AC919" w14:textId="77777777" w:rsidR="0059206A" w:rsidRPr="00581847" w:rsidRDefault="0059206A" w:rsidP="0059206A">
            <w:pPr>
              <w:rPr>
                <w:sz w:val="16"/>
                <w:szCs w:val="16"/>
              </w:rPr>
            </w:pPr>
            <w:r w:rsidRPr="00581847">
              <w:rPr>
                <w:sz w:val="16"/>
                <w:szCs w:val="16"/>
              </w:rPr>
              <w:t>Previous treatment</w:t>
            </w:r>
          </w:p>
        </w:tc>
        <w:tc>
          <w:tcPr>
            <w:tcW w:w="968" w:type="dxa"/>
            <w:tcBorders>
              <w:bottom w:val="nil"/>
            </w:tcBorders>
          </w:tcPr>
          <w:p w14:paraId="54B17DDA" w14:textId="77777777" w:rsidR="0059206A" w:rsidRPr="00581847" w:rsidRDefault="0059206A" w:rsidP="0059206A">
            <w:pPr>
              <w:rPr>
                <w:sz w:val="16"/>
                <w:szCs w:val="16"/>
              </w:rPr>
            </w:pPr>
            <w:r w:rsidRPr="00581847">
              <w:rPr>
                <w:sz w:val="16"/>
                <w:szCs w:val="16"/>
              </w:rPr>
              <w:t>Death</w:t>
            </w:r>
          </w:p>
        </w:tc>
        <w:tc>
          <w:tcPr>
            <w:tcW w:w="1673" w:type="dxa"/>
            <w:tcBorders>
              <w:bottom w:val="nil"/>
            </w:tcBorders>
          </w:tcPr>
          <w:p w14:paraId="3835EFC2" w14:textId="77777777" w:rsidR="0059206A" w:rsidRPr="00581847" w:rsidRDefault="0059206A" w:rsidP="0059206A">
            <w:pPr>
              <w:rPr>
                <w:sz w:val="16"/>
                <w:szCs w:val="16"/>
              </w:rPr>
            </w:pPr>
            <w:r w:rsidRPr="00581847">
              <w:rPr>
                <w:sz w:val="16"/>
                <w:szCs w:val="16"/>
              </w:rPr>
              <w:t>Stratified by age groups. Sex, residence of living (eastern or not), comorbidity (HIV, chronic kidney diseases, stroke, cancer, liver disease)</w:t>
            </w:r>
          </w:p>
          <w:p w14:paraId="083BBDF8" w14:textId="77777777" w:rsidR="0059206A" w:rsidRPr="00581847" w:rsidRDefault="0059206A" w:rsidP="0059206A">
            <w:pPr>
              <w:rPr>
                <w:sz w:val="16"/>
                <w:szCs w:val="16"/>
              </w:rPr>
            </w:pPr>
          </w:p>
        </w:tc>
      </w:tr>
      <w:tr w:rsidR="0059206A" w:rsidRPr="00581847" w14:paraId="01B97956" w14:textId="77777777" w:rsidTr="00B85A93">
        <w:tc>
          <w:tcPr>
            <w:tcW w:w="1441" w:type="dxa"/>
            <w:tcBorders>
              <w:top w:val="nil"/>
              <w:left w:val="nil"/>
              <w:bottom w:val="nil"/>
              <w:right w:val="nil"/>
            </w:tcBorders>
          </w:tcPr>
          <w:p w14:paraId="7A781E70" w14:textId="21EF8A48" w:rsidR="0059206A" w:rsidRPr="00581847" w:rsidRDefault="0059206A" w:rsidP="005C763C">
            <w:pPr>
              <w:rPr>
                <w:sz w:val="16"/>
                <w:szCs w:val="16"/>
              </w:rPr>
            </w:pPr>
            <w:r w:rsidRPr="00581847">
              <w:rPr>
                <w:sz w:val="16"/>
                <w:szCs w:val="16"/>
              </w:rPr>
              <w:t>Wu</w:t>
            </w:r>
            <w:r w:rsidR="005C763C" w:rsidRPr="00581847">
              <w:rPr>
                <w:sz w:val="16"/>
                <w:szCs w:val="16"/>
              </w:rPr>
              <w:fldChar w:fldCharType="begin">
                <w:fldData xml:space="preserve">PEVuZE5vdGU+PENpdGU+PEF1dGhvcj5XdTwvQXV0aG9yPjxZZWFyPjIwMTY8L1llYXI+PFJlY051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==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XdTwvQXV0aG9yPjxZZWFyPjIwMTY8L1llYXI+PFJlY051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==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135]</w:t>
            </w:r>
            <w:r w:rsidR="005C763C" w:rsidRPr="00581847">
              <w:rPr>
                <w:sz w:val="16"/>
                <w:szCs w:val="16"/>
              </w:rPr>
              <w:fldChar w:fldCharType="end"/>
            </w:r>
            <w:r w:rsidRPr="00581847">
              <w:rPr>
                <w:sz w:val="16"/>
                <w:szCs w:val="16"/>
              </w:rPr>
              <w:t xml:space="preserve"> </w:t>
            </w:r>
          </w:p>
        </w:tc>
        <w:tc>
          <w:tcPr>
            <w:tcW w:w="1113" w:type="dxa"/>
            <w:tcBorders>
              <w:top w:val="nil"/>
              <w:left w:val="nil"/>
              <w:bottom w:val="nil"/>
              <w:right w:val="nil"/>
            </w:tcBorders>
          </w:tcPr>
          <w:p w14:paraId="6D349C9B" w14:textId="77777777" w:rsidR="0059206A" w:rsidRPr="00581847" w:rsidRDefault="0059206A" w:rsidP="0059206A">
            <w:pPr>
              <w:rPr>
                <w:sz w:val="16"/>
                <w:szCs w:val="16"/>
              </w:rPr>
            </w:pPr>
            <w:r w:rsidRPr="00581847">
              <w:rPr>
                <w:sz w:val="16"/>
                <w:szCs w:val="16"/>
              </w:rPr>
              <w:t>Retrospective Cohort</w:t>
            </w:r>
          </w:p>
        </w:tc>
        <w:tc>
          <w:tcPr>
            <w:tcW w:w="947" w:type="dxa"/>
            <w:tcBorders>
              <w:top w:val="nil"/>
              <w:left w:val="nil"/>
              <w:bottom w:val="nil"/>
              <w:right w:val="nil"/>
            </w:tcBorders>
          </w:tcPr>
          <w:p w14:paraId="1668D222" w14:textId="77777777" w:rsidR="0059206A" w:rsidRPr="00581847" w:rsidRDefault="0059206A" w:rsidP="0059206A">
            <w:pPr>
              <w:rPr>
                <w:sz w:val="16"/>
                <w:szCs w:val="16"/>
              </w:rPr>
            </w:pPr>
            <w:r w:rsidRPr="00581847">
              <w:rPr>
                <w:sz w:val="16"/>
                <w:szCs w:val="16"/>
              </w:rPr>
              <w:t>China</w:t>
            </w:r>
            <w:r w:rsidRPr="00581847">
              <w:rPr>
                <w:sz w:val="16"/>
                <w:szCs w:val="16"/>
              </w:rPr>
              <w:br/>
              <w:t>2008</w:t>
            </w:r>
          </w:p>
        </w:tc>
        <w:tc>
          <w:tcPr>
            <w:tcW w:w="648" w:type="dxa"/>
            <w:tcBorders>
              <w:top w:val="nil"/>
              <w:left w:val="nil"/>
              <w:bottom w:val="nil"/>
              <w:right w:val="nil"/>
            </w:tcBorders>
          </w:tcPr>
          <w:p w14:paraId="4E522483" w14:textId="77777777" w:rsidR="0059206A" w:rsidRPr="00581847" w:rsidRDefault="0059206A" w:rsidP="0059206A">
            <w:pPr>
              <w:rPr>
                <w:sz w:val="16"/>
                <w:szCs w:val="16"/>
              </w:rPr>
            </w:pPr>
            <w:r w:rsidRPr="00581847">
              <w:rPr>
                <w:sz w:val="16"/>
                <w:szCs w:val="16"/>
              </w:rPr>
              <w:t>161</w:t>
            </w:r>
          </w:p>
        </w:tc>
        <w:tc>
          <w:tcPr>
            <w:tcW w:w="622" w:type="dxa"/>
            <w:tcBorders>
              <w:top w:val="nil"/>
              <w:left w:val="nil"/>
              <w:bottom w:val="nil"/>
              <w:right w:val="nil"/>
            </w:tcBorders>
          </w:tcPr>
          <w:p w14:paraId="404F9E57" w14:textId="77777777" w:rsidR="0059206A" w:rsidRPr="00581847" w:rsidRDefault="0059206A" w:rsidP="0059206A">
            <w:pPr>
              <w:rPr>
                <w:sz w:val="16"/>
                <w:szCs w:val="16"/>
              </w:rPr>
            </w:pPr>
            <w:r w:rsidRPr="00581847">
              <w:rPr>
                <w:sz w:val="16"/>
                <w:szCs w:val="16"/>
              </w:rPr>
              <w:t>40</w:t>
            </w:r>
          </w:p>
        </w:tc>
        <w:tc>
          <w:tcPr>
            <w:tcW w:w="680" w:type="dxa"/>
            <w:tcBorders>
              <w:top w:val="nil"/>
              <w:left w:val="nil"/>
              <w:bottom w:val="nil"/>
              <w:right w:val="nil"/>
            </w:tcBorders>
          </w:tcPr>
          <w:p w14:paraId="497A46E6" w14:textId="77777777" w:rsidR="0059206A" w:rsidRPr="00581847" w:rsidRDefault="0059206A" w:rsidP="0059206A">
            <w:pPr>
              <w:rPr>
                <w:sz w:val="16"/>
                <w:szCs w:val="16"/>
              </w:rPr>
            </w:pPr>
            <w:r w:rsidRPr="00581847">
              <w:rPr>
                <w:sz w:val="16"/>
                <w:szCs w:val="16"/>
              </w:rPr>
              <w:t>64.2</w:t>
            </w:r>
          </w:p>
        </w:tc>
        <w:tc>
          <w:tcPr>
            <w:tcW w:w="1255" w:type="dxa"/>
            <w:tcBorders>
              <w:top w:val="nil"/>
              <w:left w:val="nil"/>
              <w:bottom w:val="nil"/>
              <w:right w:val="nil"/>
            </w:tcBorders>
          </w:tcPr>
          <w:p w14:paraId="72FEB07B" w14:textId="77777777" w:rsidR="0059206A" w:rsidRPr="00581847" w:rsidRDefault="0059206A" w:rsidP="0059206A">
            <w:pPr>
              <w:rPr>
                <w:sz w:val="16"/>
                <w:szCs w:val="16"/>
              </w:rPr>
            </w:pPr>
            <w:r w:rsidRPr="00581847">
              <w:rPr>
                <w:sz w:val="16"/>
                <w:szCs w:val="16"/>
              </w:rPr>
              <w:t>45.8% were aged 50+</w:t>
            </w:r>
          </w:p>
        </w:tc>
        <w:tc>
          <w:tcPr>
            <w:tcW w:w="571" w:type="dxa"/>
            <w:tcBorders>
              <w:top w:val="nil"/>
              <w:left w:val="nil"/>
              <w:bottom w:val="nil"/>
              <w:right w:val="nil"/>
            </w:tcBorders>
          </w:tcPr>
          <w:p w14:paraId="2FC5511A" w14:textId="77777777" w:rsidR="0059206A" w:rsidRPr="00581847" w:rsidRDefault="0059206A" w:rsidP="0059206A">
            <w:pPr>
              <w:rPr>
                <w:sz w:val="16"/>
                <w:szCs w:val="16"/>
              </w:rPr>
            </w:pPr>
            <w:r w:rsidRPr="00581847">
              <w:rPr>
                <w:sz w:val="16"/>
                <w:szCs w:val="16"/>
              </w:rPr>
              <w:t>NR</w:t>
            </w:r>
          </w:p>
        </w:tc>
        <w:tc>
          <w:tcPr>
            <w:tcW w:w="1153" w:type="dxa"/>
            <w:tcBorders>
              <w:top w:val="nil"/>
              <w:left w:val="nil"/>
              <w:bottom w:val="nil"/>
              <w:right w:val="nil"/>
            </w:tcBorders>
          </w:tcPr>
          <w:p w14:paraId="3FC51402" w14:textId="77777777" w:rsidR="0059206A" w:rsidRPr="00581847" w:rsidRDefault="0059206A" w:rsidP="0059206A">
            <w:pPr>
              <w:rPr>
                <w:sz w:val="16"/>
                <w:szCs w:val="16"/>
              </w:rPr>
            </w:pPr>
            <w:r w:rsidRPr="00581847">
              <w:rPr>
                <w:sz w:val="16"/>
                <w:szCs w:val="16"/>
              </w:rPr>
              <w:t>100</w:t>
            </w:r>
          </w:p>
        </w:tc>
        <w:tc>
          <w:tcPr>
            <w:tcW w:w="1493" w:type="dxa"/>
            <w:gridSpan w:val="2"/>
            <w:tcBorders>
              <w:top w:val="nil"/>
              <w:left w:val="nil"/>
              <w:bottom w:val="nil"/>
              <w:right w:val="nil"/>
            </w:tcBorders>
          </w:tcPr>
          <w:p w14:paraId="069D6819" w14:textId="77777777" w:rsidR="0059206A" w:rsidRPr="00581847" w:rsidRDefault="0059206A" w:rsidP="0059206A">
            <w:pPr>
              <w:rPr>
                <w:sz w:val="16"/>
                <w:szCs w:val="16"/>
              </w:rPr>
            </w:pPr>
            <w:r w:rsidRPr="00581847">
              <w:rPr>
                <w:sz w:val="16"/>
                <w:szCs w:val="16"/>
              </w:rPr>
              <w:t>Pulmonary TB</w:t>
            </w:r>
          </w:p>
        </w:tc>
        <w:tc>
          <w:tcPr>
            <w:tcW w:w="1002" w:type="dxa"/>
            <w:tcBorders>
              <w:top w:val="nil"/>
              <w:left w:val="nil"/>
              <w:bottom w:val="nil"/>
              <w:right w:val="nil"/>
            </w:tcBorders>
          </w:tcPr>
          <w:p w14:paraId="5FAF329D" w14:textId="77777777" w:rsidR="0059206A" w:rsidRPr="00581847" w:rsidRDefault="0059206A" w:rsidP="0059206A">
            <w:pPr>
              <w:rPr>
                <w:sz w:val="16"/>
                <w:szCs w:val="16"/>
              </w:rPr>
            </w:pPr>
            <w:r w:rsidRPr="00581847">
              <w:rPr>
                <w:sz w:val="16"/>
                <w:szCs w:val="16"/>
              </w:rPr>
              <w:t>Medical records</w:t>
            </w:r>
          </w:p>
        </w:tc>
        <w:tc>
          <w:tcPr>
            <w:tcW w:w="1545" w:type="dxa"/>
            <w:tcBorders>
              <w:top w:val="nil"/>
              <w:left w:val="nil"/>
              <w:bottom w:val="nil"/>
              <w:right w:val="nil"/>
            </w:tcBorders>
          </w:tcPr>
          <w:p w14:paraId="5F359F54" w14:textId="77777777" w:rsidR="0059206A" w:rsidRPr="00581847" w:rsidRDefault="0059206A" w:rsidP="0059206A">
            <w:pPr>
              <w:rPr>
                <w:sz w:val="16"/>
                <w:szCs w:val="16"/>
              </w:rPr>
            </w:pPr>
            <w:r w:rsidRPr="00581847">
              <w:rPr>
                <w:sz w:val="16"/>
                <w:szCs w:val="16"/>
              </w:rPr>
              <w:t>patients who were infected with non-tuberculosis mycobacteria</w:t>
            </w:r>
          </w:p>
        </w:tc>
        <w:tc>
          <w:tcPr>
            <w:tcW w:w="968" w:type="dxa"/>
            <w:tcBorders>
              <w:top w:val="nil"/>
              <w:left w:val="nil"/>
              <w:bottom w:val="nil"/>
              <w:right w:val="nil"/>
            </w:tcBorders>
          </w:tcPr>
          <w:p w14:paraId="272E41BE" w14:textId="77777777" w:rsidR="0059206A" w:rsidRPr="00581847" w:rsidRDefault="0059206A" w:rsidP="0059206A">
            <w:pPr>
              <w:rPr>
                <w:sz w:val="16"/>
                <w:szCs w:val="16"/>
              </w:rPr>
            </w:pPr>
            <w:r w:rsidRPr="00581847">
              <w:rPr>
                <w:sz w:val="16"/>
                <w:szCs w:val="16"/>
              </w:rPr>
              <w:t>Culture conversion</w:t>
            </w:r>
          </w:p>
        </w:tc>
        <w:tc>
          <w:tcPr>
            <w:tcW w:w="1673" w:type="dxa"/>
            <w:tcBorders>
              <w:top w:val="nil"/>
              <w:left w:val="nil"/>
              <w:bottom w:val="nil"/>
              <w:right w:val="nil"/>
            </w:tcBorders>
          </w:tcPr>
          <w:p w14:paraId="349CE2E7" w14:textId="77777777" w:rsidR="0059206A" w:rsidRPr="00581847" w:rsidRDefault="0059206A" w:rsidP="0059206A">
            <w:pPr>
              <w:rPr>
                <w:sz w:val="16"/>
                <w:szCs w:val="16"/>
              </w:rPr>
            </w:pPr>
            <w:r w:rsidRPr="00581847">
              <w:rPr>
                <w:sz w:val="16"/>
                <w:szCs w:val="16"/>
              </w:rPr>
              <w:t>None</w:t>
            </w:r>
          </w:p>
        </w:tc>
      </w:tr>
      <w:tr w:rsidR="0059206A" w:rsidRPr="00581847" w14:paraId="37AEAA2D" w14:textId="77777777" w:rsidTr="00B85A93">
        <w:tc>
          <w:tcPr>
            <w:tcW w:w="1441" w:type="dxa"/>
            <w:tcBorders>
              <w:top w:val="nil"/>
              <w:left w:val="nil"/>
              <w:bottom w:val="nil"/>
              <w:right w:val="nil"/>
            </w:tcBorders>
          </w:tcPr>
          <w:p w14:paraId="43707B4F" w14:textId="77777777" w:rsidR="0059206A" w:rsidRPr="00581847" w:rsidRDefault="0059206A" w:rsidP="0059206A">
            <w:pPr>
              <w:rPr>
                <w:sz w:val="16"/>
                <w:szCs w:val="16"/>
              </w:rPr>
            </w:pPr>
          </w:p>
        </w:tc>
        <w:tc>
          <w:tcPr>
            <w:tcW w:w="1113" w:type="dxa"/>
            <w:tcBorders>
              <w:top w:val="nil"/>
              <w:left w:val="nil"/>
              <w:bottom w:val="nil"/>
              <w:right w:val="nil"/>
            </w:tcBorders>
          </w:tcPr>
          <w:p w14:paraId="4D375FD7" w14:textId="77777777" w:rsidR="0059206A" w:rsidRPr="00581847" w:rsidRDefault="0059206A" w:rsidP="0059206A">
            <w:pPr>
              <w:rPr>
                <w:sz w:val="16"/>
                <w:szCs w:val="16"/>
              </w:rPr>
            </w:pPr>
          </w:p>
        </w:tc>
        <w:tc>
          <w:tcPr>
            <w:tcW w:w="947" w:type="dxa"/>
            <w:tcBorders>
              <w:top w:val="nil"/>
              <w:left w:val="nil"/>
              <w:bottom w:val="nil"/>
              <w:right w:val="nil"/>
            </w:tcBorders>
          </w:tcPr>
          <w:p w14:paraId="6064994A" w14:textId="77777777" w:rsidR="0059206A" w:rsidRPr="00581847" w:rsidRDefault="0059206A" w:rsidP="0059206A">
            <w:pPr>
              <w:rPr>
                <w:sz w:val="16"/>
                <w:szCs w:val="16"/>
              </w:rPr>
            </w:pPr>
          </w:p>
        </w:tc>
        <w:tc>
          <w:tcPr>
            <w:tcW w:w="648" w:type="dxa"/>
            <w:tcBorders>
              <w:top w:val="nil"/>
              <w:left w:val="nil"/>
              <w:bottom w:val="nil"/>
              <w:right w:val="nil"/>
            </w:tcBorders>
          </w:tcPr>
          <w:p w14:paraId="0E599217" w14:textId="77777777" w:rsidR="0059206A" w:rsidRPr="00581847" w:rsidRDefault="0059206A" w:rsidP="0059206A">
            <w:pPr>
              <w:rPr>
                <w:sz w:val="16"/>
                <w:szCs w:val="16"/>
              </w:rPr>
            </w:pPr>
          </w:p>
        </w:tc>
        <w:tc>
          <w:tcPr>
            <w:tcW w:w="622" w:type="dxa"/>
            <w:tcBorders>
              <w:top w:val="nil"/>
              <w:left w:val="nil"/>
              <w:bottom w:val="nil"/>
              <w:right w:val="nil"/>
            </w:tcBorders>
          </w:tcPr>
          <w:p w14:paraId="1D46268B" w14:textId="77777777" w:rsidR="0059206A" w:rsidRPr="00581847" w:rsidRDefault="0059206A" w:rsidP="0059206A">
            <w:pPr>
              <w:rPr>
                <w:sz w:val="16"/>
                <w:szCs w:val="16"/>
              </w:rPr>
            </w:pPr>
          </w:p>
        </w:tc>
        <w:tc>
          <w:tcPr>
            <w:tcW w:w="680" w:type="dxa"/>
            <w:tcBorders>
              <w:top w:val="nil"/>
              <w:left w:val="nil"/>
              <w:bottom w:val="nil"/>
              <w:right w:val="nil"/>
            </w:tcBorders>
          </w:tcPr>
          <w:p w14:paraId="27416017" w14:textId="77777777" w:rsidR="0059206A" w:rsidRPr="00581847" w:rsidRDefault="0059206A" w:rsidP="0059206A">
            <w:pPr>
              <w:rPr>
                <w:sz w:val="16"/>
                <w:szCs w:val="16"/>
              </w:rPr>
            </w:pPr>
          </w:p>
        </w:tc>
        <w:tc>
          <w:tcPr>
            <w:tcW w:w="1255" w:type="dxa"/>
            <w:tcBorders>
              <w:top w:val="nil"/>
              <w:left w:val="nil"/>
              <w:bottom w:val="nil"/>
              <w:right w:val="nil"/>
            </w:tcBorders>
          </w:tcPr>
          <w:p w14:paraId="121011AC" w14:textId="77777777" w:rsidR="0059206A" w:rsidRPr="00581847" w:rsidRDefault="0059206A" w:rsidP="0059206A">
            <w:pPr>
              <w:rPr>
                <w:sz w:val="16"/>
                <w:szCs w:val="16"/>
              </w:rPr>
            </w:pPr>
          </w:p>
        </w:tc>
        <w:tc>
          <w:tcPr>
            <w:tcW w:w="571" w:type="dxa"/>
            <w:tcBorders>
              <w:top w:val="nil"/>
              <w:left w:val="nil"/>
              <w:bottom w:val="nil"/>
              <w:right w:val="nil"/>
            </w:tcBorders>
          </w:tcPr>
          <w:p w14:paraId="0D82B99F" w14:textId="77777777" w:rsidR="0059206A" w:rsidRPr="00581847" w:rsidRDefault="0059206A" w:rsidP="0059206A">
            <w:pPr>
              <w:rPr>
                <w:sz w:val="16"/>
                <w:szCs w:val="16"/>
              </w:rPr>
            </w:pPr>
          </w:p>
        </w:tc>
        <w:tc>
          <w:tcPr>
            <w:tcW w:w="1153" w:type="dxa"/>
            <w:tcBorders>
              <w:top w:val="nil"/>
              <w:left w:val="nil"/>
              <w:bottom w:val="nil"/>
              <w:right w:val="nil"/>
            </w:tcBorders>
          </w:tcPr>
          <w:p w14:paraId="6B17BCD6" w14:textId="77777777" w:rsidR="0059206A" w:rsidRPr="00581847" w:rsidRDefault="0059206A" w:rsidP="0059206A">
            <w:pPr>
              <w:rPr>
                <w:sz w:val="16"/>
                <w:szCs w:val="16"/>
              </w:rPr>
            </w:pPr>
          </w:p>
        </w:tc>
        <w:tc>
          <w:tcPr>
            <w:tcW w:w="1493" w:type="dxa"/>
            <w:gridSpan w:val="2"/>
            <w:tcBorders>
              <w:top w:val="nil"/>
              <w:left w:val="nil"/>
              <w:bottom w:val="nil"/>
              <w:right w:val="nil"/>
            </w:tcBorders>
          </w:tcPr>
          <w:p w14:paraId="08B440CD" w14:textId="77777777" w:rsidR="0059206A" w:rsidRPr="00581847" w:rsidRDefault="0059206A" w:rsidP="0059206A">
            <w:pPr>
              <w:rPr>
                <w:sz w:val="16"/>
                <w:szCs w:val="16"/>
              </w:rPr>
            </w:pPr>
          </w:p>
        </w:tc>
        <w:tc>
          <w:tcPr>
            <w:tcW w:w="1002" w:type="dxa"/>
            <w:tcBorders>
              <w:top w:val="nil"/>
              <w:left w:val="nil"/>
              <w:bottom w:val="nil"/>
              <w:right w:val="nil"/>
            </w:tcBorders>
          </w:tcPr>
          <w:p w14:paraId="0626B10C" w14:textId="77777777" w:rsidR="0059206A" w:rsidRPr="00581847" w:rsidRDefault="0059206A" w:rsidP="0059206A">
            <w:pPr>
              <w:rPr>
                <w:sz w:val="16"/>
                <w:szCs w:val="16"/>
              </w:rPr>
            </w:pPr>
          </w:p>
        </w:tc>
        <w:tc>
          <w:tcPr>
            <w:tcW w:w="1545" w:type="dxa"/>
            <w:tcBorders>
              <w:top w:val="nil"/>
              <w:left w:val="nil"/>
              <w:bottom w:val="nil"/>
              <w:right w:val="nil"/>
            </w:tcBorders>
          </w:tcPr>
          <w:p w14:paraId="1562D228" w14:textId="77777777" w:rsidR="0059206A" w:rsidRPr="00581847" w:rsidRDefault="0059206A" w:rsidP="0059206A">
            <w:pPr>
              <w:rPr>
                <w:sz w:val="16"/>
                <w:szCs w:val="16"/>
              </w:rPr>
            </w:pPr>
          </w:p>
        </w:tc>
        <w:tc>
          <w:tcPr>
            <w:tcW w:w="968" w:type="dxa"/>
            <w:tcBorders>
              <w:top w:val="nil"/>
              <w:left w:val="nil"/>
              <w:bottom w:val="nil"/>
              <w:right w:val="nil"/>
            </w:tcBorders>
          </w:tcPr>
          <w:p w14:paraId="0B25163C" w14:textId="77777777" w:rsidR="0059206A" w:rsidRPr="00581847" w:rsidRDefault="0059206A" w:rsidP="0059206A">
            <w:pPr>
              <w:rPr>
                <w:sz w:val="16"/>
                <w:szCs w:val="16"/>
              </w:rPr>
            </w:pPr>
          </w:p>
        </w:tc>
        <w:tc>
          <w:tcPr>
            <w:tcW w:w="1673" w:type="dxa"/>
            <w:tcBorders>
              <w:top w:val="nil"/>
              <w:left w:val="nil"/>
              <w:bottom w:val="nil"/>
              <w:right w:val="nil"/>
            </w:tcBorders>
          </w:tcPr>
          <w:p w14:paraId="28D2BD23" w14:textId="77777777" w:rsidR="0059206A" w:rsidRPr="00581847" w:rsidRDefault="0059206A" w:rsidP="0059206A">
            <w:pPr>
              <w:rPr>
                <w:sz w:val="16"/>
                <w:szCs w:val="16"/>
              </w:rPr>
            </w:pPr>
          </w:p>
        </w:tc>
      </w:tr>
      <w:tr w:rsidR="0059206A" w:rsidRPr="00581847" w14:paraId="02CC0535" w14:textId="77777777" w:rsidTr="00B85A93">
        <w:tc>
          <w:tcPr>
            <w:tcW w:w="1441" w:type="dxa"/>
            <w:tcBorders>
              <w:top w:val="nil"/>
              <w:left w:val="nil"/>
              <w:bottom w:val="nil"/>
              <w:right w:val="nil"/>
            </w:tcBorders>
          </w:tcPr>
          <w:p w14:paraId="42C35E9C" w14:textId="49EC8D78" w:rsidR="0059206A" w:rsidRPr="00581847" w:rsidRDefault="0059206A" w:rsidP="005C763C">
            <w:pPr>
              <w:rPr>
                <w:sz w:val="16"/>
                <w:szCs w:val="16"/>
              </w:rPr>
            </w:pPr>
            <w:r w:rsidRPr="00581847">
              <w:rPr>
                <w:sz w:val="16"/>
                <w:szCs w:val="16"/>
              </w:rPr>
              <w:lastRenderedPageBreak/>
              <w:t>Zerbini</w:t>
            </w:r>
            <w:r w:rsidR="005C763C" w:rsidRPr="00581847">
              <w:rPr>
                <w:sz w:val="16"/>
                <w:szCs w:val="16"/>
              </w:rPr>
              <w:fldChar w:fldCharType="begin"/>
            </w:r>
            <w:r w:rsidR="005C763C" w:rsidRPr="00581847">
              <w:rPr>
                <w:sz w:val="16"/>
                <w:szCs w:val="16"/>
              </w:rPr>
              <w:instrText xml:space="preserve"> ADDIN EN.CITE &lt;EndNote&gt;&lt;Cite&gt;&lt;Author&gt;Zerbini&lt;/Author&gt;&lt;Year&gt;2017&lt;/Year&gt;&lt;RecNum&gt;137&lt;/RecNum&gt;&lt;DisplayText&gt;[136]&lt;/DisplayText&gt;&lt;record&gt;&lt;rec-number&gt;137&lt;/rec-number&gt;&lt;foreign-keys&gt;&lt;key app="EN" db-id="pvxsd52ec9tfp7esev6xtr2gtwravtt5rafd" timestamp="1547229170"&gt;137&lt;/key&gt;&lt;/foreign-keys&gt;&lt;ref-type name="Journal Article"&gt;17&lt;/ref-type&gt;&lt;contributors&gt;&lt;authors&gt;&lt;author&gt;Zerbini, Elsa&lt;/author&gt;&lt;author&gt;Greco, Adriana&lt;/author&gt;&lt;author&gt;Estrada, Silvia&lt;/author&gt;&lt;author&gt;Cisneros, Mario&lt;/author&gt;&lt;author&gt;Colombo, Carlos&lt;/author&gt;&lt;author&gt;Beltrame, Soledad&lt;/author&gt;&lt;author&gt;Boncompain, Carina&lt;/author&gt;&lt;author&gt;Genero, Sebastián&lt;/author&gt;&lt;/authors&gt;&lt;/contributors&gt;&lt;titles&gt;&lt;title&gt;Risk factors associated with tuberculosis mortality in adults in six provinces of Argentina&lt;/title&gt;&lt;secondary-title&gt;Medicina (B Aires)&lt;/secondary-title&gt;&lt;/titles&gt;&lt;periodical&gt;&lt;full-title&gt;Medicina (B Aires)&lt;/full-title&gt;&lt;/periodical&gt;&lt;pages&gt;267-273&lt;/pages&gt;&lt;volume&gt;77&lt;/volume&gt;&lt;number&gt;4&lt;/number&gt;&lt;dates&gt;&lt;year&gt;2017&lt;/year&gt;&lt;pub-dates&gt;&lt;date&gt;2017/08&lt;/date&gt;&lt;/pub-dates&gt;&lt;/dates&gt;&lt;urls&gt;&lt;related-urls&gt;&lt;url&gt;http://www.scielo.org.ar/scielo.php?script=sci_arttext&amp;amp;pid=S0025-76802017000400003&lt;/url&gt;&lt;/related-urls&gt;&lt;/urls&gt;&lt;remote-database-name&gt;LILACS&lt;/remote-database-name&gt;&lt;remote-database-provider&gt;http://www.globalhealthlibrary.net/&lt;/remote-database-provider&gt;&lt;language&gt;en&lt;/language&gt;&lt;/record&gt;&lt;/Cite&gt;&lt;/EndNote&gt;</w:instrText>
            </w:r>
            <w:r w:rsidR="005C763C" w:rsidRPr="00581847">
              <w:rPr>
                <w:sz w:val="16"/>
                <w:szCs w:val="16"/>
              </w:rPr>
              <w:fldChar w:fldCharType="separate"/>
            </w:r>
            <w:r w:rsidR="005C763C" w:rsidRPr="00581847">
              <w:rPr>
                <w:noProof/>
                <w:sz w:val="16"/>
                <w:szCs w:val="16"/>
              </w:rPr>
              <w:t>[136]</w:t>
            </w:r>
            <w:r w:rsidR="005C763C" w:rsidRPr="00581847">
              <w:rPr>
                <w:sz w:val="16"/>
                <w:szCs w:val="16"/>
              </w:rPr>
              <w:fldChar w:fldCharType="end"/>
            </w:r>
          </w:p>
        </w:tc>
        <w:tc>
          <w:tcPr>
            <w:tcW w:w="1113" w:type="dxa"/>
            <w:tcBorders>
              <w:top w:val="nil"/>
              <w:left w:val="nil"/>
              <w:bottom w:val="nil"/>
              <w:right w:val="nil"/>
            </w:tcBorders>
          </w:tcPr>
          <w:p w14:paraId="5C114D7A" w14:textId="77777777" w:rsidR="0059206A" w:rsidRPr="00581847" w:rsidRDefault="0059206A" w:rsidP="0059206A">
            <w:pPr>
              <w:rPr>
                <w:sz w:val="16"/>
                <w:szCs w:val="16"/>
              </w:rPr>
            </w:pPr>
            <w:r w:rsidRPr="00581847">
              <w:rPr>
                <w:sz w:val="16"/>
                <w:szCs w:val="16"/>
              </w:rPr>
              <w:t>Case-Control</w:t>
            </w:r>
          </w:p>
        </w:tc>
        <w:tc>
          <w:tcPr>
            <w:tcW w:w="947" w:type="dxa"/>
            <w:tcBorders>
              <w:top w:val="nil"/>
              <w:left w:val="nil"/>
              <w:bottom w:val="nil"/>
              <w:right w:val="nil"/>
            </w:tcBorders>
          </w:tcPr>
          <w:p w14:paraId="1ED6341D" w14:textId="77777777" w:rsidR="0059206A" w:rsidRPr="00581847" w:rsidRDefault="0059206A" w:rsidP="0059206A">
            <w:pPr>
              <w:rPr>
                <w:sz w:val="16"/>
                <w:szCs w:val="16"/>
              </w:rPr>
            </w:pPr>
            <w:r w:rsidRPr="00581847">
              <w:rPr>
                <w:sz w:val="16"/>
                <w:szCs w:val="16"/>
              </w:rPr>
              <w:t>Argentina</w:t>
            </w:r>
            <w:r w:rsidRPr="00581847">
              <w:rPr>
                <w:sz w:val="16"/>
                <w:szCs w:val="16"/>
              </w:rPr>
              <w:br/>
              <w:t>2013</w:t>
            </w:r>
          </w:p>
        </w:tc>
        <w:tc>
          <w:tcPr>
            <w:tcW w:w="648" w:type="dxa"/>
            <w:tcBorders>
              <w:top w:val="nil"/>
              <w:left w:val="nil"/>
              <w:bottom w:val="nil"/>
              <w:right w:val="nil"/>
            </w:tcBorders>
          </w:tcPr>
          <w:p w14:paraId="1A99FA81" w14:textId="77777777" w:rsidR="0059206A" w:rsidRPr="00581847" w:rsidRDefault="0059206A" w:rsidP="0059206A">
            <w:pPr>
              <w:rPr>
                <w:sz w:val="16"/>
                <w:szCs w:val="16"/>
              </w:rPr>
            </w:pPr>
            <w:r w:rsidRPr="00581847">
              <w:rPr>
                <w:sz w:val="16"/>
                <w:szCs w:val="16"/>
              </w:rPr>
              <w:t>305</w:t>
            </w:r>
          </w:p>
        </w:tc>
        <w:tc>
          <w:tcPr>
            <w:tcW w:w="622" w:type="dxa"/>
            <w:tcBorders>
              <w:top w:val="nil"/>
              <w:left w:val="nil"/>
              <w:bottom w:val="nil"/>
              <w:right w:val="nil"/>
            </w:tcBorders>
          </w:tcPr>
          <w:p w14:paraId="202BE2A9" w14:textId="77777777" w:rsidR="0059206A" w:rsidRPr="00581847" w:rsidRDefault="0059206A" w:rsidP="0059206A">
            <w:pPr>
              <w:rPr>
                <w:sz w:val="16"/>
                <w:szCs w:val="16"/>
              </w:rPr>
            </w:pPr>
            <w:r w:rsidRPr="00581847">
              <w:rPr>
                <w:sz w:val="16"/>
                <w:szCs w:val="16"/>
              </w:rPr>
              <w:t>31</w:t>
            </w:r>
          </w:p>
        </w:tc>
        <w:tc>
          <w:tcPr>
            <w:tcW w:w="680" w:type="dxa"/>
            <w:tcBorders>
              <w:top w:val="nil"/>
              <w:left w:val="nil"/>
              <w:bottom w:val="nil"/>
              <w:right w:val="nil"/>
            </w:tcBorders>
          </w:tcPr>
          <w:p w14:paraId="4EA31EEC" w14:textId="77777777" w:rsidR="0059206A" w:rsidRPr="00581847" w:rsidRDefault="0059206A" w:rsidP="0059206A">
            <w:pPr>
              <w:rPr>
                <w:sz w:val="16"/>
                <w:szCs w:val="16"/>
              </w:rPr>
            </w:pPr>
            <w:r w:rsidRPr="00581847">
              <w:rPr>
                <w:sz w:val="16"/>
                <w:szCs w:val="16"/>
              </w:rPr>
              <w:t>65</w:t>
            </w:r>
          </w:p>
        </w:tc>
        <w:tc>
          <w:tcPr>
            <w:tcW w:w="1255" w:type="dxa"/>
            <w:tcBorders>
              <w:top w:val="nil"/>
              <w:left w:val="nil"/>
              <w:bottom w:val="nil"/>
              <w:right w:val="nil"/>
            </w:tcBorders>
          </w:tcPr>
          <w:p w14:paraId="62E6200B" w14:textId="77777777" w:rsidR="0059206A" w:rsidRPr="00581847" w:rsidRDefault="0059206A" w:rsidP="0059206A">
            <w:pPr>
              <w:rPr>
                <w:sz w:val="16"/>
                <w:szCs w:val="16"/>
              </w:rPr>
            </w:pPr>
            <w:r w:rsidRPr="00581847">
              <w:rPr>
                <w:sz w:val="16"/>
                <w:szCs w:val="16"/>
              </w:rPr>
              <w:t>58</w:t>
            </w:r>
          </w:p>
        </w:tc>
        <w:tc>
          <w:tcPr>
            <w:tcW w:w="571" w:type="dxa"/>
            <w:tcBorders>
              <w:top w:val="nil"/>
              <w:left w:val="nil"/>
              <w:bottom w:val="nil"/>
              <w:right w:val="nil"/>
            </w:tcBorders>
          </w:tcPr>
          <w:p w14:paraId="31683DCF" w14:textId="77777777" w:rsidR="0059206A" w:rsidRPr="00581847" w:rsidRDefault="0059206A" w:rsidP="0059206A">
            <w:pPr>
              <w:rPr>
                <w:sz w:val="16"/>
                <w:szCs w:val="16"/>
              </w:rPr>
            </w:pPr>
            <w:r w:rsidRPr="00581847">
              <w:rPr>
                <w:sz w:val="16"/>
                <w:szCs w:val="16"/>
              </w:rPr>
              <w:t>85.9</w:t>
            </w:r>
          </w:p>
        </w:tc>
        <w:tc>
          <w:tcPr>
            <w:tcW w:w="1153" w:type="dxa"/>
            <w:tcBorders>
              <w:top w:val="nil"/>
              <w:left w:val="nil"/>
              <w:bottom w:val="nil"/>
              <w:right w:val="nil"/>
            </w:tcBorders>
          </w:tcPr>
          <w:p w14:paraId="0717F2B0" w14:textId="77777777" w:rsidR="0059206A" w:rsidRPr="00581847" w:rsidRDefault="0059206A" w:rsidP="0059206A">
            <w:pPr>
              <w:rPr>
                <w:sz w:val="16"/>
                <w:szCs w:val="16"/>
              </w:rPr>
            </w:pPr>
            <w:r w:rsidRPr="00581847">
              <w:rPr>
                <w:sz w:val="16"/>
                <w:szCs w:val="16"/>
              </w:rPr>
              <w:t>NR</w:t>
            </w:r>
          </w:p>
        </w:tc>
        <w:tc>
          <w:tcPr>
            <w:tcW w:w="1493" w:type="dxa"/>
            <w:gridSpan w:val="2"/>
            <w:tcBorders>
              <w:top w:val="nil"/>
              <w:left w:val="nil"/>
              <w:bottom w:val="nil"/>
              <w:right w:val="nil"/>
            </w:tcBorders>
          </w:tcPr>
          <w:p w14:paraId="3CC5FE2A" w14:textId="77777777" w:rsidR="0059206A" w:rsidRPr="00581847" w:rsidRDefault="0059206A" w:rsidP="0059206A">
            <w:pPr>
              <w:rPr>
                <w:sz w:val="16"/>
                <w:szCs w:val="16"/>
              </w:rPr>
            </w:pPr>
            <w:r w:rsidRPr="00581847">
              <w:rPr>
                <w:sz w:val="16"/>
                <w:szCs w:val="16"/>
              </w:rPr>
              <w:t>Undifferentiated TB</w:t>
            </w:r>
          </w:p>
        </w:tc>
        <w:tc>
          <w:tcPr>
            <w:tcW w:w="1002" w:type="dxa"/>
            <w:tcBorders>
              <w:top w:val="nil"/>
              <w:left w:val="nil"/>
              <w:bottom w:val="nil"/>
              <w:right w:val="nil"/>
            </w:tcBorders>
          </w:tcPr>
          <w:p w14:paraId="12B45BE4" w14:textId="77777777" w:rsidR="0059206A" w:rsidRPr="00581847" w:rsidRDefault="0059206A" w:rsidP="0059206A">
            <w:pPr>
              <w:rPr>
                <w:sz w:val="16"/>
                <w:szCs w:val="16"/>
              </w:rPr>
            </w:pPr>
            <w:r w:rsidRPr="00581847">
              <w:rPr>
                <w:sz w:val="16"/>
                <w:szCs w:val="16"/>
              </w:rPr>
              <w:t>Medical records</w:t>
            </w:r>
          </w:p>
        </w:tc>
        <w:tc>
          <w:tcPr>
            <w:tcW w:w="1545" w:type="dxa"/>
            <w:tcBorders>
              <w:top w:val="nil"/>
              <w:left w:val="nil"/>
              <w:bottom w:val="nil"/>
              <w:right w:val="nil"/>
            </w:tcBorders>
          </w:tcPr>
          <w:p w14:paraId="2C35EA02" w14:textId="77777777" w:rsidR="0059206A" w:rsidRPr="00581847" w:rsidRDefault="0059206A" w:rsidP="0059206A">
            <w:pPr>
              <w:rPr>
                <w:sz w:val="16"/>
                <w:szCs w:val="16"/>
              </w:rPr>
            </w:pPr>
            <w:r w:rsidRPr="00581847">
              <w:rPr>
                <w:sz w:val="16"/>
                <w:szCs w:val="16"/>
              </w:rPr>
              <w:t>&lt;18 yrs</w:t>
            </w:r>
          </w:p>
        </w:tc>
        <w:tc>
          <w:tcPr>
            <w:tcW w:w="968" w:type="dxa"/>
            <w:tcBorders>
              <w:top w:val="nil"/>
              <w:left w:val="nil"/>
              <w:bottom w:val="nil"/>
              <w:right w:val="nil"/>
            </w:tcBorders>
          </w:tcPr>
          <w:p w14:paraId="2B5F20B3" w14:textId="77777777" w:rsidR="0059206A" w:rsidRPr="00581847" w:rsidRDefault="0059206A" w:rsidP="0059206A">
            <w:pPr>
              <w:rPr>
                <w:sz w:val="16"/>
                <w:szCs w:val="16"/>
              </w:rPr>
            </w:pPr>
            <w:r w:rsidRPr="00581847">
              <w:rPr>
                <w:sz w:val="16"/>
                <w:szCs w:val="16"/>
              </w:rPr>
              <w:t>Death</w:t>
            </w:r>
          </w:p>
        </w:tc>
        <w:tc>
          <w:tcPr>
            <w:tcW w:w="1673" w:type="dxa"/>
            <w:tcBorders>
              <w:top w:val="nil"/>
              <w:left w:val="nil"/>
              <w:bottom w:val="nil"/>
              <w:right w:val="nil"/>
            </w:tcBorders>
          </w:tcPr>
          <w:p w14:paraId="7B7641EC" w14:textId="77777777" w:rsidR="0059206A" w:rsidRPr="00581847" w:rsidRDefault="0059206A" w:rsidP="0059206A">
            <w:pPr>
              <w:rPr>
                <w:sz w:val="16"/>
                <w:szCs w:val="16"/>
              </w:rPr>
            </w:pPr>
            <w:r w:rsidRPr="00581847">
              <w:rPr>
                <w:sz w:val="16"/>
                <w:szCs w:val="16"/>
              </w:rPr>
              <w:t>None</w:t>
            </w:r>
          </w:p>
        </w:tc>
      </w:tr>
      <w:tr w:rsidR="0059206A" w:rsidRPr="00581847" w14:paraId="7A5B6211" w14:textId="77777777" w:rsidTr="00B85A93">
        <w:tc>
          <w:tcPr>
            <w:tcW w:w="1441" w:type="dxa"/>
            <w:tcBorders>
              <w:top w:val="nil"/>
              <w:left w:val="nil"/>
              <w:bottom w:val="nil"/>
              <w:right w:val="nil"/>
            </w:tcBorders>
          </w:tcPr>
          <w:p w14:paraId="67F06924" w14:textId="77777777" w:rsidR="0059206A" w:rsidRPr="00581847" w:rsidRDefault="0059206A" w:rsidP="0059206A">
            <w:pPr>
              <w:rPr>
                <w:sz w:val="16"/>
                <w:szCs w:val="16"/>
              </w:rPr>
            </w:pPr>
          </w:p>
        </w:tc>
        <w:tc>
          <w:tcPr>
            <w:tcW w:w="1113" w:type="dxa"/>
            <w:tcBorders>
              <w:top w:val="nil"/>
              <w:left w:val="nil"/>
              <w:bottom w:val="nil"/>
              <w:right w:val="nil"/>
            </w:tcBorders>
          </w:tcPr>
          <w:p w14:paraId="0CFE6E57" w14:textId="77777777" w:rsidR="0059206A" w:rsidRPr="00581847" w:rsidRDefault="0059206A" w:rsidP="0059206A">
            <w:pPr>
              <w:rPr>
                <w:sz w:val="16"/>
                <w:szCs w:val="16"/>
              </w:rPr>
            </w:pPr>
          </w:p>
        </w:tc>
        <w:tc>
          <w:tcPr>
            <w:tcW w:w="947" w:type="dxa"/>
            <w:tcBorders>
              <w:top w:val="nil"/>
              <w:left w:val="nil"/>
              <w:bottom w:val="nil"/>
              <w:right w:val="nil"/>
            </w:tcBorders>
          </w:tcPr>
          <w:p w14:paraId="17DBA513" w14:textId="77777777" w:rsidR="0059206A" w:rsidRPr="00581847" w:rsidRDefault="0059206A" w:rsidP="0059206A">
            <w:pPr>
              <w:rPr>
                <w:sz w:val="16"/>
                <w:szCs w:val="16"/>
              </w:rPr>
            </w:pPr>
          </w:p>
        </w:tc>
        <w:tc>
          <w:tcPr>
            <w:tcW w:w="648" w:type="dxa"/>
            <w:tcBorders>
              <w:top w:val="nil"/>
              <w:left w:val="nil"/>
              <w:bottom w:val="nil"/>
              <w:right w:val="nil"/>
            </w:tcBorders>
          </w:tcPr>
          <w:p w14:paraId="6058767C" w14:textId="77777777" w:rsidR="0059206A" w:rsidRPr="00581847" w:rsidRDefault="0059206A" w:rsidP="0059206A">
            <w:pPr>
              <w:rPr>
                <w:sz w:val="16"/>
                <w:szCs w:val="16"/>
              </w:rPr>
            </w:pPr>
          </w:p>
        </w:tc>
        <w:tc>
          <w:tcPr>
            <w:tcW w:w="622" w:type="dxa"/>
            <w:tcBorders>
              <w:top w:val="nil"/>
              <w:left w:val="nil"/>
              <w:bottom w:val="nil"/>
              <w:right w:val="nil"/>
            </w:tcBorders>
          </w:tcPr>
          <w:p w14:paraId="3CC64FCF" w14:textId="77777777" w:rsidR="0059206A" w:rsidRPr="00581847" w:rsidRDefault="0059206A" w:rsidP="0059206A">
            <w:pPr>
              <w:rPr>
                <w:sz w:val="16"/>
                <w:szCs w:val="16"/>
              </w:rPr>
            </w:pPr>
          </w:p>
        </w:tc>
        <w:tc>
          <w:tcPr>
            <w:tcW w:w="680" w:type="dxa"/>
            <w:tcBorders>
              <w:top w:val="nil"/>
              <w:left w:val="nil"/>
              <w:bottom w:val="nil"/>
              <w:right w:val="nil"/>
            </w:tcBorders>
          </w:tcPr>
          <w:p w14:paraId="1EF08D18" w14:textId="77777777" w:rsidR="0059206A" w:rsidRPr="00581847" w:rsidRDefault="0059206A" w:rsidP="0059206A">
            <w:pPr>
              <w:rPr>
                <w:sz w:val="16"/>
                <w:szCs w:val="16"/>
              </w:rPr>
            </w:pPr>
          </w:p>
        </w:tc>
        <w:tc>
          <w:tcPr>
            <w:tcW w:w="1255" w:type="dxa"/>
            <w:tcBorders>
              <w:top w:val="nil"/>
              <w:left w:val="nil"/>
              <w:bottom w:val="nil"/>
              <w:right w:val="nil"/>
            </w:tcBorders>
          </w:tcPr>
          <w:p w14:paraId="0D61A3D8" w14:textId="77777777" w:rsidR="0059206A" w:rsidRPr="00581847" w:rsidRDefault="0059206A" w:rsidP="0059206A">
            <w:pPr>
              <w:rPr>
                <w:sz w:val="16"/>
                <w:szCs w:val="16"/>
              </w:rPr>
            </w:pPr>
          </w:p>
        </w:tc>
        <w:tc>
          <w:tcPr>
            <w:tcW w:w="571" w:type="dxa"/>
            <w:tcBorders>
              <w:top w:val="nil"/>
              <w:left w:val="nil"/>
              <w:bottom w:val="nil"/>
              <w:right w:val="nil"/>
            </w:tcBorders>
          </w:tcPr>
          <w:p w14:paraId="75D74BF0" w14:textId="77777777" w:rsidR="0059206A" w:rsidRPr="00581847" w:rsidRDefault="0059206A" w:rsidP="0059206A">
            <w:pPr>
              <w:rPr>
                <w:sz w:val="16"/>
                <w:szCs w:val="16"/>
              </w:rPr>
            </w:pPr>
          </w:p>
        </w:tc>
        <w:tc>
          <w:tcPr>
            <w:tcW w:w="1153" w:type="dxa"/>
            <w:tcBorders>
              <w:top w:val="nil"/>
              <w:left w:val="nil"/>
              <w:bottom w:val="nil"/>
              <w:right w:val="nil"/>
            </w:tcBorders>
          </w:tcPr>
          <w:p w14:paraId="5F893869" w14:textId="77777777" w:rsidR="0059206A" w:rsidRPr="00581847" w:rsidRDefault="0059206A" w:rsidP="0059206A">
            <w:pPr>
              <w:rPr>
                <w:sz w:val="16"/>
                <w:szCs w:val="16"/>
              </w:rPr>
            </w:pPr>
          </w:p>
        </w:tc>
        <w:tc>
          <w:tcPr>
            <w:tcW w:w="1493" w:type="dxa"/>
            <w:gridSpan w:val="2"/>
            <w:tcBorders>
              <w:top w:val="nil"/>
              <w:left w:val="nil"/>
              <w:bottom w:val="nil"/>
              <w:right w:val="nil"/>
            </w:tcBorders>
          </w:tcPr>
          <w:p w14:paraId="2E4608A9" w14:textId="77777777" w:rsidR="0059206A" w:rsidRPr="00581847" w:rsidRDefault="0059206A" w:rsidP="0059206A">
            <w:pPr>
              <w:rPr>
                <w:sz w:val="16"/>
                <w:szCs w:val="16"/>
              </w:rPr>
            </w:pPr>
          </w:p>
        </w:tc>
        <w:tc>
          <w:tcPr>
            <w:tcW w:w="1002" w:type="dxa"/>
            <w:tcBorders>
              <w:top w:val="nil"/>
              <w:left w:val="nil"/>
              <w:bottom w:val="nil"/>
              <w:right w:val="nil"/>
            </w:tcBorders>
          </w:tcPr>
          <w:p w14:paraId="4FC7002E" w14:textId="77777777" w:rsidR="0059206A" w:rsidRPr="00581847" w:rsidRDefault="0059206A" w:rsidP="0059206A">
            <w:pPr>
              <w:rPr>
                <w:sz w:val="16"/>
                <w:szCs w:val="16"/>
              </w:rPr>
            </w:pPr>
          </w:p>
        </w:tc>
        <w:tc>
          <w:tcPr>
            <w:tcW w:w="1545" w:type="dxa"/>
            <w:tcBorders>
              <w:top w:val="nil"/>
              <w:left w:val="nil"/>
              <w:bottom w:val="nil"/>
              <w:right w:val="nil"/>
            </w:tcBorders>
          </w:tcPr>
          <w:p w14:paraId="205EB4D0" w14:textId="77777777" w:rsidR="0059206A" w:rsidRPr="00581847" w:rsidRDefault="0059206A" w:rsidP="0059206A">
            <w:pPr>
              <w:rPr>
                <w:sz w:val="16"/>
                <w:szCs w:val="16"/>
              </w:rPr>
            </w:pPr>
          </w:p>
        </w:tc>
        <w:tc>
          <w:tcPr>
            <w:tcW w:w="968" w:type="dxa"/>
            <w:tcBorders>
              <w:top w:val="nil"/>
              <w:left w:val="nil"/>
              <w:bottom w:val="nil"/>
              <w:right w:val="nil"/>
            </w:tcBorders>
          </w:tcPr>
          <w:p w14:paraId="6C4B49B4" w14:textId="77777777" w:rsidR="0059206A" w:rsidRPr="00581847" w:rsidRDefault="0059206A" w:rsidP="0059206A">
            <w:pPr>
              <w:rPr>
                <w:sz w:val="16"/>
                <w:szCs w:val="16"/>
              </w:rPr>
            </w:pPr>
          </w:p>
        </w:tc>
        <w:tc>
          <w:tcPr>
            <w:tcW w:w="1673" w:type="dxa"/>
            <w:tcBorders>
              <w:top w:val="nil"/>
              <w:left w:val="nil"/>
              <w:bottom w:val="nil"/>
              <w:right w:val="nil"/>
            </w:tcBorders>
          </w:tcPr>
          <w:p w14:paraId="1F577CCC" w14:textId="77777777" w:rsidR="0059206A" w:rsidRPr="00581847" w:rsidRDefault="0059206A" w:rsidP="0059206A">
            <w:pPr>
              <w:rPr>
                <w:sz w:val="16"/>
                <w:szCs w:val="16"/>
              </w:rPr>
            </w:pPr>
          </w:p>
        </w:tc>
      </w:tr>
      <w:tr w:rsidR="0059206A" w:rsidRPr="00581847" w14:paraId="448DF504" w14:textId="77777777" w:rsidTr="00B85A93">
        <w:tc>
          <w:tcPr>
            <w:tcW w:w="1441" w:type="dxa"/>
            <w:tcBorders>
              <w:top w:val="nil"/>
              <w:left w:val="nil"/>
              <w:bottom w:val="nil"/>
              <w:right w:val="nil"/>
            </w:tcBorders>
          </w:tcPr>
          <w:p w14:paraId="1ECE1CB7" w14:textId="77777777" w:rsidR="0059206A" w:rsidRPr="00581847" w:rsidRDefault="0059206A" w:rsidP="0059206A">
            <w:pPr>
              <w:rPr>
                <w:sz w:val="16"/>
                <w:szCs w:val="16"/>
              </w:rPr>
            </w:pPr>
          </w:p>
        </w:tc>
        <w:tc>
          <w:tcPr>
            <w:tcW w:w="1113" w:type="dxa"/>
            <w:tcBorders>
              <w:top w:val="nil"/>
              <w:left w:val="nil"/>
              <w:bottom w:val="nil"/>
              <w:right w:val="nil"/>
            </w:tcBorders>
          </w:tcPr>
          <w:p w14:paraId="643059BE" w14:textId="77777777" w:rsidR="0059206A" w:rsidRPr="00581847" w:rsidRDefault="0059206A" w:rsidP="0059206A">
            <w:pPr>
              <w:rPr>
                <w:sz w:val="16"/>
                <w:szCs w:val="16"/>
              </w:rPr>
            </w:pPr>
          </w:p>
        </w:tc>
        <w:tc>
          <w:tcPr>
            <w:tcW w:w="947" w:type="dxa"/>
            <w:tcBorders>
              <w:top w:val="nil"/>
              <w:left w:val="nil"/>
              <w:bottom w:val="nil"/>
              <w:right w:val="nil"/>
            </w:tcBorders>
          </w:tcPr>
          <w:p w14:paraId="2DEFAFE2" w14:textId="77777777" w:rsidR="0059206A" w:rsidRPr="00581847" w:rsidRDefault="0059206A" w:rsidP="0059206A">
            <w:pPr>
              <w:rPr>
                <w:sz w:val="16"/>
                <w:szCs w:val="16"/>
              </w:rPr>
            </w:pPr>
          </w:p>
        </w:tc>
        <w:tc>
          <w:tcPr>
            <w:tcW w:w="648" w:type="dxa"/>
            <w:tcBorders>
              <w:top w:val="nil"/>
              <w:left w:val="nil"/>
              <w:bottom w:val="nil"/>
              <w:right w:val="nil"/>
            </w:tcBorders>
          </w:tcPr>
          <w:p w14:paraId="5F3B2D1E" w14:textId="77777777" w:rsidR="0059206A" w:rsidRPr="00581847" w:rsidRDefault="0059206A" w:rsidP="0059206A">
            <w:pPr>
              <w:rPr>
                <w:sz w:val="16"/>
                <w:szCs w:val="16"/>
              </w:rPr>
            </w:pPr>
          </w:p>
        </w:tc>
        <w:tc>
          <w:tcPr>
            <w:tcW w:w="622" w:type="dxa"/>
            <w:tcBorders>
              <w:top w:val="nil"/>
              <w:left w:val="nil"/>
              <w:bottom w:val="nil"/>
              <w:right w:val="nil"/>
            </w:tcBorders>
          </w:tcPr>
          <w:p w14:paraId="7C3EC4B1" w14:textId="77777777" w:rsidR="0059206A" w:rsidRPr="00581847" w:rsidRDefault="0059206A" w:rsidP="0059206A">
            <w:pPr>
              <w:rPr>
                <w:sz w:val="16"/>
                <w:szCs w:val="16"/>
              </w:rPr>
            </w:pPr>
          </w:p>
        </w:tc>
        <w:tc>
          <w:tcPr>
            <w:tcW w:w="680" w:type="dxa"/>
            <w:tcBorders>
              <w:top w:val="nil"/>
              <w:left w:val="nil"/>
              <w:bottom w:val="nil"/>
              <w:right w:val="nil"/>
            </w:tcBorders>
          </w:tcPr>
          <w:p w14:paraId="0F0CB09E" w14:textId="77777777" w:rsidR="0059206A" w:rsidRPr="00581847" w:rsidRDefault="0059206A" w:rsidP="0059206A">
            <w:pPr>
              <w:rPr>
                <w:sz w:val="16"/>
                <w:szCs w:val="16"/>
              </w:rPr>
            </w:pPr>
          </w:p>
        </w:tc>
        <w:tc>
          <w:tcPr>
            <w:tcW w:w="1255" w:type="dxa"/>
            <w:tcBorders>
              <w:top w:val="nil"/>
              <w:left w:val="nil"/>
              <w:bottom w:val="nil"/>
              <w:right w:val="nil"/>
            </w:tcBorders>
          </w:tcPr>
          <w:p w14:paraId="74E049AE" w14:textId="77777777" w:rsidR="0059206A" w:rsidRPr="00581847" w:rsidRDefault="0059206A" w:rsidP="0059206A">
            <w:pPr>
              <w:rPr>
                <w:sz w:val="16"/>
                <w:szCs w:val="16"/>
              </w:rPr>
            </w:pPr>
          </w:p>
        </w:tc>
        <w:tc>
          <w:tcPr>
            <w:tcW w:w="571" w:type="dxa"/>
            <w:tcBorders>
              <w:top w:val="nil"/>
              <w:left w:val="nil"/>
              <w:bottom w:val="nil"/>
              <w:right w:val="nil"/>
            </w:tcBorders>
          </w:tcPr>
          <w:p w14:paraId="5B777F76" w14:textId="77777777" w:rsidR="0059206A" w:rsidRPr="00581847" w:rsidRDefault="0059206A" w:rsidP="0059206A">
            <w:pPr>
              <w:rPr>
                <w:sz w:val="16"/>
                <w:szCs w:val="16"/>
              </w:rPr>
            </w:pPr>
          </w:p>
        </w:tc>
        <w:tc>
          <w:tcPr>
            <w:tcW w:w="1153" w:type="dxa"/>
            <w:tcBorders>
              <w:top w:val="nil"/>
              <w:left w:val="nil"/>
              <w:bottom w:val="nil"/>
              <w:right w:val="nil"/>
            </w:tcBorders>
          </w:tcPr>
          <w:p w14:paraId="1261B766" w14:textId="77777777" w:rsidR="0059206A" w:rsidRPr="00581847" w:rsidRDefault="0059206A" w:rsidP="0059206A">
            <w:pPr>
              <w:rPr>
                <w:sz w:val="16"/>
                <w:szCs w:val="16"/>
              </w:rPr>
            </w:pPr>
          </w:p>
        </w:tc>
        <w:tc>
          <w:tcPr>
            <w:tcW w:w="1493" w:type="dxa"/>
            <w:gridSpan w:val="2"/>
            <w:tcBorders>
              <w:top w:val="nil"/>
              <w:left w:val="nil"/>
              <w:bottom w:val="nil"/>
              <w:right w:val="nil"/>
            </w:tcBorders>
          </w:tcPr>
          <w:p w14:paraId="49C57C40" w14:textId="77777777" w:rsidR="0059206A" w:rsidRPr="00581847" w:rsidRDefault="0059206A" w:rsidP="0059206A">
            <w:pPr>
              <w:rPr>
                <w:sz w:val="16"/>
                <w:szCs w:val="16"/>
              </w:rPr>
            </w:pPr>
          </w:p>
        </w:tc>
        <w:tc>
          <w:tcPr>
            <w:tcW w:w="1002" w:type="dxa"/>
            <w:tcBorders>
              <w:top w:val="nil"/>
              <w:left w:val="nil"/>
              <w:bottom w:val="nil"/>
              <w:right w:val="nil"/>
            </w:tcBorders>
          </w:tcPr>
          <w:p w14:paraId="383C85EE" w14:textId="77777777" w:rsidR="0059206A" w:rsidRPr="00581847" w:rsidRDefault="0059206A" w:rsidP="0059206A">
            <w:pPr>
              <w:rPr>
                <w:sz w:val="16"/>
                <w:szCs w:val="16"/>
              </w:rPr>
            </w:pPr>
          </w:p>
        </w:tc>
        <w:tc>
          <w:tcPr>
            <w:tcW w:w="1545" w:type="dxa"/>
            <w:tcBorders>
              <w:top w:val="nil"/>
              <w:left w:val="nil"/>
              <w:bottom w:val="nil"/>
              <w:right w:val="nil"/>
            </w:tcBorders>
          </w:tcPr>
          <w:p w14:paraId="04EADDC5" w14:textId="77777777" w:rsidR="0059206A" w:rsidRPr="00581847" w:rsidRDefault="0059206A" w:rsidP="0059206A">
            <w:pPr>
              <w:rPr>
                <w:sz w:val="16"/>
                <w:szCs w:val="16"/>
              </w:rPr>
            </w:pPr>
          </w:p>
        </w:tc>
        <w:tc>
          <w:tcPr>
            <w:tcW w:w="968" w:type="dxa"/>
            <w:tcBorders>
              <w:top w:val="nil"/>
              <w:left w:val="nil"/>
              <w:bottom w:val="nil"/>
              <w:right w:val="nil"/>
            </w:tcBorders>
          </w:tcPr>
          <w:p w14:paraId="414A8E08" w14:textId="77777777" w:rsidR="0059206A" w:rsidRPr="00581847" w:rsidRDefault="0059206A" w:rsidP="0059206A">
            <w:pPr>
              <w:rPr>
                <w:sz w:val="16"/>
                <w:szCs w:val="16"/>
              </w:rPr>
            </w:pPr>
          </w:p>
        </w:tc>
        <w:tc>
          <w:tcPr>
            <w:tcW w:w="1673" w:type="dxa"/>
            <w:tcBorders>
              <w:top w:val="nil"/>
              <w:left w:val="nil"/>
              <w:bottom w:val="nil"/>
              <w:right w:val="nil"/>
            </w:tcBorders>
          </w:tcPr>
          <w:p w14:paraId="64379CF9" w14:textId="77777777" w:rsidR="0059206A" w:rsidRPr="00581847" w:rsidRDefault="0059206A" w:rsidP="0059206A">
            <w:pPr>
              <w:rPr>
                <w:sz w:val="16"/>
                <w:szCs w:val="16"/>
              </w:rPr>
            </w:pPr>
          </w:p>
        </w:tc>
      </w:tr>
      <w:tr w:rsidR="0059206A" w:rsidRPr="00581847" w14:paraId="4778EB46" w14:textId="77777777" w:rsidTr="00B85A93">
        <w:tc>
          <w:tcPr>
            <w:tcW w:w="1441" w:type="dxa"/>
            <w:tcBorders>
              <w:top w:val="nil"/>
              <w:left w:val="nil"/>
              <w:bottom w:val="single" w:sz="4" w:space="0" w:color="auto"/>
              <w:right w:val="nil"/>
            </w:tcBorders>
          </w:tcPr>
          <w:p w14:paraId="14FD7E43" w14:textId="4BF53F33" w:rsidR="0059206A" w:rsidRPr="00581847" w:rsidRDefault="0059206A" w:rsidP="005C763C">
            <w:pPr>
              <w:rPr>
                <w:sz w:val="16"/>
                <w:szCs w:val="16"/>
              </w:rPr>
            </w:pPr>
            <w:r w:rsidRPr="00581847">
              <w:rPr>
                <w:sz w:val="16"/>
                <w:szCs w:val="16"/>
              </w:rPr>
              <w:t>Zhang</w:t>
            </w:r>
            <w:r w:rsidR="005C763C" w:rsidRPr="00581847">
              <w:rPr>
                <w:sz w:val="16"/>
                <w:szCs w:val="16"/>
              </w:rPr>
              <w:fldChar w:fldCharType="begin">
                <w:fldData xml:space="preserve">PEVuZE5vdGU+PENpdGU+PEF1dGhvcj5aaGFuZzwvQXV0aG9yPjxZZWFyPjIwMDk8L1llYXI+PFJl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</w:fldData>
              </w:fldChar>
            </w:r>
            <w:r w:rsidR="005C763C" w:rsidRPr="00581847">
              <w:rPr>
                <w:sz w:val="16"/>
                <w:szCs w:val="16"/>
              </w:rPr>
              <w:instrText xml:space="preserve"> ADDIN EN.CITE </w:instrText>
            </w:r>
            <w:r w:rsidR="005C763C" w:rsidRPr="00581847">
              <w:rPr>
                <w:sz w:val="16"/>
                <w:szCs w:val="16"/>
              </w:rPr>
              <w:fldChar w:fldCharType="begin">
                <w:fldData xml:space="preserve">PEVuZE5vdGU+PENpdGU+PEF1dGhvcj5aaGFuZzwvQXV0aG9yPjxZZWFyPjIwMDk8L1llYXI+PFJl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</w:fldData>
              </w:fldChar>
            </w:r>
            <w:r w:rsidR="005C763C" w:rsidRPr="00581847">
              <w:rPr>
                <w:sz w:val="16"/>
                <w:szCs w:val="16"/>
              </w:rPr>
              <w:instrText xml:space="preserve"> ADDIN EN.CITE.DATA </w:instrText>
            </w:r>
            <w:r w:rsidR="005C763C" w:rsidRPr="00581847">
              <w:rPr>
                <w:sz w:val="16"/>
                <w:szCs w:val="16"/>
              </w:rPr>
            </w:r>
            <w:r w:rsidR="005C763C" w:rsidRPr="00581847">
              <w:rPr>
                <w:sz w:val="16"/>
                <w:szCs w:val="16"/>
              </w:rPr>
              <w:fldChar w:fldCharType="end"/>
            </w:r>
            <w:r w:rsidR="005C763C" w:rsidRPr="00581847">
              <w:rPr>
                <w:sz w:val="16"/>
                <w:szCs w:val="16"/>
              </w:rPr>
              <w:fldChar w:fldCharType="separate"/>
            </w:r>
            <w:r w:rsidR="005C763C" w:rsidRPr="00581847">
              <w:rPr>
                <w:noProof/>
                <w:sz w:val="16"/>
                <w:szCs w:val="16"/>
              </w:rPr>
              <w:t>[84]</w:t>
            </w:r>
            <w:r w:rsidR="005C763C" w:rsidRPr="00581847">
              <w:rPr>
                <w:sz w:val="16"/>
                <w:szCs w:val="16"/>
              </w:rPr>
              <w:fldChar w:fldCharType="end"/>
            </w:r>
          </w:p>
        </w:tc>
        <w:tc>
          <w:tcPr>
            <w:tcW w:w="1113" w:type="dxa"/>
            <w:tcBorders>
              <w:top w:val="nil"/>
              <w:left w:val="nil"/>
              <w:bottom w:val="single" w:sz="4" w:space="0" w:color="auto"/>
              <w:right w:val="nil"/>
            </w:tcBorders>
          </w:tcPr>
          <w:p w14:paraId="5BE181B7" w14:textId="77777777" w:rsidR="0059206A" w:rsidRPr="00581847" w:rsidRDefault="0059206A" w:rsidP="0059206A">
            <w:pPr>
              <w:rPr>
                <w:sz w:val="16"/>
                <w:szCs w:val="16"/>
              </w:rPr>
            </w:pPr>
            <w:r w:rsidRPr="00581847">
              <w:rPr>
                <w:sz w:val="16"/>
                <w:szCs w:val="16"/>
              </w:rPr>
              <w:t>Retrospective Cohort</w:t>
            </w:r>
          </w:p>
        </w:tc>
        <w:tc>
          <w:tcPr>
            <w:tcW w:w="947" w:type="dxa"/>
            <w:tcBorders>
              <w:top w:val="nil"/>
              <w:left w:val="nil"/>
              <w:bottom w:val="single" w:sz="4" w:space="0" w:color="auto"/>
              <w:right w:val="nil"/>
            </w:tcBorders>
          </w:tcPr>
          <w:p w14:paraId="753A3E37" w14:textId="77777777" w:rsidR="0059206A" w:rsidRPr="00581847" w:rsidRDefault="0059206A" w:rsidP="0059206A">
            <w:pPr>
              <w:rPr>
                <w:sz w:val="16"/>
                <w:szCs w:val="16"/>
              </w:rPr>
            </w:pPr>
            <w:r w:rsidRPr="00581847">
              <w:rPr>
                <w:sz w:val="16"/>
                <w:szCs w:val="16"/>
              </w:rPr>
              <w:t>China</w:t>
            </w:r>
          </w:p>
          <w:p w14:paraId="5671C408" w14:textId="77777777" w:rsidR="0059206A" w:rsidRPr="00581847" w:rsidRDefault="0059206A" w:rsidP="0059206A">
            <w:pPr>
              <w:rPr>
                <w:sz w:val="16"/>
                <w:szCs w:val="16"/>
              </w:rPr>
            </w:pPr>
            <w:r w:rsidRPr="00581847">
              <w:rPr>
                <w:sz w:val="16"/>
                <w:szCs w:val="16"/>
              </w:rPr>
              <w:t>2009</w:t>
            </w:r>
          </w:p>
        </w:tc>
        <w:tc>
          <w:tcPr>
            <w:tcW w:w="648" w:type="dxa"/>
            <w:tcBorders>
              <w:top w:val="nil"/>
              <w:left w:val="nil"/>
              <w:bottom w:val="single" w:sz="4" w:space="0" w:color="auto"/>
              <w:right w:val="nil"/>
            </w:tcBorders>
          </w:tcPr>
          <w:p w14:paraId="657A5114" w14:textId="77777777" w:rsidR="0059206A" w:rsidRPr="00581847" w:rsidRDefault="0059206A" w:rsidP="0059206A">
            <w:pPr>
              <w:rPr>
                <w:sz w:val="16"/>
                <w:szCs w:val="16"/>
              </w:rPr>
            </w:pPr>
            <w:r w:rsidRPr="00581847">
              <w:rPr>
                <w:sz w:val="16"/>
                <w:szCs w:val="16"/>
              </w:rPr>
              <w:t>2141</w:t>
            </w:r>
          </w:p>
        </w:tc>
        <w:tc>
          <w:tcPr>
            <w:tcW w:w="622" w:type="dxa"/>
            <w:tcBorders>
              <w:top w:val="nil"/>
              <w:left w:val="nil"/>
              <w:bottom w:val="single" w:sz="4" w:space="0" w:color="auto"/>
              <w:right w:val="nil"/>
            </w:tcBorders>
          </w:tcPr>
          <w:p w14:paraId="208554DE" w14:textId="77777777" w:rsidR="0059206A" w:rsidRPr="00581847" w:rsidRDefault="0059206A" w:rsidP="0059206A">
            <w:pPr>
              <w:rPr>
                <w:sz w:val="16"/>
                <w:szCs w:val="16"/>
              </w:rPr>
            </w:pPr>
            <w:r w:rsidRPr="00581847">
              <w:rPr>
                <w:sz w:val="16"/>
                <w:szCs w:val="16"/>
              </w:rPr>
              <w:t>203</w:t>
            </w:r>
          </w:p>
        </w:tc>
        <w:tc>
          <w:tcPr>
            <w:tcW w:w="680" w:type="dxa"/>
            <w:tcBorders>
              <w:top w:val="nil"/>
              <w:left w:val="nil"/>
              <w:bottom w:val="single" w:sz="4" w:space="0" w:color="auto"/>
              <w:right w:val="nil"/>
            </w:tcBorders>
          </w:tcPr>
          <w:p w14:paraId="36159201" w14:textId="77777777" w:rsidR="0059206A" w:rsidRPr="00581847" w:rsidRDefault="0059206A" w:rsidP="0059206A">
            <w:pPr>
              <w:rPr>
                <w:sz w:val="16"/>
                <w:szCs w:val="16"/>
              </w:rPr>
            </w:pPr>
            <w:r w:rsidRPr="00581847">
              <w:rPr>
                <w:sz w:val="16"/>
                <w:szCs w:val="16"/>
              </w:rPr>
              <w:t>76.2</w:t>
            </w:r>
          </w:p>
        </w:tc>
        <w:tc>
          <w:tcPr>
            <w:tcW w:w="1255" w:type="dxa"/>
            <w:tcBorders>
              <w:top w:val="nil"/>
              <w:left w:val="nil"/>
              <w:bottom w:val="single" w:sz="4" w:space="0" w:color="auto"/>
              <w:right w:val="nil"/>
            </w:tcBorders>
          </w:tcPr>
          <w:p w14:paraId="748F0388" w14:textId="77777777" w:rsidR="0059206A" w:rsidRPr="00581847" w:rsidRDefault="0059206A" w:rsidP="0059206A">
            <w:pPr>
              <w:rPr>
                <w:sz w:val="16"/>
                <w:szCs w:val="16"/>
              </w:rPr>
            </w:pPr>
            <w:r w:rsidRPr="00581847">
              <w:rPr>
                <w:sz w:val="16"/>
                <w:szCs w:val="16"/>
              </w:rPr>
              <w:t>42.7</w:t>
            </w:r>
          </w:p>
        </w:tc>
        <w:tc>
          <w:tcPr>
            <w:tcW w:w="571" w:type="dxa"/>
            <w:tcBorders>
              <w:top w:val="nil"/>
              <w:left w:val="nil"/>
              <w:bottom w:val="single" w:sz="4" w:space="0" w:color="auto"/>
              <w:right w:val="nil"/>
            </w:tcBorders>
          </w:tcPr>
          <w:p w14:paraId="2D876A13" w14:textId="77777777" w:rsidR="0059206A" w:rsidRPr="00581847" w:rsidRDefault="0059206A" w:rsidP="0059206A">
            <w:pPr>
              <w:rPr>
                <w:sz w:val="16"/>
                <w:szCs w:val="16"/>
              </w:rPr>
            </w:pPr>
            <w:r w:rsidRPr="00581847">
              <w:rPr>
                <w:sz w:val="16"/>
                <w:szCs w:val="16"/>
              </w:rPr>
              <w:t>NR</w:t>
            </w:r>
          </w:p>
        </w:tc>
        <w:tc>
          <w:tcPr>
            <w:tcW w:w="1153" w:type="dxa"/>
            <w:tcBorders>
              <w:top w:val="nil"/>
              <w:left w:val="nil"/>
              <w:bottom w:val="single" w:sz="4" w:space="0" w:color="auto"/>
              <w:right w:val="nil"/>
            </w:tcBorders>
          </w:tcPr>
          <w:p w14:paraId="3EFD2382" w14:textId="77777777" w:rsidR="0059206A" w:rsidRPr="00581847" w:rsidRDefault="0059206A" w:rsidP="0059206A">
            <w:pPr>
              <w:rPr>
                <w:sz w:val="16"/>
                <w:szCs w:val="16"/>
              </w:rPr>
            </w:pPr>
            <w:r w:rsidRPr="00581847">
              <w:rPr>
                <w:sz w:val="16"/>
                <w:szCs w:val="16"/>
              </w:rPr>
              <w:t>75.0</w:t>
            </w:r>
          </w:p>
        </w:tc>
        <w:tc>
          <w:tcPr>
            <w:tcW w:w="1493" w:type="dxa"/>
            <w:gridSpan w:val="2"/>
            <w:tcBorders>
              <w:top w:val="nil"/>
              <w:left w:val="nil"/>
              <w:bottom w:val="single" w:sz="4" w:space="0" w:color="auto"/>
              <w:right w:val="nil"/>
            </w:tcBorders>
          </w:tcPr>
          <w:p w14:paraId="10480C72" w14:textId="77777777" w:rsidR="0059206A" w:rsidRPr="00581847" w:rsidRDefault="0059206A" w:rsidP="0059206A">
            <w:pPr>
              <w:rPr>
                <w:sz w:val="16"/>
                <w:szCs w:val="16"/>
              </w:rPr>
            </w:pPr>
            <w:r w:rsidRPr="00581847">
              <w:rPr>
                <w:sz w:val="16"/>
                <w:szCs w:val="16"/>
              </w:rPr>
              <w:t>Pulmonary TB</w:t>
            </w:r>
          </w:p>
        </w:tc>
        <w:tc>
          <w:tcPr>
            <w:tcW w:w="1002" w:type="dxa"/>
            <w:tcBorders>
              <w:top w:val="nil"/>
              <w:left w:val="nil"/>
              <w:bottom w:val="single" w:sz="4" w:space="0" w:color="auto"/>
              <w:right w:val="nil"/>
            </w:tcBorders>
          </w:tcPr>
          <w:p w14:paraId="37121934" w14:textId="77777777" w:rsidR="0059206A" w:rsidRPr="00581847" w:rsidRDefault="0059206A" w:rsidP="0059206A">
            <w:pPr>
              <w:rPr>
                <w:sz w:val="16"/>
                <w:szCs w:val="16"/>
              </w:rPr>
            </w:pPr>
            <w:r w:rsidRPr="00581847">
              <w:rPr>
                <w:sz w:val="16"/>
                <w:szCs w:val="16"/>
              </w:rPr>
              <w:t>FBG</w:t>
            </w:r>
          </w:p>
        </w:tc>
        <w:tc>
          <w:tcPr>
            <w:tcW w:w="1545" w:type="dxa"/>
            <w:tcBorders>
              <w:top w:val="nil"/>
              <w:left w:val="nil"/>
              <w:bottom w:val="single" w:sz="4" w:space="0" w:color="auto"/>
              <w:right w:val="nil"/>
            </w:tcBorders>
          </w:tcPr>
          <w:p w14:paraId="4C5DA4AD" w14:textId="77777777" w:rsidR="0059206A" w:rsidRPr="00581847" w:rsidRDefault="0059206A" w:rsidP="0059206A">
            <w:pPr>
              <w:rPr>
                <w:sz w:val="16"/>
                <w:szCs w:val="16"/>
              </w:rPr>
            </w:pPr>
            <w:r w:rsidRPr="00581847">
              <w:rPr>
                <w:sz w:val="16"/>
                <w:szCs w:val="16"/>
              </w:rPr>
              <w:t>NR</w:t>
            </w:r>
          </w:p>
        </w:tc>
        <w:tc>
          <w:tcPr>
            <w:tcW w:w="968" w:type="dxa"/>
            <w:tcBorders>
              <w:top w:val="nil"/>
              <w:left w:val="nil"/>
              <w:bottom w:val="single" w:sz="4" w:space="0" w:color="auto"/>
              <w:right w:val="nil"/>
            </w:tcBorders>
          </w:tcPr>
          <w:p w14:paraId="3F8350F2" w14:textId="77777777" w:rsidR="0059206A" w:rsidRPr="00581847" w:rsidRDefault="0059206A" w:rsidP="0059206A">
            <w:pPr>
              <w:rPr>
                <w:sz w:val="16"/>
                <w:szCs w:val="16"/>
              </w:rPr>
            </w:pPr>
            <w:r w:rsidRPr="00581847">
              <w:rPr>
                <w:sz w:val="16"/>
                <w:szCs w:val="16"/>
              </w:rPr>
              <w:t>MDR-TB, relapse</w:t>
            </w:r>
          </w:p>
        </w:tc>
        <w:tc>
          <w:tcPr>
            <w:tcW w:w="1673" w:type="dxa"/>
            <w:tcBorders>
              <w:top w:val="nil"/>
              <w:left w:val="nil"/>
              <w:bottom w:val="single" w:sz="4" w:space="0" w:color="auto"/>
              <w:right w:val="nil"/>
            </w:tcBorders>
          </w:tcPr>
          <w:p w14:paraId="2BC5346C" w14:textId="77777777" w:rsidR="0059206A" w:rsidRPr="00581847" w:rsidRDefault="0059206A" w:rsidP="0059206A">
            <w:pPr>
              <w:rPr>
                <w:sz w:val="16"/>
                <w:szCs w:val="16"/>
              </w:rPr>
            </w:pPr>
            <w:r w:rsidRPr="00581847">
              <w:rPr>
                <w:sz w:val="16"/>
                <w:szCs w:val="16"/>
              </w:rPr>
              <w:t>None</w:t>
            </w:r>
          </w:p>
        </w:tc>
      </w:tr>
    </w:tbl>
    <w:p w14:paraId="04E6C6AF" w14:textId="77777777" w:rsidR="002A266C" w:rsidRPr="00581847" w:rsidRDefault="002A266C" w:rsidP="00300717">
      <w:pPr>
        <w:spacing w:line="480" w:lineRule="auto"/>
        <w:rPr>
          <w:b/>
        </w:rPr>
        <w:sectPr w:rsidR="002A266C" w:rsidRPr="00581847" w:rsidSect="0001315A">
          <w:type w:val="continuous"/>
          <w:pgSz w:w="16838" w:h="11906" w:orient="landscape"/>
          <w:pgMar w:top="1440" w:right="1440" w:bottom="1440" w:left="1440" w:header="708" w:footer="708" w:gutter="0"/>
          <w:lnNumType w:countBy="1" w:restart="continuous"/>
          <w:cols w:space="708"/>
          <w:docGrid w:linePitch="360"/>
        </w:sectPr>
      </w:pPr>
    </w:p>
    <w:p w14:paraId="2460CA6B" w14:textId="77777777" w:rsidR="008B7CA8" w:rsidRPr="00581847" w:rsidRDefault="008B7CA8" w:rsidP="00300717">
      <w:pPr>
        <w:spacing w:line="480" w:lineRule="auto"/>
        <w:rPr>
          <w:b/>
        </w:rPr>
      </w:pPr>
      <w:r w:rsidRPr="00581847">
        <w:rPr>
          <w:b/>
        </w:rPr>
        <w:lastRenderedPageBreak/>
        <w:t xml:space="preserve">Table 2 </w:t>
      </w:r>
      <w:r w:rsidR="00863059" w:rsidRPr="00581847">
        <w:rPr>
          <w:b/>
        </w:rPr>
        <w:t>Summary of findings</w:t>
      </w:r>
      <w:r w:rsidR="00BF1C95" w:rsidRPr="00581847">
        <w:rPr>
          <w:b/>
        </w:rPr>
        <w:t xml:space="preserve"> for</w:t>
      </w:r>
      <w:r w:rsidR="00863059" w:rsidRPr="00581847">
        <w:rPr>
          <w:b/>
        </w:rPr>
        <w:t xml:space="preserve"> </w:t>
      </w:r>
      <w:r w:rsidR="00BF1C95" w:rsidRPr="00581847">
        <w:rPr>
          <w:b/>
        </w:rPr>
        <w:t>t</w:t>
      </w:r>
      <w:r w:rsidR="00863059" w:rsidRPr="00581847">
        <w:rPr>
          <w:b/>
        </w:rPr>
        <w:t>he effect of DM on TB treatment outcomes among TB patients</w:t>
      </w:r>
      <w:r w:rsidR="00BF1C95" w:rsidRPr="00581847">
        <w:rPr>
          <w:b/>
        </w:rPr>
        <w:t xml:space="preserve"> and </w:t>
      </w:r>
      <w:r w:rsidR="00C94732" w:rsidRPr="00581847">
        <w:rPr>
          <w:b/>
        </w:rPr>
        <w:t>GRADE</w:t>
      </w:r>
      <w:r w:rsidR="00863059" w:rsidRPr="00581847">
        <w:rPr>
          <w:b/>
        </w:rPr>
        <w:t xml:space="preserve"> </w:t>
      </w:r>
      <w:r w:rsidR="00C94732" w:rsidRPr="00581847">
        <w:rPr>
          <w:b/>
        </w:rPr>
        <w:t>assessment</w:t>
      </w:r>
      <w:r w:rsidR="00863059" w:rsidRPr="00581847">
        <w:rPr>
          <w:b/>
        </w:rPr>
        <w:t xml:space="preserve"> across studies</w:t>
      </w:r>
      <w:r w:rsidR="00C94732" w:rsidRPr="00581847">
        <w:rPr>
          <w:b/>
        </w:rPr>
        <w:t xml:space="preserve"> for each outcome</w:t>
      </w:r>
      <w:r w:rsidR="00BF1C95" w:rsidRPr="00581847">
        <w:rPr>
          <w:b/>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25"/>
        <w:gridCol w:w="1126"/>
        <w:gridCol w:w="824"/>
        <w:gridCol w:w="1244"/>
        <w:gridCol w:w="1117"/>
        <w:gridCol w:w="1071"/>
        <w:gridCol w:w="1380"/>
        <w:gridCol w:w="1017"/>
        <w:gridCol w:w="1199"/>
        <w:gridCol w:w="907"/>
        <w:gridCol w:w="852"/>
        <w:gridCol w:w="1240"/>
        <w:gridCol w:w="1240"/>
      </w:tblGrid>
      <w:tr w:rsidR="009C3417" w:rsidRPr="00581847" w14:paraId="2F6C4670" w14:textId="77777777" w:rsidTr="00082995">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1D73542" w14:textId="77777777" w:rsidR="009C3417" w:rsidRPr="00581847" w:rsidRDefault="009C3417" w:rsidP="00082995">
            <w:pPr>
              <w:spacing w:line="240" w:lineRule="auto"/>
              <w:jc w:val="center"/>
              <w:rPr>
                <w:rFonts w:ascii="Arial Narrow" w:eastAsia="Times New Roman" w:hAnsi="Arial Narrow"/>
                <w:b/>
                <w:bCs/>
                <w:sz w:val="20"/>
                <w:szCs w:val="20"/>
              </w:rPr>
            </w:pPr>
            <w:r w:rsidRPr="00581847">
              <w:rPr>
                <w:rFonts w:ascii="Arial Narrow" w:eastAsia="Times New Roman" w:hAnsi="Arial Narrow"/>
                <w:b/>
                <w:bCs/>
                <w:sz w:val="20"/>
                <w:szCs w:val="20"/>
              </w:rPr>
              <w:t>Certain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230D0E"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B89107"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A08333"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Certain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D60435"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Importance</w:t>
            </w:r>
          </w:p>
        </w:tc>
      </w:tr>
      <w:tr w:rsidR="009C3417" w:rsidRPr="00581847" w14:paraId="7FB08CB1" w14:textId="77777777" w:rsidTr="00082995">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7D700CA"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4637E0"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DA54D5"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F53BA8"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AFE726C"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7883A3"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5EB4FE"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5257A2"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TB-DM</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DF88FC8"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TB</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B0D2C2"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Relative</w:t>
            </w:r>
            <w:r w:rsidRPr="00581847">
              <w:rPr>
                <w:rFonts w:ascii="Arial Narrow" w:eastAsia="Times New Roman" w:hAnsi="Arial Narrow"/>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19233EB" w14:textId="77777777" w:rsidR="009C3417" w:rsidRPr="00581847" w:rsidRDefault="009C3417" w:rsidP="00082995">
            <w:pPr>
              <w:jc w:val="center"/>
              <w:rPr>
                <w:rFonts w:ascii="Arial Narrow" w:eastAsia="Times New Roman" w:hAnsi="Arial Narrow"/>
                <w:b/>
                <w:bCs/>
                <w:sz w:val="20"/>
                <w:szCs w:val="20"/>
              </w:rPr>
            </w:pPr>
            <w:r w:rsidRPr="00581847">
              <w:rPr>
                <w:rFonts w:ascii="Arial Narrow" w:eastAsia="Times New Roman" w:hAnsi="Arial Narrow"/>
                <w:b/>
                <w:bCs/>
                <w:sz w:val="20"/>
                <w:szCs w:val="20"/>
              </w:rPr>
              <w:t>Absolute</w:t>
            </w:r>
            <w:r w:rsidRPr="00581847">
              <w:rPr>
                <w:rFonts w:ascii="Arial Narrow" w:eastAsia="Times New Roman" w:hAnsi="Arial Narrow"/>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DE973D" w14:textId="77777777" w:rsidR="009C3417" w:rsidRPr="00581847" w:rsidRDefault="009C3417" w:rsidP="00082995">
            <w:pPr>
              <w:rPr>
                <w:rFonts w:ascii="Arial Narrow" w:eastAsia="Times New Roman" w:hAnsi="Arial Narrow"/>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5CC2F9" w14:textId="77777777" w:rsidR="009C3417" w:rsidRPr="00581847" w:rsidRDefault="009C3417" w:rsidP="00082995">
            <w:pPr>
              <w:rPr>
                <w:rFonts w:ascii="Arial Narrow" w:eastAsia="Times New Roman" w:hAnsi="Arial Narrow"/>
                <w:b/>
                <w:bCs/>
                <w:sz w:val="20"/>
                <w:szCs w:val="20"/>
              </w:rPr>
            </w:pPr>
          </w:p>
        </w:tc>
      </w:tr>
      <w:tr w:rsidR="009C3417" w:rsidRPr="00581847" w14:paraId="60E15D0F" w14:textId="77777777" w:rsidTr="00082995">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3125205" w14:textId="77777777" w:rsidR="009C3417" w:rsidRPr="00581847" w:rsidRDefault="009C3417" w:rsidP="00082995">
            <w:pPr>
              <w:rPr>
                <w:rFonts w:ascii="Arial Narrow" w:eastAsia="Times New Roman" w:hAnsi="Arial Narrow"/>
                <w:sz w:val="20"/>
                <w:szCs w:val="20"/>
              </w:rPr>
            </w:pPr>
            <w:r w:rsidRPr="00581847">
              <w:rPr>
                <w:rStyle w:val="label"/>
                <w:rFonts w:ascii="Arial Narrow" w:eastAsia="Times New Roman" w:hAnsi="Arial Narrow"/>
                <w:sz w:val="20"/>
                <w:szCs w:val="20"/>
              </w:rPr>
              <w:t>Death (Majority of studies followed up for 1 year. Assessed with study defined measures; all cause or TB-specific)</w:t>
            </w:r>
          </w:p>
        </w:tc>
      </w:tr>
      <w:tr w:rsidR="009C3417" w:rsidRPr="00581847" w14:paraId="330A0F81" w14:textId="77777777" w:rsidTr="00082995">
        <w:trPr>
          <w:cantSplit/>
        </w:trPr>
        <w:tc>
          <w:tcPr>
            <w:tcW w:w="250" w:type="pct"/>
            <w:tcBorders>
              <w:top w:val="single" w:sz="6" w:space="0" w:color="000000"/>
              <w:left w:val="single" w:sz="6" w:space="0" w:color="000000"/>
              <w:bottom w:val="single" w:sz="6" w:space="0" w:color="000000"/>
              <w:right w:val="single" w:sz="6" w:space="0" w:color="000000"/>
            </w:tcBorders>
            <w:hideMark/>
          </w:tcPr>
          <w:p w14:paraId="40BC0116"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64</w:t>
            </w:r>
          </w:p>
        </w:tc>
        <w:tc>
          <w:tcPr>
            <w:tcW w:w="300" w:type="pct"/>
            <w:tcBorders>
              <w:top w:val="single" w:sz="6" w:space="0" w:color="000000"/>
              <w:left w:val="single" w:sz="6" w:space="0" w:color="000000"/>
              <w:bottom w:val="single" w:sz="6" w:space="0" w:color="000000"/>
              <w:right w:val="single" w:sz="6" w:space="0" w:color="000000"/>
            </w:tcBorders>
            <w:hideMark/>
          </w:tcPr>
          <w:p w14:paraId="07826D68"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observational studies </w:t>
            </w:r>
            <w:r w:rsidRPr="00581847">
              <w:rPr>
                <w:rFonts w:ascii="Arial Narrow" w:eastAsia="Times New Roman" w:hAnsi="Arial Narrow"/>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1ABDC0A"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9253A62"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serious </w:t>
            </w:r>
            <w:r w:rsidRPr="00581847">
              <w:rPr>
                <w:rFonts w:ascii="Arial Narrow" w:eastAsia="Times New Roman" w:hAnsi="Arial Narrow"/>
                <w:sz w:val="20"/>
                <w:szCs w:val="20"/>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43D97C6"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9F43610"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48CAC0F4"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255932E0"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sz w:val="20"/>
                <w:szCs w:val="20"/>
              </w:rPr>
              <w:t xml:space="preserve">7356/56122 (13.1%) </w:t>
            </w:r>
          </w:p>
        </w:tc>
        <w:tc>
          <w:tcPr>
            <w:tcW w:w="400" w:type="pct"/>
            <w:tcBorders>
              <w:top w:val="single" w:sz="6" w:space="0" w:color="000000"/>
              <w:left w:val="single" w:sz="6" w:space="0" w:color="000000"/>
              <w:bottom w:val="single" w:sz="6" w:space="0" w:color="000000"/>
              <w:right w:val="single" w:sz="6" w:space="0" w:color="000000"/>
            </w:tcBorders>
            <w:hideMark/>
          </w:tcPr>
          <w:p w14:paraId="6A0173DE" w14:textId="77777777" w:rsidR="009C3417" w:rsidRPr="00581847" w:rsidRDefault="009C3417" w:rsidP="00082995">
            <w:pPr>
              <w:jc w:val="center"/>
              <w:rPr>
                <w:rFonts w:ascii="Arial Narrow" w:eastAsia="Times New Roman" w:hAnsi="Arial Narrow"/>
                <w:sz w:val="20"/>
                <w:szCs w:val="20"/>
              </w:rPr>
            </w:pPr>
            <w:r w:rsidRPr="00581847">
              <w:rPr>
                <w:rStyle w:val="cell-value"/>
                <w:rFonts w:ascii="Arial Narrow" w:eastAsia="Times New Roman" w:hAnsi="Arial Narrow"/>
                <w:sz w:val="20"/>
                <w:szCs w:val="20"/>
              </w:rPr>
              <w:t xml:space="preserve">29117/243035 (12.0%) </w:t>
            </w:r>
          </w:p>
        </w:tc>
        <w:tc>
          <w:tcPr>
            <w:tcW w:w="400" w:type="pct"/>
            <w:tcBorders>
              <w:top w:val="single" w:sz="6" w:space="0" w:color="000000"/>
              <w:left w:val="single" w:sz="6" w:space="0" w:color="000000"/>
              <w:bottom w:val="single" w:sz="6" w:space="0" w:color="000000"/>
              <w:right w:val="single" w:sz="6" w:space="0" w:color="000000"/>
            </w:tcBorders>
            <w:hideMark/>
          </w:tcPr>
          <w:p w14:paraId="54C70A34" w14:textId="77777777" w:rsidR="009C3417" w:rsidRPr="00581847" w:rsidRDefault="009C3417" w:rsidP="00082995">
            <w:pPr>
              <w:jc w:val="center"/>
              <w:rPr>
                <w:rFonts w:ascii="Arial Narrow" w:eastAsia="Times New Roman" w:hAnsi="Arial Narrow"/>
                <w:sz w:val="20"/>
                <w:szCs w:val="20"/>
              </w:rPr>
            </w:pPr>
            <w:r w:rsidRPr="00581847">
              <w:rPr>
                <w:rStyle w:val="block"/>
                <w:rFonts w:ascii="Arial Narrow" w:eastAsia="Times New Roman" w:hAnsi="Arial Narrow"/>
                <w:b/>
                <w:bCs/>
                <w:sz w:val="20"/>
                <w:szCs w:val="20"/>
              </w:rPr>
              <w:t>OR 1.88</w:t>
            </w:r>
            <w:r w:rsidRPr="00581847">
              <w:rPr>
                <w:rFonts w:ascii="Arial Narrow" w:eastAsia="Times New Roman" w:hAnsi="Arial Narrow"/>
                <w:sz w:val="20"/>
                <w:szCs w:val="20"/>
              </w:rPr>
              <w:br/>
            </w:r>
            <w:r w:rsidRPr="00581847">
              <w:rPr>
                <w:rStyle w:val="cell"/>
                <w:rFonts w:ascii="Arial Narrow" w:eastAsia="Times New Roman" w:hAnsi="Arial Narrow"/>
                <w:sz w:val="20"/>
                <w:szCs w:val="20"/>
              </w:rPr>
              <w:t>(1.59 to 2.19)</w:t>
            </w:r>
            <w:r w:rsidRPr="00581847">
              <w:rPr>
                <w:rFonts w:ascii="Arial Narrow" w:eastAsia="Times New Roman" w:hAnsi="Arial Narrow"/>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2DF3EB6"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b/>
                <w:bCs/>
                <w:sz w:val="20"/>
                <w:szCs w:val="20"/>
              </w:rPr>
              <w:t>84 more per 1,000</w:t>
            </w:r>
            <w:r w:rsidRPr="00581847">
              <w:rPr>
                <w:rFonts w:ascii="Arial Narrow" w:eastAsia="Times New Roman" w:hAnsi="Arial Narrow"/>
                <w:sz w:val="20"/>
                <w:szCs w:val="20"/>
              </w:rPr>
              <w:br/>
              <w:t xml:space="preserve">(from 58 more to 110 more) </w:t>
            </w:r>
          </w:p>
        </w:tc>
        <w:tc>
          <w:tcPr>
            <w:tcW w:w="750" w:type="dxa"/>
            <w:tcBorders>
              <w:top w:val="single" w:sz="6" w:space="0" w:color="000000"/>
              <w:left w:val="single" w:sz="6" w:space="0" w:color="000000"/>
              <w:bottom w:val="single" w:sz="6" w:space="0" w:color="000000"/>
              <w:right w:val="single" w:sz="6" w:space="0" w:color="000000"/>
            </w:tcBorders>
            <w:hideMark/>
          </w:tcPr>
          <w:p w14:paraId="7975B371" w14:textId="77777777" w:rsidR="009C3417" w:rsidRPr="00581847" w:rsidRDefault="009C3417" w:rsidP="00082995">
            <w:pPr>
              <w:jc w:val="center"/>
              <w:rPr>
                <w:rFonts w:ascii="Arial Narrow" w:eastAsia="Times New Roman" w:hAnsi="Arial Narrow"/>
                <w:sz w:val="20"/>
                <w:szCs w:val="20"/>
              </w:rPr>
            </w:pPr>
            <w:r w:rsidRPr="00581847">
              <w:rPr>
                <w:rStyle w:val="quality-sign"/>
                <w:rFonts w:ascii="Cambria Math" w:eastAsia="Times New Roman" w:hAnsi="Cambria Math" w:cs="Cambria Math"/>
                <w:sz w:val="20"/>
                <w:szCs w:val="20"/>
              </w:rPr>
              <w:t>⨁⨁⨁</w:t>
            </w:r>
            <w:r w:rsidRPr="00581847">
              <w:rPr>
                <w:rStyle w:val="quality-sign"/>
                <w:rFonts w:ascii="MS Gothic" w:eastAsia="MS Gothic" w:hAnsi="MS Gothic" w:cs="MS Gothic" w:hint="eastAsia"/>
                <w:sz w:val="20"/>
                <w:szCs w:val="20"/>
              </w:rPr>
              <w:t>◯</w:t>
            </w:r>
            <w:r w:rsidRPr="00581847">
              <w:rPr>
                <w:rFonts w:ascii="Arial Narrow" w:eastAsia="Times New Roman" w:hAnsi="Arial Narrow"/>
                <w:sz w:val="20"/>
                <w:szCs w:val="20"/>
              </w:rPr>
              <w:br/>
            </w:r>
            <w:r w:rsidRPr="00581847">
              <w:rPr>
                <w:rStyle w:val="quality-text"/>
                <w:sz w:val="20"/>
                <w:szCs w:val="20"/>
              </w:rPr>
              <w:t>MODERATE</w:t>
            </w:r>
          </w:p>
        </w:tc>
        <w:tc>
          <w:tcPr>
            <w:tcW w:w="500" w:type="pct"/>
            <w:tcBorders>
              <w:top w:val="single" w:sz="6" w:space="0" w:color="000000"/>
              <w:left w:val="single" w:sz="6" w:space="0" w:color="000000"/>
              <w:bottom w:val="single" w:sz="6" w:space="0" w:color="000000"/>
              <w:right w:val="single" w:sz="6" w:space="0" w:color="000000"/>
            </w:tcBorders>
            <w:hideMark/>
          </w:tcPr>
          <w:p w14:paraId="3371E279"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CRITICAL </w:t>
            </w:r>
          </w:p>
        </w:tc>
      </w:tr>
      <w:tr w:rsidR="009C3417" w:rsidRPr="00581847" w14:paraId="6AF0873A" w14:textId="77777777" w:rsidTr="00082995">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4018FA6" w14:textId="77777777" w:rsidR="009C3417" w:rsidRPr="00581847" w:rsidRDefault="009C3417" w:rsidP="00082995">
            <w:pPr>
              <w:rPr>
                <w:rFonts w:ascii="Arial Narrow" w:eastAsia="Times New Roman" w:hAnsi="Arial Narrow"/>
                <w:sz w:val="20"/>
                <w:szCs w:val="20"/>
              </w:rPr>
            </w:pPr>
            <w:r w:rsidRPr="00581847">
              <w:rPr>
                <w:rStyle w:val="label"/>
                <w:rFonts w:ascii="Arial Narrow" w:eastAsia="Times New Roman" w:hAnsi="Arial Narrow"/>
                <w:sz w:val="20"/>
                <w:szCs w:val="20"/>
              </w:rPr>
              <w:t>Death and Failure (Majority of studies followed up for 1 year. Assessed with study defined measures; for failure majority follow WHO definition)</w:t>
            </w:r>
          </w:p>
        </w:tc>
      </w:tr>
      <w:tr w:rsidR="009C3417" w:rsidRPr="00581847" w14:paraId="2791E0FA" w14:textId="77777777" w:rsidTr="00082995">
        <w:trPr>
          <w:cantSplit/>
        </w:trPr>
        <w:tc>
          <w:tcPr>
            <w:tcW w:w="250" w:type="pct"/>
            <w:tcBorders>
              <w:top w:val="single" w:sz="6" w:space="0" w:color="000000"/>
              <w:left w:val="single" w:sz="6" w:space="0" w:color="000000"/>
              <w:bottom w:val="single" w:sz="6" w:space="0" w:color="000000"/>
              <w:right w:val="single" w:sz="6" w:space="0" w:color="000000"/>
            </w:tcBorders>
            <w:hideMark/>
          </w:tcPr>
          <w:p w14:paraId="2880B78E"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35</w:t>
            </w:r>
          </w:p>
        </w:tc>
        <w:tc>
          <w:tcPr>
            <w:tcW w:w="300" w:type="pct"/>
            <w:tcBorders>
              <w:top w:val="single" w:sz="6" w:space="0" w:color="000000"/>
              <w:left w:val="single" w:sz="6" w:space="0" w:color="000000"/>
              <w:bottom w:val="single" w:sz="6" w:space="0" w:color="000000"/>
              <w:right w:val="single" w:sz="6" w:space="0" w:color="000000"/>
            </w:tcBorders>
            <w:hideMark/>
          </w:tcPr>
          <w:p w14:paraId="6D0E833F"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observational studies </w:t>
            </w:r>
            <w:r w:rsidRPr="00581847">
              <w:rPr>
                <w:rFonts w:ascii="Arial Narrow" w:eastAsia="Times New Roman" w:hAnsi="Arial Narrow"/>
                <w:sz w:val="20"/>
                <w:szCs w:val="20"/>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60CDFEB9"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9B1DC57"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serious </w:t>
            </w:r>
            <w:r w:rsidRPr="00581847">
              <w:rPr>
                <w:rFonts w:ascii="Arial Narrow" w:eastAsia="Times New Roman" w:hAnsi="Arial Narrow"/>
                <w:sz w:val="20"/>
                <w:szCs w:val="20"/>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75EED58"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FC4067C"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0E39A1C2"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53FF59BB"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sz w:val="20"/>
                <w:szCs w:val="20"/>
              </w:rPr>
              <w:t xml:space="preserve">4854/40029 (12.1%) </w:t>
            </w:r>
          </w:p>
        </w:tc>
        <w:tc>
          <w:tcPr>
            <w:tcW w:w="400" w:type="pct"/>
            <w:tcBorders>
              <w:top w:val="single" w:sz="6" w:space="0" w:color="000000"/>
              <w:left w:val="single" w:sz="6" w:space="0" w:color="000000"/>
              <w:bottom w:val="single" w:sz="6" w:space="0" w:color="000000"/>
              <w:right w:val="single" w:sz="6" w:space="0" w:color="000000"/>
            </w:tcBorders>
            <w:hideMark/>
          </w:tcPr>
          <w:p w14:paraId="06223500" w14:textId="77777777" w:rsidR="009C3417" w:rsidRPr="00581847" w:rsidRDefault="009C3417" w:rsidP="00082995">
            <w:pPr>
              <w:jc w:val="center"/>
              <w:rPr>
                <w:rFonts w:ascii="Arial Narrow" w:eastAsia="Times New Roman" w:hAnsi="Arial Narrow"/>
                <w:sz w:val="20"/>
                <w:szCs w:val="20"/>
              </w:rPr>
            </w:pPr>
            <w:r w:rsidRPr="00581847">
              <w:rPr>
                <w:rStyle w:val="cell-value"/>
                <w:rFonts w:ascii="Arial Narrow" w:eastAsia="Times New Roman" w:hAnsi="Arial Narrow"/>
                <w:sz w:val="20"/>
                <w:szCs w:val="20"/>
              </w:rPr>
              <w:t xml:space="preserve">22716/166815 (13.6%) </w:t>
            </w:r>
          </w:p>
        </w:tc>
        <w:tc>
          <w:tcPr>
            <w:tcW w:w="400" w:type="pct"/>
            <w:tcBorders>
              <w:top w:val="single" w:sz="6" w:space="0" w:color="000000"/>
              <w:left w:val="single" w:sz="6" w:space="0" w:color="000000"/>
              <w:bottom w:val="single" w:sz="6" w:space="0" w:color="000000"/>
              <w:right w:val="single" w:sz="6" w:space="0" w:color="000000"/>
            </w:tcBorders>
            <w:hideMark/>
          </w:tcPr>
          <w:p w14:paraId="69580136" w14:textId="77777777" w:rsidR="009C3417" w:rsidRPr="00581847" w:rsidRDefault="009C3417" w:rsidP="00082995">
            <w:pPr>
              <w:jc w:val="center"/>
              <w:rPr>
                <w:rFonts w:ascii="Arial Narrow" w:eastAsia="Times New Roman" w:hAnsi="Arial Narrow"/>
                <w:sz w:val="20"/>
                <w:szCs w:val="20"/>
              </w:rPr>
            </w:pPr>
            <w:r w:rsidRPr="00581847">
              <w:rPr>
                <w:rStyle w:val="block"/>
                <w:rFonts w:ascii="Arial Narrow" w:eastAsia="Times New Roman" w:hAnsi="Arial Narrow"/>
                <w:b/>
                <w:bCs/>
                <w:sz w:val="20"/>
                <w:szCs w:val="20"/>
              </w:rPr>
              <w:t>OR 1.65</w:t>
            </w:r>
            <w:r w:rsidRPr="00581847">
              <w:rPr>
                <w:rFonts w:ascii="Arial Narrow" w:eastAsia="Times New Roman" w:hAnsi="Arial Narrow"/>
                <w:sz w:val="20"/>
                <w:szCs w:val="20"/>
              </w:rPr>
              <w:br/>
            </w:r>
            <w:r w:rsidRPr="00581847">
              <w:rPr>
                <w:rStyle w:val="cell"/>
                <w:rFonts w:ascii="Arial Narrow" w:eastAsia="Times New Roman" w:hAnsi="Arial Narrow"/>
                <w:sz w:val="20"/>
                <w:szCs w:val="20"/>
              </w:rPr>
              <w:t>(1.39 to 1.96)</w:t>
            </w:r>
            <w:r w:rsidRPr="00581847">
              <w:rPr>
                <w:rFonts w:ascii="Arial Narrow" w:eastAsia="Times New Roman" w:hAnsi="Arial Narrow"/>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0336801"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b/>
                <w:bCs/>
                <w:sz w:val="20"/>
                <w:szCs w:val="20"/>
              </w:rPr>
              <w:t>70 more per 1,000</w:t>
            </w:r>
            <w:r w:rsidRPr="00581847">
              <w:rPr>
                <w:rFonts w:ascii="Arial Narrow" w:eastAsia="Times New Roman" w:hAnsi="Arial Narrow"/>
                <w:sz w:val="20"/>
                <w:szCs w:val="20"/>
              </w:rPr>
              <w:br/>
              <w:t xml:space="preserve">(from 44 more to 100 more) </w:t>
            </w:r>
          </w:p>
        </w:tc>
        <w:tc>
          <w:tcPr>
            <w:tcW w:w="750" w:type="dxa"/>
            <w:tcBorders>
              <w:top w:val="single" w:sz="6" w:space="0" w:color="000000"/>
              <w:left w:val="single" w:sz="6" w:space="0" w:color="000000"/>
              <w:bottom w:val="single" w:sz="6" w:space="0" w:color="000000"/>
              <w:right w:val="single" w:sz="6" w:space="0" w:color="000000"/>
            </w:tcBorders>
            <w:hideMark/>
          </w:tcPr>
          <w:p w14:paraId="7F29E412" w14:textId="77777777" w:rsidR="009C3417" w:rsidRPr="00581847" w:rsidRDefault="009C3417" w:rsidP="00082995">
            <w:pPr>
              <w:jc w:val="center"/>
              <w:rPr>
                <w:rFonts w:ascii="Arial Narrow" w:eastAsia="Times New Roman" w:hAnsi="Arial Narrow"/>
                <w:sz w:val="20"/>
                <w:szCs w:val="20"/>
              </w:rPr>
            </w:pPr>
            <w:r w:rsidRPr="00581847">
              <w:rPr>
                <w:rStyle w:val="quality-sign"/>
                <w:rFonts w:ascii="Cambria Math" w:eastAsia="Times New Roman" w:hAnsi="Cambria Math" w:cs="Cambria Math"/>
                <w:sz w:val="20"/>
                <w:szCs w:val="20"/>
              </w:rPr>
              <w:t>⨁⨁⨁</w:t>
            </w:r>
            <w:r w:rsidRPr="00581847">
              <w:rPr>
                <w:rStyle w:val="quality-sign"/>
                <w:rFonts w:ascii="MS Gothic" w:eastAsia="MS Gothic" w:hAnsi="MS Gothic" w:cs="MS Gothic" w:hint="eastAsia"/>
                <w:sz w:val="20"/>
                <w:szCs w:val="20"/>
              </w:rPr>
              <w:t>◯</w:t>
            </w:r>
            <w:r w:rsidRPr="00581847">
              <w:rPr>
                <w:rFonts w:ascii="Arial Narrow" w:eastAsia="Times New Roman" w:hAnsi="Arial Narrow"/>
                <w:sz w:val="20"/>
                <w:szCs w:val="20"/>
              </w:rPr>
              <w:br/>
            </w:r>
            <w:r w:rsidRPr="00581847">
              <w:rPr>
                <w:rStyle w:val="quality-text"/>
                <w:sz w:val="20"/>
                <w:szCs w:val="20"/>
              </w:rPr>
              <w:t>MODERATE</w:t>
            </w:r>
            <w:r w:rsidRPr="00581847">
              <w:rPr>
                <w:rFonts w:ascii="Arial Narrow" w:eastAsia="Times New Roman" w:hAnsi="Arial Narrow"/>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51F9488"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CRITICAL </w:t>
            </w:r>
          </w:p>
        </w:tc>
      </w:tr>
      <w:tr w:rsidR="009C3417" w:rsidRPr="00581847" w14:paraId="54C95C83" w14:textId="77777777" w:rsidTr="00082995">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27099CF" w14:textId="77777777" w:rsidR="009C3417" w:rsidRPr="00581847" w:rsidRDefault="009C3417" w:rsidP="00082995">
            <w:pPr>
              <w:rPr>
                <w:rFonts w:ascii="Arial Narrow" w:eastAsia="Times New Roman" w:hAnsi="Arial Narrow"/>
                <w:sz w:val="20"/>
                <w:szCs w:val="20"/>
              </w:rPr>
            </w:pPr>
            <w:r w:rsidRPr="00581847">
              <w:rPr>
                <w:rStyle w:val="label"/>
                <w:rFonts w:ascii="Arial Narrow" w:eastAsia="Times New Roman" w:hAnsi="Arial Narrow"/>
                <w:sz w:val="20"/>
                <w:szCs w:val="20"/>
              </w:rPr>
              <w:t>Relapse and recurrence (Majority of studies follow up for 1 year. Assessed with study defined measures; majority follow WHO definition)</w:t>
            </w:r>
          </w:p>
        </w:tc>
      </w:tr>
      <w:tr w:rsidR="009C3417" w:rsidRPr="00581847" w14:paraId="454C9906" w14:textId="77777777" w:rsidTr="00082995">
        <w:trPr>
          <w:cantSplit/>
        </w:trPr>
        <w:tc>
          <w:tcPr>
            <w:tcW w:w="250" w:type="pct"/>
            <w:tcBorders>
              <w:top w:val="single" w:sz="6" w:space="0" w:color="000000"/>
              <w:left w:val="single" w:sz="6" w:space="0" w:color="000000"/>
              <w:bottom w:val="single" w:sz="6" w:space="0" w:color="000000"/>
              <w:right w:val="single" w:sz="6" w:space="0" w:color="000000"/>
            </w:tcBorders>
            <w:hideMark/>
          </w:tcPr>
          <w:p w14:paraId="4BEEDDEA"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lastRenderedPageBreak/>
              <w:t>19</w:t>
            </w:r>
          </w:p>
        </w:tc>
        <w:tc>
          <w:tcPr>
            <w:tcW w:w="300" w:type="pct"/>
            <w:tcBorders>
              <w:top w:val="single" w:sz="6" w:space="0" w:color="000000"/>
              <w:left w:val="single" w:sz="6" w:space="0" w:color="000000"/>
              <w:bottom w:val="single" w:sz="6" w:space="0" w:color="000000"/>
              <w:right w:val="single" w:sz="6" w:space="0" w:color="000000"/>
            </w:tcBorders>
            <w:hideMark/>
          </w:tcPr>
          <w:p w14:paraId="25C4290F"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observational studies </w:t>
            </w:r>
            <w:r w:rsidRPr="00581847">
              <w:rPr>
                <w:rFonts w:ascii="Arial Narrow" w:eastAsia="Times New Roman" w:hAnsi="Arial Narrow"/>
                <w:sz w:val="20"/>
                <w:szCs w:val="20"/>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7167F020"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B73E6FF"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871A9B6"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B88AC97"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75521842"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979A278"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sz w:val="20"/>
                <w:szCs w:val="20"/>
              </w:rPr>
              <w:t xml:space="preserve">755/17905 (4.2%) </w:t>
            </w:r>
          </w:p>
        </w:tc>
        <w:tc>
          <w:tcPr>
            <w:tcW w:w="400" w:type="pct"/>
            <w:tcBorders>
              <w:top w:val="single" w:sz="6" w:space="0" w:color="000000"/>
              <w:left w:val="single" w:sz="6" w:space="0" w:color="000000"/>
              <w:bottom w:val="single" w:sz="6" w:space="0" w:color="000000"/>
              <w:right w:val="single" w:sz="6" w:space="0" w:color="000000"/>
            </w:tcBorders>
            <w:hideMark/>
          </w:tcPr>
          <w:p w14:paraId="7A5AD797" w14:textId="77777777" w:rsidR="009C3417" w:rsidRPr="00581847" w:rsidRDefault="009C3417" w:rsidP="00082995">
            <w:pPr>
              <w:jc w:val="center"/>
              <w:rPr>
                <w:rFonts w:ascii="Arial Narrow" w:eastAsia="Times New Roman" w:hAnsi="Arial Narrow"/>
                <w:sz w:val="20"/>
                <w:szCs w:val="20"/>
              </w:rPr>
            </w:pPr>
            <w:r w:rsidRPr="00581847">
              <w:rPr>
                <w:rStyle w:val="cell-value"/>
                <w:rFonts w:ascii="Arial Narrow" w:eastAsia="Times New Roman" w:hAnsi="Arial Narrow"/>
                <w:sz w:val="20"/>
                <w:szCs w:val="20"/>
              </w:rPr>
              <w:t xml:space="preserve">2787/74686 (3.7%) </w:t>
            </w:r>
          </w:p>
        </w:tc>
        <w:tc>
          <w:tcPr>
            <w:tcW w:w="400" w:type="pct"/>
            <w:tcBorders>
              <w:top w:val="single" w:sz="6" w:space="0" w:color="000000"/>
              <w:left w:val="single" w:sz="6" w:space="0" w:color="000000"/>
              <w:bottom w:val="single" w:sz="6" w:space="0" w:color="000000"/>
              <w:right w:val="single" w:sz="6" w:space="0" w:color="000000"/>
            </w:tcBorders>
            <w:hideMark/>
          </w:tcPr>
          <w:p w14:paraId="0A0DC1AE" w14:textId="77777777" w:rsidR="009C3417" w:rsidRPr="00581847" w:rsidRDefault="009C3417" w:rsidP="00082995">
            <w:pPr>
              <w:jc w:val="center"/>
              <w:rPr>
                <w:rFonts w:ascii="Arial Narrow" w:eastAsia="Times New Roman" w:hAnsi="Arial Narrow"/>
                <w:sz w:val="20"/>
                <w:szCs w:val="20"/>
              </w:rPr>
            </w:pPr>
            <w:r w:rsidRPr="00581847">
              <w:rPr>
                <w:rStyle w:val="block"/>
                <w:rFonts w:ascii="Arial Narrow" w:eastAsia="Times New Roman" w:hAnsi="Arial Narrow"/>
                <w:b/>
                <w:bCs/>
                <w:sz w:val="20"/>
                <w:szCs w:val="20"/>
              </w:rPr>
              <w:t>OR 1.64</w:t>
            </w:r>
            <w:r w:rsidRPr="00581847">
              <w:rPr>
                <w:rFonts w:ascii="Arial Narrow" w:eastAsia="Times New Roman" w:hAnsi="Arial Narrow"/>
                <w:sz w:val="20"/>
                <w:szCs w:val="20"/>
              </w:rPr>
              <w:br/>
            </w:r>
            <w:r w:rsidRPr="00581847">
              <w:rPr>
                <w:rStyle w:val="cell"/>
                <w:rFonts w:ascii="Arial Narrow" w:eastAsia="Times New Roman" w:hAnsi="Arial Narrow"/>
                <w:sz w:val="20"/>
                <w:szCs w:val="20"/>
              </w:rPr>
              <w:t>(1.29 to 2.08)</w:t>
            </w:r>
            <w:r w:rsidRPr="00581847">
              <w:rPr>
                <w:rFonts w:ascii="Arial Narrow" w:eastAsia="Times New Roman" w:hAnsi="Arial Narrow"/>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CCBF392"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b/>
                <w:bCs/>
                <w:sz w:val="20"/>
                <w:szCs w:val="20"/>
              </w:rPr>
              <w:t>22 more per 1,000</w:t>
            </w:r>
            <w:r w:rsidRPr="00581847">
              <w:rPr>
                <w:rFonts w:ascii="Arial Narrow" w:eastAsia="Times New Roman" w:hAnsi="Arial Narrow"/>
                <w:sz w:val="20"/>
                <w:szCs w:val="20"/>
              </w:rPr>
              <w:br/>
              <w:t xml:space="preserve">(from 10 more to 37 more) </w:t>
            </w:r>
          </w:p>
        </w:tc>
        <w:tc>
          <w:tcPr>
            <w:tcW w:w="750" w:type="dxa"/>
            <w:tcBorders>
              <w:top w:val="single" w:sz="6" w:space="0" w:color="000000"/>
              <w:left w:val="single" w:sz="6" w:space="0" w:color="000000"/>
              <w:bottom w:val="single" w:sz="6" w:space="0" w:color="000000"/>
              <w:right w:val="single" w:sz="6" w:space="0" w:color="000000"/>
            </w:tcBorders>
            <w:hideMark/>
          </w:tcPr>
          <w:p w14:paraId="474C0D31" w14:textId="77777777" w:rsidR="009C3417" w:rsidRPr="00581847" w:rsidRDefault="009C3417" w:rsidP="00082995">
            <w:pPr>
              <w:jc w:val="center"/>
              <w:rPr>
                <w:rFonts w:ascii="Arial Narrow" w:eastAsia="Times New Roman" w:hAnsi="Arial Narrow"/>
                <w:sz w:val="20"/>
                <w:szCs w:val="20"/>
              </w:rPr>
            </w:pPr>
            <w:r w:rsidRPr="00581847">
              <w:rPr>
                <w:rStyle w:val="quality-sign"/>
                <w:rFonts w:ascii="Cambria Math" w:eastAsia="Times New Roman" w:hAnsi="Cambria Math" w:cs="Cambria Math"/>
                <w:sz w:val="20"/>
                <w:szCs w:val="20"/>
              </w:rPr>
              <w:t>⨁⨁</w:t>
            </w:r>
            <w:r w:rsidRPr="00581847">
              <w:rPr>
                <w:rStyle w:val="quality-sign"/>
                <w:rFonts w:ascii="MS Gothic" w:eastAsia="MS Gothic" w:hAnsi="MS Gothic" w:cs="MS Gothic" w:hint="eastAsia"/>
                <w:sz w:val="20"/>
                <w:szCs w:val="20"/>
              </w:rPr>
              <w:t>◯◯</w:t>
            </w:r>
            <w:r w:rsidRPr="00581847">
              <w:rPr>
                <w:rFonts w:ascii="Arial Narrow" w:eastAsia="Times New Roman" w:hAnsi="Arial Narrow"/>
                <w:sz w:val="20"/>
                <w:szCs w:val="20"/>
              </w:rPr>
              <w:br/>
            </w:r>
            <w:r w:rsidRPr="00581847">
              <w:rPr>
                <w:rStyle w:val="quality-text"/>
                <w:rFonts w:ascii="Arial Narrow" w:eastAsia="Times New Roman" w:hAnsi="Arial Narrow"/>
                <w:sz w:val="20"/>
                <w:szCs w:val="20"/>
              </w:rPr>
              <w:t>LOW</w:t>
            </w:r>
            <w:r w:rsidRPr="00581847">
              <w:rPr>
                <w:rFonts w:ascii="Arial Narrow" w:eastAsia="Times New Roman" w:hAnsi="Arial Narrow"/>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BA2F2E2"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CRITICAL </w:t>
            </w:r>
          </w:p>
        </w:tc>
      </w:tr>
      <w:tr w:rsidR="009C3417" w:rsidRPr="00581847" w14:paraId="17A2671C" w14:textId="77777777" w:rsidTr="00082995">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6975B9D" w14:textId="77777777" w:rsidR="009C3417" w:rsidRPr="00581847" w:rsidRDefault="009C3417" w:rsidP="00082995">
            <w:pPr>
              <w:rPr>
                <w:rFonts w:ascii="Arial Narrow" w:eastAsia="Times New Roman" w:hAnsi="Arial Narrow"/>
                <w:sz w:val="20"/>
                <w:szCs w:val="20"/>
              </w:rPr>
            </w:pPr>
            <w:r w:rsidRPr="00581847">
              <w:rPr>
                <w:rStyle w:val="label"/>
                <w:rFonts w:ascii="Arial Narrow" w:eastAsia="Times New Roman" w:hAnsi="Arial Narrow"/>
                <w:sz w:val="20"/>
                <w:szCs w:val="20"/>
              </w:rPr>
              <w:t>MDR-TB (Majority of studies follow up during treatment. Assessed with study defined measures)</w:t>
            </w:r>
            <w:r w:rsidRPr="00581847">
              <w:rPr>
                <w:rFonts w:ascii="Arial Narrow" w:eastAsia="Times New Roman" w:hAnsi="Arial Narrow"/>
                <w:sz w:val="20"/>
                <w:szCs w:val="20"/>
                <w:vertAlign w:val="superscript"/>
              </w:rPr>
              <w:t>e</w:t>
            </w:r>
          </w:p>
        </w:tc>
      </w:tr>
      <w:tr w:rsidR="009C3417" w:rsidRPr="00581847" w14:paraId="37B49F42" w14:textId="77777777" w:rsidTr="00082995">
        <w:trPr>
          <w:cantSplit/>
        </w:trPr>
        <w:tc>
          <w:tcPr>
            <w:tcW w:w="250" w:type="pct"/>
            <w:tcBorders>
              <w:top w:val="single" w:sz="6" w:space="0" w:color="000000"/>
              <w:left w:val="single" w:sz="6" w:space="0" w:color="000000"/>
              <w:bottom w:val="single" w:sz="6" w:space="0" w:color="000000"/>
              <w:right w:val="single" w:sz="6" w:space="0" w:color="000000"/>
            </w:tcBorders>
            <w:hideMark/>
          </w:tcPr>
          <w:p w14:paraId="4C5A652D"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19 </w:t>
            </w:r>
          </w:p>
        </w:tc>
        <w:tc>
          <w:tcPr>
            <w:tcW w:w="300" w:type="pct"/>
            <w:tcBorders>
              <w:top w:val="single" w:sz="6" w:space="0" w:color="000000"/>
              <w:left w:val="single" w:sz="6" w:space="0" w:color="000000"/>
              <w:bottom w:val="single" w:sz="6" w:space="0" w:color="000000"/>
              <w:right w:val="single" w:sz="6" w:space="0" w:color="000000"/>
            </w:tcBorders>
            <w:hideMark/>
          </w:tcPr>
          <w:p w14:paraId="42E85E8B"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observational studies </w:t>
            </w:r>
            <w:r w:rsidRPr="00581847">
              <w:rPr>
                <w:rFonts w:ascii="Arial Narrow" w:eastAsia="Times New Roman" w:hAnsi="Arial Narrow"/>
                <w:sz w:val="20"/>
                <w:szCs w:val="20"/>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677FC340"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serious </w:t>
            </w:r>
            <w:r w:rsidRPr="00581847">
              <w:rPr>
                <w:rFonts w:ascii="Arial Narrow" w:eastAsia="Times New Roman" w:hAnsi="Arial Narrow"/>
                <w:sz w:val="20"/>
                <w:szCs w:val="20"/>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2B725667"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C697353"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serious </w:t>
            </w:r>
            <w:r w:rsidRPr="00581847">
              <w:rPr>
                <w:rFonts w:ascii="Arial Narrow" w:eastAsia="Times New Roman" w:hAnsi="Arial Narrow"/>
                <w:sz w:val="20"/>
                <w:szCs w:val="20"/>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547A230C"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6C9F72C6"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3C0319F4"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sz w:val="20"/>
                <w:szCs w:val="20"/>
              </w:rPr>
              <w:t xml:space="preserve">270/4216 (6.4%) </w:t>
            </w:r>
          </w:p>
        </w:tc>
        <w:tc>
          <w:tcPr>
            <w:tcW w:w="400" w:type="pct"/>
            <w:tcBorders>
              <w:top w:val="single" w:sz="6" w:space="0" w:color="000000"/>
              <w:left w:val="single" w:sz="6" w:space="0" w:color="000000"/>
              <w:bottom w:val="single" w:sz="6" w:space="0" w:color="000000"/>
              <w:right w:val="single" w:sz="6" w:space="0" w:color="000000"/>
            </w:tcBorders>
            <w:hideMark/>
          </w:tcPr>
          <w:p w14:paraId="5E078193" w14:textId="77777777" w:rsidR="009C3417" w:rsidRPr="00581847" w:rsidRDefault="009C3417" w:rsidP="00082995">
            <w:pPr>
              <w:jc w:val="center"/>
              <w:rPr>
                <w:rFonts w:ascii="Arial Narrow" w:eastAsia="Times New Roman" w:hAnsi="Arial Narrow"/>
                <w:sz w:val="20"/>
                <w:szCs w:val="20"/>
              </w:rPr>
            </w:pPr>
            <w:r w:rsidRPr="00581847">
              <w:rPr>
                <w:rStyle w:val="cell-value"/>
                <w:rFonts w:ascii="Arial Narrow" w:eastAsia="Times New Roman" w:hAnsi="Arial Narrow"/>
                <w:sz w:val="20"/>
                <w:szCs w:val="20"/>
              </w:rPr>
              <w:t xml:space="preserve">712/41108 (1.7%) </w:t>
            </w:r>
          </w:p>
        </w:tc>
        <w:tc>
          <w:tcPr>
            <w:tcW w:w="400" w:type="pct"/>
            <w:tcBorders>
              <w:top w:val="single" w:sz="6" w:space="0" w:color="000000"/>
              <w:left w:val="single" w:sz="6" w:space="0" w:color="000000"/>
              <w:bottom w:val="single" w:sz="6" w:space="0" w:color="000000"/>
              <w:right w:val="single" w:sz="6" w:space="0" w:color="000000"/>
            </w:tcBorders>
            <w:hideMark/>
          </w:tcPr>
          <w:p w14:paraId="6102DFBC" w14:textId="77777777" w:rsidR="009C3417" w:rsidRPr="00581847" w:rsidRDefault="009C3417" w:rsidP="00082995">
            <w:pPr>
              <w:jc w:val="center"/>
              <w:rPr>
                <w:rFonts w:ascii="Arial Narrow" w:eastAsia="Times New Roman" w:hAnsi="Arial Narrow"/>
                <w:sz w:val="20"/>
                <w:szCs w:val="20"/>
              </w:rPr>
            </w:pPr>
            <w:r w:rsidRPr="00581847">
              <w:rPr>
                <w:rStyle w:val="block"/>
                <w:rFonts w:ascii="Arial Narrow" w:eastAsia="Times New Roman" w:hAnsi="Arial Narrow"/>
                <w:b/>
                <w:bCs/>
                <w:sz w:val="20"/>
                <w:szCs w:val="20"/>
              </w:rPr>
              <w:t>OR 1.98</w:t>
            </w:r>
            <w:r w:rsidRPr="00581847">
              <w:rPr>
                <w:rFonts w:ascii="Arial Narrow" w:eastAsia="Times New Roman" w:hAnsi="Arial Narrow"/>
                <w:sz w:val="20"/>
                <w:szCs w:val="20"/>
              </w:rPr>
              <w:br/>
            </w:r>
            <w:r w:rsidRPr="00581847">
              <w:rPr>
                <w:rStyle w:val="cell"/>
                <w:rFonts w:ascii="Arial Narrow" w:eastAsia="Times New Roman" w:hAnsi="Arial Narrow"/>
                <w:sz w:val="20"/>
                <w:szCs w:val="20"/>
              </w:rPr>
              <w:t>(1.51 to 2.60)</w:t>
            </w:r>
            <w:r w:rsidRPr="00581847">
              <w:rPr>
                <w:rFonts w:ascii="Arial Narrow" w:eastAsia="Times New Roman" w:hAnsi="Arial Narrow"/>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64E0863"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b/>
                <w:bCs/>
                <w:sz w:val="20"/>
                <w:szCs w:val="20"/>
              </w:rPr>
              <w:t>16 more per 1,000</w:t>
            </w:r>
            <w:r w:rsidRPr="00581847">
              <w:rPr>
                <w:rFonts w:ascii="Arial Narrow" w:eastAsia="Times New Roman" w:hAnsi="Arial Narrow"/>
                <w:sz w:val="20"/>
                <w:szCs w:val="20"/>
              </w:rPr>
              <w:br/>
              <w:t xml:space="preserve">(from 9 more to 26 more) </w:t>
            </w:r>
          </w:p>
        </w:tc>
        <w:tc>
          <w:tcPr>
            <w:tcW w:w="750" w:type="dxa"/>
            <w:tcBorders>
              <w:top w:val="single" w:sz="6" w:space="0" w:color="000000"/>
              <w:left w:val="single" w:sz="6" w:space="0" w:color="000000"/>
              <w:bottom w:val="single" w:sz="6" w:space="0" w:color="000000"/>
              <w:right w:val="single" w:sz="6" w:space="0" w:color="000000"/>
            </w:tcBorders>
            <w:hideMark/>
          </w:tcPr>
          <w:p w14:paraId="3AA496AE" w14:textId="77777777" w:rsidR="009C3417" w:rsidRPr="00581847" w:rsidRDefault="009C3417" w:rsidP="00082995">
            <w:pPr>
              <w:jc w:val="center"/>
              <w:rPr>
                <w:rFonts w:ascii="Arial Narrow" w:eastAsia="Times New Roman" w:hAnsi="Arial Narrow"/>
                <w:sz w:val="20"/>
                <w:szCs w:val="20"/>
              </w:rPr>
            </w:pPr>
            <w:r w:rsidRPr="00581847">
              <w:rPr>
                <w:rStyle w:val="quality-sign"/>
                <w:rFonts w:ascii="Cambria Math" w:eastAsia="Times New Roman" w:hAnsi="Cambria Math" w:cs="Cambria Math"/>
                <w:sz w:val="20"/>
                <w:szCs w:val="20"/>
              </w:rPr>
              <w:t>⨁⨁</w:t>
            </w:r>
            <w:r w:rsidRPr="00581847">
              <w:rPr>
                <w:rStyle w:val="quality-sign"/>
                <w:rFonts w:ascii="MS Gothic" w:eastAsia="MS Gothic" w:hAnsi="MS Gothic" w:cs="MS Gothic" w:hint="eastAsia"/>
                <w:sz w:val="20"/>
                <w:szCs w:val="20"/>
              </w:rPr>
              <w:t>◯◯</w:t>
            </w:r>
            <w:r w:rsidRPr="00581847">
              <w:rPr>
                <w:rFonts w:ascii="Arial Narrow" w:eastAsia="Times New Roman" w:hAnsi="Arial Narrow"/>
                <w:sz w:val="20"/>
                <w:szCs w:val="20"/>
              </w:rPr>
              <w:br/>
            </w:r>
            <w:r w:rsidRPr="00581847">
              <w:rPr>
                <w:rStyle w:val="quality-text"/>
                <w:rFonts w:ascii="Arial Narrow" w:eastAsia="Times New Roman" w:hAnsi="Arial Narrow"/>
                <w:sz w:val="20"/>
                <w:szCs w:val="20"/>
              </w:rPr>
              <w:t>LOW</w:t>
            </w:r>
          </w:p>
        </w:tc>
        <w:tc>
          <w:tcPr>
            <w:tcW w:w="500" w:type="pct"/>
            <w:tcBorders>
              <w:top w:val="single" w:sz="6" w:space="0" w:color="000000"/>
              <w:left w:val="single" w:sz="6" w:space="0" w:color="000000"/>
              <w:bottom w:val="single" w:sz="6" w:space="0" w:color="000000"/>
              <w:right w:val="single" w:sz="6" w:space="0" w:color="000000"/>
            </w:tcBorders>
            <w:hideMark/>
          </w:tcPr>
          <w:p w14:paraId="57356D72" w14:textId="6874B0AF" w:rsidR="009C3417" w:rsidRPr="00581847" w:rsidRDefault="006171FE" w:rsidP="00082995">
            <w:pPr>
              <w:rPr>
                <w:rFonts w:ascii="Arial Narrow" w:eastAsia="Times New Roman" w:hAnsi="Arial Narrow"/>
                <w:sz w:val="20"/>
                <w:szCs w:val="20"/>
              </w:rPr>
            </w:pPr>
            <w:r w:rsidRPr="00581847">
              <w:rPr>
                <w:rFonts w:ascii="Arial Narrow" w:eastAsia="Times New Roman" w:hAnsi="Arial Narrow"/>
                <w:sz w:val="20"/>
                <w:szCs w:val="20"/>
              </w:rPr>
              <w:t>CRITICAL</w:t>
            </w:r>
          </w:p>
        </w:tc>
      </w:tr>
      <w:tr w:rsidR="009C3417" w:rsidRPr="00581847" w14:paraId="071B8159" w14:textId="77777777" w:rsidTr="00082995">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74E6F95" w14:textId="77777777" w:rsidR="009C3417" w:rsidRPr="00581847" w:rsidRDefault="009C3417" w:rsidP="00082995">
            <w:pPr>
              <w:rPr>
                <w:rFonts w:ascii="Arial Narrow" w:eastAsia="Times New Roman" w:hAnsi="Arial Narrow"/>
                <w:sz w:val="20"/>
                <w:szCs w:val="20"/>
              </w:rPr>
            </w:pPr>
            <w:r w:rsidRPr="00581847">
              <w:rPr>
                <w:rStyle w:val="label"/>
                <w:rFonts w:ascii="Arial Narrow" w:eastAsia="Times New Roman" w:hAnsi="Arial Narrow"/>
                <w:sz w:val="20"/>
                <w:szCs w:val="20"/>
              </w:rPr>
              <w:t>Sputum culture conversion at 2-3 months (Outcome informs follow up from baseline to 3 months. Assessed with objective lab measure, however, any culture method included)</w:t>
            </w:r>
            <w:r w:rsidRPr="00581847">
              <w:rPr>
                <w:rFonts w:ascii="Arial Narrow" w:eastAsia="Times New Roman" w:hAnsi="Arial Narrow"/>
                <w:sz w:val="20"/>
                <w:szCs w:val="20"/>
                <w:vertAlign w:val="superscript"/>
              </w:rPr>
              <w:t>ghi</w:t>
            </w:r>
          </w:p>
        </w:tc>
      </w:tr>
      <w:tr w:rsidR="009C3417" w:rsidRPr="00581847" w14:paraId="74DF2C49" w14:textId="77777777" w:rsidTr="00082995">
        <w:trPr>
          <w:cantSplit/>
        </w:trPr>
        <w:tc>
          <w:tcPr>
            <w:tcW w:w="250" w:type="pct"/>
            <w:tcBorders>
              <w:top w:val="single" w:sz="6" w:space="0" w:color="000000"/>
              <w:left w:val="single" w:sz="6" w:space="0" w:color="000000"/>
              <w:bottom w:val="single" w:sz="6" w:space="0" w:color="000000"/>
              <w:right w:val="single" w:sz="6" w:space="0" w:color="000000"/>
            </w:tcBorders>
            <w:hideMark/>
          </w:tcPr>
          <w:p w14:paraId="453DDB1E"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18 </w:t>
            </w:r>
          </w:p>
        </w:tc>
        <w:tc>
          <w:tcPr>
            <w:tcW w:w="300" w:type="pct"/>
            <w:tcBorders>
              <w:top w:val="single" w:sz="6" w:space="0" w:color="000000"/>
              <w:left w:val="single" w:sz="6" w:space="0" w:color="000000"/>
              <w:bottom w:val="single" w:sz="6" w:space="0" w:color="000000"/>
              <w:right w:val="single" w:sz="6" w:space="0" w:color="000000"/>
            </w:tcBorders>
            <w:hideMark/>
          </w:tcPr>
          <w:p w14:paraId="710BF90B"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observational studies </w:t>
            </w:r>
            <w:r w:rsidRPr="00581847">
              <w:rPr>
                <w:rFonts w:ascii="Arial Narrow" w:eastAsia="Times New Roman" w:hAnsi="Arial Narrow"/>
                <w:sz w:val="20"/>
                <w:szCs w:val="20"/>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735E1174"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AD09615"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2F1AA914"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CD52B13"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08E24455"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B642ED8"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sz w:val="20"/>
                <w:szCs w:val="20"/>
              </w:rPr>
              <w:t xml:space="preserve">685/3054 (22.4%) </w:t>
            </w:r>
          </w:p>
        </w:tc>
        <w:tc>
          <w:tcPr>
            <w:tcW w:w="400" w:type="pct"/>
            <w:tcBorders>
              <w:top w:val="single" w:sz="6" w:space="0" w:color="000000"/>
              <w:left w:val="single" w:sz="6" w:space="0" w:color="000000"/>
              <w:bottom w:val="single" w:sz="6" w:space="0" w:color="000000"/>
              <w:right w:val="single" w:sz="6" w:space="0" w:color="000000"/>
            </w:tcBorders>
            <w:hideMark/>
          </w:tcPr>
          <w:p w14:paraId="7D65F69F" w14:textId="77777777" w:rsidR="009C3417" w:rsidRPr="00581847" w:rsidRDefault="009C3417" w:rsidP="00082995">
            <w:pPr>
              <w:jc w:val="center"/>
              <w:rPr>
                <w:rFonts w:ascii="Arial Narrow" w:eastAsia="Times New Roman" w:hAnsi="Arial Narrow"/>
                <w:sz w:val="20"/>
                <w:szCs w:val="20"/>
              </w:rPr>
            </w:pPr>
            <w:r w:rsidRPr="00581847">
              <w:rPr>
                <w:rStyle w:val="cell-value"/>
                <w:rFonts w:ascii="Arial Narrow" w:eastAsia="Times New Roman" w:hAnsi="Arial Narrow"/>
                <w:sz w:val="20"/>
                <w:szCs w:val="20"/>
              </w:rPr>
              <w:t xml:space="preserve">1675/15099 (11.1%) </w:t>
            </w:r>
          </w:p>
        </w:tc>
        <w:tc>
          <w:tcPr>
            <w:tcW w:w="400" w:type="pct"/>
            <w:tcBorders>
              <w:top w:val="single" w:sz="6" w:space="0" w:color="000000"/>
              <w:left w:val="single" w:sz="6" w:space="0" w:color="000000"/>
              <w:bottom w:val="single" w:sz="6" w:space="0" w:color="000000"/>
              <w:right w:val="single" w:sz="6" w:space="0" w:color="000000"/>
            </w:tcBorders>
            <w:hideMark/>
          </w:tcPr>
          <w:p w14:paraId="4BB3302A" w14:textId="77777777" w:rsidR="009C3417" w:rsidRPr="00581847" w:rsidRDefault="009C3417" w:rsidP="00082995">
            <w:pPr>
              <w:jc w:val="center"/>
              <w:rPr>
                <w:rFonts w:ascii="Arial Narrow" w:eastAsia="Times New Roman" w:hAnsi="Arial Narrow"/>
                <w:sz w:val="20"/>
                <w:szCs w:val="20"/>
              </w:rPr>
            </w:pPr>
            <w:r w:rsidRPr="00581847">
              <w:rPr>
                <w:rStyle w:val="block"/>
                <w:rFonts w:ascii="Arial Narrow" w:eastAsia="Times New Roman" w:hAnsi="Arial Narrow"/>
                <w:b/>
                <w:bCs/>
                <w:sz w:val="20"/>
                <w:szCs w:val="20"/>
              </w:rPr>
              <w:t>OR 2.07</w:t>
            </w:r>
            <w:r w:rsidRPr="00581847">
              <w:rPr>
                <w:rFonts w:ascii="Arial Narrow" w:eastAsia="Times New Roman" w:hAnsi="Arial Narrow"/>
                <w:sz w:val="20"/>
                <w:szCs w:val="20"/>
              </w:rPr>
              <w:br/>
            </w:r>
            <w:r w:rsidRPr="00581847">
              <w:rPr>
                <w:rStyle w:val="cell"/>
                <w:rFonts w:ascii="Arial Narrow" w:eastAsia="Times New Roman" w:hAnsi="Arial Narrow"/>
                <w:sz w:val="20"/>
                <w:szCs w:val="20"/>
              </w:rPr>
              <w:t>(1.63 to 2.62)</w:t>
            </w:r>
            <w:r w:rsidRPr="00581847">
              <w:rPr>
                <w:rFonts w:ascii="Arial Narrow" w:eastAsia="Times New Roman" w:hAnsi="Arial Narrow"/>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44BA595" w14:textId="77777777" w:rsidR="009C3417" w:rsidRPr="00581847" w:rsidRDefault="009C3417" w:rsidP="00082995">
            <w:pPr>
              <w:jc w:val="center"/>
              <w:rPr>
                <w:rFonts w:ascii="Arial Narrow" w:eastAsia="Times New Roman" w:hAnsi="Arial Narrow"/>
                <w:sz w:val="20"/>
                <w:szCs w:val="20"/>
              </w:rPr>
            </w:pPr>
            <w:r w:rsidRPr="00581847">
              <w:rPr>
                <w:rFonts w:ascii="Arial Narrow" w:eastAsia="Times New Roman" w:hAnsi="Arial Narrow"/>
                <w:b/>
                <w:bCs/>
                <w:sz w:val="20"/>
                <w:szCs w:val="20"/>
              </w:rPr>
              <w:t>0 fewer per 1,000</w:t>
            </w:r>
            <w:r w:rsidRPr="00581847">
              <w:rPr>
                <w:rFonts w:ascii="Arial Narrow" w:eastAsia="Times New Roman" w:hAnsi="Arial Narrow"/>
                <w:sz w:val="20"/>
                <w:szCs w:val="20"/>
              </w:rPr>
              <w:br/>
              <w:t xml:space="preserve">(from 106 fewer to 136 more) </w:t>
            </w:r>
          </w:p>
        </w:tc>
        <w:tc>
          <w:tcPr>
            <w:tcW w:w="750" w:type="dxa"/>
            <w:tcBorders>
              <w:top w:val="single" w:sz="6" w:space="0" w:color="000000"/>
              <w:left w:val="single" w:sz="6" w:space="0" w:color="000000"/>
              <w:bottom w:val="single" w:sz="6" w:space="0" w:color="000000"/>
              <w:right w:val="single" w:sz="6" w:space="0" w:color="000000"/>
            </w:tcBorders>
            <w:hideMark/>
          </w:tcPr>
          <w:p w14:paraId="551C154D" w14:textId="29B34701" w:rsidR="009C3417" w:rsidRPr="00581847" w:rsidRDefault="006171FE" w:rsidP="002E6E80">
            <w:pPr>
              <w:jc w:val="center"/>
              <w:rPr>
                <w:rFonts w:ascii="Arial Narrow" w:eastAsia="Times New Roman" w:hAnsi="Arial Narrow"/>
                <w:sz w:val="20"/>
                <w:szCs w:val="20"/>
              </w:rPr>
            </w:pPr>
            <w:r w:rsidRPr="00581847">
              <w:rPr>
                <w:rStyle w:val="quality-sign"/>
                <w:rFonts w:ascii="Cambria Math" w:eastAsia="Times New Roman" w:hAnsi="Cambria Math" w:cs="Cambria Math"/>
                <w:sz w:val="20"/>
                <w:szCs w:val="20"/>
              </w:rPr>
              <w:t>⨁</w:t>
            </w:r>
            <w:r w:rsidR="002E6E80" w:rsidRPr="00581847">
              <w:rPr>
                <w:rStyle w:val="quality-sign"/>
                <w:rFonts w:ascii="Cambria Math" w:eastAsia="Times New Roman" w:hAnsi="Cambria Math" w:cs="Cambria Math"/>
                <w:sz w:val="20"/>
                <w:szCs w:val="20"/>
              </w:rPr>
              <w:t>⨁</w:t>
            </w:r>
            <w:r w:rsidR="009C3417" w:rsidRPr="00581847">
              <w:rPr>
                <w:rStyle w:val="quality-sign"/>
                <w:rFonts w:ascii="MS Gothic" w:eastAsia="MS Gothic" w:hAnsi="MS Gothic" w:cs="MS Gothic" w:hint="eastAsia"/>
                <w:sz w:val="20"/>
                <w:szCs w:val="20"/>
              </w:rPr>
              <w:t>◯◯</w:t>
            </w:r>
            <w:r w:rsidR="009C3417" w:rsidRPr="00581847">
              <w:rPr>
                <w:rFonts w:ascii="Arial Narrow" w:eastAsia="Times New Roman" w:hAnsi="Arial Narrow"/>
                <w:sz w:val="20"/>
                <w:szCs w:val="20"/>
              </w:rPr>
              <w:br/>
            </w:r>
            <w:r w:rsidR="009C3417" w:rsidRPr="00581847">
              <w:rPr>
                <w:rStyle w:val="quality-text"/>
                <w:rFonts w:ascii="Arial Narrow" w:eastAsia="Times New Roman" w:hAnsi="Arial Narrow"/>
                <w:sz w:val="20"/>
                <w:szCs w:val="20"/>
              </w:rPr>
              <w:t xml:space="preserve"> LOW</w:t>
            </w:r>
            <w:r w:rsidR="009C3417" w:rsidRPr="00581847">
              <w:rPr>
                <w:rFonts w:ascii="Arial Narrow" w:eastAsia="Times New Roman" w:hAnsi="Arial Narrow"/>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16A1273" w14:textId="77777777" w:rsidR="009C3417" w:rsidRPr="00581847" w:rsidRDefault="009C3417" w:rsidP="00082995">
            <w:pPr>
              <w:rPr>
                <w:rFonts w:ascii="Arial Narrow" w:eastAsia="Times New Roman" w:hAnsi="Arial Narrow"/>
                <w:sz w:val="20"/>
                <w:szCs w:val="20"/>
              </w:rPr>
            </w:pPr>
            <w:r w:rsidRPr="00581847">
              <w:rPr>
                <w:rFonts w:ascii="Arial Narrow" w:eastAsia="Times New Roman" w:hAnsi="Arial Narrow"/>
                <w:sz w:val="20"/>
                <w:szCs w:val="20"/>
              </w:rPr>
              <w:t xml:space="preserve">IMPORTANT </w:t>
            </w:r>
          </w:p>
          <w:p w14:paraId="4D5299B2" w14:textId="2AC08513" w:rsidR="009C3417" w:rsidRPr="00581847" w:rsidRDefault="009C3417" w:rsidP="00082995">
            <w:pPr>
              <w:rPr>
                <w:rFonts w:ascii="Arial Narrow" w:eastAsia="Times New Roman" w:hAnsi="Arial Narrow"/>
                <w:sz w:val="20"/>
                <w:szCs w:val="20"/>
              </w:rPr>
            </w:pPr>
          </w:p>
        </w:tc>
      </w:tr>
    </w:tbl>
    <w:p w14:paraId="6E68CC41" w14:textId="77777777" w:rsidR="00C37B97" w:rsidRPr="00581847" w:rsidRDefault="00C37B97" w:rsidP="00C37B97">
      <w:pPr>
        <w:pStyle w:val="NormalWeb"/>
        <w:spacing w:line="140" w:lineRule="atLeast"/>
        <w:rPr>
          <w:rFonts w:ascii="Arial Narrow" w:hAnsi="Arial Narrow"/>
          <w:sz w:val="14"/>
          <w:szCs w:val="14"/>
        </w:rPr>
      </w:pPr>
      <w:r w:rsidRPr="00581847">
        <w:rPr>
          <w:rFonts w:ascii="Arial Narrow" w:hAnsi="Arial Narrow"/>
          <w:b/>
          <w:bCs/>
          <w:sz w:val="14"/>
          <w:szCs w:val="14"/>
        </w:rPr>
        <w:lastRenderedPageBreak/>
        <w:t>CI:</w:t>
      </w:r>
      <w:r w:rsidRPr="00581847">
        <w:rPr>
          <w:rFonts w:ascii="Arial Narrow" w:hAnsi="Arial Narrow"/>
          <w:sz w:val="14"/>
          <w:szCs w:val="14"/>
        </w:rPr>
        <w:t xml:space="preserve"> Confidence interval; </w:t>
      </w:r>
      <w:r w:rsidRPr="00581847">
        <w:rPr>
          <w:rFonts w:ascii="Arial Narrow" w:hAnsi="Arial Narrow"/>
          <w:b/>
          <w:bCs/>
          <w:sz w:val="14"/>
          <w:szCs w:val="14"/>
        </w:rPr>
        <w:t>OR:</w:t>
      </w:r>
      <w:r w:rsidRPr="00581847">
        <w:rPr>
          <w:rFonts w:ascii="Arial Narrow" w:hAnsi="Arial Narrow"/>
          <w:sz w:val="14"/>
          <w:szCs w:val="14"/>
        </w:rPr>
        <w:t xml:space="preserve"> Odds ratio</w:t>
      </w:r>
    </w:p>
    <w:p w14:paraId="4570C296" w14:textId="77777777" w:rsidR="00C37B97" w:rsidRPr="00581847" w:rsidRDefault="00C37B97" w:rsidP="00C37B97">
      <w:pPr>
        <w:pStyle w:val="Heading4"/>
        <w:spacing w:line="140" w:lineRule="atLeast"/>
        <w:rPr>
          <w:rFonts w:ascii="Arial Narrow" w:eastAsia="Times New Roman" w:hAnsi="Arial Narrow"/>
        </w:rPr>
      </w:pPr>
      <w:r w:rsidRPr="00581847">
        <w:rPr>
          <w:rFonts w:ascii="Arial Narrow" w:eastAsia="Times New Roman" w:hAnsi="Arial Narrow"/>
        </w:rPr>
        <w:t>Explanations</w:t>
      </w:r>
    </w:p>
    <w:p w14:paraId="11E5E0C4" w14:textId="77777777" w:rsidR="00C37B97" w:rsidRPr="00581847" w:rsidRDefault="00C37B97" w:rsidP="00C37B97">
      <w:pPr>
        <w:spacing w:line="140" w:lineRule="atLeast"/>
        <w:rPr>
          <w:rFonts w:ascii="Arial Narrow" w:eastAsia="Times New Roman" w:hAnsi="Arial Narrow"/>
          <w:sz w:val="14"/>
          <w:szCs w:val="14"/>
        </w:rPr>
      </w:pPr>
      <w:r w:rsidRPr="00581847">
        <w:rPr>
          <w:rFonts w:ascii="Arial Narrow" w:eastAsia="Times New Roman" w:hAnsi="Arial Narrow"/>
          <w:sz w:val="14"/>
          <w:szCs w:val="14"/>
        </w:rPr>
        <w:t xml:space="preserve">a. Any observational study reporting this outcome of interest was included. However, only </w:t>
      </w:r>
      <w:r w:rsidR="00911EB0" w:rsidRPr="00581847">
        <w:rPr>
          <w:rFonts w:ascii="Arial Narrow" w:eastAsia="Times New Roman" w:hAnsi="Arial Narrow"/>
          <w:sz w:val="14"/>
          <w:szCs w:val="14"/>
        </w:rPr>
        <w:t>four</w:t>
      </w:r>
      <w:r w:rsidRPr="00581847">
        <w:rPr>
          <w:rFonts w:ascii="Arial Narrow" w:eastAsia="Times New Roman" w:hAnsi="Arial Narrow"/>
          <w:sz w:val="14"/>
          <w:szCs w:val="14"/>
        </w:rPr>
        <w:t xml:space="preserve"> studies identified were not cohort studies and were all case-control studies. </w:t>
      </w:r>
    </w:p>
    <w:p w14:paraId="3AEC84BD" w14:textId="77777777" w:rsidR="00C37B97" w:rsidRPr="00581847" w:rsidRDefault="00C37B97" w:rsidP="00C37B97">
      <w:pPr>
        <w:spacing w:line="140" w:lineRule="atLeast"/>
        <w:rPr>
          <w:rFonts w:ascii="Arial Narrow" w:eastAsia="Times New Roman" w:hAnsi="Arial Narrow"/>
          <w:sz w:val="14"/>
          <w:szCs w:val="14"/>
        </w:rPr>
      </w:pPr>
      <w:r w:rsidRPr="00581847">
        <w:rPr>
          <w:rFonts w:ascii="Arial Narrow" w:eastAsia="Times New Roman" w:hAnsi="Arial Narrow"/>
          <w:sz w:val="14"/>
          <w:szCs w:val="14"/>
        </w:rPr>
        <w:t>b. Heterogeneity denoted by the I2 statistic is high and only partially explained.</w:t>
      </w:r>
    </w:p>
    <w:p w14:paraId="1EAD0FB8" w14:textId="77777777" w:rsidR="00C37B97" w:rsidRPr="00581847" w:rsidRDefault="00C37B97" w:rsidP="00C37B97">
      <w:pPr>
        <w:spacing w:line="140" w:lineRule="atLeast"/>
        <w:rPr>
          <w:rFonts w:ascii="Arial Narrow" w:eastAsia="Times New Roman" w:hAnsi="Arial Narrow"/>
          <w:sz w:val="14"/>
          <w:szCs w:val="14"/>
        </w:rPr>
      </w:pPr>
      <w:r w:rsidRPr="00581847">
        <w:rPr>
          <w:rFonts w:ascii="Arial Narrow" w:eastAsia="Times New Roman" w:hAnsi="Arial Narrow"/>
          <w:sz w:val="14"/>
          <w:szCs w:val="14"/>
        </w:rPr>
        <w:t xml:space="preserve">c. Any observational study reporting this outcome of interest was allowed for. However, only </w:t>
      </w:r>
      <w:r w:rsidR="008F0FAF" w:rsidRPr="00581847">
        <w:rPr>
          <w:rFonts w:ascii="Arial Narrow" w:eastAsia="Times New Roman" w:hAnsi="Arial Narrow"/>
          <w:sz w:val="14"/>
          <w:szCs w:val="14"/>
        </w:rPr>
        <w:t>two</w:t>
      </w:r>
      <w:r w:rsidRPr="00581847">
        <w:rPr>
          <w:rFonts w:ascii="Arial Narrow" w:eastAsia="Times New Roman" w:hAnsi="Arial Narrow"/>
          <w:sz w:val="14"/>
          <w:szCs w:val="14"/>
        </w:rPr>
        <w:t xml:space="preserve"> non-cohort studies were identified and all were case-control studies. </w:t>
      </w:r>
    </w:p>
    <w:p w14:paraId="7040BD23" w14:textId="77777777" w:rsidR="00FD4A81" w:rsidRPr="00581847" w:rsidRDefault="00FD4A81" w:rsidP="00C37B97">
      <w:pPr>
        <w:spacing w:line="140" w:lineRule="atLeast"/>
        <w:rPr>
          <w:rFonts w:ascii="Arial Narrow" w:eastAsia="Times New Roman" w:hAnsi="Arial Narrow"/>
          <w:sz w:val="14"/>
          <w:szCs w:val="14"/>
        </w:rPr>
      </w:pPr>
      <w:r w:rsidRPr="00581847">
        <w:rPr>
          <w:rFonts w:ascii="Arial Narrow" w:eastAsia="Times New Roman" w:hAnsi="Arial Narrow"/>
          <w:sz w:val="14"/>
          <w:szCs w:val="14"/>
        </w:rPr>
        <w:t xml:space="preserve">d. Any observational study reporting this outcome of interest was allowed for. However, only five non-cohort studies were identified and all were case-control studies. </w:t>
      </w:r>
    </w:p>
    <w:p w14:paraId="7EA4E9DD" w14:textId="77777777" w:rsidR="00C37B97" w:rsidRPr="00581847" w:rsidRDefault="00FD4A81" w:rsidP="00C37B97">
      <w:pPr>
        <w:spacing w:line="140" w:lineRule="atLeast"/>
        <w:rPr>
          <w:rFonts w:ascii="Arial Narrow" w:eastAsia="Times New Roman" w:hAnsi="Arial Narrow"/>
          <w:sz w:val="14"/>
          <w:szCs w:val="14"/>
        </w:rPr>
      </w:pPr>
      <w:r w:rsidRPr="00581847">
        <w:rPr>
          <w:rFonts w:ascii="Arial Narrow" w:eastAsia="Times New Roman" w:hAnsi="Arial Narrow"/>
          <w:sz w:val="14"/>
          <w:szCs w:val="14"/>
        </w:rPr>
        <w:t>e</w:t>
      </w:r>
      <w:r w:rsidR="00C37B97" w:rsidRPr="00581847">
        <w:rPr>
          <w:rFonts w:ascii="Arial Narrow" w:eastAsia="Times New Roman" w:hAnsi="Arial Narrow"/>
          <w:sz w:val="14"/>
          <w:szCs w:val="14"/>
        </w:rPr>
        <w:t xml:space="preserve">. May not indicate new cases of MDR-TB </w:t>
      </w:r>
    </w:p>
    <w:p w14:paraId="17ACB0C2" w14:textId="77777777" w:rsidR="00C37B97" w:rsidRPr="00581847" w:rsidRDefault="00FD4A81" w:rsidP="00C37B97">
      <w:pPr>
        <w:spacing w:line="140" w:lineRule="atLeast"/>
        <w:rPr>
          <w:rFonts w:ascii="Arial Narrow" w:eastAsia="Times New Roman" w:hAnsi="Arial Narrow"/>
          <w:sz w:val="14"/>
          <w:szCs w:val="14"/>
        </w:rPr>
      </w:pPr>
      <w:r w:rsidRPr="00581847">
        <w:rPr>
          <w:rFonts w:ascii="Arial Narrow" w:eastAsia="Times New Roman" w:hAnsi="Arial Narrow"/>
          <w:sz w:val="14"/>
          <w:szCs w:val="14"/>
        </w:rPr>
        <w:t>f</w:t>
      </w:r>
      <w:r w:rsidR="00C37B97" w:rsidRPr="00581847">
        <w:rPr>
          <w:rFonts w:ascii="Arial Narrow" w:eastAsia="Times New Roman" w:hAnsi="Arial Narrow"/>
          <w:sz w:val="14"/>
          <w:szCs w:val="14"/>
        </w:rPr>
        <w:t>. Any observational study reporting this outcome of interest was allowed for. For this outcome, only cohort stud</w:t>
      </w:r>
      <w:r w:rsidRPr="00581847">
        <w:rPr>
          <w:rFonts w:ascii="Arial Narrow" w:eastAsia="Times New Roman" w:hAnsi="Arial Narrow"/>
          <w:sz w:val="14"/>
          <w:szCs w:val="14"/>
        </w:rPr>
        <w:t>ies</w:t>
      </w:r>
      <w:r w:rsidR="00C37B97" w:rsidRPr="00581847">
        <w:rPr>
          <w:rFonts w:ascii="Arial Narrow" w:eastAsia="Times New Roman" w:hAnsi="Arial Narrow"/>
          <w:sz w:val="14"/>
          <w:szCs w:val="14"/>
        </w:rPr>
        <w:t xml:space="preserve"> w</w:t>
      </w:r>
      <w:r w:rsidRPr="00581847">
        <w:rPr>
          <w:rFonts w:ascii="Arial Narrow" w:eastAsia="Times New Roman" w:hAnsi="Arial Narrow"/>
          <w:sz w:val="14"/>
          <w:szCs w:val="14"/>
        </w:rPr>
        <w:t>ere identified.</w:t>
      </w:r>
      <w:r w:rsidR="00C37B97" w:rsidRPr="00581847">
        <w:rPr>
          <w:rFonts w:ascii="Arial Narrow" w:eastAsia="Times New Roman" w:hAnsi="Arial Narrow"/>
          <w:sz w:val="14"/>
          <w:szCs w:val="14"/>
        </w:rPr>
        <w:t xml:space="preserve"> </w:t>
      </w:r>
    </w:p>
    <w:p w14:paraId="5705C47D" w14:textId="77777777" w:rsidR="00C37B97" w:rsidRPr="00581847" w:rsidRDefault="00FD4A81" w:rsidP="00C37B97">
      <w:pPr>
        <w:spacing w:line="140" w:lineRule="atLeast"/>
        <w:rPr>
          <w:rFonts w:ascii="Arial Narrow" w:eastAsia="Times New Roman" w:hAnsi="Arial Narrow"/>
          <w:sz w:val="14"/>
          <w:szCs w:val="14"/>
        </w:rPr>
      </w:pPr>
      <w:r w:rsidRPr="00581847">
        <w:rPr>
          <w:rFonts w:ascii="Arial Narrow" w:eastAsia="Times New Roman" w:hAnsi="Arial Narrow"/>
          <w:sz w:val="14"/>
          <w:szCs w:val="14"/>
        </w:rPr>
        <w:t>g</w:t>
      </w:r>
      <w:r w:rsidR="00C37B97" w:rsidRPr="00581847">
        <w:rPr>
          <w:rFonts w:ascii="Arial Narrow" w:eastAsia="Times New Roman" w:hAnsi="Arial Narrow"/>
          <w:sz w:val="14"/>
          <w:szCs w:val="14"/>
        </w:rPr>
        <w:t>. Not an outcome, on the pathway to a poor outcome</w:t>
      </w:r>
    </w:p>
    <w:p w14:paraId="134FCA3A" w14:textId="12B77638" w:rsidR="00C37B97" w:rsidRPr="00581847" w:rsidRDefault="00FD4A81" w:rsidP="00C37B97">
      <w:pPr>
        <w:spacing w:line="140" w:lineRule="atLeast"/>
        <w:rPr>
          <w:rFonts w:ascii="Arial Narrow" w:eastAsia="Times New Roman" w:hAnsi="Arial Narrow"/>
          <w:sz w:val="14"/>
          <w:szCs w:val="14"/>
        </w:rPr>
      </w:pPr>
      <w:r w:rsidRPr="00581847">
        <w:rPr>
          <w:rFonts w:ascii="Arial Narrow" w:eastAsia="Times New Roman" w:hAnsi="Arial Narrow"/>
          <w:sz w:val="14"/>
          <w:szCs w:val="14"/>
        </w:rPr>
        <w:t>h</w:t>
      </w:r>
      <w:r w:rsidR="00C37B97" w:rsidRPr="00581847">
        <w:rPr>
          <w:rFonts w:ascii="Arial Narrow" w:eastAsia="Times New Roman" w:hAnsi="Arial Narrow"/>
          <w:sz w:val="14"/>
          <w:szCs w:val="14"/>
        </w:rPr>
        <w:t>. Culture is the gold standard for laboratory confirmation of active TB disease, although diagnosis can be made using clinical judgement alone. Differing culture techniques are available. Broth culture (BACTEC, MGIT, VersaTREK, MBBACT)</w:t>
      </w:r>
      <w:r w:rsidR="00FC72B4" w:rsidRPr="00581847">
        <w:rPr>
          <w:rFonts w:ascii="Arial Narrow" w:eastAsia="Times New Roman" w:hAnsi="Arial Narrow"/>
          <w:sz w:val="14"/>
          <w:szCs w:val="14"/>
        </w:rPr>
        <w:t xml:space="preserve"> </w:t>
      </w:r>
      <w:r w:rsidR="00C37B97" w:rsidRPr="00581847">
        <w:rPr>
          <w:rFonts w:ascii="Arial Narrow" w:eastAsia="Times New Roman" w:hAnsi="Arial Narrow"/>
          <w:sz w:val="14"/>
          <w:szCs w:val="14"/>
        </w:rPr>
        <w:t xml:space="preserve">allows detection in 4-14 days, solid media in 3-6 weeks. Here, papers report culture conversion at 2-3 months detected by serial bacteriologic exam using any culturing system. </w:t>
      </w:r>
    </w:p>
    <w:p w14:paraId="770DCC3D" w14:textId="77777777" w:rsidR="00C37B97" w:rsidRPr="00581847" w:rsidRDefault="00FD4A81" w:rsidP="00C37B97">
      <w:pPr>
        <w:spacing w:line="140" w:lineRule="atLeast"/>
        <w:rPr>
          <w:rFonts w:ascii="Arial Narrow" w:eastAsia="Times New Roman" w:hAnsi="Arial Narrow"/>
          <w:sz w:val="14"/>
          <w:szCs w:val="14"/>
        </w:rPr>
      </w:pPr>
      <w:r w:rsidRPr="00581847">
        <w:rPr>
          <w:rFonts w:ascii="Arial Narrow" w:eastAsia="Times New Roman" w:hAnsi="Arial Narrow"/>
          <w:sz w:val="14"/>
          <w:szCs w:val="14"/>
        </w:rPr>
        <w:t>i</w:t>
      </w:r>
      <w:r w:rsidR="00C37B97" w:rsidRPr="00581847">
        <w:rPr>
          <w:rFonts w:ascii="Arial Narrow" w:eastAsia="Times New Roman" w:hAnsi="Arial Narrow"/>
          <w:sz w:val="14"/>
          <w:szCs w:val="14"/>
        </w:rPr>
        <w:t xml:space="preserve">. Majority of cohort studies continue follow up for 1 year, however, data for this outcome was collected for each study participant at a specific time-point. Thus, limited deviation in time during which events can occur is seen between studies. </w:t>
      </w:r>
    </w:p>
    <w:p w14:paraId="676130B3" w14:textId="77777777" w:rsidR="00527FA6" w:rsidRPr="00581847" w:rsidRDefault="00527FA6" w:rsidP="00300717">
      <w:pPr>
        <w:spacing w:line="480" w:lineRule="auto"/>
        <w:rPr>
          <w:b/>
        </w:rPr>
      </w:pPr>
    </w:p>
    <w:p w14:paraId="16963CA4" w14:textId="77777777" w:rsidR="00251BC5" w:rsidRPr="00581847" w:rsidRDefault="00251BC5" w:rsidP="00251BC5">
      <w:pPr>
        <w:spacing w:line="140" w:lineRule="atLeast"/>
        <w:rPr>
          <w:rFonts w:ascii="Arial Narrow" w:eastAsia="Times New Roman" w:hAnsi="Arial Narrow"/>
          <w:sz w:val="18"/>
          <w:szCs w:val="18"/>
        </w:rPr>
        <w:sectPr w:rsidR="00251BC5" w:rsidRPr="00581847" w:rsidSect="00251BC5">
          <w:pgSz w:w="16838" w:h="11906" w:orient="landscape"/>
          <w:pgMar w:top="1440" w:right="1440" w:bottom="1440" w:left="1440" w:header="708" w:footer="708" w:gutter="0"/>
          <w:lnNumType w:countBy="1" w:restart="continuous"/>
          <w:cols w:space="708"/>
          <w:docGrid w:linePitch="360"/>
        </w:sectPr>
      </w:pPr>
      <w:r w:rsidRPr="00581847">
        <w:rPr>
          <w:rFonts w:ascii="Arial Narrow" w:eastAsia="Times New Roman" w:hAnsi="Arial Narrow"/>
          <w:sz w:val="18"/>
          <w:szCs w:val="18"/>
        </w:rPr>
        <w:t xml:space="preserve">  </w:t>
      </w:r>
    </w:p>
    <w:p w14:paraId="309721B8" w14:textId="77777777" w:rsidR="005C763C" w:rsidRPr="00581847" w:rsidRDefault="005C763C" w:rsidP="00300717">
      <w:pPr>
        <w:spacing w:before="60" w:after="60" w:line="480" w:lineRule="auto"/>
        <w:rPr>
          <w:rFonts w:ascii="Arial Narrow" w:eastAsia="Times New Roman" w:hAnsi="Arial Narrow"/>
          <w:sz w:val="18"/>
          <w:szCs w:val="18"/>
        </w:rPr>
      </w:pPr>
    </w:p>
    <w:p w14:paraId="4E80174D" w14:textId="77777777" w:rsidR="005C763C" w:rsidRPr="00581847" w:rsidRDefault="005C763C" w:rsidP="00300717">
      <w:pPr>
        <w:spacing w:before="60" w:after="60" w:line="480" w:lineRule="auto"/>
        <w:rPr>
          <w:rFonts w:ascii="Arial Narrow" w:eastAsia="Times New Roman" w:hAnsi="Arial Narrow"/>
          <w:sz w:val="18"/>
          <w:szCs w:val="18"/>
        </w:rPr>
      </w:pPr>
    </w:p>
    <w:p w14:paraId="1D6B9832" w14:textId="77777777" w:rsidR="005C763C" w:rsidRPr="00581847" w:rsidRDefault="005C763C" w:rsidP="005C763C">
      <w:pPr>
        <w:pStyle w:val="EndNoteBibliographyTitle"/>
      </w:pPr>
      <w:r w:rsidRPr="00581847">
        <w:fldChar w:fldCharType="begin"/>
      </w:r>
      <w:r w:rsidRPr="00581847">
        <w:instrText xml:space="preserve"> ADDIN EN.REFLIST </w:instrText>
      </w:r>
      <w:r w:rsidRPr="00581847">
        <w:fldChar w:fldCharType="separate"/>
      </w:r>
      <w:r w:rsidRPr="00581847">
        <w:t>Reference List</w:t>
      </w:r>
    </w:p>
    <w:p w14:paraId="64E8E26A" w14:textId="77777777" w:rsidR="005C763C" w:rsidRPr="00581847" w:rsidRDefault="005C763C" w:rsidP="005C763C">
      <w:pPr>
        <w:pStyle w:val="EndNoteBibliographyTitle"/>
      </w:pPr>
    </w:p>
    <w:p w14:paraId="53B0802D" w14:textId="77777777" w:rsidR="005C763C" w:rsidRPr="00581847" w:rsidRDefault="005C763C" w:rsidP="005C763C">
      <w:pPr>
        <w:pStyle w:val="EndNoteBibliography"/>
        <w:spacing w:after="0"/>
        <w:ind w:left="720" w:hanging="720"/>
      </w:pPr>
      <w:r w:rsidRPr="00581847">
        <w:t>1.</w:t>
      </w:r>
      <w:r w:rsidRPr="00581847">
        <w:tab/>
        <w:t xml:space="preserve">WHO: </w:t>
      </w:r>
      <w:r w:rsidRPr="00581847">
        <w:rPr>
          <w:b/>
        </w:rPr>
        <w:t>Global Tuberculosis Report</w:t>
      </w:r>
      <w:r w:rsidRPr="00581847">
        <w:t>. In</w:t>
      </w:r>
      <w:r w:rsidRPr="00581847">
        <w:rPr>
          <w:i/>
        </w:rPr>
        <w:t>.</w:t>
      </w:r>
      <w:r w:rsidRPr="00581847">
        <w:t>; 2018.</w:t>
      </w:r>
    </w:p>
    <w:p w14:paraId="5FCDC47A" w14:textId="77777777" w:rsidR="005C763C" w:rsidRPr="00581847" w:rsidRDefault="005C763C" w:rsidP="005C763C">
      <w:pPr>
        <w:pStyle w:val="EndNoteBibliography"/>
        <w:spacing w:after="0"/>
        <w:ind w:left="720" w:hanging="720"/>
      </w:pPr>
      <w:r w:rsidRPr="00581847">
        <w:t>2.</w:t>
      </w:r>
      <w:r w:rsidRPr="00581847">
        <w:tab/>
        <w:t xml:space="preserve">IDF: </w:t>
      </w:r>
      <w:r w:rsidRPr="00581847">
        <w:rPr>
          <w:b/>
        </w:rPr>
        <w:t>Diabetes Atlas 8th Edition</w:t>
      </w:r>
      <w:r w:rsidRPr="00581847">
        <w:t>. 2017.</w:t>
      </w:r>
    </w:p>
    <w:p w14:paraId="5BE89788" w14:textId="77777777" w:rsidR="005C763C" w:rsidRPr="00581847" w:rsidRDefault="005C763C" w:rsidP="005C763C">
      <w:pPr>
        <w:pStyle w:val="EndNoteBibliography"/>
        <w:spacing w:after="0"/>
        <w:ind w:left="720" w:hanging="720"/>
      </w:pPr>
      <w:r w:rsidRPr="00581847">
        <w:t>3.</w:t>
      </w:r>
      <w:r w:rsidRPr="00581847">
        <w:tab/>
        <w:t xml:space="preserve">Cho NH, Shaw JE, Karuranga S, Huang Y, da Rocha Fernandes JD, Ohlrogge AW, B M: </w:t>
      </w:r>
      <w:r w:rsidRPr="00581847">
        <w:rPr>
          <w:b/>
        </w:rPr>
        <w:t>IDF Diabetes Atlas: Global estimates of diabetes prevalence for 2017 and projections for 2045.</w:t>
      </w:r>
      <w:r w:rsidRPr="00581847">
        <w:t xml:space="preserve"> </w:t>
      </w:r>
      <w:r w:rsidRPr="00581847">
        <w:rPr>
          <w:i/>
        </w:rPr>
        <w:t xml:space="preserve">Diabetes Res Clin Pract </w:t>
      </w:r>
      <w:r w:rsidRPr="00581847">
        <w:t xml:space="preserve">2018, </w:t>
      </w:r>
      <w:r w:rsidRPr="00581847">
        <w:rPr>
          <w:b/>
        </w:rPr>
        <w:t>138</w:t>
      </w:r>
      <w:r w:rsidRPr="00581847">
        <w:t>:271-281.</w:t>
      </w:r>
    </w:p>
    <w:p w14:paraId="35CCE8FB" w14:textId="77777777" w:rsidR="005C763C" w:rsidRPr="00581847" w:rsidRDefault="005C763C" w:rsidP="005C763C">
      <w:pPr>
        <w:pStyle w:val="EndNoteBibliography"/>
        <w:spacing w:after="0"/>
        <w:ind w:left="720" w:hanging="720"/>
      </w:pPr>
      <w:r w:rsidRPr="00581847">
        <w:t>4.</w:t>
      </w:r>
      <w:r w:rsidRPr="00581847">
        <w:tab/>
        <w:t xml:space="preserve">Pearson-Stuttard J, Blundell S, Harris T, Cook DG, Critchley J: </w:t>
      </w:r>
      <w:r w:rsidRPr="00581847">
        <w:rPr>
          <w:b/>
        </w:rPr>
        <w:t>Diabetes and infection: assessing the association with glycaemic control in population-based studies</w:t>
      </w:r>
      <w:r w:rsidRPr="00581847">
        <w:t xml:space="preserve">. </w:t>
      </w:r>
      <w:r w:rsidRPr="00581847">
        <w:rPr>
          <w:i/>
        </w:rPr>
        <w:t xml:space="preserve">Lancet Diabetes Endocrinol </w:t>
      </w:r>
      <w:r w:rsidRPr="00581847">
        <w:t xml:space="preserve">2016, </w:t>
      </w:r>
      <w:r w:rsidRPr="00581847">
        <w:rPr>
          <w:b/>
        </w:rPr>
        <w:t>4</w:t>
      </w:r>
      <w:r w:rsidRPr="00581847">
        <w:t>(2):148-158.</w:t>
      </w:r>
    </w:p>
    <w:p w14:paraId="164B6576" w14:textId="77777777" w:rsidR="005C763C" w:rsidRPr="00581847" w:rsidRDefault="005C763C" w:rsidP="005C763C">
      <w:pPr>
        <w:pStyle w:val="EndNoteBibliography"/>
        <w:spacing w:after="0"/>
        <w:ind w:left="720" w:hanging="720"/>
      </w:pPr>
      <w:r w:rsidRPr="00581847">
        <w:t>5.</w:t>
      </w:r>
      <w:r w:rsidRPr="00581847">
        <w:tab/>
        <w:t xml:space="preserve">Stevenson CR, Critchley JA, Forouhi NG, Roglic G, Williams BG, Dye C, Unwin NC: </w:t>
      </w:r>
      <w:r w:rsidRPr="00581847">
        <w:rPr>
          <w:b/>
        </w:rPr>
        <w:t>Diabetes and the risk of tuberculosis: a neglected threat to public health?</w:t>
      </w:r>
      <w:r w:rsidRPr="00581847">
        <w:t xml:space="preserve"> </w:t>
      </w:r>
      <w:r w:rsidRPr="00581847">
        <w:rPr>
          <w:i/>
        </w:rPr>
        <w:t xml:space="preserve">Chronic Illn </w:t>
      </w:r>
      <w:r w:rsidRPr="00581847">
        <w:t xml:space="preserve">2007, </w:t>
      </w:r>
      <w:r w:rsidRPr="00581847">
        <w:rPr>
          <w:b/>
        </w:rPr>
        <w:t>3</w:t>
      </w:r>
      <w:r w:rsidRPr="00581847">
        <w:t>(3):228-245.</w:t>
      </w:r>
    </w:p>
    <w:p w14:paraId="6FB8B056" w14:textId="77777777" w:rsidR="005C763C" w:rsidRPr="00581847" w:rsidRDefault="005C763C" w:rsidP="005C763C">
      <w:pPr>
        <w:pStyle w:val="EndNoteBibliography"/>
        <w:spacing w:after="0"/>
        <w:ind w:left="720" w:hanging="720"/>
      </w:pPr>
      <w:r w:rsidRPr="00581847">
        <w:t>6.</w:t>
      </w:r>
      <w:r w:rsidRPr="00581847">
        <w:tab/>
        <w:t xml:space="preserve">Jeon CY, Murray MB: </w:t>
      </w:r>
      <w:r w:rsidRPr="00581847">
        <w:rPr>
          <w:b/>
        </w:rPr>
        <w:t>Diabetes mellitus increases the risk of active tuberculosis: a systematic review of 13 observational studies</w:t>
      </w:r>
      <w:r w:rsidRPr="00581847">
        <w:t xml:space="preserve">. </w:t>
      </w:r>
      <w:r w:rsidRPr="00581847">
        <w:rPr>
          <w:i/>
        </w:rPr>
        <w:t xml:space="preserve">PLoS Med </w:t>
      </w:r>
      <w:r w:rsidRPr="00581847">
        <w:t xml:space="preserve">2008, </w:t>
      </w:r>
      <w:r w:rsidRPr="00581847">
        <w:rPr>
          <w:b/>
        </w:rPr>
        <w:t>5</w:t>
      </w:r>
      <w:r w:rsidRPr="00581847">
        <w:t>(7):e152.</w:t>
      </w:r>
    </w:p>
    <w:p w14:paraId="65B098F7" w14:textId="77777777" w:rsidR="005C763C" w:rsidRPr="00581847" w:rsidRDefault="005C763C" w:rsidP="005C763C">
      <w:pPr>
        <w:pStyle w:val="EndNoteBibliography"/>
        <w:spacing w:after="0"/>
        <w:ind w:left="720" w:hanging="720"/>
      </w:pPr>
      <w:r w:rsidRPr="00581847">
        <w:t>7.</w:t>
      </w:r>
      <w:r w:rsidRPr="00581847">
        <w:tab/>
        <w:t xml:space="preserve">Baker MA, Harries AD, Jeon CY, Hart JE, Kapur A, Lonnroth K, Ottmani SE, Goonesekera SD, Murray MB: </w:t>
      </w:r>
      <w:r w:rsidRPr="00581847">
        <w:rPr>
          <w:b/>
        </w:rPr>
        <w:t>The impact of diabetes on tuberculosis treatment outcomes: a systematic review</w:t>
      </w:r>
      <w:r w:rsidRPr="00581847">
        <w:t xml:space="preserve">. </w:t>
      </w:r>
      <w:r w:rsidRPr="00581847">
        <w:rPr>
          <w:i/>
        </w:rPr>
        <w:t xml:space="preserve">BMC Med </w:t>
      </w:r>
      <w:r w:rsidRPr="00581847">
        <w:t xml:space="preserve">2011, </w:t>
      </w:r>
      <w:r w:rsidRPr="00581847">
        <w:rPr>
          <w:b/>
        </w:rPr>
        <w:t>9</w:t>
      </w:r>
      <w:r w:rsidRPr="00581847">
        <w:t>:81.</w:t>
      </w:r>
    </w:p>
    <w:p w14:paraId="02F8D333" w14:textId="77777777" w:rsidR="005C763C" w:rsidRPr="00581847" w:rsidRDefault="005C763C" w:rsidP="005C763C">
      <w:pPr>
        <w:pStyle w:val="EndNoteBibliography"/>
        <w:spacing w:after="0"/>
        <w:ind w:left="720" w:hanging="720"/>
      </w:pPr>
      <w:r w:rsidRPr="00581847">
        <w:t>8.</w:t>
      </w:r>
      <w:r w:rsidRPr="00581847">
        <w:tab/>
        <w:t xml:space="preserve">Pearson F, Huangfu P, R. M, Pearce M, Unwin N, Critchley JA: </w:t>
      </w:r>
      <w:r w:rsidRPr="00581847">
        <w:rPr>
          <w:b/>
        </w:rPr>
        <w:t>Tuberculosis and diabetes: bidirectional association in a large primary care dataset in the UK</w:t>
      </w:r>
      <w:r w:rsidRPr="00581847">
        <w:t>. In</w:t>
      </w:r>
      <w:r w:rsidRPr="00581847">
        <w:rPr>
          <w:i/>
        </w:rPr>
        <w:t>.</w:t>
      </w:r>
      <w:r w:rsidRPr="00581847">
        <w:t>; 2016.</w:t>
      </w:r>
    </w:p>
    <w:p w14:paraId="4E101D5F" w14:textId="77777777" w:rsidR="005C763C" w:rsidRPr="00581847" w:rsidRDefault="005C763C" w:rsidP="005C763C">
      <w:pPr>
        <w:pStyle w:val="EndNoteBibliography"/>
        <w:spacing w:after="0"/>
        <w:ind w:left="720" w:hanging="720"/>
      </w:pPr>
      <w:r w:rsidRPr="00581847">
        <w:t>9.</w:t>
      </w:r>
      <w:r w:rsidRPr="00581847">
        <w:tab/>
        <w:t xml:space="preserve">Critchley JA, Restrepo BI, Ronacher K, Kapur A, Bremer AA, Schlesinger LS, Basaraba R, Kornfeld H, van Crevel R: </w:t>
      </w:r>
      <w:r w:rsidRPr="00581847">
        <w:rPr>
          <w:b/>
        </w:rPr>
        <w:t>Defining a research agenda to address the converging epidemics of tuberculosis and diabetes. Part 1: Epidemiology and clinical management</w:t>
      </w:r>
      <w:r w:rsidRPr="00581847">
        <w:t xml:space="preserve">. </w:t>
      </w:r>
      <w:r w:rsidRPr="00581847">
        <w:rPr>
          <w:i/>
        </w:rPr>
        <w:t xml:space="preserve">Chest </w:t>
      </w:r>
      <w:r w:rsidRPr="00581847">
        <w:t>2017.</w:t>
      </w:r>
    </w:p>
    <w:p w14:paraId="1079E254" w14:textId="77777777" w:rsidR="005C763C" w:rsidRPr="00581847" w:rsidRDefault="005C763C" w:rsidP="005C763C">
      <w:pPr>
        <w:pStyle w:val="EndNoteBibliography"/>
        <w:spacing w:after="0"/>
        <w:ind w:left="720" w:hanging="720"/>
      </w:pPr>
      <w:r w:rsidRPr="00581847">
        <w:t>10.</w:t>
      </w:r>
      <w:r w:rsidRPr="00581847">
        <w:tab/>
        <w:t xml:space="preserve">Pal R, Ansari MA, Hameed S, Fatima Z: </w:t>
      </w:r>
      <w:r w:rsidRPr="00581847">
        <w:rPr>
          <w:b/>
        </w:rPr>
        <w:t>Diabetes Mellitus as Hub for Tuberculosis Infection: A Snapshot</w:t>
      </w:r>
      <w:r w:rsidRPr="00581847">
        <w:t xml:space="preserve">. </w:t>
      </w:r>
      <w:r w:rsidRPr="00581847">
        <w:rPr>
          <w:i/>
        </w:rPr>
        <w:t xml:space="preserve">International journal of chronic diseases </w:t>
      </w:r>
      <w:r w:rsidRPr="00581847">
        <w:t xml:space="preserve">2016, </w:t>
      </w:r>
      <w:r w:rsidRPr="00581847">
        <w:rPr>
          <w:b/>
        </w:rPr>
        <w:t>2016</w:t>
      </w:r>
      <w:r w:rsidRPr="00581847">
        <w:t>:5981574.</w:t>
      </w:r>
    </w:p>
    <w:p w14:paraId="71168D29" w14:textId="77777777" w:rsidR="005C763C" w:rsidRPr="00581847" w:rsidRDefault="005C763C" w:rsidP="005C763C">
      <w:pPr>
        <w:pStyle w:val="EndNoteBibliography"/>
        <w:spacing w:after="0"/>
        <w:ind w:left="720" w:hanging="720"/>
      </w:pPr>
      <w:r w:rsidRPr="00581847">
        <w:t>11.</w:t>
      </w:r>
      <w:r w:rsidRPr="00581847">
        <w:tab/>
        <w:t xml:space="preserve">Ronacher K, van Crevel R, Critchley J, Bremer AA, Schlesinger LS, Kapur A, Basaraba R, Kornfeld H, Restrepo BI: </w:t>
      </w:r>
      <w:r w:rsidRPr="00581847">
        <w:rPr>
          <w:b/>
        </w:rPr>
        <w:t>Defining a research agenda to address the converging epidemics of tuberculosis and diabetes. Part 2: Underlying biological mechanisms</w:t>
      </w:r>
      <w:r w:rsidRPr="00581847">
        <w:t xml:space="preserve">. </w:t>
      </w:r>
      <w:r w:rsidRPr="00581847">
        <w:rPr>
          <w:i/>
        </w:rPr>
        <w:t xml:space="preserve">Chest </w:t>
      </w:r>
      <w:r w:rsidRPr="00581847">
        <w:t>2017.</w:t>
      </w:r>
    </w:p>
    <w:p w14:paraId="0D7F7D9E" w14:textId="77777777" w:rsidR="005C763C" w:rsidRPr="00581847" w:rsidRDefault="005C763C" w:rsidP="005C763C">
      <w:pPr>
        <w:pStyle w:val="EndNoteBibliography"/>
        <w:spacing w:after="0"/>
        <w:ind w:left="720" w:hanging="720"/>
      </w:pPr>
      <w:r w:rsidRPr="00581847">
        <w:t>12.</w:t>
      </w:r>
      <w:r w:rsidRPr="00581847">
        <w:tab/>
        <w:t xml:space="preserve">Han XH, Wang QZ, Wang Y, Cai J, Ma Y, Zhou XB, Guo YM, Dou XJ: </w:t>
      </w:r>
      <w:r w:rsidRPr="00581847">
        <w:rPr>
          <w:b/>
        </w:rPr>
        <w:t>The impact of diabetes on tuberculosis treatment outcomes: evidence based on a cumulative meta-analysis</w:t>
      </w:r>
      <w:r w:rsidRPr="00581847">
        <w:t xml:space="preserve">. </w:t>
      </w:r>
      <w:r w:rsidRPr="00581847">
        <w:rPr>
          <w:i/>
        </w:rPr>
        <w:t xml:space="preserve">Int J Diabetes Dev C </w:t>
      </w:r>
      <w:r w:rsidRPr="00581847">
        <w:t xml:space="preserve">2016, </w:t>
      </w:r>
      <w:r w:rsidRPr="00581847">
        <w:rPr>
          <w:b/>
        </w:rPr>
        <w:t>36</w:t>
      </w:r>
      <w:r w:rsidRPr="00581847">
        <w:t>(4):490-507.</w:t>
      </w:r>
    </w:p>
    <w:p w14:paraId="52D78BF9" w14:textId="77777777" w:rsidR="005C763C" w:rsidRPr="00581847" w:rsidRDefault="005C763C" w:rsidP="005C763C">
      <w:pPr>
        <w:pStyle w:val="EndNoteBibliography"/>
        <w:spacing w:after="0"/>
        <w:ind w:left="720" w:hanging="720"/>
      </w:pPr>
      <w:r w:rsidRPr="00581847">
        <w:t>13.</w:t>
      </w:r>
      <w:r w:rsidRPr="00581847">
        <w:tab/>
        <w:t>Liu Q, Li W, Xue M, Chen Y, Du X, Wang C, Han L, Tang Y, Feng Y, Tao C</w:t>
      </w:r>
      <w:r w:rsidRPr="00581847">
        <w:rPr>
          <w:i/>
        </w:rPr>
        <w:t xml:space="preserve"> et al</w:t>
      </w:r>
      <w:r w:rsidRPr="00581847">
        <w:t xml:space="preserve">: </w:t>
      </w:r>
      <w:r w:rsidRPr="00581847">
        <w:rPr>
          <w:b/>
        </w:rPr>
        <w:t>Diabetes mellitus and the risk of multidrug resistant tuberculosis: a meta-analysis</w:t>
      </w:r>
      <w:r w:rsidRPr="00581847">
        <w:t xml:space="preserve">. </w:t>
      </w:r>
      <w:r w:rsidRPr="00581847">
        <w:rPr>
          <w:i/>
        </w:rPr>
        <w:t xml:space="preserve">Scientific reports </w:t>
      </w:r>
      <w:r w:rsidRPr="00581847">
        <w:t xml:space="preserve">2017, </w:t>
      </w:r>
      <w:r w:rsidRPr="00581847">
        <w:rPr>
          <w:b/>
        </w:rPr>
        <w:t>7</w:t>
      </w:r>
      <w:r w:rsidRPr="00581847">
        <w:t>(1):1090-1090.</w:t>
      </w:r>
    </w:p>
    <w:p w14:paraId="4FFE3F11" w14:textId="77777777" w:rsidR="005C763C" w:rsidRPr="00581847" w:rsidRDefault="005C763C" w:rsidP="005C763C">
      <w:pPr>
        <w:pStyle w:val="EndNoteBibliography"/>
        <w:spacing w:after="0"/>
        <w:ind w:left="720" w:hanging="720"/>
      </w:pPr>
      <w:r w:rsidRPr="00581847">
        <w:t>14.</w:t>
      </w:r>
      <w:r w:rsidRPr="00581847">
        <w:tab/>
        <w:t xml:space="preserve">WHO: </w:t>
      </w:r>
      <w:r w:rsidRPr="00581847">
        <w:rPr>
          <w:b/>
        </w:rPr>
        <w:t>Definitions and reporting framework for tuberculosis 2013 revision, updated December 2014</w:t>
      </w:r>
      <w:r w:rsidRPr="00581847">
        <w:t>. 2013.</w:t>
      </w:r>
    </w:p>
    <w:p w14:paraId="132DF918" w14:textId="77777777" w:rsidR="005C763C" w:rsidRPr="00581847" w:rsidRDefault="005C763C" w:rsidP="005C763C">
      <w:pPr>
        <w:pStyle w:val="EndNoteBibliography"/>
        <w:spacing w:after="0"/>
        <w:ind w:left="720" w:hanging="720"/>
        <w:rPr>
          <w:i/>
        </w:rPr>
      </w:pPr>
      <w:r w:rsidRPr="00581847">
        <w:t>15.</w:t>
      </w:r>
      <w:r w:rsidRPr="00581847">
        <w:tab/>
        <w:t xml:space="preserve">Wells GA, Shea B, O'Connell D, Peterson J, Welch V, Losos M, Tugwell P: </w:t>
      </w:r>
      <w:r w:rsidRPr="00581847">
        <w:rPr>
          <w:b/>
        </w:rPr>
        <w:t>The Newcastle-Ottawa Scale (NOS) for assessing the quality of nonrandomised studies in meta-analyses</w:t>
      </w:r>
      <w:r w:rsidRPr="00581847">
        <w:t>. In</w:t>
      </w:r>
      <w:r w:rsidRPr="00581847">
        <w:rPr>
          <w:i/>
        </w:rPr>
        <w:t>.</w:t>
      </w:r>
    </w:p>
    <w:p w14:paraId="25268AF4" w14:textId="77777777" w:rsidR="005C763C" w:rsidRPr="00581847" w:rsidRDefault="005C763C" w:rsidP="005C763C">
      <w:pPr>
        <w:pStyle w:val="EndNoteBibliography"/>
        <w:spacing w:after="0"/>
        <w:ind w:left="720" w:hanging="720"/>
      </w:pPr>
      <w:r w:rsidRPr="00581847">
        <w:t>16.</w:t>
      </w:r>
      <w:r w:rsidRPr="00581847">
        <w:tab/>
        <w:t xml:space="preserve">StataCorp: </w:t>
      </w:r>
      <w:r w:rsidRPr="00581847">
        <w:rPr>
          <w:b/>
        </w:rPr>
        <w:t>Stata Statistical Software: Release 12. College Station, TX: StataCorp LP.</w:t>
      </w:r>
      <w:r w:rsidRPr="00581847">
        <w:t xml:space="preserve"> In</w:t>
      </w:r>
      <w:r w:rsidRPr="00581847">
        <w:rPr>
          <w:i/>
        </w:rPr>
        <w:t>.</w:t>
      </w:r>
      <w:r w:rsidRPr="00581847">
        <w:t>; 2011.</w:t>
      </w:r>
    </w:p>
    <w:p w14:paraId="21929132" w14:textId="77777777" w:rsidR="005C763C" w:rsidRPr="00581847" w:rsidRDefault="005C763C" w:rsidP="005C763C">
      <w:pPr>
        <w:pStyle w:val="EndNoteBibliography"/>
        <w:spacing w:after="0"/>
        <w:ind w:left="720" w:hanging="720"/>
      </w:pPr>
      <w:r w:rsidRPr="00581847">
        <w:t>17.</w:t>
      </w:r>
      <w:r w:rsidRPr="00581847">
        <w:tab/>
      </w:r>
      <w:r w:rsidRPr="00581847">
        <w:rPr>
          <w:b/>
        </w:rPr>
        <w:t>World Bank Analytical Classifications</w:t>
      </w:r>
      <w:r w:rsidRPr="00581847">
        <w:t>. In</w:t>
      </w:r>
      <w:r w:rsidRPr="00581847">
        <w:rPr>
          <w:i/>
        </w:rPr>
        <w:t>.</w:t>
      </w:r>
      <w:r w:rsidRPr="00581847">
        <w:t>; 2017.</w:t>
      </w:r>
    </w:p>
    <w:p w14:paraId="36262E99" w14:textId="77777777" w:rsidR="005C763C" w:rsidRPr="00581847" w:rsidRDefault="005C763C" w:rsidP="005C763C">
      <w:pPr>
        <w:pStyle w:val="EndNoteBibliography"/>
        <w:spacing w:after="0"/>
        <w:ind w:left="720" w:hanging="720"/>
      </w:pPr>
      <w:r w:rsidRPr="00581847">
        <w:t>18.</w:t>
      </w:r>
      <w:r w:rsidRPr="00581847">
        <w:tab/>
        <w:t xml:space="preserve">ML L: </w:t>
      </w:r>
      <w:r w:rsidRPr="00581847">
        <w:rPr>
          <w:b/>
        </w:rPr>
        <w:t>The occurrence of lung cancer in man.</w:t>
      </w:r>
      <w:r w:rsidRPr="00581847">
        <w:t xml:space="preserve"> </w:t>
      </w:r>
      <w:r w:rsidRPr="00581847">
        <w:rPr>
          <w:i/>
        </w:rPr>
        <w:t xml:space="preserve">Acta Unio Int Contra Cancrum </w:t>
      </w:r>
      <w:r w:rsidRPr="00581847">
        <w:t xml:space="preserve">1953, </w:t>
      </w:r>
      <w:r w:rsidRPr="00581847">
        <w:rPr>
          <w:b/>
        </w:rPr>
        <w:t>9</w:t>
      </w:r>
      <w:r w:rsidRPr="00581847">
        <w:t>:531-541.</w:t>
      </w:r>
    </w:p>
    <w:p w14:paraId="2C209EB9" w14:textId="77777777" w:rsidR="005C763C" w:rsidRPr="00581847" w:rsidRDefault="005C763C" w:rsidP="005C763C">
      <w:pPr>
        <w:pStyle w:val="EndNoteBibliography"/>
        <w:spacing w:after="0"/>
        <w:ind w:left="720" w:hanging="720"/>
      </w:pPr>
      <w:r w:rsidRPr="00581847">
        <w:t>19.</w:t>
      </w:r>
      <w:r w:rsidRPr="00581847">
        <w:tab/>
        <w:t xml:space="preserve">Alisjahbana B, Ronacher K, Ugarte-Gill C, Riza A, Grint D, Critchley J, Dockrell H, R vC: </w:t>
      </w:r>
      <w:r w:rsidRPr="00581847">
        <w:rPr>
          <w:b/>
        </w:rPr>
        <w:t xml:space="preserve">Can bi-directional screening for diabetes and tuberculosis efficiently identify cases of co-morbidity? </w:t>
      </w:r>
      <w:r w:rsidRPr="00581847">
        <w:t xml:space="preserve">. In: </w:t>
      </w:r>
      <w:r w:rsidRPr="00581847">
        <w:rPr>
          <w:i/>
        </w:rPr>
        <w:t>47th World Conference on Lung Health of the International Union Against Tuberculosis and Lung Disease (The Union).</w:t>
      </w:r>
      <w:r w:rsidRPr="00581847">
        <w:t xml:space="preserve"> Liverpool, UK; 2016.</w:t>
      </w:r>
    </w:p>
    <w:p w14:paraId="1B732A13" w14:textId="77777777" w:rsidR="005C763C" w:rsidRPr="00581847" w:rsidRDefault="005C763C" w:rsidP="005C763C">
      <w:pPr>
        <w:pStyle w:val="EndNoteBibliography"/>
        <w:spacing w:after="0"/>
        <w:ind w:left="720" w:hanging="720"/>
      </w:pPr>
      <w:r w:rsidRPr="00581847">
        <w:lastRenderedPageBreak/>
        <w:t>20.</w:t>
      </w:r>
      <w:r w:rsidRPr="00581847">
        <w:tab/>
        <w:t xml:space="preserve">Abdelbary BE, Garcia-Viveros M, Ramirez-Oropesa H, Rahbar MH, Restrepo BI: </w:t>
      </w:r>
      <w:r w:rsidRPr="00581847">
        <w:rPr>
          <w:b/>
        </w:rPr>
        <w:t>Tuberculosis-diabetes epidemiology in the border and non-border regions of Tamaulipas, Mexico</w:t>
      </w:r>
      <w:r w:rsidRPr="00581847">
        <w:t xml:space="preserve">. </w:t>
      </w:r>
      <w:r w:rsidRPr="00581847">
        <w:rPr>
          <w:i/>
        </w:rPr>
        <w:t xml:space="preserve">Tuberculosis </w:t>
      </w:r>
      <w:r w:rsidRPr="00581847">
        <w:t xml:space="preserve">2016, </w:t>
      </w:r>
      <w:r w:rsidRPr="00581847">
        <w:rPr>
          <w:b/>
        </w:rPr>
        <w:t>101</w:t>
      </w:r>
      <w:r w:rsidRPr="00581847">
        <w:t>:S124-S134.</w:t>
      </w:r>
    </w:p>
    <w:p w14:paraId="0BBF6858" w14:textId="77777777" w:rsidR="005C763C" w:rsidRPr="00581847" w:rsidRDefault="005C763C" w:rsidP="005C763C">
      <w:pPr>
        <w:pStyle w:val="EndNoteBibliography"/>
        <w:spacing w:after="0"/>
        <w:ind w:left="720" w:hanging="720"/>
      </w:pPr>
      <w:r w:rsidRPr="00581847">
        <w:t>21.</w:t>
      </w:r>
      <w:r w:rsidRPr="00581847">
        <w:tab/>
        <w:t xml:space="preserve">Viney K, Cavanaugh J, Kienene T, Harley D, Kelly PM, Sleigh A, O'Connor J, Mase S: </w:t>
      </w:r>
      <w:r w:rsidRPr="00581847">
        <w:rPr>
          <w:b/>
        </w:rPr>
        <w:t>Tuberculosis and diabetes mellitus in the Republic of Kiribati: a case–control study</w:t>
      </w:r>
      <w:r w:rsidRPr="00581847">
        <w:t xml:space="preserve">. </w:t>
      </w:r>
      <w:r w:rsidRPr="00581847">
        <w:rPr>
          <w:i/>
        </w:rPr>
        <w:t xml:space="preserve">Tropical Medicine &amp; International Health </w:t>
      </w:r>
      <w:r w:rsidRPr="00581847">
        <w:t xml:space="preserve">2015, </w:t>
      </w:r>
      <w:r w:rsidRPr="00581847">
        <w:rPr>
          <w:b/>
        </w:rPr>
        <w:t>20</w:t>
      </w:r>
      <w:r w:rsidRPr="00581847">
        <w:t>(5):650-657.</w:t>
      </w:r>
    </w:p>
    <w:p w14:paraId="6904ABD1" w14:textId="77777777" w:rsidR="005C763C" w:rsidRPr="00581847" w:rsidRDefault="005C763C" w:rsidP="005C763C">
      <w:pPr>
        <w:pStyle w:val="EndNoteBibliography"/>
        <w:spacing w:after="0"/>
        <w:ind w:left="720" w:hanging="720"/>
      </w:pPr>
      <w:r w:rsidRPr="00581847">
        <w:t>22.</w:t>
      </w:r>
      <w:r w:rsidRPr="00581847">
        <w:tab/>
        <w:t xml:space="preserve">Schünemann H BJ, Guyatt G, Oxman A, editors: </w:t>
      </w:r>
      <w:r w:rsidRPr="00581847">
        <w:rPr>
          <w:b/>
        </w:rPr>
        <w:t>GRADE handbook for grading quality of evidence and strength of recommendations</w:t>
      </w:r>
      <w:r w:rsidRPr="00581847">
        <w:t>. In</w:t>
      </w:r>
      <w:r w:rsidRPr="00581847">
        <w:rPr>
          <w:i/>
        </w:rPr>
        <w:t>.</w:t>
      </w:r>
      <w:r w:rsidRPr="00581847">
        <w:t>: The GRADE Working Group, 2013; Updated October 2013.</w:t>
      </w:r>
    </w:p>
    <w:p w14:paraId="7FB5C3CE" w14:textId="77777777" w:rsidR="005C763C" w:rsidRPr="00581847" w:rsidRDefault="005C763C" w:rsidP="005C763C">
      <w:pPr>
        <w:pStyle w:val="EndNoteBibliography"/>
        <w:spacing w:after="0"/>
        <w:ind w:left="720" w:hanging="720"/>
      </w:pPr>
      <w:r w:rsidRPr="00581847">
        <w:t>23.</w:t>
      </w:r>
      <w:r w:rsidRPr="00581847">
        <w:tab/>
        <w:t xml:space="preserve">Fisher-Hoch SP, Whitney E, McCormick JB, Crespo G, Smith B, Rahbar MH, Restrepo BI: </w:t>
      </w:r>
      <w:r w:rsidRPr="00581847">
        <w:rPr>
          <w:b/>
        </w:rPr>
        <w:t>Type 2 diabetes and multidrug-resistant tuberculosis</w:t>
      </w:r>
      <w:r w:rsidRPr="00581847">
        <w:t xml:space="preserve">. </w:t>
      </w:r>
      <w:r w:rsidRPr="00581847">
        <w:rPr>
          <w:i/>
        </w:rPr>
        <w:t xml:space="preserve">Scandinavian Journal of Infectious Diseases </w:t>
      </w:r>
      <w:r w:rsidRPr="00581847">
        <w:t xml:space="preserve">2008, </w:t>
      </w:r>
      <w:r w:rsidRPr="00581847">
        <w:rPr>
          <w:b/>
        </w:rPr>
        <w:t>40</w:t>
      </w:r>
      <w:r w:rsidRPr="00581847">
        <w:t>(11-12):888-893.</w:t>
      </w:r>
    </w:p>
    <w:p w14:paraId="730B32A6" w14:textId="77777777" w:rsidR="005C763C" w:rsidRPr="00581847" w:rsidRDefault="005C763C" w:rsidP="005C763C">
      <w:pPr>
        <w:pStyle w:val="EndNoteBibliography"/>
        <w:spacing w:after="0"/>
        <w:ind w:left="720" w:hanging="720"/>
      </w:pPr>
      <w:r w:rsidRPr="00581847">
        <w:t>24.</w:t>
      </w:r>
      <w:r w:rsidRPr="00581847">
        <w:tab/>
        <w:t xml:space="preserve">Restrepo BI, Fisher-Hoch SP, Smith B, Jeon S, Rahbar MH, McCormick JB: </w:t>
      </w:r>
      <w:r w:rsidRPr="00581847">
        <w:rPr>
          <w:b/>
        </w:rPr>
        <w:t>Short report: Mycobacterial clearance from sputum is delayed during the first phase of treatment in patients with diabetes</w:t>
      </w:r>
      <w:r w:rsidRPr="00581847">
        <w:t xml:space="preserve">. </w:t>
      </w:r>
      <w:r w:rsidRPr="00581847">
        <w:rPr>
          <w:i/>
        </w:rPr>
        <w:t xml:space="preserve">American Journal of Tropical Medicine and Hygiene </w:t>
      </w:r>
      <w:r w:rsidRPr="00581847">
        <w:t xml:space="preserve">2008, </w:t>
      </w:r>
      <w:r w:rsidRPr="00581847">
        <w:rPr>
          <w:b/>
        </w:rPr>
        <w:t>79</w:t>
      </w:r>
      <w:r w:rsidRPr="00581847">
        <w:t>(4):541-544.</w:t>
      </w:r>
    </w:p>
    <w:p w14:paraId="7ADD05BB" w14:textId="77777777" w:rsidR="005C763C" w:rsidRPr="00581847" w:rsidRDefault="005C763C" w:rsidP="005C763C">
      <w:pPr>
        <w:pStyle w:val="EndNoteBibliography"/>
        <w:spacing w:after="0"/>
        <w:ind w:left="720" w:hanging="720"/>
      </w:pPr>
      <w:r w:rsidRPr="00581847">
        <w:t>25.</w:t>
      </w:r>
      <w:r w:rsidRPr="00581847">
        <w:tab/>
        <w:t xml:space="preserve">Oursler KK, Moore RD, Bishai WR, Harrington SM, Pope DS, Chaisson RE: </w:t>
      </w:r>
      <w:r w:rsidRPr="00581847">
        <w:rPr>
          <w:b/>
        </w:rPr>
        <w:t>Survival of patients with pulmonary tuberculosis: Clinical and molecular epidemiologic factors</w:t>
      </w:r>
      <w:r w:rsidRPr="00581847">
        <w:t xml:space="preserve">. </w:t>
      </w:r>
      <w:r w:rsidRPr="00581847">
        <w:rPr>
          <w:i/>
        </w:rPr>
        <w:t xml:space="preserve">Clinical Infectious Diseases </w:t>
      </w:r>
      <w:r w:rsidRPr="00581847">
        <w:t xml:space="preserve">2002, </w:t>
      </w:r>
      <w:r w:rsidRPr="00581847">
        <w:rPr>
          <w:b/>
        </w:rPr>
        <w:t>34</w:t>
      </w:r>
      <w:r w:rsidRPr="00581847">
        <w:t>(6):752-759.</w:t>
      </w:r>
    </w:p>
    <w:p w14:paraId="563FD31F" w14:textId="77777777" w:rsidR="005C763C" w:rsidRPr="00581847" w:rsidRDefault="005C763C" w:rsidP="005C763C">
      <w:pPr>
        <w:pStyle w:val="EndNoteBibliography"/>
        <w:spacing w:after="0"/>
        <w:ind w:left="720" w:hanging="720"/>
      </w:pPr>
      <w:r w:rsidRPr="00581847">
        <w:t>26.</w:t>
      </w:r>
      <w:r w:rsidRPr="00581847">
        <w:tab/>
        <w:t xml:space="preserve">Horita N, Miyazawa N, Yoshiyama T, Kojima R, Omori N, Kaneko T, Ishigatsubo Y: </w:t>
      </w:r>
      <w:r w:rsidRPr="00581847">
        <w:rPr>
          <w:b/>
        </w:rPr>
        <w:t>Poor performance status is a strong predictor for death in patients with smear-positive pulmonary TB admitted to two Japanese hospitals</w:t>
      </w:r>
      <w:r w:rsidRPr="00581847">
        <w:t xml:space="preserve">. </w:t>
      </w:r>
      <w:r w:rsidRPr="00581847">
        <w:rPr>
          <w:i/>
        </w:rPr>
        <w:t xml:space="preserve">Transactions of the Royal Society of Tropical Medicine and Hygiene </w:t>
      </w:r>
      <w:r w:rsidRPr="00581847">
        <w:t xml:space="preserve">2013, </w:t>
      </w:r>
      <w:r w:rsidRPr="00581847">
        <w:rPr>
          <w:b/>
        </w:rPr>
        <w:t>107</w:t>
      </w:r>
      <w:r w:rsidRPr="00581847">
        <w:t>(7):451-456.</w:t>
      </w:r>
    </w:p>
    <w:p w14:paraId="4FAA8847" w14:textId="77777777" w:rsidR="005C763C" w:rsidRPr="00581847" w:rsidRDefault="005C763C" w:rsidP="005C763C">
      <w:pPr>
        <w:pStyle w:val="EndNoteBibliography"/>
        <w:spacing w:after="0"/>
        <w:ind w:left="720" w:hanging="720"/>
      </w:pPr>
      <w:r w:rsidRPr="00581847">
        <w:t>27.</w:t>
      </w:r>
      <w:r w:rsidRPr="00581847">
        <w:tab/>
        <w:t>Reed GW, Choi H, Lee SY, Lee M, Kim Y, Park H, Lee J, Zhan X, Kang H, Hwang S</w:t>
      </w:r>
      <w:r w:rsidRPr="00581847">
        <w:rPr>
          <w:i/>
        </w:rPr>
        <w:t xml:space="preserve"> et al</w:t>
      </w:r>
      <w:r w:rsidRPr="00581847">
        <w:t xml:space="preserve">: </w:t>
      </w:r>
      <w:r w:rsidRPr="00581847">
        <w:rPr>
          <w:b/>
        </w:rPr>
        <w:t>Impact of diabetes and smoking on mortality in tuberculosis</w:t>
      </w:r>
      <w:r w:rsidRPr="00581847">
        <w:t xml:space="preserve">. </w:t>
      </w:r>
      <w:r w:rsidRPr="00581847">
        <w:rPr>
          <w:i/>
        </w:rPr>
        <w:t xml:space="preserve">PLoS One </w:t>
      </w:r>
      <w:r w:rsidRPr="00581847">
        <w:t xml:space="preserve">2013, </w:t>
      </w:r>
      <w:r w:rsidRPr="00581847">
        <w:rPr>
          <w:b/>
        </w:rPr>
        <w:t>8</w:t>
      </w:r>
      <w:r w:rsidRPr="00581847">
        <w:t>(2):e58044.</w:t>
      </w:r>
    </w:p>
    <w:p w14:paraId="3B519B36" w14:textId="77777777" w:rsidR="005C763C" w:rsidRPr="00581847" w:rsidRDefault="005C763C" w:rsidP="005C763C">
      <w:pPr>
        <w:pStyle w:val="EndNoteBibliography"/>
        <w:spacing w:after="0"/>
        <w:ind w:left="720" w:hanging="720"/>
      </w:pPr>
      <w:r w:rsidRPr="00581847">
        <w:t>28.</w:t>
      </w:r>
      <w:r w:rsidRPr="00581847">
        <w:tab/>
        <w:t>Faurholt-Jepsen D, Range N, Praygod G, Jeremiah K, Faurholt-Jepsen M, Aabye MG, Changalucha J, Christensen DL, Grewal HMS, Martinussen T</w:t>
      </w:r>
      <w:r w:rsidRPr="00581847">
        <w:rPr>
          <w:i/>
        </w:rPr>
        <w:t xml:space="preserve"> et al</w:t>
      </w:r>
      <w:r w:rsidRPr="00581847">
        <w:t xml:space="preserve">: </w:t>
      </w:r>
      <w:r w:rsidRPr="00581847">
        <w:rPr>
          <w:b/>
        </w:rPr>
        <w:t>Diabetes is a strong predictor of mortality during tuberculosis treatment: A prospective cohort study among tuberculosis patients from Mwanza, Tanzania</w:t>
      </w:r>
      <w:r w:rsidRPr="00581847">
        <w:t xml:space="preserve">. </w:t>
      </w:r>
      <w:r w:rsidRPr="00581847">
        <w:rPr>
          <w:i/>
        </w:rPr>
        <w:t xml:space="preserve">Tropical Medicine and International Health </w:t>
      </w:r>
      <w:r w:rsidRPr="00581847">
        <w:t xml:space="preserve">2013, </w:t>
      </w:r>
      <w:r w:rsidRPr="00581847">
        <w:rPr>
          <w:b/>
        </w:rPr>
        <w:t>18</w:t>
      </w:r>
      <w:r w:rsidRPr="00581847">
        <w:t>(7):822-829.</w:t>
      </w:r>
    </w:p>
    <w:p w14:paraId="19B1D7B2" w14:textId="77777777" w:rsidR="005C763C" w:rsidRPr="00581847" w:rsidRDefault="005C763C" w:rsidP="005C763C">
      <w:pPr>
        <w:pStyle w:val="EndNoteBibliography"/>
        <w:spacing w:after="0"/>
        <w:ind w:left="720" w:hanging="720"/>
      </w:pPr>
      <w:r w:rsidRPr="00581847">
        <w:t>29.</w:t>
      </w:r>
      <w:r w:rsidRPr="00581847">
        <w:tab/>
        <w:t xml:space="preserve">Magee MJ, Foote M, Maggio DM, Howards PP, Narayan KM, Blumberg HM, Ray SM, Kempker RR: </w:t>
      </w:r>
      <w:r w:rsidRPr="00581847">
        <w:rPr>
          <w:b/>
        </w:rPr>
        <w:t>Diabetes mellitus and risk of all-cause mortality among patients with tuberculosis in the state of Georgia, 2009-2012</w:t>
      </w:r>
      <w:r w:rsidRPr="00581847">
        <w:t xml:space="preserve">. </w:t>
      </w:r>
      <w:r w:rsidRPr="00581847">
        <w:rPr>
          <w:i/>
        </w:rPr>
        <w:t xml:space="preserve">Annals of epidemiology </w:t>
      </w:r>
      <w:r w:rsidRPr="00581847">
        <w:t xml:space="preserve">2014, </w:t>
      </w:r>
      <w:r w:rsidRPr="00581847">
        <w:rPr>
          <w:b/>
        </w:rPr>
        <w:t>24</w:t>
      </w:r>
      <w:r w:rsidRPr="00581847">
        <w:t>(5):369-375.</w:t>
      </w:r>
    </w:p>
    <w:p w14:paraId="3A4738DC" w14:textId="77777777" w:rsidR="005C763C" w:rsidRPr="00581847" w:rsidRDefault="005C763C" w:rsidP="005C763C">
      <w:pPr>
        <w:pStyle w:val="EndNoteBibliography"/>
        <w:spacing w:after="0"/>
        <w:ind w:left="720" w:hanging="720"/>
      </w:pPr>
      <w:r w:rsidRPr="00581847">
        <w:t>30.</w:t>
      </w:r>
      <w:r w:rsidRPr="00581847">
        <w:tab/>
        <w:t xml:space="preserve">Ko PY, Lin SD, Hsieh MC, Chen YC: </w:t>
      </w:r>
      <w:r w:rsidRPr="00581847">
        <w:rPr>
          <w:b/>
        </w:rPr>
        <w:t>Diabetes mellitus increased all-cause mortality rate among newly-diagnosed tuberculosis patients in an Asian population: A nationwide population-based study</w:t>
      </w:r>
      <w:r w:rsidRPr="00581847">
        <w:t xml:space="preserve">. </w:t>
      </w:r>
      <w:r w:rsidRPr="00581847">
        <w:rPr>
          <w:i/>
        </w:rPr>
        <w:t xml:space="preserve">Diabetes Research and Clinical Practice </w:t>
      </w:r>
      <w:r w:rsidRPr="00581847">
        <w:t xml:space="preserve">2017, </w:t>
      </w:r>
      <w:r w:rsidRPr="00581847">
        <w:rPr>
          <w:b/>
        </w:rPr>
        <w:t>133</w:t>
      </w:r>
      <w:r w:rsidRPr="00581847">
        <w:t>:115-123.</w:t>
      </w:r>
    </w:p>
    <w:p w14:paraId="17EC3C87" w14:textId="77777777" w:rsidR="005C763C" w:rsidRPr="00581847" w:rsidRDefault="005C763C" w:rsidP="005C763C">
      <w:pPr>
        <w:pStyle w:val="EndNoteBibliography"/>
        <w:spacing w:after="0"/>
        <w:ind w:left="720" w:hanging="720"/>
      </w:pPr>
      <w:r w:rsidRPr="00581847">
        <w:t>31.</w:t>
      </w:r>
      <w:r w:rsidRPr="00581847">
        <w:tab/>
        <w:t xml:space="preserve">Liu Y, Zheng Y, Chen J, Shi Y, Shan LY, Wang S, Wang WB, Shen X, Zhang Y: </w:t>
      </w:r>
      <w:r w:rsidRPr="00581847">
        <w:rPr>
          <w:b/>
        </w:rPr>
        <w:t>Tuberculosis-associated mortality and its risk factors in a district of Shanghai, China: A retrospective cohort study</w:t>
      </w:r>
      <w:r w:rsidRPr="00581847">
        <w:t xml:space="preserve">. </w:t>
      </w:r>
      <w:r w:rsidRPr="00581847">
        <w:rPr>
          <w:i/>
        </w:rPr>
        <w:t xml:space="preserve">International Journal of Tuberculosis and Lung Disease </w:t>
      </w:r>
      <w:r w:rsidRPr="00581847">
        <w:t xml:space="preserve">2018, </w:t>
      </w:r>
      <w:r w:rsidRPr="00581847">
        <w:rPr>
          <w:b/>
        </w:rPr>
        <w:t>22</w:t>
      </w:r>
      <w:r w:rsidRPr="00581847">
        <w:t>(6):655-660.</w:t>
      </w:r>
    </w:p>
    <w:p w14:paraId="7ED183FF" w14:textId="77777777" w:rsidR="005C763C" w:rsidRPr="00581847" w:rsidRDefault="005C763C" w:rsidP="005C763C">
      <w:pPr>
        <w:pStyle w:val="EndNoteBibliography"/>
        <w:spacing w:after="0"/>
        <w:ind w:left="720" w:hanging="720"/>
      </w:pPr>
      <w:r w:rsidRPr="00581847">
        <w:t>32.</w:t>
      </w:r>
      <w:r w:rsidRPr="00581847">
        <w:tab/>
        <w:t xml:space="preserve">Lo HY, Suo J, Chang HJ, Yang SL, Chou P: </w:t>
      </w:r>
      <w:r w:rsidRPr="00581847">
        <w:rPr>
          <w:b/>
        </w:rPr>
        <w:t>Risk factors associated with death in a 12-month cohort analysis of tuberculosis patients: 12-month follow-up after registration</w:t>
      </w:r>
      <w:r w:rsidRPr="00581847">
        <w:t xml:space="preserve">. </w:t>
      </w:r>
      <w:r w:rsidRPr="00581847">
        <w:rPr>
          <w:i/>
        </w:rPr>
        <w:t xml:space="preserve">Asia-Pacific journal of public health / Asia-Pacific Academic Consortium for Public Health </w:t>
      </w:r>
      <w:r w:rsidRPr="00581847">
        <w:t xml:space="preserve">2015, </w:t>
      </w:r>
      <w:r w:rsidRPr="00581847">
        <w:rPr>
          <w:b/>
        </w:rPr>
        <w:t>27</w:t>
      </w:r>
      <w:r w:rsidRPr="00581847">
        <w:t>(2):NP758-NP768.</w:t>
      </w:r>
    </w:p>
    <w:p w14:paraId="64D91312" w14:textId="77777777" w:rsidR="005C763C" w:rsidRPr="00581847" w:rsidRDefault="005C763C" w:rsidP="005C763C">
      <w:pPr>
        <w:pStyle w:val="EndNoteBibliography"/>
        <w:spacing w:after="0"/>
        <w:ind w:left="720" w:hanging="720"/>
      </w:pPr>
      <w:r w:rsidRPr="00581847">
        <w:t>33.</w:t>
      </w:r>
      <w:r w:rsidRPr="00581847">
        <w:tab/>
        <w:t xml:space="preserve">Kanda R, Nagao T, Van Tho N, Ogawa E, Murakami Y, Osawa M, Saika Y, Doi K, Nakano Y: </w:t>
      </w:r>
      <w:r w:rsidRPr="00581847">
        <w:rPr>
          <w:b/>
        </w:rPr>
        <w:t>Factors affecting time to sputum culture conversion in adults with pulmonary tuberculosis: A historical cohort study without censored cases</w:t>
      </w:r>
      <w:r w:rsidRPr="00581847">
        <w:t xml:space="preserve">. </w:t>
      </w:r>
      <w:r w:rsidRPr="00581847">
        <w:rPr>
          <w:i/>
        </w:rPr>
        <w:t xml:space="preserve">PLoS ONE </w:t>
      </w:r>
      <w:r w:rsidRPr="00581847">
        <w:t xml:space="preserve">2015, </w:t>
      </w:r>
      <w:r w:rsidRPr="00581847">
        <w:rPr>
          <w:b/>
        </w:rPr>
        <w:t>10</w:t>
      </w:r>
      <w:r w:rsidRPr="00581847">
        <w:t>(11).</w:t>
      </w:r>
    </w:p>
    <w:p w14:paraId="6CB14EF2" w14:textId="77777777" w:rsidR="005C763C" w:rsidRPr="00581847" w:rsidRDefault="005C763C" w:rsidP="005C763C">
      <w:pPr>
        <w:pStyle w:val="EndNoteBibliography"/>
        <w:spacing w:after="0"/>
        <w:ind w:left="720" w:hanging="720"/>
      </w:pPr>
      <w:r w:rsidRPr="00581847">
        <w:t>34.</w:t>
      </w:r>
      <w:r w:rsidRPr="00581847">
        <w:tab/>
        <w:t xml:space="preserve">Moosazadeh M, Bahrampour A, Nasehi M, Khanjani N: </w:t>
      </w:r>
      <w:r w:rsidRPr="00581847">
        <w:rPr>
          <w:b/>
        </w:rPr>
        <w:t>Survival and Predictors of Death after Successful Treatment among Smear Positive Tuberculosis: A Cohort Study</w:t>
      </w:r>
      <w:r w:rsidRPr="00581847">
        <w:t xml:space="preserve">. </w:t>
      </w:r>
      <w:r w:rsidRPr="00581847">
        <w:rPr>
          <w:i/>
        </w:rPr>
        <w:t xml:space="preserve">Int J Prev Med </w:t>
      </w:r>
      <w:r w:rsidRPr="00581847">
        <w:t xml:space="preserve">2014, </w:t>
      </w:r>
      <w:r w:rsidRPr="00581847">
        <w:rPr>
          <w:b/>
        </w:rPr>
        <w:t>5</w:t>
      </w:r>
      <w:r w:rsidRPr="00581847">
        <w:t>(8):1005-1012.</w:t>
      </w:r>
    </w:p>
    <w:p w14:paraId="191F8CA7" w14:textId="77777777" w:rsidR="005C763C" w:rsidRPr="00581847" w:rsidRDefault="005C763C" w:rsidP="005C763C">
      <w:pPr>
        <w:pStyle w:val="EndNoteBibliography"/>
        <w:spacing w:after="0"/>
        <w:ind w:left="720" w:hanging="720"/>
      </w:pPr>
      <w:r w:rsidRPr="00581847">
        <w:lastRenderedPageBreak/>
        <w:t>35.</w:t>
      </w:r>
      <w:r w:rsidRPr="00581847">
        <w:tab/>
        <w:t xml:space="preserve">Mundra A, Deshmukh PR, Dawale A: </w:t>
      </w:r>
      <w:r w:rsidRPr="00581847">
        <w:rPr>
          <w:b/>
        </w:rPr>
        <w:t>Magnitude and determinants of adverse treatment outcomes among tuberculosis patients registered under Revised National Tuberculosis Control Program in a Tuberculosis Unit, Wardha, Central India: A record-based cohort study</w:t>
      </w:r>
      <w:r w:rsidRPr="00581847">
        <w:t xml:space="preserve">. </w:t>
      </w:r>
      <w:r w:rsidRPr="00581847">
        <w:rPr>
          <w:i/>
        </w:rPr>
        <w:t xml:space="preserve">Journal of Epidemiology and Global Health </w:t>
      </w:r>
      <w:r w:rsidRPr="00581847">
        <w:t xml:space="preserve">2017, </w:t>
      </w:r>
      <w:r w:rsidRPr="00581847">
        <w:rPr>
          <w:b/>
        </w:rPr>
        <w:t>7</w:t>
      </w:r>
      <w:r w:rsidRPr="00581847">
        <w:t>(2):111-118.</w:t>
      </w:r>
    </w:p>
    <w:p w14:paraId="16D22E55" w14:textId="77777777" w:rsidR="005C763C" w:rsidRPr="00581847" w:rsidRDefault="005C763C" w:rsidP="005C763C">
      <w:pPr>
        <w:pStyle w:val="EndNoteBibliography"/>
        <w:spacing w:after="0"/>
        <w:ind w:left="720" w:hanging="720"/>
      </w:pPr>
      <w:r w:rsidRPr="00581847">
        <w:t>36.</w:t>
      </w:r>
      <w:r w:rsidRPr="00581847">
        <w:tab/>
        <w:t>Jimenez-Corona ME, Cruz-Hervert LP, Garcia-Garcia L, Ferreyra-Reyes L, Delgado-Sanchez G, Bobadilla-Del-Valle M, Canizales-Quintero S, Ferreira-Guerrero E, Baez-Saldana R, Tellez-Vazquez N</w:t>
      </w:r>
      <w:r w:rsidRPr="00581847">
        <w:rPr>
          <w:i/>
        </w:rPr>
        <w:t xml:space="preserve"> et al</w:t>
      </w:r>
      <w:r w:rsidRPr="00581847">
        <w:t xml:space="preserve">: </w:t>
      </w:r>
      <w:r w:rsidRPr="00581847">
        <w:rPr>
          <w:b/>
        </w:rPr>
        <w:t>Association of diabetes and tuberculosis: Impact on treatment and post-treatment outcomes</w:t>
      </w:r>
      <w:r w:rsidRPr="00581847">
        <w:t xml:space="preserve">. </w:t>
      </w:r>
      <w:r w:rsidRPr="00581847">
        <w:rPr>
          <w:i/>
        </w:rPr>
        <w:t xml:space="preserve">Thorax </w:t>
      </w:r>
      <w:r w:rsidRPr="00581847">
        <w:t xml:space="preserve">2013, </w:t>
      </w:r>
      <w:r w:rsidRPr="00581847">
        <w:rPr>
          <w:b/>
        </w:rPr>
        <w:t>68</w:t>
      </w:r>
      <w:r w:rsidRPr="00581847">
        <w:t>(3):214-220.</w:t>
      </w:r>
    </w:p>
    <w:p w14:paraId="1DCB3494" w14:textId="77777777" w:rsidR="005C763C" w:rsidRPr="00581847" w:rsidRDefault="005C763C" w:rsidP="005C763C">
      <w:pPr>
        <w:pStyle w:val="EndNoteBibliography"/>
        <w:spacing w:after="0"/>
        <w:ind w:left="720" w:hanging="720"/>
      </w:pPr>
      <w:r w:rsidRPr="00581847">
        <w:t>37.</w:t>
      </w:r>
      <w:r w:rsidRPr="00581847">
        <w:tab/>
        <w:t>Delgado-Sánchez G, García-García L, Castellanos-Joya M, Cruz-Hervert P, Ferreyra-Reyes L, Ferreira-Guerrero E, Hernández A, Ortega-Baeza VM, Montero-Campos R, Sulca JA</w:t>
      </w:r>
      <w:r w:rsidRPr="00581847">
        <w:rPr>
          <w:i/>
        </w:rPr>
        <w:t xml:space="preserve"> et al</w:t>
      </w:r>
      <w:r w:rsidRPr="00581847">
        <w:t xml:space="preserve">: </w:t>
      </w:r>
      <w:r w:rsidRPr="00581847">
        <w:rPr>
          <w:b/>
        </w:rPr>
        <w:t>Association of pulmonary tuberculosis and diabetes in Mexico: Analysis of the National Tuberculosis Registry 2000-2012</w:t>
      </w:r>
      <w:r w:rsidRPr="00581847">
        <w:t xml:space="preserve">. </w:t>
      </w:r>
      <w:r w:rsidRPr="00581847">
        <w:rPr>
          <w:i/>
        </w:rPr>
        <w:t xml:space="preserve">PLoS ONE </w:t>
      </w:r>
      <w:r w:rsidRPr="00581847">
        <w:t xml:space="preserve">2015, </w:t>
      </w:r>
      <w:r w:rsidRPr="00581847">
        <w:rPr>
          <w:b/>
        </w:rPr>
        <w:t>10</w:t>
      </w:r>
      <w:r w:rsidRPr="00581847">
        <w:t>(6).</w:t>
      </w:r>
    </w:p>
    <w:p w14:paraId="5C033714" w14:textId="77777777" w:rsidR="005C763C" w:rsidRPr="00581847" w:rsidRDefault="005C763C" w:rsidP="005C763C">
      <w:pPr>
        <w:pStyle w:val="EndNoteBibliography"/>
        <w:spacing w:after="0"/>
        <w:ind w:left="720" w:hanging="720"/>
      </w:pPr>
      <w:r w:rsidRPr="00581847">
        <w:t>38.</w:t>
      </w:r>
      <w:r w:rsidRPr="00581847">
        <w:tab/>
        <w:t xml:space="preserve">Leung CC, Yew WW, Mok TYW, Lau KS, Wong CF, Chau CH, Chan CK, Chang KC, Tam G, Tam CM: </w:t>
      </w:r>
      <w:r w:rsidRPr="00581847">
        <w:rPr>
          <w:b/>
        </w:rPr>
        <w:t>Effects of diabetes mellitus on the clinical presentation and treatment response in tuberculosis</w:t>
      </w:r>
      <w:r w:rsidRPr="00581847">
        <w:t xml:space="preserve">. </w:t>
      </w:r>
      <w:r w:rsidRPr="00581847">
        <w:rPr>
          <w:i/>
        </w:rPr>
        <w:t xml:space="preserve">Respirology </w:t>
      </w:r>
      <w:r w:rsidRPr="00581847">
        <w:t xml:space="preserve">2017, </w:t>
      </w:r>
      <w:r w:rsidRPr="00581847">
        <w:rPr>
          <w:b/>
        </w:rPr>
        <w:t>22</w:t>
      </w:r>
      <w:r w:rsidRPr="00581847">
        <w:t>(6):1225-1232.</w:t>
      </w:r>
    </w:p>
    <w:p w14:paraId="7BED246A" w14:textId="77777777" w:rsidR="005C763C" w:rsidRPr="00581847" w:rsidRDefault="005C763C" w:rsidP="005C763C">
      <w:pPr>
        <w:pStyle w:val="EndNoteBibliography"/>
        <w:spacing w:after="0"/>
        <w:ind w:left="720" w:hanging="720"/>
      </w:pPr>
      <w:r w:rsidRPr="00581847">
        <w:t>39.</w:t>
      </w:r>
      <w:r w:rsidRPr="00581847">
        <w:tab/>
        <w:t xml:space="preserve">Reis-Santos B, Locatelli R, Horta BL, Faerstein E, Sanchez MN, Riley LW, Maciel EL: </w:t>
      </w:r>
      <w:r w:rsidRPr="00581847">
        <w:rPr>
          <w:b/>
        </w:rPr>
        <w:t>Socio-demographic and clinical differences in subjects with tuberculosis with and without diabetes mellitus in Brazil--a multivariate analysis</w:t>
      </w:r>
      <w:r w:rsidRPr="00581847">
        <w:t xml:space="preserve">. </w:t>
      </w:r>
      <w:r w:rsidRPr="00581847">
        <w:rPr>
          <w:i/>
        </w:rPr>
        <w:t xml:space="preserve">PLoS One </w:t>
      </w:r>
      <w:r w:rsidRPr="00581847">
        <w:t xml:space="preserve">2013, </w:t>
      </w:r>
      <w:r w:rsidRPr="00581847">
        <w:rPr>
          <w:b/>
        </w:rPr>
        <w:t>8</w:t>
      </w:r>
      <w:r w:rsidRPr="00581847">
        <w:t>(4):e62604.</w:t>
      </w:r>
    </w:p>
    <w:p w14:paraId="792D4589" w14:textId="77777777" w:rsidR="005C763C" w:rsidRPr="00581847" w:rsidRDefault="005C763C" w:rsidP="005C763C">
      <w:pPr>
        <w:pStyle w:val="EndNoteBibliography"/>
        <w:spacing w:after="0"/>
        <w:ind w:left="720" w:hanging="720"/>
      </w:pPr>
      <w:r w:rsidRPr="00581847">
        <w:t>40.</w:t>
      </w:r>
      <w:r w:rsidRPr="00581847">
        <w:tab/>
        <w:t xml:space="preserve">Ribeiro Macedo L, Reis-Santos B, Riley LW, Maciel EL: </w:t>
      </w:r>
      <w:r w:rsidRPr="00581847">
        <w:rPr>
          <w:b/>
        </w:rPr>
        <w:t>Treatment outcomes of tuberculosis patients in Brazilian prisons: A polytomous regression analysis</w:t>
      </w:r>
      <w:r w:rsidRPr="00581847">
        <w:t xml:space="preserve">. </w:t>
      </w:r>
      <w:r w:rsidRPr="00581847">
        <w:rPr>
          <w:i/>
        </w:rPr>
        <w:t xml:space="preserve">International Journal of Tuberculosis and Lung Disease </w:t>
      </w:r>
      <w:r w:rsidRPr="00581847">
        <w:t xml:space="preserve">2013, </w:t>
      </w:r>
      <w:r w:rsidRPr="00581847">
        <w:rPr>
          <w:b/>
        </w:rPr>
        <w:t>17</w:t>
      </w:r>
      <w:r w:rsidRPr="00581847">
        <w:t>(11):1427-1434.</w:t>
      </w:r>
    </w:p>
    <w:p w14:paraId="5182B5BD" w14:textId="77777777" w:rsidR="005C763C" w:rsidRPr="00581847" w:rsidRDefault="005C763C" w:rsidP="005C763C">
      <w:pPr>
        <w:pStyle w:val="EndNoteBibliography"/>
        <w:spacing w:after="0"/>
        <w:ind w:left="720" w:hanging="720"/>
      </w:pPr>
      <w:r w:rsidRPr="00581847">
        <w:t>41.</w:t>
      </w:r>
      <w:r w:rsidRPr="00581847">
        <w:tab/>
        <w:t xml:space="preserve">Uchimura K, Ngamvithayapong-Yanai J, Kawatsu L, Ohkado A, Yoshiyama T, Shimouchi A, Ito K, Ishikawa N: </w:t>
      </w:r>
      <w:r w:rsidRPr="00581847">
        <w:rPr>
          <w:b/>
        </w:rPr>
        <w:t>Characteristics and treatment outcomes of tuberculosis cases by risk groups, Japan, 2007-2010</w:t>
      </w:r>
      <w:r w:rsidRPr="00581847">
        <w:t xml:space="preserve">. </w:t>
      </w:r>
      <w:r w:rsidRPr="00581847">
        <w:rPr>
          <w:i/>
        </w:rPr>
        <w:t xml:space="preserve">Western Pacific surveillance and response journal : WPSAR </w:t>
      </w:r>
      <w:r w:rsidRPr="00581847">
        <w:t xml:space="preserve">2013, </w:t>
      </w:r>
      <w:r w:rsidRPr="00581847">
        <w:rPr>
          <w:b/>
        </w:rPr>
        <w:t>4</w:t>
      </w:r>
      <w:r w:rsidRPr="00581847">
        <w:t>(1):11-18.</w:t>
      </w:r>
    </w:p>
    <w:p w14:paraId="3FAE8FA2" w14:textId="77777777" w:rsidR="005C763C" w:rsidRPr="00581847" w:rsidRDefault="005C763C" w:rsidP="005C763C">
      <w:pPr>
        <w:pStyle w:val="EndNoteBibliography"/>
        <w:spacing w:after="0"/>
        <w:ind w:left="720" w:hanging="720"/>
      </w:pPr>
      <w:r w:rsidRPr="00581847">
        <w:t>42.</w:t>
      </w:r>
      <w:r w:rsidRPr="00581847">
        <w:tab/>
        <w:t xml:space="preserve">Wang JY, Lee MC, Shu CC, Lee CH, Lee LN, Chao KM, Chang FY: </w:t>
      </w:r>
      <w:r w:rsidRPr="00581847">
        <w:rPr>
          <w:b/>
        </w:rPr>
        <w:t>Optimal duration of anti-TB treatment in patients with diabetes: nine or six months?</w:t>
      </w:r>
      <w:r w:rsidRPr="00581847">
        <w:t xml:space="preserve"> </w:t>
      </w:r>
      <w:r w:rsidRPr="00581847">
        <w:rPr>
          <w:i/>
        </w:rPr>
        <w:t xml:space="preserve">Chest </w:t>
      </w:r>
      <w:r w:rsidRPr="00581847">
        <w:t xml:space="preserve">2015, </w:t>
      </w:r>
      <w:r w:rsidRPr="00581847">
        <w:rPr>
          <w:b/>
        </w:rPr>
        <w:t>147</w:t>
      </w:r>
      <w:r w:rsidRPr="00581847">
        <w:t>(2):520-528.</w:t>
      </w:r>
    </w:p>
    <w:p w14:paraId="0312310C" w14:textId="77777777" w:rsidR="005C763C" w:rsidRPr="00581847" w:rsidRDefault="005C763C" w:rsidP="005C763C">
      <w:pPr>
        <w:pStyle w:val="EndNoteBibliography"/>
        <w:spacing w:after="0"/>
        <w:ind w:left="720" w:hanging="720"/>
      </w:pPr>
      <w:r w:rsidRPr="00581847">
        <w:t>43.</w:t>
      </w:r>
      <w:r w:rsidRPr="00581847">
        <w:tab/>
        <w:t xml:space="preserve">Wu YC, Lo HY, Yang SL, Chu DC, Chou P: </w:t>
      </w:r>
      <w:r w:rsidRPr="00581847">
        <w:rPr>
          <w:b/>
        </w:rPr>
        <w:t>Comparing the factors correlated with tuberculosis-specific and non-tuberculosis-specific deaths in different age groups among tuberculosis-related deaths in Taiwan</w:t>
      </w:r>
      <w:r w:rsidRPr="00581847">
        <w:t xml:space="preserve">. </w:t>
      </w:r>
      <w:r w:rsidRPr="00581847">
        <w:rPr>
          <w:i/>
        </w:rPr>
        <w:t xml:space="preserve">PLoS ONE </w:t>
      </w:r>
      <w:r w:rsidRPr="00581847">
        <w:t xml:space="preserve">2015, </w:t>
      </w:r>
      <w:r w:rsidRPr="00581847">
        <w:rPr>
          <w:b/>
        </w:rPr>
        <w:t>10</w:t>
      </w:r>
      <w:r w:rsidRPr="00581847">
        <w:t>(3).</w:t>
      </w:r>
    </w:p>
    <w:p w14:paraId="73C0EEF3" w14:textId="77777777" w:rsidR="005C763C" w:rsidRPr="00581847" w:rsidRDefault="005C763C" w:rsidP="005C763C">
      <w:pPr>
        <w:pStyle w:val="EndNoteBibliography"/>
        <w:spacing w:after="0"/>
        <w:ind w:left="720" w:hanging="720"/>
      </w:pPr>
      <w:r w:rsidRPr="00581847">
        <w:t>44.</w:t>
      </w:r>
      <w:r w:rsidRPr="00581847">
        <w:tab/>
        <w:t xml:space="preserve">Guler M, Unsal E, Dursun B, Aydin O, Capan N: </w:t>
      </w:r>
      <w:r w:rsidRPr="00581847">
        <w:rPr>
          <w:b/>
        </w:rPr>
        <w:t>Factors influencing sputum smear and culture conversion time among patients with new case pulmonary tuberculosis</w:t>
      </w:r>
      <w:r w:rsidRPr="00581847">
        <w:t xml:space="preserve">. </w:t>
      </w:r>
      <w:r w:rsidRPr="00581847">
        <w:rPr>
          <w:i/>
        </w:rPr>
        <w:t xml:space="preserve">International Journal of Clinical Practice </w:t>
      </w:r>
      <w:r w:rsidRPr="00581847">
        <w:t xml:space="preserve">2007, </w:t>
      </w:r>
      <w:r w:rsidRPr="00581847">
        <w:rPr>
          <w:b/>
        </w:rPr>
        <w:t>61</w:t>
      </w:r>
      <w:r w:rsidRPr="00581847">
        <w:t>(2):231-235.</w:t>
      </w:r>
    </w:p>
    <w:p w14:paraId="6E4F810E" w14:textId="77777777" w:rsidR="005C763C" w:rsidRPr="00581847" w:rsidRDefault="005C763C" w:rsidP="005C763C">
      <w:pPr>
        <w:pStyle w:val="EndNoteBibliography"/>
        <w:spacing w:after="0"/>
        <w:ind w:left="720" w:hanging="720"/>
      </w:pPr>
      <w:r w:rsidRPr="00581847">
        <w:t>45.</w:t>
      </w:r>
      <w:r w:rsidRPr="00581847">
        <w:tab/>
        <w:t xml:space="preserve">Morsy AM, Zaher HH, Hassan MH, Shouman A: </w:t>
      </w:r>
      <w:r w:rsidRPr="00581847">
        <w:rPr>
          <w:b/>
        </w:rPr>
        <w:t>Predictors of treatment failure among tuberculosis patients under DOTS strategy in Egypt</w:t>
      </w:r>
      <w:r w:rsidRPr="00581847">
        <w:t xml:space="preserve">. </w:t>
      </w:r>
      <w:r w:rsidRPr="00581847">
        <w:rPr>
          <w:i/>
        </w:rPr>
        <w:t xml:space="preserve">Eastern Mediterranean Health Journal </w:t>
      </w:r>
      <w:r w:rsidRPr="00581847">
        <w:t xml:space="preserve">2003, </w:t>
      </w:r>
      <w:r w:rsidRPr="00581847">
        <w:rPr>
          <w:b/>
        </w:rPr>
        <w:t>9</w:t>
      </w:r>
      <w:r w:rsidRPr="00581847">
        <w:t>(4):689-701.</w:t>
      </w:r>
    </w:p>
    <w:p w14:paraId="248B01A1" w14:textId="77777777" w:rsidR="005C763C" w:rsidRPr="00581847" w:rsidRDefault="005C763C" w:rsidP="005C763C">
      <w:pPr>
        <w:pStyle w:val="EndNoteBibliography"/>
        <w:spacing w:after="0"/>
        <w:ind w:left="720" w:hanging="720"/>
      </w:pPr>
      <w:r w:rsidRPr="00581847">
        <w:t>46.</w:t>
      </w:r>
      <w:r w:rsidRPr="00581847">
        <w:tab/>
        <w:t xml:space="preserve">Baghaei P, Tabarsi P, Javanmard P, Farnia P, Marjani M, Moniri A, Masjedi MR, Velayati AA: </w:t>
      </w:r>
      <w:r w:rsidRPr="00581847">
        <w:rPr>
          <w:b/>
        </w:rPr>
        <w:t>Impact of diabetes mellitus on tuberculosis drug resistance in new cases of tuberculosis</w:t>
      </w:r>
      <w:r w:rsidRPr="00581847">
        <w:t xml:space="preserve">. </w:t>
      </w:r>
      <w:r w:rsidRPr="00581847">
        <w:rPr>
          <w:i/>
        </w:rPr>
        <w:t xml:space="preserve">Journal of Global Antimicrobial Resistance </w:t>
      </w:r>
      <w:r w:rsidRPr="00581847">
        <w:t xml:space="preserve">2016, </w:t>
      </w:r>
      <w:r w:rsidRPr="00581847">
        <w:rPr>
          <w:b/>
        </w:rPr>
        <w:t>4</w:t>
      </w:r>
      <w:r w:rsidRPr="00581847">
        <w:t>:1-4.</w:t>
      </w:r>
    </w:p>
    <w:p w14:paraId="4B4CF234" w14:textId="77777777" w:rsidR="005C763C" w:rsidRPr="00581847" w:rsidRDefault="005C763C" w:rsidP="005C763C">
      <w:pPr>
        <w:pStyle w:val="EndNoteBibliography"/>
        <w:spacing w:after="0"/>
        <w:ind w:left="720" w:hanging="720"/>
      </w:pPr>
      <w:r w:rsidRPr="00581847">
        <w:t>47.</w:t>
      </w:r>
      <w:r w:rsidRPr="00581847">
        <w:tab/>
        <w:t>Lee EH, Lee JM, Kang YA, Leem AY, Kim EY, Jung JY, Park MS, Kim YS, Kim SK, Chang J</w:t>
      </w:r>
      <w:r w:rsidRPr="00581847">
        <w:rPr>
          <w:i/>
        </w:rPr>
        <w:t xml:space="preserve"> et al</w:t>
      </w:r>
      <w:r w:rsidRPr="00581847">
        <w:t xml:space="preserve">: </w:t>
      </w:r>
      <w:r w:rsidRPr="00581847">
        <w:rPr>
          <w:b/>
        </w:rPr>
        <w:t>Prevalence and Impact of Diabetes Mellitus Among Patients with Active Pulmonary Tuberculosis in South Korea</w:t>
      </w:r>
      <w:r w:rsidRPr="00581847">
        <w:t xml:space="preserve">. </w:t>
      </w:r>
      <w:r w:rsidRPr="00581847">
        <w:rPr>
          <w:i/>
        </w:rPr>
        <w:t xml:space="preserve">Lung </w:t>
      </w:r>
      <w:r w:rsidRPr="00581847">
        <w:t xml:space="preserve">2017, </w:t>
      </w:r>
      <w:r w:rsidRPr="00581847">
        <w:rPr>
          <w:b/>
        </w:rPr>
        <w:t>195</w:t>
      </w:r>
      <w:r w:rsidRPr="00581847">
        <w:t>(2):209-215.</w:t>
      </w:r>
    </w:p>
    <w:p w14:paraId="646A8DD2" w14:textId="77777777" w:rsidR="005C763C" w:rsidRPr="00581847" w:rsidRDefault="005C763C" w:rsidP="005C763C">
      <w:pPr>
        <w:pStyle w:val="EndNoteBibliography"/>
        <w:spacing w:after="0"/>
        <w:ind w:left="720" w:hanging="720"/>
      </w:pPr>
      <w:r w:rsidRPr="00581847">
        <w:t>48.</w:t>
      </w:r>
      <w:r w:rsidRPr="00581847">
        <w:tab/>
        <w:t>Ma Y, Huang ML, Li T, Du J, Shu W, Xie SH, Wang HH, Zhu GF, Tan SY, Fu YY</w:t>
      </w:r>
      <w:r w:rsidRPr="00581847">
        <w:rPr>
          <w:i/>
        </w:rPr>
        <w:t xml:space="preserve"> et al</w:t>
      </w:r>
      <w:r w:rsidRPr="00581847">
        <w:t xml:space="preserve">: </w:t>
      </w:r>
      <w:r w:rsidRPr="00581847">
        <w:rPr>
          <w:b/>
        </w:rPr>
        <w:t>Role of Diabetes Mellitus on Treatment Effects in Drug-susceptible Initial Pulmonary Tuberculosis Patients in China</w:t>
      </w:r>
      <w:r w:rsidRPr="00581847">
        <w:t xml:space="preserve">. </w:t>
      </w:r>
      <w:r w:rsidRPr="00581847">
        <w:rPr>
          <w:i/>
        </w:rPr>
        <w:t xml:space="preserve">Biomedical and environmental sciences : BES </w:t>
      </w:r>
      <w:r w:rsidRPr="00581847">
        <w:t xml:space="preserve">2017, </w:t>
      </w:r>
      <w:r w:rsidRPr="00581847">
        <w:rPr>
          <w:b/>
        </w:rPr>
        <w:t>30</w:t>
      </w:r>
      <w:r w:rsidRPr="00581847">
        <w:t>(9):671-675.</w:t>
      </w:r>
    </w:p>
    <w:p w14:paraId="469A1A4F" w14:textId="77777777" w:rsidR="005C763C" w:rsidRPr="00581847" w:rsidRDefault="005C763C" w:rsidP="005C763C">
      <w:pPr>
        <w:pStyle w:val="EndNoteBibliography"/>
        <w:spacing w:after="0"/>
        <w:ind w:left="720" w:hanging="720"/>
      </w:pPr>
      <w:r w:rsidRPr="00581847">
        <w:t>49.</w:t>
      </w:r>
      <w:r w:rsidRPr="00581847">
        <w:tab/>
        <w:t xml:space="preserve">Magee MJ, Foote M, Ray SM, Gandhi NR, Kempker RR: </w:t>
      </w:r>
      <w:r w:rsidRPr="00581847">
        <w:rPr>
          <w:b/>
        </w:rPr>
        <w:t>Diabetes mellitus and extrapulmonary tuberculosis: Site distribution and risk of mortality</w:t>
      </w:r>
      <w:r w:rsidRPr="00581847">
        <w:t xml:space="preserve">. </w:t>
      </w:r>
      <w:r w:rsidRPr="00581847">
        <w:rPr>
          <w:i/>
        </w:rPr>
        <w:t xml:space="preserve">Epidemiology and Infection </w:t>
      </w:r>
      <w:r w:rsidRPr="00581847">
        <w:t xml:space="preserve">2016, </w:t>
      </w:r>
      <w:r w:rsidRPr="00581847">
        <w:rPr>
          <w:b/>
        </w:rPr>
        <w:t>144</w:t>
      </w:r>
      <w:r w:rsidRPr="00581847">
        <w:t>(10):2209-2216.</w:t>
      </w:r>
    </w:p>
    <w:p w14:paraId="3165A6C4" w14:textId="77777777" w:rsidR="005C763C" w:rsidRPr="00581847" w:rsidRDefault="005C763C" w:rsidP="005C763C">
      <w:pPr>
        <w:pStyle w:val="EndNoteBibliography"/>
        <w:spacing w:after="0"/>
        <w:ind w:left="720" w:hanging="720"/>
      </w:pPr>
      <w:r w:rsidRPr="00581847">
        <w:t>50.</w:t>
      </w:r>
      <w:r w:rsidRPr="00581847">
        <w:tab/>
        <w:t xml:space="preserve">Salindri AD, Kipiani M, Kempker RR, Gandhi NR, Darchia L, Tukvadze N, Blumberg HM, Magee MJ: </w:t>
      </w:r>
      <w:r w:rsidRPr="00581847">
        <w:rPr>
          <w:b/>
        </w:rPr>
        <w:t>Diabetes reduces the rate of sputum culture conversion in patients with newly diagnosed multidrug-resistant tuberculosis</w:t>
      </w:r>
      <w:r w:rsidRPr="00581847">
        <w:t xml:space="preserve">. </w:t>
      </w:r>
      <w:r w:rsidRPr="00581847">
        <w:rPr>
          <w:i/>
        </w:rPr>
        <w:t xml:space="preserve">Open Forum Infectious Diseases </w:t>
      </w:r>
      <w:r w:rsidRPr="00581847">
        <w:t xml:space="preserve">2016, </w:t>
      </w:r>
      <w:r w:rsidRPr="00581847">
        <w:rPr>
          <w:b/>
        </w:rPr>
        <w:t>3</w:t>
      </w:r>
      <w:r w:rsidRPr="00581847">
        <w:t>(3).</w:t>
      </w:r>
    </w:p>
    <w:p w14:paraId="2980861F" w14:textId="77777777" w:rsidR="005C763C" w:rsidRPr="00581847" w:rsidRDefault="005C763C" w:rsidP="005C763C">
      <w:pPr>
        <w:pStyle w:val="EndNoteBibliography"/>
        <w:spacing w:after="0"/>
        <w:ind w:left="720" w:hanging="720"/>
      </w:pPr>
      <w:r w:rsidRPr="00581847">
        <w:lastRenderedPageBreak/>
        <w:t>51.</w:t>
      </w:r>
      <w:r w:rsidRPr="00581847">
        <w:tab/>
        <w:t xml:space="preserve">Satung J, Kaewkungwal J, Silachamroon U, Pokaew P, Rattanajiamrangsree S, Kasetjareon Y, Lawpoolsri S: </w:t>
      </w:r>
      <w:r w:rsidRPr="00581847">
        <w:rPr>
          <w:b/>
        </w:rPr>
        <w:t>TREATMENT OUTCOMES AMONG DIABETIC PATIENTS WITH TUBERCULOSIS IN THAILAND</w:t>
      </w:r>
      <w:r w:rsidRPr="00581847">
        <w:t xml:space="preserve">. </w:t>
      </w:r>
      <w:r w:rsidRPr="00581847">
        <w:rPr>
          <w:i/>
        </w:rPr>
        <w:t xml:space="preserve">The Southeast Asian journal of tropical medicine and public health </w:t>
      </w:r>
      <w:r w:rsidRPr="00581847">
        <w:t xml:space="preserve">2016, </w:t>
      </w:r>
      <w:r w:rsidRPr="00581847">
        <w:rPr>
          <w:b/>
        </w:rPr>
        <w:t>47</w:t>
      </w:r>
      <w:r w:rsidRPr="00581847">
        <w:t>(6):1209-1220.</w:t>
      </w:r>
    </w:p>
    <w:p w14:paraId="0200284B" w14:textId="77777777" w:rsidR="005C763C" w:rsidRPr="00581847" w:rsidRDefault="005C763C" w:rsidP="005C763C">
      <w:pPr>
        <w:pStyle w:val="EndNoteBibliography"/>
        <w:spacing w:after="0"/>
        <w:ind w:left="720" w:hanging="720"/>
      </w:pPr>
      <w:r w:rsidRPr="00581847">
        <w:t>52.</w:t>
      </w:r>
      <w:r w:rsidRPr="00581847">
        <w:tab/>
        <w:t>Velayutham B, Chadha VK, Singla N, Narang P, Rao VG, Nair S, Ramalingam S, Sivaramakrishnan GN, Joseph B, Selvaraju S</w:t>
      </w:r>
      <w:r w:rsidRPr="00581847">
        <w:rPr>
          <w:i/>
        </w:rPr>
        <w:t xml:space="preserve"> et al</w:t>
      </w:r>
      <w:r w:rsidRPr="00581847">
        <w:t xml:space="preserve">: </w:t>
      </w:r>
      <w:r w:rsidRPr="00581847">
        <w:rPr>
          <w:b/>
        </w:rPr>
        <w:t>Recurrence of tuberculosis among newly diagnosed sputum positive pulmonary tuberculosis patients treated under the Revised National Tuberculosis Control Programme, India: A multi-centric prospective study</w:t>
      </w:r>
      <w:r w:rsidRPr="00581847">
        <w:t xml:space="preserve">. </w:t>
      </w:r>
      <w:r w:rsidRPr="00581847">
        <w:rPr>
          <w:i/>
        </w:rPr>
        <w:t xml:space="preserve">PLoS ONE </w:t>
      </w:r>
      <w:r w:rsidRPr="00581847">
        <w:t xml:space="preserve">2018, </w:t>
      </w:r>
      <w:r w:rsidRPr="00581847">
        <w:rPr>
          <w:b/>
        </w:rPr>
        <w:t>13</w:t>
      </w:r>
      <w:r w:rsidRPr="00581847">
        <w:t>(7).</w:t>
      </w:r>
    </w:p>
    <w:p w14:paraId="4A454EF8" w14:textId="77777777" w:rsidR="005C763C" w:rsidRPr="00581847" w:rsidRDefault="005C763C" w:rsidP="005C763C">
      <w:pPr>
        <w:pStyle w:val="EndNoteBibliography"/>
        <w:spacing w:after="0"/>
        <w:ind w:left="720" w:hanging="720"/>
      </w:pPr>
      <w:r w:rsidRPr="00581847">
        <w:t>53.</w:t>
      </w:r>
      <w:r w:rsidRPr="00581847">
        <w:tab/>
        <w:t xml:space="preserve">Fielder JF, Chaulk CP, Dalvi M, Gachuhi R, Comstock GW, Sterling TR: </w:t>
      </w:r>
      <w:r w:rsidRPr="00581847">
        <w:rPr>
          <w:b/>
        </w:rPr>
        <w:t>A high tuberculosis case-fatality rate in a setting of effective tuberculosis control: Implications for acceptable treatment success rates</w:t>
      </w:r>
      <w:r w:rsidRPr="00581847">
        <w:t xml:space="preserve">. </w:t>
      </w:r>
      <w:r w:rsidRPr="00581847">
        <w:rPr>
          <w:i/>
        </w:rPr>
        <w:t xml:space="preserve">International Journal of Tuberculosis and Lung Disease </w:t>
      </w:r>
      <w:r w:rsidRPr="00581847">
        <w:t xml:space="preserve">2002, </w:t>
      </w:r>
      <w:r w:rsidRPr="00581847">
        <w:rPr>
          <w:b/>
        </w:rPr>
        <w:t>6</w:t>
      </w:r>
      <w:r w:rsidRPr="00581847">
        <w:t>(12):1114-1117.</w:t>
      </w:r>
    </w:p>
    <w:p w14:paraId="1F8F82EF" w14:textId="77777777" w:rsidR="005C763C" w:rsidRPr="00581847" w:rsidRDefault="005C763C" w:rsidP="005C763C">
      <w:pPr>
        <w:pStyle w:val="EndNoteBibliography"/>
        <w:spacing w:after="0"/>
        <w:ind w:left="720" w:hanging="720"/>
      </w:pPr>
      <w:r w:rsidRPr="00581847">
        <w:t>54.</w:t>
      </w:r>
      <w:r w:rsidRPr="00581847">
        <w:tab/>
        <w:t xml:space="preserve">Mathew TA, Ovsyanikova TN, Shin SS, Gelmanova I, Balbuena DA, Atwood S, Peremitin GG, Strelis AK, Murray MB: </w:t>
      </w:r>
      <w:r w:rsidRPr="00581847">
        <w:rPr>
          <w:b/>
        </w:rPr>
        <w:t>Causes of death during tuberculosis treatment in Tomsk Oblast, Russia</w:t>
      </w:r>
      <w:r w:rsidRPr="00581847">
        <w:t xml:space="preserve">. </w:t>
      </w:r>
      <w:r w:rsidRPr="00581847">
        <w:rPr>
          <w:i/>
        </w:rPr>
        <w:t xml:space="preserve">International Journal of Tuberculosis and Lung Disease </w:t>
      </w:r>
      <w:r w:rsidRPr="00581847">
        <w:t xml:space="preserve">2006, </w:t>
      </w:r>
      <w:r w:rsidRPr="00581847">
        <w:rPr>
          <w:b/>
        </w:rPr>
        <w:t>10</w:t>
      </w:r>
      <w:r w:rsidRPr="00581847">
        <w:t>(8):857-863.</w:t>
      </w:r>
    </w:p>
    <w:p w14:paraId="7E59FB52" w14:textId="77777777" w:rsidR="005C763C" w:rsidRPr="00581847" w:rsidRDefault="005C763C" w:rsidP="005C763C">
      <w:pPr>
        <w:pStyle w:val="EndNoteBibliography"/>
        <w:spacing w:after="0"/>
        <w:ind w:left="720" w:hanging="720"/>
      </w:pPr>
      <w:r w:rsidRPr="00581847">
        <w:t>55.</w:t>
      </w:r>
      <w:r w:rsidRPr="00581847">
        <w:tab/>
        <w:t xml:space="preserve">Toure NO, Dia Kane Y, Diatta A, Ba Diop S, Niang A, Ndiaye EM, Thiam K, Mbaye FBR, Badiane M, Hane AA: </w:t>
      </w:r>
      <w:r w:rsidRPr="00581847">
        <w:rPr>
          <w:b/>
        </w:rPr>
        <w:t>Tuberculosis and diabetes</w:t>
      </w:r>
      <w:r w:rsidRPr="00581847">
        <w:t xml:space="preserve">. </w:t>
      </w:r>
      <w:r w:rsidRPr="00581847">
        <w:rPr>
          <w:i/>
        </w:rPr>
        <w:t xml:space="preserve">Revue des Maladies Respiratoires </w:t>
      </w:r>
      <w:r w:rsidRPr="00581847">
        <w:t xml:space="preserve">2007, </w:t>
      </w:r>
      <w:r w:rsidRPr="00581847">
        <w:rPr>
          <w:b/>
        </w:rPr>
        <w:t>24</w:t>
      </w:r>
      <w:r w:rsidRPr="00581847">
        <w:t>(7):869-875.</w:t>
      </w:r>
    </w:p>
    <w:p w14:paraId="37161C0D" w14:textId="77777777" w:rsidR="005C763C" w:rsidRPr="00581847" w:rsidRDefault="005C763C" w:rsidP="005C763C">
      <w:pPr>
        <w:pStyle w:val="EndNoteBibliography"/>
        <w:spacing w:after="0"/>
        <w:ind w:left="720" w:hanging="720"/>
      </w:pPr>
      <w:r w:rsidRPr="00581847">
        <w:t>56.</w:t>
      </w:r>
      <w:r w:rsidRPr="00581847">
        <w:tab/>
        <w:t xml:space="preserve">Dooley KE, Tang T, Golub JE, Dorman SE, Cronin W: </w:t>
      </w:r>
      <w:r w:rsidRPr="00581847">
        <w:rPr>
          <w:b/>
        </w:rPr>
        <w:t>Impact of diabetes mellitus on treatment outcomes of patients with active tuberculosis</w:t>
      </w:r>
      <w:r w:rsidRPr="00581847">
        <w:t xml:space="preserve">. </w:t>
      </w:r>
      <w:r w:rsidRPr="00581847">
        <w:rPr>
          <w:i/>
        </w:rPr>
        <w:t xml:space="preserve">American Journal of Tropical Medicine and Hygiene </w:t>
      </w:r>
      <w:r w:rsidRPr="00581847">
        <w:t xml:space="preserve">2009, </w:t>
      </w:r>
      <w:r w:rsidRPr="00581847">
        <w:rPr>
          <w:b/>
        </w:rPr>
        <w:t>80</w:t>
      </w:r>
      <w:r w:rsidRPr="00581847">
        <w:t>(4):634-639.</w:t>
      </w:r>
    </w:p>
    <w:p w14:paraId="199BB4EF" w14:textId="77777777" w:rsidR="005C763C" w:rsidRPr="00581847" w:rsidRDefault="005C763C" w:rsidP="005C763C">
      <w:pPr>
        <w:pStyle w:val="EndNoteBibliography"/>
        <w:spacing w:after="0"/>
        <w:ind w:left="720" w:hanging="720"/>
      </w:pPr>
      <w:r w:rsidRPr="00581847">
        <w:t>57.</w:t>
      </w:r>
      <w:r w:rsidRPr="00581847">
        <w:tab/>
        <w:t xml:space="preserve">Wang CS, Yang CJ, Chen HC, Chuang SH, Chong IW, Hwang JJ, Huang MS: </w:t>
      </w:r>
      <w:r w:rsidRPr="00581847">
        <w:rPr>
          <w:b/>
        </w:rPr>
        <w:t>Impact of type 2 diabetes on manifestations and treatment outcome of pulmonary tuberculosis</w:t>
      </w:r>
      <w:r w:rsidRPr="00581847">
        <w:t xml:space="preserve">. </w:t>
      </w:r>
      <w:r w:rsidRPr="00581847">
        <w:rPr>
          <w:i/>
        </w:rPr>
        <w:t xml:space="preserve">Epidemiology and Infection </w:t>
      </w:r>
      <w:r w:rsidRPr="00581847">
        <w:t xml:space="preserve">2009, </w:t>
      </w:r>
      <w:r w:rsidRPr="00581847">
        <w:rPr>
          <w:b/>
        </w:rPr>
        <w:t>137</w:t>
      </w:r>
      <w:r w:rsidRPr="00581847">
        <w:t>(2):203-210.</w:t>
      </w:r>
    </w:p>
    <w:p w14:paraId="19BA1018" w14:textId="77777777" w:rsidR="005C763C" w:rsidRPr="00581847" w:rsidRDefault="005C763C" w:rsidP="005C763C">
      <w:pPr>
        <w:pStyle w:val="EndNoteBibliography"/>
        <w:spacing w:after="0"/>
        <w:ind w:left="720" w:hanging="720"/>
      </w:pPr>
      <w:r w:rsidRPr="00581847">
        <w:t>58.</w:t>
      </w:r>
      <w:r w:rsidRPr="00581847">
        <w:tab/>
        <w:t xml:space="preserve">Alavi-Naini R, Moghtaderi A, Metanat M, Mohammadi M, Zabetian M: </w:t>
      </w:r>
      <w:r w:rsidRPr="00581847">
        <w:rPr>
          <w:b/>
        </w:rPr>
        <w:t>Factors associated with mortality in tuberculosis patients</w:t>
      </w:r>
      <w:r w:rsidRPr="00581847">
        <w:t xml:space="preserve">. </w:t>
      </w:r>
      <w:r w:rsidRPr="00581847">
        <w:rPr>
          <w:i/>
        </w:rPr>
        <w:t xml:space="preserve">Journal of Research in Medical Sciences </w:t>
      </w:r>
      <w:r w:rsidRPr="00581847">
        <w:t xml:space="preserve">2013, </w:t>
      </w:r>
      <w:r w:rsidRPr="00581847">
        <w:rPr>
          <w:b/>
        </w:rPr>
        <w:t>18</w:t>
      </w:r>
      <w:r w:rsidRPr="00581847">
        <w:t>(1):52-55.</w:t>
      </w:r>
    </w:p>
    <w:p w14:paraId="0A1849D7" w14:textId="77777777" w:rsidR="005C763C" w:rsidRPr="00581847" w:rsidRDefault="005C763C" w:rsidP="005C763C">
      <w:pPr>
        <w:pStyle w:val="EndNoteBibliography"/>
        <w:spacing w:after="0"/>
        <w:ind w:left="720" w:hanging="720"/>
      </w:pPr>
      <w:r w:rsidRPr="00581847">
        <w:t>59.</w:t>
      </w:r>
      <w:r w:rsidRPr="00581847">
        <w:tab/>
        <w:t xml:space="preserve">Atif M, Sulaiman SA, Shafie AA, Ali I, Asif M, Babar ZU: </w:t>
      </w:r>
      <w:r w:rsidRPr="00581847">
        <w:rPr>
          <w:b/>
        </w:rPr>
        <w:t>Treatment outcome of new smear positive pulmonary tuberculosis patients in Penang, Malaysia</w:t>
      </w:r>
      <w:r w:rsidRPr="00581847">
        <w:t xml:space="preserve">. </w:t>
      </w:r>
      <w:r w:rsidRPr="00581847">
        <w:rPr>
          <w:i/>
        </w:rPr>
        <w:t xml:space="preserve">BMC Infect Dis </w:t>
      </w:r>
      <w:r w:rsidRPr="00581847">
        <w:t xml:space="preserve">2014, </w:t>
      </w:r>
      <w:r w:rsidRPr="00581847">
        <w:rPr>
          <w:b/>
        </w:rPr>
        <w:t>14</w:t>
      </w:r>
      <w:r w:rsidRPr="00581847">
        <w:t>:399.</w:t>
      </w:r>
    </w:p>
    <w:p w14:paraId="4FF24454" w14:textId="77777777" w:rsidR="005C763C" w:rsidRPr="00581847" w:rsidRDefault="005C763C" w:rsidP="005C763C">
      <w:pPr>
        <w:pStyle w:val="EndNoteBibliography"/>
        <w:spacing w:after="0"/>
        <w:ind w:left="720" w:hanging="720"/>
      </w:pPr>
      <w:r w:rsidRPr="00581847">
        <w:t>60.</w:t>
      </w:r>
      <w:r w:rsidRPr="00581847">
        <w:tab/>
        <w:t xml:space="preserve">Lin CH, Lin CJ, Kuo YW, Wang JY, Hsu CL, Chen JM, Cheng WC, Lee LN: </w:t>
      </w:r>
      <w:r w:rsidRPr="00581847">
        <w:rPr>
          <w:b/>
        </w:rPr>
        <w:t>Tuberculosis mortality: Patient characteristics and causes</w:t>
      </w:r>
      <w:r w:rsidRPr="00581847">
        <w:t xml:space="preserve">. </w:t>
      </w:r>
      <w:r w:rsidRPr="00581847">
        <w:rPr>
          <w:i/>
        </w:rPr>
        <w:t xml:space="preserve">BMC Infectious Diseases </w:t>
      </w:r>
      <w:r w:rsidRPr="00581847">
        <w:t xml:space="preserve">2014, </w:t>
      </w:r>
      <w:r w:rsidRPr="00581847">
        <w:rPr>
          <w:b/>
        </w:rPr>
        <w:t>14</w:t>
      </w:r>
      <w:r w:rsidRPr="00581847">
        <w:t>(1).</w:t>
      </w:r>
    </w:p>
    <w:p w14:paraId="6635F383" w14:textId="77777777" w:rsidR="005C763C" w:rsidRPr="00581847" w:rsidRDefault="005C763C" w:rsidP="005C763C">
      <w:pPr>
        <w:pStyle w:val="EndNoteBibliography"/>
        <w:spacing w:after="0"/>
        <w:ind w:left="720" w:hanging="720"/>
      </w:pPr>
      <w:r w:rsidRPr="00581847">
        <w:t>61.</w:t>
      </w:r>
      <w:r w:rsidRPr="00581847">
        <w:tab/>
        <w:t xml:space="preserve">Perez-Navarro LM, Restrepo BI, Fuentes-Dominguez FJ, Duggirala R, Morales-Romero J, López-Alvarenga JC, Comas I, Zenteno-Cuevas R: </w:t>
      </w:r>
      <w:r w:rsidRPr="00581847">
        <w:rPr>
          <w:b/>
        </w:rPr>
        <w:t>The effect size of type 2 diabetes mellitus on tuberculosis drug resistance and adverse treatment outcomes</w:t>
      </w:r>
      <w:r w:rsidRPr="00581847">
        <w:t xml:space="preserve">. </w:t>
      </w:r>
      <w:r w:rsidRPr="00581847">
        <w:rPr>
          <w:i/>
        </w:rPr>
        <w:t xml:space="preserve">Tuberculosis </w:t>
      </w:r>
      <w:r w:rsidRPr="00581847">
        <w:t xml:space="preserve">2017, </w:t>
      </w:r>
      <w:r w:rsidRPr="00581847">
        <w:rPr>
          <w:b/>
        </w:rPr>
        <w:t>103</w:t>
      </w:r>
      <w:r w:rsidRPr="00581847">
        <w:t>:83-91.</w:t>
      </w:r>
    </w:p>
    <w:p w14:paraId="2E4175D8" w14:textId="77777777" w:rsidR="005C763C" w:rsidRPr="00581847" w:rsidRDefault="005C763C" w:rsidP="005C763C">
      <w:pPr>
        <w:pStyle w:val="EndNoteBibliography"/>
        <w:spacing w:after="0"/>
        <w:ind w:left="720" w:hanging="720"/>
      </w:pPr>
      <w:r w:rsidRPr="00581847">
        <w:t>62.</w:t>
      </w:r>
      <w:r w:rsidRPr="00581847">
        <w:tab/>
        <w:t xml:space="preserve">Degner NR, Wang JY, Golub JE, Karakousis PC: </w:t>
      </w:r>
      <w:r w:rsidRPr="00581847">
        <w:rPr>
          <w:b/>
        </w:rPr>
        <w:t>Metformin Use Reverses the Increased Mortality Associated with Diabetes Mellitus during Tuberculosis Treatment</w:t>
      </w:r>
      <w:r w:rsidRPr="00581847">
        <w:t xml:space="preserve">. </w:t>
      </w:r>
      <w:r w:rsidRPr="00581847">
        <w:rPr>
          <w:i/>
        </w:rPr>
        <w:t xml:space="preserve">Clinical Infectious Diseases </w:t>
      </w:r>
      <w:r w:rsidRPr="00581847">
        <w:t xml:space="preserve">2018, </w:t>
      </w:r>
      <w:r w:rsidRPr="00581847">
        <w:rPr>
          <w:b/>
        </w:rPr>
        <w:t>66</w:t>
      </w:r>
      <w:r w:rsidRPr="00581847">
        <w:t>(2):198-205.</w:t>
      </w:r>
    </w:p>
    <w:p w14:paraId="2C8C3191" w14:textId="77777777" w:rsidR="005C763C" w:rsidRPr="00581847" w:rsidRDefault="005C763C" w:rsidP="005C763C">
      <w:pPr>
        <w:pStyle w:val="EndNoteBibliography"/>
        <w:spacing w:after="0"/>
        <w:ind w:left="720" w:hanging="720"/>
      </w:pPr>
      <w:r w:rsidRPr="00581847">
        <w:t>63.</w:t>
      </w:r>
      <w:r w:rsidRPr="00581847">
        <w:tab/>
        <w:t xml:space="preserve">Anunnatsiri S, Chetchotisakd P, Wanke C: </w:t>
      </w:r>
      <w:r w:rsidRPr="00581847">
        <w:rPr>
          <w:b/>
        </w:rPr>
        <w:t>Factors associated with treatment outcomes in pulmonary tuberculosis in northeastern Thailand</w:t>
      </w:r>
      <w:r w:rsidRPr="00581847">
        <w:t xml:space="preserve">. </w:t>
      </w:r>
      <w:r w:rsidRPr="00581847">
        <w:rPr>
          <w:i/>
        </w:rPr>
        <w:t xml:space="preserve">Southeast Asian Journal of Tropical Medicine and Public Health </w:t>
      </w:r>
      <w:r w:rsidRPr="00581847">
        <w:t xml:space="preserve">2005, </w:t>
      </w:r>
      <w:r w:rsidRPr="00581847">
        <w:rPr>
          <w:b/>
        </w:rPr>
        <w:t>36</w:t>
      </w:r>
      <w:r w:rsidRPr="00581847">
        <w:t>(2):324-330.</w:t>
      </w:r>
    </w:p>
    <w:p w14:paraId="193A21D4" w14:textId="77777777" w:rsidR="005C763C" w:rsidRPr="00581847" w:rsidRDefault="005C763C" w:rsidP="005C763C">
      <w:pPr>
        <w:pStyle w:val="EndNoteBibliography"/>
        <w:spacing w:after="0"/>
        <w:ind w:left="720" w:hanging="720"/>
      </w:pPr>
      <w:r w:rsidRPr="00581847">
        <w:t>64.</w:t>
      </w:r>
      <w:r w:rsidRPr="00581847">
        <w:tab/>
        <w:t>Choi H, Lee M, Chen RY, Kim Y, Yoon S, Joh JS, Park SK, Dodd LE, Lee J, Song T</w:t>
      </w:r>
      <w:r w:rsidRPr="00581847">
        <w:rPr>
          <w:i/>
        </w:rPr>
        <w:t xml:space="preserve"> et al</w:t>
      </w:r>
      <w:r w:rsidRPr="00581847">
        <w:t xml:space="preserve">: </w:t>
      </w:r>
      <w:r w:rsidRPr="00581847">
        <w:rPr>
          <w:b/>
        </w:rPr>
        <w:t>Predictors of pulmonary tuberculosis treatment outcomes in South Korea: a prospective cohort study, 2005-2012</w:t>
      </w:r>
      <w:r w:rsidRPr="00581847">
        <w:t xml:space="preserve">. </w:t>
      </w:r>
      <w:r w:rsidRPr="00581847">
        <w:rPr>
          <w:i/>
        </w:rPr>
        <w:t xml:space="preserve">BMC Infect Dis </w:t>
      </w:r>
      <w:r w:rsidRPr="00581847">
        <w:t xml:space="preserve">2014, </w:t>
      </w:r>
      <w:r w:rsidRPr="00581847">
        <w:rPr>
          <w:b/>
        </w:rPr>
        <w:t>14</w:t>
      </w:r>
      <w:r w:rsidRPr="00581847">
        <w:t>:360.</w:t>
      </w:r>
    </w:p>
    <w:p w14:paraId="0F4D4F52" w14:textId="77777777" w:rsidR="005C763C" w:rsidRPr="00581847" w:rsidRDefault="005C763C" w:rsidP="005C763C">
      <w:pPr>
        <w:pStyle w:val="EndNoteBibliography"/>
        <w:spacing w:after="0"/>
        <w:ind w:left="720" w:hanging="720"/>
      </w:pPr>
      <w:r w:rsidRPr="00581847">
        <w:t>65.</w:t>
      </w:r>
      <w:r w:rsidRPr="00581847">
        <w:tab/>
        <w:t xml:space="preserve">Hongguang C, Min L, Shiwen J, Fanghui G, Shaoping H, Tiejie G, Na L, Zhiguo Z: </w:t>
      </w:r>
      <w:r w:rsidRPr="00581847">
        <w:rPr>
          <w:b/>
        </w:rPr>
        <w:t>Impact of diabetes on clinical presentation and treatment outcome of pulmonary tuberculosis in Beijing</w:t>
      </w:r>
      <w:r w:rsidRPr="00581847">
        <w:t xml:space="preserve">. </w:t>
      </w:r>
      <w:r w:rsidRPr="00581847">
        <w:rPr>
          <w:i/>
        </w:rPr>
        <w:t xml:space="preserve">Epidemiol Infect </w:t>
      </w:r>
      <w:r w:rsidRPr="00581847">
        <w:t xml:space="preserve">2015, </w:t>
      </w:r>
      <w:r w:rsidRPr="00581847">
        <w:rPr>
          <w:b/>
        </w:rPr>
        <w:t>143</w:t>
      </w:r>
      <w:r w:rsidRPr="00581847">
        <w:t>(1):150-156.</w:t>
      </w:r>
    </w:p>
    <w:p w14:paraId="43821396" w14:textId="77777777" w:rsidR="005C763C" w:rsidRPr="00581847" w:rsidRDefault="005C763C" w:rsidP="005C763C">
      <w:pPr>
        <w:pStyle w:val="EndNoteBibliography"/>
        <w:spacing w:after="0"/>
        <w:ind w:left="720" w:hanging="720"/>
      </w:pPr>
      <w:r w:rsidRPr="00581847">
        <w:t>66.</w:t>
      </w:r>
      <w:r w:rsidRPr="00581847">
        <w:tab/>
        <w:t xml:space="preserve">Bashar M, Alcabes P, Rom WN, Condos R: </w:t>
      </w:r>
      <w:r w:rsidRPr="00581847">
        <w:rPr>
          <w:b/>
        </w:rPr>
        <w:t>Increased incidence of multidrug-resistant tuberculosis in diabetic patients on the bellevue chest service, 1987 to 1997</w:t>
      </w:r>
      <w:r w:rsidRPr="00581847">
        <w:t xml:space="preserve">. </w:t>
      </w:r>
      <w:r w:rsidRPr="00581847">
        <w:rPr>
          <w:i/>
        </w:rPr>
        <w:t xml:space="preserve">Chest </w:t>
      </w:r>
      <w:r w:rsidRPr="00581847">
        <w:t xml:space="preserve">2001, </w:t>
      </w:r>
      <w:r w:rsidRPr="00581847">
        <w:rPr>
          <w:b/>
        </w:rPr>
        <w:t>120</w:t>
      </w:r>
      <w:r w:rsidRPr="00581847">
        <w:t>(5):1514-1519.</w:t>
      </w:r>
    </w:p>
    <w:p w14:paraId="6C04D83F" w14:textId="77777777" w:rsidR="005C763C" w:rsidRPr="00581847" w:rsidRDefault="005C763C" w:rsidP="005C763C">
      <w:pPr>
        <w:pStyle w:val="EndNoteBibliography"/>
        <w:spacing w:after="0"/>
        <w:ind w:left="720" w:hanging="720"/>
      </w:pPr>
      <w:r w:rsidRPr="00581847">
        <w:lastRenderedPageBreak/>
        <w:t>67.</w:t>
      </w:r>
      <w:r w:rsidRPr="00581847">
        <w:tab/>
        <w:t xml:space="preserve">Wang PD, Lin RS: </w:t>
      </w:r>
      <w:r w:rsidRPr="00581847">
        <w:rPr>
          <w:b/>
        </w:rPr>
        <w:t>Drug-resistant tuberculosis in Taipei, 1996-1999</w:t>
      </w:r>
      <w:r w:rsidRPr="00581847">
        <w:t xml:space="preserve">. </w:t>
      </w:r>
      <w:r w:rsidRPr="00581847">
        <w:rPr>
          <w:i/>
        </w:rPr>
        <w:t xml:space="preserve">American Journal of Infection Control </w:t>
      </w:r>
      <w:r w:rsidRPr="00581847">
        <w:t xml:space="preserve">2001, </w:t>
      </w:r>
      <w:r w:rsidRPr="00581847">
        <w:rPr>
          <w:b/>
        </w:rPr>
        <w:t>29</w:t>
      </w:r>
      <w:r w:rsidRPr="00581847">
        <w:t>(1):41-47.</w:t>
      </w:r>
    </w:p>
    <w:p w14:paraId="05DCBFF5" w14:textId="77777777" w:rsidR="005C763C" w:rsidRPr="00581847" w:rsidRDefault="005C763C" w:rsidP="005C763C">
      <w:pPr>
        <w:pStyle w:val="EndNoteBibliography"/>
        <w:spacing w:after="0"/>
        <w:ind w:left="720" w:hanging="720"/>
      </w:pPr>
      <w:r w:rsidRPr="00581847">
        <w:t>68.</w:t>
      </w:r>
      <w:r w:rsidRPr="00581847">
        <w:tab/>
        <w:t xml:space="preserve">Chang JT, Dou HY, Yen CL, Wu YH, Huang RM, Lin HJ, Su IJ, Shieh CC: </w:t>
      </w:r>
      <w:r w:rsidRPr="00581847">
        <w:rPr>
          <w:b/>
        </w:rPr>
        <w:t>Effect of type 2 diabetes mellitus on the clinical severity and treatment outcome in patients with pulmonary tuberculosis: A potential role in the emergence of multidrug-resistance</w:t>
      </w:r>
      <w:r w:rsidRPr="00581847">
        <w:t xml:space="preserve">. </w:t>
      </w:r>
      <w:r w:rsidRPr="00581847">
        <w:rPr>
          <w:i/>
        </w:rPr>
        <w:t xml:space="preserve">Journal of the Formosan Medical Association </w:t>
      </w:r>
      <w:r w:rsidRPr="00581847">
        <w:t xml:space="preserve">2011, </w:t>
      </w:r>
      <w:r w:rsidRPr="00581847">
        <w:rPr>
          <w:b/>
        </w:rPr>
        <w:t>110</w:t>
      </w:r>
      <w:r w:rsidRPr="00581847">
        <w:t>(6):372-381.</w:t>
      </w:r>
    </w:p>
    <w:p w14:paraId="581E9DA7" w14:textId="77777777" w:rsidR="005C763C" w:rsidRPr="00581847" w:rsidRDefault="005C763C" w:rsidP="005C763C">
      <w:pPr>
        <w:pStyle w:val="EndNoteBibliography"/>
        <w:spacing w:after="0"/>
        <w:ind w:left="720" w:hanging="720"/>
      </w:pPr>
      <w:r w:rsidRPr="00581847">
        <w:t>69.</w:t>
      </w:r>
      <w:r w:rsidRPr="00581847">
        <w:tab/>
        <w:t xml:space="preserve">Perez-Navarro LM, Fuentes-Dominguez FJ, Zenteno-Cuevas R: </w:t>
      </w:r>
      <w:r w:rsidRPr="00581847">
        <w:rPr>
          <w:b/>
        </w:rPr>
        <w:t>Type 2 diabetes mellitus and its influence in the development of multidrug resistance tuberculosis in patients from southeastern Mexico</w:t>
      </w:r>
      <w:r w:rsidRPr="00581847">
        <w:t xml:space="preserve">. </w:t>
      </w:r>
      <w:r w:rsidRPr="00581847">
        <w:rPr>
          <w:i/>
        </w:rPr>
        <w:t xml:space="preserve">J Diabetes Complications </w:t>
      </w:r>
      <w:r w:rsidRPr="00581847">
        <w:t xml:space="preserve">2015, </w:t>
      </w:r>
      <w:r w:rsidRPr="00581847">
        <w:rPr>
          <w:b/>
        </w:rPr>
        <w:t>29</w:t>
      </w:r>
      <w:r w:rsidRPr="00581847">
        <w:t>(1):77-82.</w:t>
      </w:r>
    </w:p>
    <w:p w14:paraId="0708EFE4" w14:textId="77777777" w:rsidR="005C763C" w:rsidRPr="00581847" w:rsidRDefault="005C763C" w:rsidP="005C763C">
      <w:pPr>
        <w:pStyle w:val="EndNoteBibliography"/>
        <w:spacing w:after="0"/>
        <w:ind w:left="720" w:hanging="720"/>
      </w:pPr>
      <w:r w:rsidRPr="00581847">
        <w:t>70.</w:t>
      </w:r>
      <w:r w:rsidRPr="00581847">
        <w:tab/>
        <w:t xml:space="preserve">Critchley JA, Unal B: </w:t>
      </w:r>
      <w:r w:rsidRPr="00581847">
        <w:rPr>
          <w:b/>
        </w:rPr>
        <w:t>Health effects associated with smokeless tobacco: a systematic review</w:t>
      </w:r>
      <w:r w:rsidRPr="00581847">
        <w:t xml:space="preserve">. </w:t>
      </w:r>
      <w:r w:rsidRPr="00581847">
        <w:rPr>
          <w:i/>
        </w:rPr>
        <w:t xml:space="preserve">Thorax </w:t>
      </w:r>
      <w:r w:rsidRPr="00581847">
        <w:t xml:space="preserve">2003, </w:t>
      </w:r>
      <w:r w:rsidRPr="00581847">
        <w:rPr>
          <w:b/>
        </w:rPr>
        <w:t>58</w:t>
      </w:r>
      <w:r w:rsidRPr="00581847">
        <w:t>(5):435-443.</w:t>
      </w:r>
    </w:p>
    <w:p w14:paraId="1DB581F4" w14:textId="77777777" w:rsidR="005C763C" w:rsidRPr="00581847" w:rsidRDefault="005C763C" w:rsidP="005C763C">
      <w:pPr>
        <w:pStyle w:val="EndNoteBibliography"/>
        <w:spacing w:after="0"/>
        <w:ind w:left="720" w:hanging="720"/>
      </w:pPr>
      <w:r w:rsidRPr="00581847">
        <w:t>71.</w:t>
      </w:r>
      <w:r w:rsidRPr="00581847">
        <w:tab/>
        <w:t xml:space="preserve">Nijland HM, Ruslami R, Stalenhoef JE, Nelwan EJ, Alisjahbana B, Nelwan RH, van der Ven AJ, Danusantoso H, Aarnoutse RE, van Crevel R: </w:t>
      </w:r>
      <w:r w:rsidRPr="00581847">
        <w:rPr>
          <w:b/>
        </w:rPr>
        <w:t>Exposure to rifampicin is strongly reduced in patients with tuberculosis and type 2 diabetes</w:t>
      </w:r>
      <w:r w:rsidRPr="00581847">
        <w:t xml:space="preserve">. </w:t>
      </w:r>
      <w:r w:rsidRPr="00581847">
        <w:rPr>
          <w:i/>
        </w:rPr>
        <w:t xml:space="preserve">Clin Infect Dis </w:t>
      </w:r>
      <w:r w:rsidRPr="00581847">
        <w:t xml:space="preserve">2006, </w:t>
      </w:r>
      <w:r w:rsidRPr="00581847">
        <w:rPr>
          <w:b/>
        </w:rPr>
        <w:t>43</w:t>
      </w:r>
      <w:r w:rsidRPr="00581847">
        <w:t>(7):848-854.</w:t>
      </w:r>
    </w:p>
    <w:p w14:paraId="4C736A0C" w14:textId="77777777" w:rsidR="005C763C" w:rsidRPr="00581847" w:rsidRDefault="005C763C" w:rsidP="005C763C">
      <w:pPr>
        <w:pStyle w:val="EndNoteBibliography"/>
        <w:spacing w:after="0"/>
        <w:ind w:left="720" w:hanging="720"/>
      </w:pPr>
      <w:r w:rsidRPr="00581847">
        <w:t>72.</w:t>
      </w:r>
      <w:r w:rsidRPr="00581847">
        <w:tab/>
        <w:t xml:space="preserve">Babalik A, Ulus IH, Bakirci N, Kuyucu T, Arpag H, Dagyildizi L, Capaner E: </w:t>
      </w:r>
      <w:r w:rsidRPr="00581847">
        <w:rPr>
          <w:b/>
        </w:rPr>
        <w:t>Plasma concentrations of isoniazid and rifampin are decreased in adult pulmonary tuberculosis patients with diabetes mellitus</w:t>
      </w:r>
      <w:r w:rsidRPr="00581847">
        <w:t xml:space="preserve">. </w:t>
      </w:r>
      <w:r w:rsidRPr="00581847">
        <w:rPr>
          <w:i/>
        </w:rPr>
        <w:t xml:space="preserve">Antimicrob Agents Chemother </w:t>
      </w:r>
      <w:r w:rsidRPr="00581847">
        <w:t xml:space="preserve">2013, </w:t>
      </w:r>
      <w:r w:rsidRPr="00581847">
        <w:rPr>
          <w:b/>
        </w:rPr>
        <w:t>57</w:t>
      </w:r>
      <w:r w:rsidRPr="00581847">
        <w:t>(11):5740-5742.</w:t>
      </w:r>
    </w:p>
    <w:p w14:paraId="3190A7EE" w14:textId="77777777" w:rsidR="005C763C" w:rsidRPr="00581847" w:rsidRDefault="005C763C" w:rsidP="005C763C">
      <w:pPr>
        <w:pStyle w:val="EndNoteBibliography"/>
        <w:spacing w:after="0"/>
        <w:ind w:left="720" w:hanging="720"/>
      </w:pPr>
      <w:r w:rsidRPr="00581847">
        <w:t>73.</w:t>
      </w:r>
      <w:r w:rsidRPr="00581847">
        <w:tab/>
        <w:t xml:space="preserve">Kumar AK, Chandrasekaran V, Kannan T, Murali AL, Lavanya J, Sudha V, Swaminathan S, Ramachandran G: </w:t>
      </w:r>
      <w:r w:rsidRPr="00581847">
        <w:rPr>
          <w:b/>
        </w:rPr>
        <w:t>Anti-tuberculosis drug concentrations in tuberculosis patients with and without diabetes mellitus</w:t>
      </w:r>
      <w:r w:rsidRPr="00581847">
        <w:t xml:space="preserve">. </w:t>
      </w:r>
      <w:r w:rsidRPr="00581847">
        <w:rPr>
          <w:i/>
        </w:rPr>
        <w:t xml:space="preserve">Eur J Clin Pharmacol </w:t>
      </w:r>
      <w:r w:rsidRPr="00581847">
        <w:t>2016.</w:t>
      </w:r>
    </w:p>
    <w:p w14:paraId="09BC84B5" w14:textId="77777777" w:rsidR="005C763C" w:rsidRPr="00581847" w:rsidRDefault="005C763C" w:rsidP="005C763C">
      <w:pPr>
        <w:pStyle w:val="EndNoteBibliography"/>
        <w:spacing w:after="0"/>
        <w:ind w:left="720" w:hanging="720"/>
      </w:pPr>
      <w:r w:rsidRPr="00581847">
        <w:t>74.</w:t>
      </w:r>
      <w:r w:rsidRPr="00581847">
        <w:tab/>
        <w:t xml:space="preserve">Leegaard A, Riis A, Kornum JB, Prahl JB, Thomsen VO, Sorensen HT, Horsburgh CR, Thomsen RW: </w:t>
      </w:r>
      <w:r w:rsidRPr="00581847">
        <w:rPr>
          <w:b/>
        </w:rPr>
        <w:t>Diabetes, glycemic control, and risk of tuberculosis: a population-based case-control study</w:t>
      </w:r>
      <w:r w:rsidRPr="00581847">
        <w:t xml:space="preserve">. </w:t>
      </w:r>
      <w:r w:rsidRPr="00581847">
        <w:rPr>
          <w:i/>
        </w:rPr>
        <w:t xml:space="preserve">Diabetes Care </w:t>
      </w:r>
      <w:r w:rsidRPr="00581847">
        <w:t xml:space="preserve">2011, </w:t>
      </w:r>
      <w:r w:rsidRPr="00581847">
        <w:rPr>
          <w:b/>
        </w:rPr>
        <w:t>34</w:t>
      </w:r>
      <w:r w:rsidRPr="00581847">
        <w:t>(12):2530-2535.</w:t>
      </w:r>
    </w:p>
    <w:p w14:paraId="4A5086E9" w14:textId="77777777" w:rsidR="005C763C" w:rsidRPr="00581847" w:rsidRDefault="005C763C" w:rsidP="005C763C">
      <w:pPr>
        <w:pStyle w:val="EndNoteBibliography"/>
        <w:spacing w:after="0"/>
        <w:ind w:left="720" w:hanging="720"/>
      </w:pPr>
      <w:r w:rsidRPr="00581847">
        <w:t>75.</w:t>
      </w:r>
      <w:r w:rsidRPr="00581847">
        <w:tab/>
        <w:t xml:space="preserve">Kornfeld H, West K, Kane K, Kumpatla S, Zacharias RR, Martinez-Balzano C, Li W, Viswanathan V: </w:t>
      </w:r>
      <w:r w:rsidRPr="00581847">
        <w:rPr>
          <w:b/>
        </w:rPr>
        <w:t>High Prevalence and Heterogeneity of Diabetes in Patients With TB in South India: A Report from the Effects of Diabetes on Tuberculosis Severity (EDOTS) Study</w:t>
      </w:r>
      <w:r w:rsidRPr="00581847">
        <w:t xml:space="preserve">. </w:t>
      </w:r>
      <w:r w:rsidRPr="00581847">
        <w:rPr>
          <w:i/>
        </w:rPr>
        <w:t xml:space="preserve">Chest </w:t>
      </w:r>
      <w:r w:rsidRPr="00581847">
        <w:t xml:space="preserve">2016, </w:t>
      </w:r>
      <w:r w:rsidRPr="00581847">
        <w:rPr>
          <w:b/>
        </w:rPr>
        <w:t>149</w:t>
      </w:r>
      <w:r w:rsidRPr="00581847">
        <w:t>(6):1501-1508.</w:t>
      </w:r>
    </w:p>
    <w:p w14:paraId="2F6663C9" w14:textId="77777777" w:rsidR="005C763C" w:rsidRPr="00581847" w:rsidRDefault="005C763C" w:rsidP="005C763C">
      <w:pPr>
        <w:pStyle w:val="EndNoteBibliography"/>
        <w:spacing w:after="0"/>
        <w:ind w:left="720" w:hanging="720"/>
      </w:pPr>
      <w:r w:rsidRPr="00581847">
        <w:t>76.</w:t>
      </w:r>
      <w:r w:rsidRPr="00581847">
        <w:tab/>
        <w:t xml:space="preserve">Jeon CY, Harries AD, Baker MA, Hart JE, Kapur A, Lonnroth K, Ottmani SE, Goonesekera S, Murray MB: </w:t>
      </w:r>
      <w:r w:rsidRPr="00581847">
        <w:rPr>
          <w:b/>
        </w:rPr>
        <w:t>Bi-directional screening for tuberculosis and diabetes: a systematic review</w:t>
      </w:r>
      <w:r w:rsidRPr="00581847">
        <w:t xml:space="preserve">. </w:t>
      </w:r>
      <w:r w:rsidRPr="00581847">
        <w:rPr>
          <w:i/>
        </w:rPr>
        <w:t xml:space="preserve">Trop Med Int Health </w:t>
      </w:r>
      <w:r w:rsidRPr="00581847">
        <w:t xml:space="preserve">2010, </w:t>
      </w:r>
      <w:r w:rsidRPr="00581847">
        <w:rPr>
          <w:b/>
        </w:rPr>
        <w:t>15</w:t>
      </w:r>
      <w:r w:rsidRPr="00581847">
        <w:t>(11):1300-1314.</w:t>
      </w:r>
    </w:p>
    <w:p w14:paraId="21766D49" w14:textId="77777777" w:rsidR="005C763C" w:rsidRPr="00581847" w:rsidRDefault="005C763C" w:rsidP="005C763C">
      <w:pPr>
        <w:pStyle w:val="EndNoteBibliography"/>
        <w:spacing w:after="0"/>
        <w:ind w:left="720" w:hanging="720"/>
      </w:pPr>
      <w:r w:rsidRPr="00581847">
        <w:t>77.</w:t>
      </w:r>
      <w:r w:rsidRPr="00581847">
        <w:tab/>
        <w:t xml:space="preserve">Martin J. Boeree  AD, Rodney Dawson , Georgette Plemper Van Balen , Armour Venter , Jeanine Du Bois , Kim Narunsky , Michael Hoelscher , Norbert Heinrich , Timothy McHugh , Stephen Gillespie , Rob Aarnoutse: </w:t>
      </w:r>
      <w:r w:rsidRPr="00581847">
        <w:rPr>
          <w:b/>
        </w:rPr>
        <w:t>What Is The Right Dose Of Rifampin? A Dose Escalating Study</w:t>
      </w:r>
      <w:r w:rsidRPr="00581847">
        <w:t>. In</w:t>
      </w:r>
      <w:r w:rsidRPr="00581847">
        <w:rPr>
          <w:i/>
        </w:rPr>
        <w:t>.</w:t>
      </w:r>
      <w:r w:rsidRPr="00581847">
        <w:t>; 2013: B59 Advances in Treating Tuberculosis.</w:t>
      </w:r>
    </w:p>
    <w:p w14:paraId="23B6D2C8" w14:textId="77777777" w:rsidR="005C763C" w:rsidRPr="00581847" w:rsidRDefault="005C763C" w:rsidP="005C763C">
      <w:pPr>
        <w:pStyle w:val="EndNoteBibliography"/>
        <w:spacing w:after="0"/>
        <w:ind w:left="720" w:hanging="720"/>
      </w:pPr>
      <w:r w:rsidRPr="00581847">
        <w:t>78.</w:t>
      </w:r>
      <w:r w:rsidRPr="00581847">
        <w:tab/>
        <w:t xml:space="preserve">Ruslami R, Ganiem AR, Dian S, Apriani L, Achmad TH, van der Ven AJ, Borm G, Aarnoutse RE, van Crevel R: </w:t>
      </w:r>
      <w:r w:rsidRPr="00581847">
        <w:rPr>
          <w:b/>
        </w:rPr>
        <w:t>Intensified regimen containing rifampicin and moxifloxacin for tuberculous meningitis: an open-label, randomised controlled phase 2 trial</w:t>
      </w:r>
      <w:r w:rsidRPr="00581847">
        <w:t xml:space="preserve">. </w:t>
      </w:r>
      <w:r w:rsidRPr="00581847">
        <w:rPr>
          <w:i/>
        </w:rPr>
        <w:t xml:space="preserve">Lancet Infect Dis </w:t>
      </w:r>
      <w:r w:rsidRPr="00581847">
        <w:t xml:space="preserve">2013, </w:t>
      </w:r>
      <w:r w:rsidRPr="00581847">
        <w:rPr>
          <w:b/>
        </w:rPr>
        <w:t>13</w:t>
      </w:r>
      <w:r w:rsidRPr="00581847">
        <w:t>(1):27-35.</w:t>
      </w:r>
    </w:p>
    <w:p w14:paraId="5978012A" w14:textId="77777777" w:rsidR="005C763C" w:rsidRPr="00581847" w:rsidRDefault="005C763C" w:rsidP="005C763C">
      <w:pPr>
        <w:pStyle w:val="EndNoteBibliography"/>
        <w:spacing w:after="0"/>
        <w:ind w:left="720" w:hanging="720"/>
      </w:pPr>
      <w:r w:rsidRPr="00581847">
        <w:t>79.</w:t>
      </w:r>
      <w:r w:rsidRPr="00581847">
        <w:tab/>
        <w:t xml:space="preserve">Tabarsi P, Baghaei P, Marjani M, Vollmer WM, Masjedi MR, Harries AD: </w:t>
      </w:r>
      <w:r w:rsidRPr="00581847">
        <w:rPr>
          <w:b/>
        </w:rPr>
        <w:t>Changes in glycosylated haemoglobin and treatment outcomes in patients with tuberculosis in Iran: a cohort study</w:t>
      </w:r>
      <w:r w:rsidRPr="00581847">
        <w:t xml:space="preserve">. </w:t>
      </w:r>
      <w:r w:rsidRPr="00581847">
        <w:rPr>
          <w:i/>
        </w:rPr>
        <w:t xml:space="preserve">J Diabetes Metab Disord </w:t>
      </w:r>
      <w:r w:rsidRPr="00581847">
        <w:t xml:space="preserve">2014, </w:t>
      </w:r>
      <w:r w:rsidRPr="00581847">
        <w:rPr>
          <w:b/>
        </w:rPr>
        <w:t>13</w:t>
      </w:r>
      <w:r w:rsidRPr="00581847">
        <w:t>(1):123.</w:t>
      </w:r>
    </w:p>
    <w:p w14:paraId="575E56C9" w14:textId="77777777" w:rsidR="005C763C" w:rsidRPr="00581847" w:rsidRDefault="005C763C" w:rsidP="005C763C">
      <w:pPr>
        <w:pStyle w:val="EndNoteBibliography"/>
        <w:spacing w:after="0"/>
        <w:ind w:left="720" w:hanging="720"/>
      </w:pPr>
      <w:r w:rsidRPr="00581847">
        <w:t>80.</w:t>
      </w:r>
      <w:r w:rsidRPr="00581847">
        <w:tab/>
        <w:t xml:space="preserve">Nandakumar KV, Duraisamy K, Balakrishnan S, M S, S JS, Sagili KD, Satyanarayana S, M VA, Enarson DA: </w:t>
      </w:r>
      <w:r w:rsidRPr="00581847">
        <w:rPr>
          <w:b/>
        </w:rPr>
        <w:t>Outcome of tuberculosis treatment in patients with diabetes mellitus treated in the revised national tuberculosis control programme in Malappuram District, Kerala, India</w:t>
      </w:r>
      <w:r w:rsidRPr="00581847">
        <w:t xml:space="preserve">. </w:t>
      </w:r>
      <w:r w:rsidRPr="00581847">
        <w:rPr>
          <w:i/>
        </w:rPr>
        <w:t xml:space="preserve">PLoS One </w:t>
      </w:r>
      <w:r w:rsidRPr="00581847">
        <w:t xml:space="preserve">2013, </w:t>
      </w:r>
      <w:r w:rsidRPr="00581847">
        <w:rPr>
          <w:b/>
        </w:rPr>
        <w:t>8</w:t>
      </w:r>
      <w:r w:rsidRPr="00581847">
        <w:t>(10):e76275.</w:t>
      </w:r>
    </w:p>
    <w:p w14:paraId="12995739" w14:textId="77777777" w:rsidR="005C763C" w:rsidRPr="00581847" w:rsidRDefault="005C763C" w:rsidP="005C763C">
      <w:pPr>
        <w:pStyle w:val="EndNoteBibliography"/>
        <w:spacing w:after="0"/>
        <w:ind w:left="720" w:hanging="720"/>
      </w:pPr>
      <w:r w:rsidRPr="00581847">
        <w:t>81.</w:t>
      </w:r>
      <w:r w:rsidRPr="00581847">
        <w:tab/>
        <w:t xml:space="preserve">Chiang CY, Bai KJ, Lin HH, Chien ST, Lee JJ, Enarson DA, Lee TI, Yu MC: </w:t>
      </w:r>
      <w:r w:rsidRPr="00581847">
        <w:rPr>
          <w:b/>
        </w:rPr>
        <w:t>The influence of diabetes, glycemic control, and diabetes-related comorbidities on pulmonary tuberculosis</w:t>
      </w:r>
      <w:r w:rsidRPr="00581847">
        <w:t xml:space="preserve">. </w:t>
      </w:r>
      <w:r w:rsidRPr="00581847">
        <w:rPr>
          <w:i/>
        </w:rPr>
        <w:t xml:space="preserve">PLoS One </w:t>
      </w:r>
      <w:r w:rsidRPr="00581847">
        <w:t xml:space="preserve">2015, </w:t>
      </w:r>
      <w:r w:rsidRPr="00581847">
        <w:rPr>
          <w:b/>
        </w:rPr>
        <w:t>10</w:t>
      </w:r>
      <w:r w:rsidRPr="00581847">
        <w:t>(3):e0121698.</w:t>
      </w:r>
    </w:p>
    <w:p w14:paraId="4E7722CA" w14:textId="77777777" w:rsidR="005C763C" w:rsidRPr="00581847" w:rsidRDefault="005C763C" w:rsidP="005C763C">
      <w:pPr>
        <w:pStyle w:val="EndNoteBibliography"/>
        <w:spacing w:after="0"/>
        <w:ind w:left="720" w:hanging="720"/>
      </w:pPr>
      <w:r w:rsidRPr="00581847">
        <w:t>82.</w:t>
      </w:r>
      <w:r w:rsidRPr="00581847">
        <w:tab/>
        <w:t xml:space="preserve">Shewade HD, Jeyashree K, Mahajan P, Shah AN, Kirubakaran R, Rao R, Kumar AMV: </w:t>
      </w:r>
      <w:r w:rsidRPr="00581847">
        <w:rPr>
          <w:b/>
        </w:rPr>
        <w:t>Effect of glycemic control and type of diabetes treatment on unsuccessful TB treatment outcomes among people with TB-Diabetes: A systematic review</w:t>
      </w:r>
      <w:r w:rsidRPr="00581847">
        <w:t xml:space="preserve">. </w:t>
      </w:r>
      <w:r w:rsidRPr="00581847">
        <w:rPr>
          <w:i/>
        </w:rPr>
        <w:t xml:space="preserve">PLoS One </w:t>
      </w:r>
      <w:r w:rsidRPr="00581847">
        <w:t xml:space="preserve">2017, </w:t>
      </w:r>
      <w:r w:rsidRPr="00581847">
        <w:rPr>
          <w:b/>
        </w:rPr>
        <w:t>12</w:t>
      </w:r>
      <w:r w:rsidRPr="00581847">
        <w:t>(10):e0186697.</w:t>
      </w:r>
    </w:p>
    <w:p w14:paraId="57202B94" w14:textId="77777777" w:rsidR="005C763C" w:rsidRPr="00581847" w:rsidRDefault="005C763C" w:rsidP="005C763C">
      <w:pPr>
        <w:pStyle w:val="EndNoteBibliography"/>
        <w:spacing w:after="0"/>
        <w:ind w:left="720" w:hanging="720"/>
      </w:pPr>
      <w:r w:rsidRPr="00581847">
        <w:lastRenderedPageBreak/>
        <w:t>83.</w:t>
      </w:r>
      <w:r w:rsidRPr="00581847">
        <w:tab/>
        <w:t xml:space="preserve">Lee PH, Fu H, Lai TC, Chiang CY, Chan CC, Lin HH: </w:t>
      </w:r>
      <w:r w:rsidRPr="00581847">
        <w:rPr>
          <w:b/>
        </w:rPr>
        <w:t>Glycemic Control and the Risk of Tuberculosis: A Cohort Study</w:t>
      </w:r>
      <w:r w:rsidRPr="00581847">
        <w:t xml:space="preserve">. </w:t>
      </w:r>
      <w:r w:rsidRPr="00581847">
        <w:rPr>
          <w:i/>
        </w:rPr>
        <w:t xml:space="preserve">PLoS Med </w:t>
      </w:r>
      <w:r w:rsidRPr="00581847">
        <w:t xml:space="preserve">2016, </w:t>
      </w:r>
      <w:r w:rsidRPr="00581847">
        <w:rPr>
          <w:b/>
        </w:rPr>
        <w:t>13</w:t>
      </w:r>
      <w:r w:rsidRPr="00581847">
        <w:t>(8):e1002072.</w:t>
      </w:r>
    </w:p>
    <w:p w14:paraId="43DC424A" w14:textId="77777777" w:rsidR="005C763C" w:rsidRPr="00581847" w:rsidRDefault="005C763C" w:rsidP="005C763C">
      <w:pPr>
        <w:pStyle w:val="EndNoteBibliography"/>
        <w:spacing w:after="0"/>
        <w:ind w:left="720" w:hanging="720"/>
      </w:pPr>
      <w:r w:rsidRPr="00581847">
        <w:t>84.</w:t>
      </w:r>
      <w:r w:rsidRPr="00581847">
        <w:tab/>
        <w:t xml:space="preserve">Zhang Q, Xiao H, Sugawara I: </w:t>
      </w:r>
      <w:r w:rsidRPr="00581847">
        <w:rPr>
          <w:b/>
        </w:rPr>
        <w:t>Tuberculosis complicated by diabetes mellitus at Shanghai Pulmonary Hospital, China</w:t>
      </w:r>
      <w:r w:rsidRPr="00581847">
        <w:t xml:space="preserve">. </w:t>
      </w:r>
      <w:r w:rsidRPr="00581847">
        <w:rPr>
          <w:i/>
        </w:rPr>
        <w:t xml:space="preserve">Japanese Journal of Infectious Diseases </w:t>
      </w:r>
      <w:r w:rsidRPr="00581847">
        <w:t xml:space="preserve">2009, </w:t>
      </w:r>
      <w:r w:rsidRPr="00581847">
        <w:rPr>
          <w:b/>
        </w:rPr>
        <w:t>62</w:t>
      </w:r>
      <w:r w:rsidRPr="00581847">
        <w:t>(5):390-391.</w:t>
      </w:r>
    </w:p>
    <w:p w14:paraId="01A869C0" w14:textId="77777777" w:rsidR="005C763C" w:rsidRPr="00581847" w:rsidRDefault="005C763C" w:rsidP="005C763C">
      <w:pPr>
        <w:pStyle w:val="EndNoteBibliography"/>
        <w:spacing w:after="0"/>
        <w:ind w:left="720" w:hanging="720"/>
      </w:pPr>
      <w:r w:rsidRPr="00581847">
        <w:t>85.</w:t>
      </w:r>
      <w:r w:rsidRPr="00581847">
        <w:tab/>
        <w:t xml:space="preserve">Alisjahbana B, Sahiratmadja E, Nelwan EJ, Purwa AM, Ahmad Y, Ottenhoff THM, Nelwan RHH, Parwati I, Van Der Meer JWM, Van Crevel R: </w:t>
      </w:r>
      <w:r w:rsidRPr="00581847">
        <w:rPr>
          <w:b/>
        </w:rPr>
        <w:t>The effect of type 2 diabetes mellitus on the presentation and treatment response of pulmonary tuberculosis</w:t>
      </w:r>
      <w:r w:rsidRPr="00581847">
        <w:t xml:space="preserve">. </w:t>
      </w:r>
      <w:r w:rsidRPr="00581847">
        <w:rPr>
          <w:i/>
        </w:rPr>
        <w:t xml:space="preserve">Clinical Infectious Diseases </w:t>
      </w:r>
      <w:r w:rsidRPr="00581847">
        <w:t xml:space="preserve">2007, </w:t>
      </w:r>
      <w:r w:rsidRPr="00581847">
        <w:rPr>
          <w:b/>
        </w:rPr>
        <w:t>45</w:t>
      </w:r>
      <w:r w:rsidRPr="00581847">
        <w:t>(4):428-435.</w:t>
      </w:r>
    </w:p>
    <w:p w14:paraId="6459B76B" w14:textId="77777777" w:rsidR="005C763C" w:rsidRPr="00581847" w:rsidRDefault="005C763C" w:rsidP="005C763C">
      <w:pPr>
        <w:pStyle w:val="EndNoteBibliography"/>
        <w:spacing w:after="0"/>
        <w:ind w:left="720" w:hanging="720"/>
      </w:pPr>
      <w:r w:rsidRPr="00581847">
        <w:t>86.</w:t>
      </w:r>
      <w:r w:rsidRPr="00581847">
        <w:tab/>
        <w:t xml:space="preserve">Alo A, Gounder S, Graham SM: </w:t>
      </w:r>
      <w:r w:rsidRPr="00581847">
        <w:rPr>
          <w:b/>
        </w:rPr>
        <w:t>Clinical characteristics and treatment outcomes of tuberculosis cases hospitalised in the intensive phase in Fiji</w:t>
      </w:r>
      <w:r w:rsidRPr="00581847">
        <w:t xml:space="preserve">. </w:t>
      </w:r>
      <w:r w:rsidRPr="00581847">
        <w:rPr>
          <w:i/>
        </w:rPr>
        <w:t xml:space="preserve">Public Health Action </w:t>
      </w:r>
      <w:r w:rsidRPr="00581847">
        <w:t xml:space="preserve">2014, </w:t>
      </w:r>
      <w:r w:rsidRPr="00581847">
        <w:rPr>
          <w:b/>
        </w:rPr>
        <w:t>4</w:t>
      </w:r>
      <w:r w:rsidRPr="00581847">
        <w:t>(3):164-168.</w:t>
      </w:r>
    </w:p>
    <w:p w14:paraId="535F6FF8" w14:textId="77777777" w:rsidR="005C763C" w:rsidRPr="00581847" w:rsidRDefault="005C763C" w:rsidP="005C763C">
      <w:pPr>
        <w:pStyle w:val="EndNoteBibliography"/>
        <w:spacing w:after="0"/>
        <w:ind w:left="720" w:hanging="720"/>
      </w:pPr>
      <w:r w:rsidRPr="00581847">
        <w:t>87.</w:t>
      </w:r>
      <w:r w:rsidRPr="00581847">
        <w:tab/>
        <w:t xml:space="preserve">Altet N, Millet JP, Maldonado J, Molina I, Gonzalez J, Soteras J: </w:t>
      </w:r>
      <w:r w:rsidRPr="00581847">
        <w:rPr>
          <w:b/>
        </w:rPr>
        <w:t>Tuberculosis and diabetes mellitus: Treatment outcomes using directly observed therapy (DOT)</w:t>
      </w:r>
      <w:r w:rsidRPr="00581847">
        <w:t xml:space="preserve">. </w:t>
      </w:r>
      <w:r w:rsidRPr="00581847">
        <w:rPr>
          <w:i/>
        </w:rPr>
        <w:t xml:space="preserve">European Respiratory Journal </w:t>
      </w:r>
      <w:r w:rsidRPr="00581847">
        <w:t xml:space="preserve">2015, </w:t>
      </w:r>
      <w:r w:rsidRPr="00581847">
        <w:rPr>
          <w:b/>
        </w:rPr>
        <w:t>46</w:t>
      </w:r>
      <w:r w:rsidRPr="00581847">
        <w:t>.</w:t>
      </w:r>
    </w:p>
    <w:p w14:paraId="1762DBC4" w14:textId="77777777" w:rsidR="005C763C" w:rsidRPr="00581847" w:rsidRDefault="005C763C" w:rsidP="005C763C">
      <w:pPr>
        <w:pStyle w:val="EndNoteBibliography"/>
        <w:spacing w:after="0"/>
        <w:ind w:left="720" w:hanging="720"/>
      </w:pPr>
      <w:r w:rsidRPr="00581847">
        <w:t>88.</w:t>
      </w:r>
      <w:r w:rsidRPr="00581847">
        <w:tab/>
        <w:t xml:space="preserve">Ambrosetti M, Besozzi G, Codecasa LR, Farris B, Nutini S, Saini L, Casali L, Nardini S, Migliori GB: </w:t>
      </w:r>
      <w:r w:rsidRPr="00581847">
        <w:rPr>
          <w:b/>
        </w:rPr>
        <w:t>The Italian AIPO study on tuberculosis treatment results, report 1995. National AIPO "Tuberculosis" Study Group</w:t>
      </w:r>
      <w:r w:rsidRPr="00581847">
        <w:t xml:space="preserve">. </w:t>
      </w:r>
      <w:r w:rsidRPr="00581847">
        <w:rPr>
          <w:i/>
        </w:rPr>
        <w:t xml:space="preserve">Monaldi archives for chest disease = Archivio Monaldi per le malattie del torace / Fondazione clinica del lavoro, IRCCS [and] Istituto di clinica tisiologica e malattie apparato respiratorio, Universita di Napoli, Secondo ateneo </w:t>
      </w:r>
      <w:r w:rsidRPr="00581847">
        <w:t xml:space="preserve">1999, </w:t>
      </w:r>
      <w:r w:rsidRPr="00581847">
        <w:rPr>
          <w:b/>
        </w:rPr>
        <w:t>54</w:t>
      </w:r>
      <w:r w:rsidRPr="00581847">
        <w:t>(1):49-54.</w:t>
      </w:r>
    </w:p>
    <w:p w14:paraId="36BF45F5" w14:textId="77777777" w:rsidR="005C763C" w:rsidRPr="00581847" w:rsidRDefault="005C763C" w:rsidP="005C763C">
      <w:pPr>
        <w:pStyle w:val="EndNoteBibliography"/>
        <w:spacing w:after="0"/>
        <w:ind w:left="720" w:hanging="720"/>
      </w:pPr>
      <w:r w:rsidRPr="00581847">
        <w:t>89.</w:t>
      </w:r>
      <w:r w:rsidRPr="00581847">
        <w:tab/>
        <w:t xml:space="preserve">Ambrosetti M, Besozzi G, Farris B, Nutini S, Saini L, Casali L, Pretto P, Orani G, Calabro S, Migliori GB: </w:t>
      </w:r>
      <w:r w:rsidRPr="00581847">
        <w:rPr>
          <w:b/>
        </w:rPr>
        <w:t>The Italian AIPO study on tuberculosis treatment results, report 1996</w:t>
      </w:r>
      <w:r w:rsidRPr="00581847">
        <w:t xml:space="preserve">. </w:t>
      </w:r>
      <w:r w:rsidRPr="00581847">
        <w:rPr>
          <w:i/>
        </w:rPr>
        <w:t xml:space="preserve">Monaldi Archives for Chest Disease </w:t>
      </w:r>
      <w:r w:rsidRPr="00581847">
        <w:t xml:space="preserve">1999, </w:t>
      </w:r>
      <w:r w:rsidRPr="00581847">
        <w:rPr>
          <w:b/>
        </w:rPr>
        <w:t>54</w:t>
      </w:r>
      <w:r w:rsidRPr="00581847">
        <w:t>(3):237-241.</w:t>
      </w:r>
    </w:p>
    <w:p w14:paraId="4471FAB8" w14:textId="77777777" w:rsidR="005C763C" w:rsidRPr="00581847" w:rsidRDefault="005C763C" w:rsidP="005C763C">
      <w:pPr>
        <w:pStyle w:val="EndNoteBibliography"/>
        <w:spacing w:after="0"/>
        <w:ind w:left="720" w:hanging="720"/>
      </w:pPr>
      <w:r w:rsidRPr="00581847">
        <w:t>90.</w:t>
      </w:r>
      <w:r w:rsidRPr="00581847">
        <w:tab/>
        <w:t xml:space="preserve">Ambrosetti M, Besozzi G, Codecasa LR, Farris B, Nutini S, Saini L, Casali L, Nardini S, Migliori GB: </w:t>
      </w:r>
      <w:r w:rsidRPr="00581847">
        <w:rPr>
          <w:b/>
        </w:rPr>
        <w:t>The Italian AIPO study on tuberculosis treatment results, report 1997. National AIPO "Tuberculosis" Study Group</w:t>
      </w:r>
      <w:r w:rsidRPr="00581847">
        <w:t xml:space="preserve">. </w:t>
      </w:r>
      <w:r w:rsidRPr="00581847">
        <w:rPr>
          <w:i/>
        </w:rPr>
        <w:t xml:space="preserve">Monaldi archives for chest disease = Archivio Monaldi per le malattie del torace / Fondazione clinica del lavoro, IRCCS [and] Istituto di clinica tisiologica e malattie apparato respiratorio, Universita di Napoli, Secondo ateneo </w:t>
      </w:r>
      <w:r w:rsidRPr="00581847">
        <w:t xml:space="preserve">1999, </w:t>
      </w:r>
      <w:r w:rsidRPr="00581847">
        <w:rPr>
          <w:b/>
        </w:rPr>
        <w:t>54</w:t>
      </w:r>
      <w:r w:rsidRPr="00581847">
        <w:t>(5):407-412.</w:t>
      </w:r>
    </w:p>
    <w:p w14:paraId="6A4E6705" w14:textId="77777777" w:rsidR="005C763C" w:rsidRPr="00581847" w:rsidRDefault="005C763C" w:rsidP="005C763C">
      <w:pPr>
        <w:pStyle w:val="EndNoteBibliography"/>
        <w:spacing w:after="0"/>
        <w:ind w:left="720" w:hanging="720"/>
      </w:pPr>
      <w:r w:rsidRPr="00581847">
        <w:t>91.</w:t>
      </w:r>
      <w:r w:rsidRPr="00581847">
        <w:tab/>
        <w:t>Amnuaiphon W, Anuwatnonthakate A, Nuyongphak P, Sinthuwatanawibool C, Rujiwongsakorn S, Nakara P, Komsakorn S, Wattanaamornkiet W, Moolphate S, Chiengsorn N</w:t>
      </w:r>
      <w:r w:rsidRPr="00581847">
        <w:rPr>
          <w:i/>
        </w:rPr>
        <w:t xml:space="preserve"> et al</w:t>
      </w:r>
      <w:r w:rsidRPr="00581847">
        <w:t xml:space="preserve">: </w:t>
      </w:r>
      <w:r w:rsidRPr="00581847">
        <w:rPr>
          <w:b/>
        </w:rPr>
        <w:t>Factors associated with death among HIV-uninfected TB patients in Thailand, 2004-2006</w:t>
      </w:r>
      <w:r w:rsidRPr="00581847">
        <w:t xml:space="preserve">. </w:t>
      </w:r>
      <w:r w:rsidRPr="00581847">
        <w:rPr>
          <w:i/>
        </w:rPr>
        <w:t xml:space="preserve">Tropical Medicine and International Health </w:t>
      </w:r>
      <w:r w:rsidRPr="00581847">
        <w:t xml:space="preserve">2009, </w:t>
      </w:r>
      <w:r w:rsidRPr="00581847">
        <w:rPr>
          <w:b/>
        </w:rPr>
        <w:t>14</w:t>
      </w:r>
      <w:r w:rsidRPr="00581847">
        <w:t>(11):1338-1346.</w:t>
      </w:r>
    </w:p>
    <w:p w14:paraId="23D24118" w14:textId="77777777" w:rsidR="005C763C" w:rsidRPr="00581847" w:rsidRDefault="005C763C" w:rsidP="005C763C">
      <w:pPr>
        <w:pStyle w:val="EndNoteBibliography"/>
        <w:spacing w:after="0"/>
        <w:ind w:left="720" w:hanging="720"/>
      </w:pPr>
      <w:r w:rsidRPr="00581847">
        <w:t>92.</w:t>
      </w:r>
      <w:r w:rsidRPr="00581847">
        <w:tab/>
        <w:t>Banu Rekha VV, Balasubramanian R, Swaminathan S, Ramachandran R, Rahman F, Sundaram V, Thyagarajan K, Selvakumar N, Adhilakshmi AR, Iliayas S</w:t>
      </w:r>
      <w:r w:rsidRPr="00581847">
        <w:rPr>
          <w:i/>
        </w:rPr>
        <w:t xml:space="preserve"> et al</w:t>
      </w:r>
      <w:r w:rsidRPr="00581847">
        <w:t xml:space="preserve">: </w:t>
      </w:r>
      <w:r w:rsidRPr="00581847">
        <w:rPr>
          <w:b/>
        </w:rPr>
        <w:t>Sputum conversion at the end of intensive phase of Category-1 regimen in the treatment of pulmonary tuberculosis patients with diabetes mellitus or HIV infection: An analysis of risk factors</w:t>
      </w:r>
      <w:r w:rsidRPr="00581847">
        <w:t xml:space="preserve">. </w:t>
      </w:r>
      <w:r w:rsidRPr="00581847">
        <w:rPr>
          <w:i/>
        </w:rPr>
        <w:t xml:space="preserve">Indian Journal of Medical Research </w:t>
      </w:r>
      <w:r w:rsidRPr="00581847">
        <w:t xml:space="preserve">2007, </w:t>
      </w:r>
      <w:r w:rsidRPr="00581847">
        <w:rPr>
          <w:b/>
        </w:rPr>
        <w:t>126</w:t>
      </w:r>
      <w:r w:rsidRPr="00581847">
        <w:t>(5):452-458.</w:t>
      </w:r>
    </w:p>
    <w:p w14:paraId="0CD93D8F" w14:textId="77777777" w:rsidR="005C763C" w:rsidRPr="00581847" w:rsidRDefault="005C763C" w:rsidP="005C763C">
      <w:pPr>
        <w:pStyle w:val="EndNoteBibliography"/>
        <w:spacing w:after="0"/>
        <w:ind w:left="720" w:hanging="720"/>
      </w:pPr>
      <w:r w:rsidRPr="00581847">
        <w:t>93.</w:t>
      </w:r>
      <w:r w:rsidRPr="00581847">
        <w:tab/>
        <w:t xml:space="preserve">Barss L, Orlikow E, Phang S, Sabur N, Arget M, Field S, Ainslie M, Fisher D: </w:t>
      </w:r>
      <w:r w:rsidRPr="00581847">
        <w:rPr>
          <w:b/>
        </w:rPr>
        <w:t>Clinical implications of diabetes mellitus in adults with TB: Risk for poor outcomes and mortality</w:t>
      </w:r>
      <w:r w:rsidRPr="00581847">
        <w:t xml:space="preserve">. </w:t>
      </w:r>
      <w:r w:rsidRPr="00581847">
        <w:rPr>
          <w:i/>
        </w:rPr>
        <w:t xml:space="preserve">Chest </w:t>
      </w:r>
      <w:r w:rsidRPr="00581847">
        <w:t xml:space="preserve">2016, </w:t>
      </w:r>
      <w:r w:rsidRPr="00581847">
        <w:rPr>
          <w:b/>
        </w:rPr>
        <w:t>150</w:t>
      </w:r>
      <w:r w:rsidRPr="00581847">
        <w:t>(4):206A.</w:t>
      </w:r>
    </w:p>
    <w:p w14:paraId="05C90954" w14:textId="77777777" w:rsidR="005C763C" w:rsidRPr="00581847" w:rsidRDefault="005C763C" w:rsidP="005C763C">
      <w:pPr>
        <w:pStyle w:val="EndNoteBibliography"/>
        <w:spacing w:after="0"/>
        <w:ind w:left="720" w:hanging="720"/>
      </w:pPr>
      <w:r w:rsidRPr="00581847">
        <w:t>94.</w:t>
      </w:r>
      <w:r w:rsidRPr="00581847">
        <w:tab/>
        <w:t xml:space="preserve">Burgielski R: </w:t>
      </w:r>
      <w:r w:rsidRPr="00581847">
        <w:rPr>
          <w:b/>
        </w:rPr>
        <w:t>Relative incidence, clinical course and treatment of tuberculosis complicated by diabetes mellitus</w:t>
      </w:r>
      <w:r w:rsidRPr="00581847">
        <w:t xml:space="preserve">. </w:t>
      </w:r>
      <w:r w:rsidRPr="00581847">
        <w:rPr>
          <w:i/>
        </w:rPr>
        <w:t xml:space="preserve">Pneumonologia polska </w:t>
      </w:r>
      <w:r w:rsidRPr="00581847">
        <w:t xml:space="preserve">1982, </w:t>
      </w:r>
      <w:r w:rsidRPr="00581847">
        <w:rPr>
          <w:b/>
        </w:rPr>
        <w:t>50</w:t>
      </w:r>
      <w:r w:rsidRPr="00581847">
        <w:t>(5-6):245-251.</w:t>
      </w:r>
    </w:p>
    <w:p w14:paraId="67DDB8D3" w14:textId="77777777" w:rsidR="005C763C" w:rsidRPr="00581847" w:rsidRDefault="005C763C" w:rsidP="005C763C">
      <w:pPr>
        <w:pStyle w:val="EndNoteBibliography"/>
        <w:spacing w:after="0"/>
        <w:ind w:left="720" w:hanging="720"/>
      </w:pPr>
      <w:r w:rsidRPr="00581847">
        <w:t>95.</w:t>
      </w:r>
      <w:r w:rsidRPr="00581847">
        <w:tab/>
        <w:t xml:space="preserve">Burgielski R: </w:t>
      </w:r>
      <w:r w:rsidRPr="00581847">
        <w:rPr>
          <w:b/>
        </w:rPr>
        <w:t>Distant treatment results of tuberculosis co-existant with diabetes mellitus</w:t>
      </w:r>
      <w:r w:rsidRPr="00581847">
        <w:t xml:space="preserve">. </w:t>
      </w:r>
      <w:r w:rsidRPr="00581847">
        <w:rPr>
          <w:i/>
        </w:rPr>
        <w:t xml:space="preserve">Pneumonologia Polska </w:t>
      </w:r>
      <w:r w:rsidRPr="00581847">
        <w:t xml:space="preserve">1985, </w:t>
      </w:r>
      <w:r w:rsidRPr="00581847">
        <w:rPr>
          <w:b/>
        </w:rPr>
        <w:t>53</w:t>
      </w:r>
      <w:r w:rsidRPr="00581847">
        <w:t>(4):182-184.</w:t>
      </w:r>
    </w:p>
    <w:p w14:paraId="48C4C35B" w14:textId="77777777" w:rsidR="005C763C" w:rsidRPr="00581847" w:rsidRDefault="005C763C" w:rsidP="005C763C">
      <w:pPr>
        <w:pStyle w:val="EndNoteBibliography"/>
        <w:spacing w:after="0"/>
        <w:ind w:left="720" w:hanging="720"/>
      </w:pPr>
      <w:r w:rsidRPr="00581847">
        <w:t>96.</w:t>
      </w:r>
      <w:r w:rsidRPr="00581847">
        <w:tab/>
        <w:t xml:space="preserve">Cavanaugh J, Viney K, Kienene T, Harley D, Kelly PM, Sleigh A, O'Connor J, Mase S: </w:t>
      </w:r>
      <w:r w:rsidRPr="00581847">
        <w:rPr>
          <w:b/>
        </w:rPr>
        <w:t>Effect of diabetes on tuberculosis presentation and outcomes in Kiribati</w:t>
      </w:r>
      <w:r w:rsidRPr="00581847">
        <w:t xml:space="preserve">. </w:t>
      </w:r>
      <w:r w:rsidRPr="00581847">
        <w:rPr>
          <w:i/>
        </w:rPr>
        <w:t xml:space="preserve">Trop Med Int Health </w:t>
      </w:r>
      <w:r w:rsidRPr="00581847">
        <w:t xml:space="preserve">2015, </w:t>
      </w:r>
      <w:r w:rsidRPr="00581847">
        <w:rPr>
          <w:b/>
        </w:rPr>
        <w:t>20</w:t>
      </w:r>
      <w:r w:rsidRPr="00581847">
        <w:t>(5):643-649.</w:t>
      </w:r>
    </w:p>
    <w:p w14:paraId="4ABD290F" w14:textId="77777777" w:rsidR="005C763C" w:rsidRPr="00581847" w:rsidRDefault="005C763C" w:rsidP="005C763C">
      <w:pPr>
        <w:pStyle w:val="EndNoteBibliography"/>
        <w:spacing w:after="0"/>
        <w:ind w:left="720" w:hanging="720"/>
      </w:pPr>
      <w:r w:rsidRPr="00581847">
        <w:t>97.</w:t>
      </w:r>
      <w:r w:rsidRPr="00581847">
        <w:tab/>
        <w:t xml:space="preserve">Centis R, Ianni A, Migliori GB: </w:t>
      </w:r>
      <w:r w:rsidRPr="00581847">
        <w:rPr>
          <w:b/>
        </w:rPr>
        <w:t>Evaluation of tuberculosis treatment results in Italy, report 1998. Tuberculosis section of the National AIPO Study Group on Infectious Disease and the SMIRA Group</w:t>
      </w:r>
      <w:r w:rsidRPr="00581847">
        <w:t xml:space="preserve">. </w:t>
      </w:r>
      <w:r w:rsidRPr="00581847">
        <w:rPr>
          <w:i/>
        </w:rPr>
        <w:t xml:space="preserve">Monaldi archives for chest disease = Archivio Monaldi per le malattie del torace / Fondazione clinica del lavoro, IRCCS [and] Istituto di clinica tisiologica e malattie apparato respiratorio, Universita di Napoli, Secondo ateneo </w:t>
      </w:r>
      <w:r w:rsidRPr="00581847">
        <w:t xml:space="preserve">2000, </w:t>
      </w:r>
      <w:r w:rsidRPr="00581847">
        <w:rPr>
          <w:b/>
        </w:rPr>
        <w:t>55</w:t>
      </w:r>
      <w:r w:rsidRPr="00581847">
        <w:t>(4):293-298.</w:t>
      </w:r>
    </w:p>
    <w:p w14:paraId="59B4BAFC" w14:textId="77777777" w:rsidR="005C763C" w:rsidRPr="00581847" w:rsidRDefault="005C763C" w:rsidP="005C763C">
      <w:pPr>
        <w:pStyle w:val="EndNoteBibliography"/>
        <w:spacing w:after="0"/>
        <w:ind w:left="720" w:hanging="720"/>
      </w:pPr>
      <w:r w:rsidRPr="00581847">
        <w:lastRenderedPageBreak/>
        <w:t>98.</w:t>
      </w:r>
      <w:r w:rsidRPr="00581847">
        <w:tab/>
        <w:t xml:space="preserve">Centis R, Migliori GB: </w:t>
      </w:r>
      <w:r w:rsidRPr="00581847">
        <w:rPr>
          <w:b/>
        </w:rPr>
        <w:t>Evaluation of tuberculosis treatment results in Italy, report 1999</w:t>
      </w:r>
      <w:r w:rsidRPr="00581847">
        <w:t xml:space="preserve">. </w:t>
      </w:r>
      <w:r w:rsidRPr="00581847">
        <w:rPr>
          <w:i/>
        </w:rPr>
        <w:t xml:space="preserve">Monaldi Archives for Chest Disease - Pulmonary Series </w:t>
      </w:r>
      <w:r w:rsidRPr="00581847">
        <w:t xml:space="preserve">2002, </w:t>
      </w:r>
      <w:r w:rsidRPr="00581847">
        <w:rPr>
          <w:b/>
        </w:rPr>
        <w:t>57</w:t>
      </w:r>
      <w:r w:rsidRPr="00581847">
        <w:t>(5-6):297-305.</w:t>
      </w:r>
    </w:p>
    <w:p w14:paraId="2C409F90" w14:textId="77777777" w:rsidR="005C763C" w:rsidRPr="00581847" w:rsidRDefault="005C763C" w:rsidP="005C763C">
      <w:pPr>
        <w:pStyle w:val="EndNoteBibliography"/>
        <w:spacing w:after="0"/>
        <w:ind w:left="720" w:hanging="720"/>
      </w:pPr>
      <w:r w:rsidRPr="00581847">
        <w:t>99.</w:t>
      </w:r>
      <w:r w:rsidRPr="00581847">
        <w:tab/>
        <w:t xml:space="preserve">Chiang CY, Lee JJ, Yu MC, Enarson DA, Lin TP, Luh KT: </w:t>
      </w:r>
      <w:r w:rsidRPr="00581847">
        <w:rPr>
          <w:b/>
        </w:rPr>
        <w:t>Tuberculosis outcomes in Taipei: Factors associated with treatment interruption for 2 months and death</w:t>
      </w:r>
      <w:r w:rsidRPr="00581847">
        <w:t xml:space="preserve">. </w:t>
      </w:r>
      <w:r w:rsidRPr="00581847">
        <w:rPr>
          <w:i/>
        </w:rPr>
        <w:t xml:space="preserve">International Journal of Tuberculosis and Lung Disease </w:t>
      </w:r>
      <w:r w:rsidRPr="00581847">
        <w:t xml:space="preserve">2009, </w:t>
      </w:r>
      <w:r w:rsidRPr="00581847">
        <w:rPr>
          <w:b/>
        </w:rPr>
        <w:t>13</w:t>
      </w:r>
      <w:r w:rsidRPr="00581847">
        <w:t>(1):105-111.</w:t>
      </w:r>
    </w:p>
    <w:p w14:paraId="2636CBCB" w14:textId="77777777" w:rsidR="005C763C" w:rsidRPr="00581847" w:rsidRDefault="005C763C" w:rsidP="005C763C">
      <w:pPr>
        <w:pStyle w:val="EndNoteBibliography"/>
        <w:spacing w:after="0"/>
        <w:ind w:left="720" w:hanging="720"/>
      </w:pPr>
      <w:r w:rsidRPr="00581847">
        <w:t>100.</w:t>
      </w:r>
      <w:r w:rsidRPr="00581847">
        <w:tab/>
        <w:t xml:space="preserve">Da Costa JC, Gomes M, Duarte R: </w:t>
      </w:r>
      <w:r w:rsidRPr="00581847">
        <w:rPr>
          <w:b/>
        </w:rPr>
        <w:t>Diabetes mellitus and pulmonary tuberculosis-Portuguese retrospective cohort</w:t>
      </w:r>
      <w:r w:rsidRPr="00581847">
        <w:t xml:space="preserve">. </w:t>
      </w:r>
      <w:r w:rsidRPr="00581847">
        <w:rPr>
          <w:i/>
        </w:rPr>
        <w:t xml:space="preserve">European Respiratory Journal </w:t>
      </w:r>
      <w:r w:rsidRPr="00581847">
        <w:t xml:space="preserve">2015, </w:t>
      </w:r>
      <w:r w:rsidRPr="00581847">
        <w:rPr>
          <w:b/>
        </w:rPr>
        <w:t>46</w:t>
      </w:r>
      <w:r w:rsidRPr="00581847">
        <w:t>.</w:t>
      </w:r>
    </w:p>
    <w:p w14:paraId="6EF0D6C2" w14:textId="77777777" w:rsidR="005C763C" w:rsidRPr="00581847" w:rsidRDefault="005C763C" w:rsidP="005C763C">
      <w:pPr>
        <w:pStyle w:val="EndNoteBibliography"/>
        <w:spacing w:after="0"/>
        <w:ind w:left="720" w:hanging="720"/>
      </w:pPr>
      <w:r w:rsidRPr="00581847">
        <w:t>101.</w:t>
      </w:r>
      <w:r w:rsidRPr="00581847">
        <w:tab/>
        <w:t xml:space="preserve">De Oliveira HB, De Carvalho Moreira Filho D: </w:t>
      </w:r>
      <w:r w:rsidRPr="00581847">
        <w:rPr>
          <w:b/>
        </w:rPr>
        <w:t>Tuberculosis recurrence and its risk factors</w:t>
      </w:r>
      <w:r w:rsidRPr="00581847">
        <w:t xml:space="preserve">. </w:t>
      </w:r>
      <w:r w:rsidRPr="00581847">
        <w:rPr>
          <w:i/>
        </w:rPr>
        <w:t xml:space="preserve">Revista Panamericana de Salud Publica/Pan American Journal of Public Health </w:t>
      </w:r>
      <w:r w:rsidRPr="00581847">
        <w:t xml:space="preserve">2000, </w:t>
      </w:r>
      <w:r w:rsidRPr="00581847">
        <w:rPr>
          <w:b/>
        </w:rPr>
        <w:t>7</w:t>
      </w:r>
      <w:r w:rsidRPr="00581847">
        <w:t>(4):232-241.</w:t>
      </w:r>
    </w:p>
    <w:p w14:paraId="2821D110" w14:textId="77777777" w:rsidR="005C763C" w:rsidRPr="00581847" w:rsidRDefault="005C763C" w:rsidP="005C763C">
      <w:pPr>
        <w:pStyle w:val="EndNoteBibliography"/>
        <w:spacing w:after="0"/>
        <w:ind w:left="720" w:hanging="720"/>
      </w:pPr>
      <w:r w:rsidRPr="00581847">
        <w:t>102.</w:t>
      </w:r>
      <w:r w:rsidRPr="00581847">
        <w:tab/>
        <w:t xml:space="preserve">dos Santos Feltrin AF, Vendramini SHF, Neto FC, de Vechi Correa AP, Werneck AL, dos Santos Sasaki NSGM, de Lourdes Sperli Geraldes Santos M: </w:t>
      </w:r>
      <w:r w:rsidRPr="00581847">
        <w:rPr>
          <w:b/>
        </w:rPr>
        <w:t>Death in patients with tuberculosis and diabetes: Associated factors</w:t>
      </w:r>
      <w:r w:rsidRPr="00581847">
        <w:t xml:space="preserve">. </w:t>
      </w:r>
      <w:r w:rsidRPr="00581847">
        <w:rPr>
          <w:i/>
        </w:rPr>
        <w:t xml:space="preserve">Diabetes Research and Clinical Practice </w:t>
      </w:r>
      <w:r w:rsidRPr="00581847">
        <w:t xml:space="preserve">2016, </w:t>
      </w:r>
      <w:r w:rsidRPr="00581847">
        <w:rPr>
          <w:b/>
        </w:rPr>
        <w:t>120</w:t>
      </w:r>
      <w:r w:rsidRPr="00581847">
        <w:t>:111-116.</w:t>
      </w:r>
    </w:p>
    <w:p w14:paraId="3ACB6D97" w14:textId="77777777" w:rsidR="005C763C" w:rsidRPr="00581847" w:rsidRDefault="005C763C" w:rsidP="005C763C">
      <w:pPr>
        <w:pStyle w:val="EndNoteBibliography"/>
        <w:spacing w:after="0"/>
        <w:ind w:left="720" w:hanging="720"/>
      </w:pPr>
      <w:r w:rsidRPr="00581847">
        <w:t>103.</w:t>
      </w:r>
      <w:r w:rsidRPr="00581847">
        <w:tab/>
        <w:t xml:space="preserve">El Sahly HM, Wright JA, Soini H, Bui TT, Williams-Bouyer N, Escalante P, Musser JM, Graviss EA: </w:t>
      </w:r>
      <w:r w:rsidRPr="00581847">
        <w:rPr>
          <w:b/>
        </w:rPr>
        <w:t>Recurrent tuberculosis in Houston, Texas: a population-based study</w:t>
      </w:r>
      <w:r w:rsidRPr="00581847">
        <w:t xml:space="preserve">. </w:t>
      </w:r>
      <w:r w:rsidRPr="00581847">
        <w:rPr>
          <w:i/>
        </w:rPr>
        <w:t xml:space="preserve">The international journal of tuberculosis and lung disease : the official journal of the International Union against Tuberculosis and Lung Disease </w:t>
      </w:r>
      <w:r w:rsidRPr="00581847">
        <w:t xml:space="preserve">2004, </w:t>
      </w:r>
      <w:r w:rsidRPr="00581847">
        <w:rPr>
          <w:b/>
        </w:rPr>
        <w:t>8</w:t>
      </w:r>
      <w:r w:rsidRPr="00581847">
        <w:t>(3):333-340.</w:t>
      </w:r>
    </w:p>
    <w:p w14:paraId="6775240A" w14:textId="77777777" w:rsidR="005C763C" w:rsidRPr="00581847" w:rsidRDefault="005C763C" w:rsidP="005C763C">
      <w:pPr>
        <w:pStyle w:val="EndNoteBibliography"/>
        <w:spacing w:after="0"/>
        <w:ind w:left="720" w:hanging="720"/>
      </w:pPr>
      <w:r w:rsidRPr="00581847">
        <w:t>104.</w:t>
      </w:r>
      <w:r w:rsidRPr="00581847">
        <w:tab/>
        <w:t xml:space="preserve">Blanco JAG, Toste IS, Fernandez ML, Morales RG, Alvarez RF, Cuadrado GR, Gonzalvez AM, Martin IJG: </w:t>
      </w:r>
      <w:r w:rsidRPr="00581847">
        <w:rPr>
          <w:b/>
        </w:rPr>
        <w:t>Tobacco smoking and sputum smear conversion in pulmonary tuberculosis</w:t>
      </w:r>
      <w:r w:rsidRPr="00581847">
        <w:t xml:space="preserve">. </w:t>
      </w:r>
      <w:r w:rsidRPr="00581847">
        <w:rPr>
          <w:i/>
        </w:rPr>
        <w:t xml:space="preserve">Medicina Clinica </w:t>
      </w:r>
      <w:r w:rsidRPr="00581847">
        <w:t xml:space="preserve">2007, </w:t>
      </w:r>
      <w:r w:rsidRPr="00581847">
        <w:rPr>
          <w:b/>
        </w:rPr>
        <w:t>128</w:t>
      </w:r>
      <w:r w:rsidRPr="00581847">
        <w:t>(15):565-568.</w:t>
      </w:r>
    </w:p>
    <w:p w14:paraId="18916AB6" w14:textId="77777777" w:rsidR="005C763C" w:rsidRPr="00581847" w:rsidRDefault="005C763C" w:rsidP="005C763C">
      <w:pPr>
        <w:pStyle w:val="EndNoteBibliography"/>
        <w:spacing w:after="0"/>
        <w:ind w:left="720" w:hanging="720"/>
      </w:pPr>
      <w:r w:rsidRPr="00581847">
        <w:t>105.</w:t>
      </w:r>
      <w:r w:rsidRPr="00581847">
        <w:tab/>
        <w:t xml:space="preserve">Hara H: </w:t>
      </w:r>
      <w:r w:rsidRPr="00581847">
        <w:rPr>
          <w:b/>
        </w:rPr>
        <w:t>4. From the aspects of complicated diseases</w:t>
      </w:r>
      <w:r w:rsidRPr="00581847">
        <w:t xml:space="preserve">. </w:t>
      </w:r>
      <w:r w:rsidRPr="00581847">
        <w:rPr>
          <w:i/>
        </w:rPr>
        <w:t xml:space="preserve">Kekkaku </w:t>
      </w:r>
      <w:r w:rsidRPr="00581847">
        <w:t xml:space="preserve">1996, </w:t>
      </w:r>
      <w:r w:rsidRPr="00581847">
        <w:rPr>
          <w:b/>
        </w:rPr>
        <w:t>71</w:t>
      </w:r>
      <w:r w:rsidRPr="00581847">
        <w:t>(1):47-56.</w:t>
      </w:r>
    </w:p>
    <w:p w14:paraId="533A7A3D" w14:textId="77777777" w:rsidR="005C763C" w:rsidRPr="00581847" w:rsidRDefault="005C763C" w:rsidP="005C763C">
      <w:pPr>
        <w:pStyle w:val="EndNoteBibliography"/>
        <w:spacing w:after="0"/>
        <w:ind w:left="720" w:hanging="720"/>
      </w:pPr>
      <w:r w:rsidRPr="00581847">
        <w:t>106.</w:t>
      </w:r>
      <w:r w:rsidRPr="00581847">
        <w:tab/>
        <w:t xml:space="preserve">Hasibi M, Rasoulinejad M, Hosseini SM, Davari P, Sahebian A, Khashayar P: </w:t>
      </w:r>
      <w:r w:rsidRPr="00581847">
        <w:rPr>
          <w:b/>
        </w:rPr>
        <w:t>Epidemiological, clinical, laboratory findings, and outcomes of disseminated tuberculosis in Tehran, Iran</w:t>
      </w:r>
      <w:r w:rsidRPr="00581847">
        <w:t xml:space="preserve">. </w:t>
      </w:r>
      <w:r w:rsidRPr="00581847">
        <w:rPr>
          <w:i/>
        </w:rPr>
        <w:t xml:space="preserve">Southern medical journal </w:t>
      </w:r>
      <w:r w:rsidRPr="00581847">
        <w:t xml:space="preserve">2008, </w:t>
      </w:r>
      <w:r w:rsidRPr="00581847">
        <w:rPr>
          <w:b/>
        </w:rPr>
        <w:t>101</w:t>
      </w:r>
      <w:r w:rsidRPr="00581847">
        <w:t>(9):910-913.</w:t>
      </w:r>
    </w:p>
    <w:p w14:paraId="40ED9F58" w14:textId="77777777" w:rsidR="005C763C" w:rsidRPr="00581847" w:rsidRDefault="005C763C" w:rsidP="005C763C">
      <w:pPr>
        <w:pStyle w:val="EndNoteBibliography"/>
        <w:spacing w:after="0"/>
        <w:ind w:left="720" w:hanging="720"/>
      </w:pPr>
      <w:r w:rsidRPr="00581847">
        <w:t>107.</w:t>
      </w:r>
      <w:r w:rsidRPr="00581847">
        <w:tab/>
        <w:t xml:space="preserve">Hung CL, Chien JY, Ou CY: </w:t>
      </w:r>
      <w:r w:rsidRPr="00581847">
        <w:rPr>
          <w:b/>
        </w:rPr>
        <w:t>Associated factors for tuberculosis recurrence in Taiwan: A nationwide nested case-control study from 1998 to 2010</w:t>
      </w:r>
      <w:r w:rsidRPr="00581847">
        <w:t xml:space="preserve">. </w:t>
      </w:r>
      <w:r w:rsidRPr="00581847">
        <w:rPr>
          <w:i/>
        </w:rPr>
        <w:t xml:space="preserve">PLoS ONE </w:t>
      </w:r>
      <w:r w:rsidRPr="00581847">
        <w:t xml:space="preserve">2015, </w:t>
      </w:r>
      <w:r w:rsidRPr="00581847">
        <w:rPr>
          <w:b/>
        </w:rPr>
        <w:t>10</w:t>
      </w:r>
      <w:r w:rsidRPr="00581847">
        <w:t>(5).</w:t>
      </w:r>
    </w:p>
    <w:p w14:paraId="3884C37E" w14:textId="77777777" w:rsidR="005C763C" w:rsidRPr="00581847" w:rsidRDefault="005C763C" w:rsidP="005C763C">
      <w:pPr>
        <w:pStyle w:val="EndNoteBibliography"/>
        <w:spacing w:after="0"/>
        <w:ind w:left="720" w:hanging="720"/>
      </w:pPr>
      <w:r w:rsidRPr="00581847">
        <w:t>108.</w:t>
      </w:r>
      <w:r w:rsidRPr="00581847">
        <w:tab/>
        <w:t xml:space="preserve">Karachunskii MA, Kaminskaia GO, Chernykh NA, Kossii IE, Uvarova TE: </w:t>
      </w:r>
      <w:r w:rsidRPr="00581847">
        <w:rPr>
          <w:b/>
        </w:rPr>
        <w:t>Intensive chemotherapy of new-onset pulmonary tuberculosis in patients with diabetes mellitus and in elderly and senile patients</w:t>
      </w:r>
      <w:r w:rsidRPr="00581847">
        <w:t xml:space="preserve">. </w:t>
      </w:r>
      <w:r w:rsidRPr="00581847">
        <w:rPr>
          <w:i/>
        </w:rPr>
        <w:t xml:space="preserve">Problemy tuberkuleza i bolezneǐ legkikh </w:t>
      </w:r>
      <w:r w:rsidRPr="00581847">
        <w:t>2008(6):48-51.</w:t>
      </w:r>
    </w:p>
    <w:p w14:paraId="4289866D" w14:textId="77777777" w:rsidR="005C763C" w:rsidRPr="00581847" w:rsidRDefault="005C763C" w:rsidP="005C763C">
      <w:pPr>
        <w:pStyle w:val="EndNoteBibliography"/>
        <w:spacing w:after="0"/>
        <w:ind w:left="720" w:hanging="720"/>
      </w:pPr>
      <w:r w:rsidRPr="00581847">
        <w:t>109.</w:t>
      </w:r>
      <w:r w:rsidRPr="00581847">
        <w:tab/>
        <w:t xml:space="preserve">Kitahara Y, Ikeda A, Kajiki A, Maruyama M, Harada S, Harada Y, Takamoto M, Ishibashi T: </w:t>
      </w:r>
      <w:r w:rsidRPr="00581847">
        <w:rPr>
          <w:b/>
        </w:rPr>
        <w:t>[An investigation on risk factors relating to the treatment difficulty in originally treated pulmonary tuberculosis cases]</w:t>
      </w:r>
      <w:r w:rsidRPr="00581847">
        <w:t xml:space="preserve">. </w:t>
      </w:r>
      <w:r w:rsidRPr="00581847">
        <w:rPr>
          <w:i/>
        </w:rPr>
        <w:t xml:space="preserve">Kekkaku </w:t>
      </w:r>
      <w:r w:rsidRPr="00581847">
        <w:t xml:space="preserve">1994, </w:t>
      </w:r>
      <w:r w:rsidRPr="00581847">
        <w:rPr>
          <w:b/>
        </w:rPr>
        <w:t>69</w:t>
      </w:r>
      <w:r w:rsidRPr="00581847">
        <w:t>(8):503-511.</w:t>
      </w:r>
    </w:p>
    <w:p w14:paraId="6B69DD41" w14:textId="77777777" w:rsidR="005C763C" w:rsidRPr="00581847" w:rsidRDefault="005C763C" w:rsidP="005C763C">
      <w:pPr>
        <w:pStyle w:val="EndNoteBibliography"/>
        <w:spacing w:after="0"/>
        <w:ind w:left="720" w:hanging="720"/>
      </w:pPr>
      <w:r w:rsidRPr="00581847">
        <w:t>110.</w:t>
      </w:r>
      <w:r w:rsidRPr="00581847">
        <w:tab/>
        <w:t xml:space="preserve">Kourbatova EV, Borodulin BE, Borodulina EA, Del Rio C, Blumberg HM, Leonard Jr MK: </w:t>
      </w:r>
      <w:r w:rsidRPr="00581847">
        <w:rPr>
          <w:b/>
        </w:rPr>
        <w:t>Risk factors for mortality among adult patients with newly diagnosed tuberculosis in Samara, Russia</w:t>
      </w:r>
      <w:r w:rsidRPr="00581847">
        <w:t xml:space="preserve">. </w:t>
      </w:r>
      <w:r w:rsidRPr="00581847">
        <w:rPr>
          <w:i/>
        </w:rPr>
        <w:t xml:space="preserve">International Journal of Tuberculosis and Lung Disease </w:t>
      </w:r>
      <w:r w:rsidRPr="00581847">
        <w:t xml:space="preserve">2006, </w:t>
      </w:r>
      <w:r w:rsidRPr="00581847">
        <w:rPr>
          <w:b/>
        </w:rPr>
        <w:t>10</w:t>
      </w:r>
      <w:r w:rsidRPr="00581847">
        <w:t>(11):1224-1230.</w:t>
      </w:r>
    </w:p>
    <w:p w14:paraId="19BE581B" w14:textId="77777777" w:rsidR="005C763C" w:rsidRPr="00581847" w:rsidRDefault="005C763C" w:rsidP="005C763C">
      <w:pPr>
        <w:pStyle w:val="EndNoteBibliography"/>
        <w:spacing w:after="0"/>
        <w:ind w:left="720" w:hanging="720"/>
      </w:pPr>
      <w:r w:rsidRPr="00581847">
        <w:t>111.</w:t>
      </w:r>
      <w:r w:rsidRPr="00581847">
        <w:tab/>
        <w:t xml:space="preserve">Lee PH, Lin HC, Huang AS, Wei SH, Lai MS, Lin HH: </w:t>
      </w:r>
      <w:r w:rsidRPr="00581847">
        <w:rPr>
          <w:b/>
        </w:rPr>
        <w:t>Diabetes and risk of tuberculosis relapse: nationwide nested case-control study</w:t>
      </w:r>
      <w:r w:rsidRPr="00581847">
        <w:t xml:space="preserve">. </w:t>
      </w:r>
      <w:r w:rsidRPr="00581847">
        <w:rPr>
          <w:i/>
        </w:rPr>
        <w:t xml:space="preserve">PLoS One </w:t>
      </w:r>
      <w:r w:rsidRPr="00581847">
        <w:t xml:space="preserve">2014, </w:t>
      </w:r>
      <w:r w:rsidRPr="00581847">
        <w:rPr>
          <w:b/>
        </w:rPr>
        <w:t>9</w:t>
      </w:r>
      <w:r w:rsidRPr="00581847">
        <w:t>(3):e92623.</w:t>
      </w:r>
    </w:p>
    <w:p w14:paraId="744B49DA" w14:textId="77777777" w:rsidR="005C763C" w:rsidRPr="00581847" w:rsidRDefault="005C763C" w:rsidP="005C763C">
      <w:pPr>
        <w:pStyle w:val="EndNoteBibliography"/>
        <w:spacing w:after="0"/>
        <w:ind w:left="720" w:hanging="720"/>
      </w:pPr>
      <w:r w:rsidRPr="00581847">
        <w:t>112.</w:t>
      </w:r>
      <w:r w:rsidRPr="00581847">
        <w:tab/>
        <w:t xml:space="preserve">Maalej S, Belhaoui N, Bourguiba M, Mahouachi R, Chtourou A, Taktak S, Fennira H, Slim L, Kheder AB, Drira I: </w:t>
      </w:r>
      <w:r w:rsidRPr="00581847">
        <w:rPr>
          <w:b/>
        </w:rPr>
        <w:t>Pulmonary tuberculosis and diabetes. Retrospective study of 60 patients in Tunisia</w:t>
      </w:r>
      <w:r w:rsidRPr="00581847">
        <w:t xml:space="preserve">. </w:t>
      </w:r>
      <w:r w:rsidRPr="00581847">
        <w:rPr>
          <w:i/>
        </w:rPr>
        <w:t xml:space="preserve">Presse Medicale </w:t>
      </w:r>
      <w:r w:rsidRPr="00581847">
        <w:t xml:space="preserve">2009, </w:t>
      </w:r>
      <w:r w:rsidRPr="00581847">
        <w:rPr>
          <w:b/>
        </w:rPr>
        <w:t>38</w:t>
      </w:r>
      <w:r w:rsidRPr="00581847">
        <w:t>(1):20-24.</w:t>
      </w:r>
    </w:p>
    <w:p w14:paraId="425D9BED" w14:textId="77777777" w:rsidR="005C763C" w:rsidRPr="00581847" w:rsidRDefault="005C763C" w:rsidP="005C763C">
      <w:pPr>
        <w:pStyle w:val="EndNoteBibliography"/>
        <w:spacing w:after="0"/>
        <w:ind w:left="720" w:hanging="720"/>
      </w:pPr>
      <w:r w:rsidRPr="00581847">
        <w:t>113.</w:t>
      </w:r>
      <w:r w:rsidRPr="00581847">
        <w:tab/>
        <w:t xml:space="preserve">Mboussa J, Monabeka H, Kombo M, Yokolo D, Yoka-Mbio A, Yala F: </w:t>
      </w:r>
      <w:r w:rsidRPr="00581847">
        <w:rPr>
          <w:b/>
        </w:rPr>
        <w:t>[Course of pulmonary tuberculosis in diabetics]</w:t>
      </w:r>
      <w:r w:rsidRPr="00581847">
        <w:t xml:space="preserve">. </w:t>
      </w:r>
      <w:r w:rsidRPr="00581847">
        <w:rPr>
          <w:i/>
        </w:rPr>
        <w:t xml:space="preserve">Revue de pneumologie clinique </w:t>
      </w:r>
      <w:r w:rsidRPr="00581847">
        <w:t xml:space="preserve">2003, </w:t>
      </w:r>
      <w:r w:rsidRPr="00581847">
        <w:rPr>
          <w:b/>
        </w:rPr>
        <w:t>59</w:t>
      </w:r>
      <w:r w:rsidRPr="00581847">
        <w:t>(1):39-44.</w:t>
      </w:r>
    </w:p>
    <w:p w14:paraId="0B4B4679" w14:textId="77777777" w:rsidR="005C763C" w:rsidRPr="00581847" w:rsidRDefault="005C763C" w:rsidP="005C763C">
      <w:pPr>
        <w:pStyle w:val="EndNoteBibliography"/>
        <w:spacing w:after="0"/>
        <w:ind w:left="720" w:hanging="720"/>
      </w:pPr>
      <w:r w:rsidRPr="00581847">
        <w:t>114.</w:t>
      </w:r>
      <w:r w:rsidRPr="00581847">
        <w:tab/>
        <w:t>Mi F, Tan S, Liang L, Harries AD, Hinderaker SG, Lin Y, Yue W, Chen X, Liang B, Gong F</w:t>
      </w:r>
      <w:r w:rsidRPr="00581847">
        <w:rPr>
          <w:i/>
        </w:rPr>
        <w:t xml:space="preserve"> et al</w:t>
      </w:r>
      <w:r w:rsidRPr="00581847">
        <w:t xml:space="preserve">: </w:t>
      </w:r>
      <w:r w:rsidRPr="00581847">
        <w:rPr>
          <w:b/>
        </w:rPr>
        <w:t>Diabetes mellitus and tuberculosis: Pattern of tuberculosis, two-month smear conversion and treatment outcomes in Guangzhou, China</w:t>
      </w:r>
      <w:r w:rsidRPr="00581847">
        <w:t xml:space="preserve">. </w:t>
      </w:r>
      <w:r w:rsidRPr="00581847">
        <w:rPr>
          <w:i/>
        </w:rPr>
        <w:t xml:space="preserve">Tropical Medicine and International Health </w:t>
      </w:r>
      <w:r w:rsidRPr="00581847">
        <w:t xml:space="preserve">2013, </w:t>
      </w:r>
      <w:r w:rsidRPr="00581847">
        <w:rPr>
          <w:b/>
        </w:rPr>
        <w:t>18</w:t>
      </w:r>
      <w:r w:rsidRPr="00581847">
        <w:t>(11):1379-1385.</w:t>
      </w:r>
    </w:p>
    <w:p w14:paraId="41B61AC3" w14:textId="77777777" w:rsidR="005C763C" w:rsidRPr="00581847" w:rsidRDefault="005C763C" w:rsidP="005C763C">
      <w:pPr>
        <w:pStyle w:val="EndNoteBibliography"/>
        <w:spacing w:after="0"/>
        <w:ind w:left="720" w:hanging="720"/>
      </w:pPr>
      <w:r w:rsidRPr="00581847">
        <w:t>115.</w:t>
      </w:r>
      <w:r w:rsidRPr="00581847">
        <w:tab/>
        <w:t xml:space="preserve">Nakamura A, Hagiwara E, Hamai J, Taguri M, Terauchi Y: </w:t>
      </w:r>
      <w:r w:rsidRPr="00581847">
        <w:rPr>
          <w:b/>
        </w:rPr>
        <w:t>Impact of underlying diabetes and presence of lung cavities on treatment outcomes in patients with pulmonary tuberculosis</w:t>
      </w:r>
      <w:r w:rsidRPr="00581847">
        <w:t xml:space="preserve">. </w:t>
      </w:r>
      <w:r w:rsidRPr="00581847">
        <w:rPr>
          <w:i/>
        </w:rPr>
        <w:t xml:space="preserve">Diabetic medicine : a journal of the British Diabetic Association </w:t>
      </w:r>
      <w:r w:rsidRPr="00581847">
        <w:t>2014.</w:t>
      </w:r>
    </w:p>
    <w:p w14:paraId="6D545E1B" w14:textId="77777777" w:rsidR="005C763C" w:rsidRPr="00581847" w:rsidRDefault="005C763C" w:rsidP="005C763C">
      <w:pPr>
        <w:pStyle w:val="EndNoteBibliography"/>
        <w:spacing w:after="0"/>
        <w:ind w:left="720" w:hanging="720"/>
      </w:pPr>
      <w:r w:rsidRPr="00581847">
        <w:lastRenderedPageBreak/>
        <w:t>116.</w:t>
      </w:r>
      <w:r w:rsidRPr="00581847">
        <w:tab/>
        <w:t xml:space="preserve">Namukwaya E, Nakwagala FN, Mulekya F, Mayanja-Kizza H, Mugerwa R: </w:t>
      </w:r>
      <w:r w:rsidRPr="00581847">
        <w:rPr>
          <w:b/>
        </w:rPr>
        <w:t>Predictors of treatment failure among pulmonary tuberculosis patients in mulago hospital, Uganda</w:t>
      </w:r>
      <w:r w:rsidRPr="00581847">
        <w:t xml:space="preserve">. </w:t>
      </w:r>
      <w:r w:rsidRPr="00581847">
        <w:rPr>
          <w:i/>
        </w:rPr>
        <w:t xml:space="preserve">African Health Sciences </w:t>
      </w:r>
      <w:r w:rsidRPr="00581847">
        <w:t xml:space="preserve">2011, </w:t>
      </w:r>
      <w:r w:rsidRPr="00581847">
        <w:rPr>
          <w:b/>
        </w:rPr>
        <w:t>11</w:t>
      </w:r>
      <w:r w:rsidRPr="00581847">
        <w:t>(SPEC. ISSUE):S105-S111.</w:t>
      </w:r>
    </w:p>
    <w:p w14:paraId="39CE4098" w14:textId="77777777" w:rsidR="005C763C" w:rsidRPr="00581847" w:rsidRDefault="005C763C" w:rsidP="005C763C">
      <w:pPr>
        <w:pStyle w:val="EndNoteBibliography"/>
        <w:spacing w:after="0"/>
        <w:ind w:left="720" w:hanging="720"/>
      </w:pPr>
      <w:r w:rsidRPr="00581847">
        <w:t>117.</w:t>
      </w:r>
      <w:r w:rsidRPr="00581847">
        <w:tab/>
        <w:t xml:space="preserve">Nissapatorn V, Kuppusamy I, Jamaiah I, Fong MY, Rohela M, Anuar AK: </w:t>
      </w:r>
      <w:r w:rsidRPr="00581847">
        <w:rPr>
          <w:b/>
        </w:rPr>
        <w:t>Tuberculosis in diabetic patients: a clinical perspective</w:t>
      </w:r>
      <w:r w:rsidRPr="00581847">
        <w:t xml:space="preserve">. </w:t>
      </w:r>
      <w:r w:rsidRPr="00581847">
        <w:rPr>
          <w:i/>
        </w:rPr>
        <w:t xml:space="preserve">The Southeast Asian journal of tropical medicine and public health </w:t>
      </w:r>
      <w:r w:rsidRPr="00581847">
        <w:t xml:space="preserve">2005, </w:t>
      </w:r>
      <w:r w:rsidRPr="00581847">
        <w:rPr>
          <w:b/>
        </w:rPr>
        <w:t>36 Suppl 4</w:t>
      </w:r>
      <w:r w:rsidRPr="00581847">
        <w:t>:213-220.</w:t>
      </w:r>
    </w:p>
    <w:p w14:paraId="1AC3C21C" w14:textId="77777777" w:rsidR="005C763C" w:rsidRPr="00581847" w:rsidRDefault="005C763C" w:rsidP="005C763C">
      <w:pPr>
        <w:pStyle w:val="EndNoteBibliography"/>
        <w:spacing w:after="0"/>
        <w:ind w:left="720" w:hanging="720"/>
      </w:pPr>
      <w:r w:rsidRPr="00581847">
        <w:t>118.</w:t>
      </w:r>
      <w:r w:rsidRPr="00581847">
        <w:tab/>
        <w:t xml:space="preserve">Orofino Rde L, Brasil PE, Trajman A, Schmaltz CA, Dalcolmo M, Rolla VC: </w:t>
      </w:r>
      <w:r w:rsidRPr="00581847">
        <w:rPr>
          <w:b/>
        </w:rPr>
        <w:t>Predictors of tuberculosis treatment outcomes</w:t>
      </w:r>
      <w:r w:rsidRPr="00581847">
        <w:t xml:space="preserve">. </w:t>
      </w:r>
      <w:r w:rsidRPr="00581847">
        <w:rPr>
          <w:i/>
        </w:rPr>
        <w:t xml:space="preserve">Jornal brasileiro de pneumologia : publicacao oficial da Sociedade Brasileira de Pneumologia e Tisilogia </w:t>
      </w:r>
      <w:r w:rsidRPr="00581847">
        <w:t xml:space="preserve">2012, </w:t>
      </w:r>
      <w:r w:rsidRPr="00581847">
        <w:rPr>
          <w:b/>
        </w:rPr>
        <w:t>38</w:t>
      </w:r>
      <w:r w:rsidRPr="00581847">
        <w:t>(1):88-97.</w:t>
      </w:r>
    </w:p>
    <w:p w14:paraId="3E47A608" w14:textId="77777777" w:rsidR="005C763C" w:rsidRPr="00581847" w:rsidRDefault="005C763C" w:rsidP="005C763C">
      <w:pPr>
        <w:pStyle w:val="EndNoteBibliography"/>
        <w:spacing w:after="0"/>
        <w:ind w:left="720" w:hanging="720"/>
      </w:pPr>
      <w:r w:rsidRPr="00581847">
        <w:t>119.</w:t>
      </w:r>
      <w:r w:rsidRPr="00581847">
        <w:tab/>
        <w:t xml:space="preserve">Perez-Navarro LM, Fuentes-Dominguez F, Morales-Romero J, Zenteno-Cuevas R: </w:t>
      </w:r>
      <w:r w:rsidRPr="00581847">
        <w:rPr>
          <w:b/>
        </w:rPr>
        <w:t>Factors associated with pulmonary tuberculosis in patients with diabetes mellitus in Veracruz, Mexico</w:t>
      </w:r>
      <w:r w:rsidRPr="00581847">
        <w:t xml:space="preserve">. </w:t>
      </w:r>
      <w:r w:rsidRPr="00581847">
        <w:rPr>
          <w:i/>
        </w:rPr>
        <w:t xml:space="preserve">Gaceta Medica de Mexico </w:t>
      </w:r>
      <w:r w:rsidRPr="00581847">
        <w:t xml:space="preserve">2011, </w:t>
      </w:r>
      <w:r w:rsidRPr="00581847">
        <w:rPr>
          <w:b/>
        </w:rPr>
        <w:t>147</w:t>
      </w:r>
      <w:r w:rsidRPr="00581847">
        <w:t>(3):219-225.</w:t>
      </w:r>
    </w:p>
    <w:p w14:paraId="2F3948B9" w14:textId="77777777" w:rsidR="005C763C" w:rsidRPr="00581847" w:rsidRDefault="005C763C" w:rsidP="005C763C">
      <w:pPr>
        <w:pStyle w:val="EndNoteBibliography"/>
        <w:spacing w:after="0"/>
        <w:ind w:left="720" w:hanging="720"/>
      </w:pPr>
      <w:r w:rsidRPr="00581847">
        <w:t>120.</w:t>
      </w:r>
      <w:r w:rsidRPr="00581847">
        <w:tab/>
        <w:t xml:space="preserve">Pina JM, Dominguez A, Alcaide J, Alvarez J, Camps N, Diez M, Godoy P, Jansa JM, Minguell S, Arias C: </w:t>
      </w:r>
      <w:r w:rsidRPr="00581847">
        <w:rPr>
          <w:b/>
        </w:rPr>
        <w:t>Excess mortality due to tuberculosis and factors associated to death in an annual cohort of patients diagnosed of tuberculosis</w:t>
      </w:r>
      <w:r w:rsidRPr="00581847">
        <w:t xml:space="preserve">. </w:t>
      </w:r>
      <w:r w:rsidRPr="00581847">
        <w:rPr>
          <w:i/>
        </w:rPr>
        <w:t xml:space="preserve">Revista Clinica Espanola </w:t>
      </w:r>
      <w:r w:rsidRPr="00581847">
        <w:t xml:space="preserve">2006, </w:t>
      </w:r>
      <w:r w:rsidRPr="00581847">
        <w:rPr>
          <w:b/>
        </w:rPr>
        <w:t>206</w:t>
      </w:r>
      <w:r w:rsidRPr="00581847">
        <w:t>(11):560-565.</w:t>
      </w:r>
    </w:p>
    <w:p w14:paraId="1438731D" w14:textId="77777777" w:rsidR="005C763C" w:rsidRPr="00581847" w:rsidRDefault="005C763C" w:rsidP="005C763C">
      <w:pPr>
        <w:pStyle w:val="EndNoteBibliography"/>
        <w:spacing w:after="0"/>
        <w:ind w:left="720" w:hanging="720"/>
      </w:pPr>
      <w:r w:rsidRPr="00581847">
        <w:t>121.</w:t>
      </w:r>
      <w:r w:rsidRPr="00581847">
        <w:tab/>
        <w:t xml:space="preserve">Sangral R, Kumar D, Bhatia AS: </w:t>
      </w:r>
      <w:r w:rsidRPr="00581847">
        <w:rPr>
          <w:b/>
        </w:rPr>
        <w:t>Diabetes mellitus among tuberculosis patients in a rural population of Jammu - A community based observational study</w:t>
      </w:r>
      <w:r w:rsidRPr="00581847">
        <w:t xml:space="preserve">. </w:t>
      </w:r>
      <w:r w:rsidRPr="00581847">
        <w:rPr>
          <w:i/>
        </w:rPr>
        <w:t xml:space="preserve">JK Science </w:t>
      </w:r>
      <w:r w:rsidRPr="00581847">
        <w:t xml:space="preserve">2012, </w:t>
      </w:r>
      <w:r w:rsidRPr="00581847">
        <w:rPr>
          <w:b/>
        </w:rPr>
        <w:t>14</w:t>
      </w:r>
      <w:r w:rsidRPr="00581847">
        <w:t>(4):177-180.</w:t>
      </w:r>
    </w:p>
    <w:p w14:paraId="287E4D27" w14:textId="77777777" w:rsidR="005C763C" w:rsidRPr="00581847" w:rsidRDefault="005C763C" w:rsidP="005C763C">
      <w:pPr>
        <w:pStyle w:val="EndNoteBibliography"/>
        <w:spacing w:after="0"/>
        <w:ind w:left="720" w:hanging="720"/>
      </w:pPr>
      <w:r w:rsidRPr="00581847">
        <w:t>122.</w:t>
      </w:r>
      <w:r w:rsidRPr="00581847">
        <w:tab/>
        <w:t xml:space="preserve">Shahrezaei M, Maracy MR, Farid F: </w:t>
      </w:r>
      <w:r w:rsidRPr="00581847">
        <w:rPr>
          <w:b/>
        </w:rPr>
        <w:t>Factors affecting mortality and treatment completion of tuberculosis patients in Isfahan Province from 2006 to 2011</w:t>
      </w:r>
      <w:r w:rsidRPr="00581847">
        <w:t xml:space="preserve">. </w:t>
      </w:r>
      <w:r w:rsidRPr="00581847">
        <w:rPr>
          <w:i/>
        </w:rPr>
        <w:t xml:space="preserve">International Journal of Preventive Medicine </w:t>
      </w:r>
      <w:r w:rsidRPr="00581847">
        <w:t xml:space="preserve">2015, </w:t>
      </w:r>
      <w:r w:rsidRPr="00581847">
        <w:rPr>
          <w:b/>
        </w:rPr>
        <w:t>2015-September</w:t>
      </w:r>
      <w:r w:rsidRPr="00581847">
        <w:t>.</w:t>
      </w:r>
    </w:p>
    <w:p w14:paraId="538A7A01" w14:textId="77777777" w:rsidR="005C763C" w:rsidRPr="00581847" w:rsidRDefault="005C763C" w:rsidP="005C763C">
      <w:pPr>
        <w:pStyle w:val="EndNoteBibliography"/>
        <w:spacing w:after="0"/>
        <w:ind w:left="720" w:hanging="720"/>
      </w:pPr>
      <w:r w:rsidRPr="00581847">
        <w:t>123.</w:t>
      </w:r>
      <w:r w:rsidRPr="00581847">
        <w:tab/>
        <w:t xml:space="preserve">Siddiqui AN, Khayyam KU, Sharma M: </w:t>
      </w:r>
      <w:r w:rsidRPr="00581847">
        <w:rPr>
          <w:b/>
        </w:rPr>
        <w:t>Effect of Diabetes Mellitus on Tuberculosis Treatment Outcome and Adverse Reactions in Patients Receiving Directly Observed Treatment Strategy in India: A Prospective Study</w:t>
      </w:r>
      <w:r w:rsidRPr="00581847">
        <w:t xml:space="preserve">. </w:t>
      </w:r>
      <w:r w:rsidRPr="00581847">
        <w:rPr>
          <w:i/>
        </w:rPr>
        <w:t xml:space="preserve">BioMed Research International </w:t>
      </w:r>
      <w:r w:rsidRPr="00581847">
        <w:t xml:space="preserve">2016, </w:t>
      </w:r>
      <w:r w:rsidRPr="00581847">
        <w:rPr>
          <w:b/>
        </w:rPr>
        <w:t>2016</w:t>
      </w:r>
      <w:r w:rsidRPr="00581847">
        <w:t>.</w:t>
      </w:r>
    </w:p>
    <w:p w14:paraId="43AE0F79" w14:textId="77777777" w:rsidR="005C763C" w:rsidRPr="00581847" w:rsidRDefault="005C763C" w:rsidP="005C763C">
      <w:pPr>
        <w:pStyle w:val="EndNoteBibliography"/>
        <w:spacing w:after="0"/>
        <w:ind w:left="720" w:hanging="720"/>
      </w:pPr>
      <w:r w:rsidRPr="00581847">
        <w:t>124.</w:t>
      </w:r>
      <w:r w:rsidRPr="00581847">
        <w:tab/>
        <w:t xml:space="preserve">Singla R, Khan N, Al-Sharif N, Ai-Sayegh MO, Shaikh MA, Osman MM: </w:t>
      </w:r>
      <w:r w:rsidRPr="00581847">
        <w:rPr>
          <w:b/>
        </w:rPr>
        <w:t>Influence of diabetes on manifestations and treatment outcome of pulmonary TB patients</w:t>
      </w:r>
      <w:r w:rsidRPr="00581847">
        <w:t xml:space="preserve">. </w:t>
      </w:r>
      <w:r w:rsidRPr="00581847">
        <w:rPr>
          <w:i/>
        </w:rPr>
        <w:t xml:space="preserve">The international journal of tuberculosis and lung disease : the official journal of the International Union against Tuberculosis and Lung Disease </w:t>
      </w:r>
      <w:r w:rsidRPr="00581847">
        <w:t xml:space="preserve">2006, </w:t>
      </w:r>
      <w:r w:rsidRPr="00581847">
        <w:rPr>
          <w:b/>
        </w:rPr>
        <w:t>10</w:t>
      </w:r>
      <w:r w:rsidRPr="00581847">
        <w:t>(1):74-79.</w:t>
      </w:r>
    </w:p>
    <w:p w14:paraId="36BF213F" w14:textId="77777777" w:rsidR="005C763C" w:rsidRPr="00581847" w:rsidRDefault="005C763C" w:rsidP="005C763C">
      <w:pPr>
        <w:pStyle w:val="EndNoteBibliography"/>
        <w:spacing w:after="0"/>
        <w:ind w:left="720" w:hanging="720"/>
      </w:pPr>
      <w:r w:rsidRPr="00581847">
        <w:t>125.</w:t>
      </w:r>
      <w:r w:rsidRPr="00581847">
        <w:tab/>
        <w:t xml:space="preserve">Subhash HS, Ashwin I, Mukundan U, Danda D, John G, Cherian AM, Thomas K: </w:t>
      </w:r>
      <w:r w:rsidRPr="00581847">
        <w:rPr>
          <w:b/>
        </w:rPr>
        <w:t>Drug resistant tuberculosis in diabetes mellitus: A retrospective study from south India</w:t>
      </w:r>
      <w:r w:rsidRPr="00581847">
        <w:t xml:space="preserve">. </w:t>
      </w:r>
      <w:r w:rsidRPr="00581847">
        <w:rPr>
          <w:i/>
        </w:rPr>
        <w:t xml:space="preserve">Tropical Doctor </w:t>
      </w:r>
      <w:r w:rsidRPr="00581847">
        <w:t xml:space="preserve">2003, </w:t>
      </w:r>
      <w:r w:rsidRPr="00581847">
        <w:rPr>
          <w:b/>
        </w:rPr>
        <w:t>33</w:t>
      </w:r>
      <w:r w:rsidRPr="00581847">
        <w:t>(3):154-156.</w:t>
      </w:r>
    </w:p>
    <w:p w14:paraId="47D6BDE1" w14:textId="77777777" w:rsidR="005C763C" w:rsidRPr="00581847" w:rsidRDefault="005C763C" w:rsidP="005C763C">
      <w:pPr>
        <w:pStyle w:val="EndNoteBibliography"/>
        <w:spacing w:after="0"/>
        <w:ind w:left="720" w:hanging="720"/>
      </w:pPr>
      <w:r w:rsidRPr="00581847">
        <w:t>126.</w:t>
      </w:r>
      <w:r w:rsidRPr="00581847">
        <w:tab/>
        <w:t xml:space="preserve">Sulaiman SA, Khan AH, Muttalif AR, Hassali MA, Ahmad N, Iqubal MS: </w:t>
      </w:r>
      <w:r w:rsidRPr="00581847">
        <w:rPr>
          <w:b/>
        </w:rPr>
        <w:t>Impact of diabetes mellitus on treatment outcomes of tuberculosis patients in tertiary care setup</w:t>
      </w:r>
      <w:r w:rsidRPr="00581847">
        <w:t xml:space="preserve">. </w:t>
      </w:r>
      <w:r w:rsidRPr="00581847">
        <w:rPr>
          <w:i/>
        </w:rPr>
        <w:t xml:space="preserve">The American journal of the medical sciences </w:t>
      </w:r>
      <w:r w:rsidRPr="00581847">
        <w:t xml:space="preserve">2013, </w:t>
      </w:r>
      <w:r w:rsidRPr="00581847">
        <w:rPr>
          <w:b/>
        </w:rPr>
        <w:t>345</w:t>
      </w:r>
      <w:r w:rsidRPr="00581847">
        <w:t>(4):321-325.</w:t>
      </w:r>
    </w:p>
    <w:p w14:paraId="73DBA9C6" w14:textId="77777777" w:rsidR="005C763C" w:rsidRPr="00581847" w:rsidRDefault="005C763C" w:rsidP="005C763C">
      <w:pPr>
        <w:pStyle w:val="EndNoteBibliography"/>
        <w:spacing w:after="0"/>
        <w:ind w:left="720" w:hanging="720"/>
      </w:pPr>
      <w:r w:rsidRPr="00581847">
        <w:t>127.</w:t>
      </w:r>
      <w:r w:rsidRPr="00581847">
        <w:tab/>
        <w:t xml:space="preserve">Tatar D, Senol G, Alptekin S, Karakurum C, Aydin M, Coskunol I: </w:t>
      </w:r>
      <w:r w:rsidRPr="00581847">
        <w:rPr>
          <w:b/>
        </w:rPr>
        <w:t>Tuberculosis in diabetics: Features in an endemic area</w:t>
      </w:r>
      <w:r w:rsidRPr="00581847">
        <w:t xml:space="preserve">. </w:t>
      </w:r>
      <w:r w:rsidRPr="00581847">
        <w:rPr>
          <w:i/>
        </w:rPr>
        <w:t xml:space="preserve">Japanese Journal of Infectious Diseases </w:t>
      </w:r>
      <w:r w:rsidRPr="00581847">
        <w:t xml:space="preserve">2009, </w:t>
      </w:r>
      <w:r w:rsidRPr="00581847">
        <w:rPr>
          <w:b/>
        </w:rPr>
        <w:t>62</w:t>
      </w:r>
      <w:r w:rsidRPr="00581847">
        <w:t>(6):423-427.</w:t>
      </w:r>
    </w:p>
    <w:p w14:paraId="3A8FEAF2" w14:textId="77777777" w:rsidR="005C763C" w:rsidRPr="00581847" w:rsidRDefault="005C763C" w:rsidP="005C763C">
      <w:pPr>
        <w:pStyle w:val="EndNoteBibliography"/>
        <w:spacing w:after="0"/>
        <w:ind w:left="720" w:hanging="720"/>
      </w:pPr>
      <w:r w:rsidRPr="00581847">
        <w:t>128.</w:t>
      </w:r>
      <w:r w:rsidRPr="00581847">
        <w:tab/>
        <w:t xml:space="preserve">Tipayamongkholgul M, Marin W, Sujirarat D, Pokaew P, Pungrassami P: </w:t>
      </w:r>
      <w:r w:rsidRPr="00581847">
        <w:rPr>
          <w:b/>
        </w:rPr>
        <w:t>Non-communicable diseases increased risk of recurrent tuberculosis in epidemic area of human immunodeficiency virus infection, Thailand</w:t>
      </w:r>
      <w:r w:rsidRPr="00581847">
        <w:t xml:space="preserve">. </w:t>
      </w:r>
      <w:r w:rsidRPr="00581847">
        <w:rPr>
          <w:i/>
        </w:rPr>
        <w:t xml:space="preserve">Tropical Biomedicine </w:t>
      </w:r>
      <w:r w:rsidRPr="00581847">
        <w:t xml:space="preserve">2016, </w:t>
      </w:r>
      <w:r w:rsidRPr="00581847">
        <w:rPr>
          <w:b/>
        </w:rPr>
        <w:t>33</w:t>
      </w:r>
      <w:r w:rsidRPr="00581847">
        <w:t>(1):190-196.</w:t>
      </w:r>
    </w:p>
    <w:p w14:paraId="4DF00D52" w14:textId="77777777" w:rsidR="005C763C" w:rsidRPr="00581847" w:rsidRDefault="005C763C" w:rsidP="005C763C">
      <w:pPr>
        <w:pStyle w:val="EndNoteBibliography"/>
        <w:spacing w:after="0"/>
        <w:ind w:left="720" w:hanging="720"/>
      </w:pPr>
      <w:r w:rsidRPr="00581847">
        <w:t>129.</w:t>
      </w:r>
      <w:r w:rsidRPr="00581847">
        <w:tab/>
        <w:t xml:space="preserve">Vasankari T, Holmstrom P, Ollgren J, Liippo K, Kokki M, Ruutu P: </w:t>
      </w:r>
      <w:r w:rsidRPr="00581847">
        <w:rPr>
          <w:b/>
        </w:rPr>
        <w:t>Risk factors for poor tuberculosis treatment outcome in Finland: A cohort study</w:t>
      </w:r>
      <w:r w:rsidRPr="00581847">
        <w:t xml:space="preserve">. </w:t>
      </w:r>
      <w:r w:rsidRPr="00581847">
        <w:rPr>
          <w:i/>
        </w:rPr>
        <w:t xml:space="preserve">BMC Public Health </w:t>
      </w:r>
      <w:r w:rsidRPr="00581847">
        <w:t xml:space="preserve">2007, </w:t>
      </w:r>
      <w:r w:rsidRPr="00581847">
        <w:rPr>
          <w:b/>
        </w:rPr>
        <w:t>7</w:t>
      </w:r>
      <w:r w:rsidRPr="00581847">
        <w:t>.</w:t>
      </w:r>
    </w:p>
    <w:p w14:paraId="4CCDFB2F" w14:textId="77777777" w:rsidR="005C763C" w:rsidRPr="00581847" w:rsidRDefault="005C763C" w:rsidP="005C763C">
      <w:pPr>
        <w:pStyle w:val="EndNoteBibliography"/>
        <w:spacing w:after="0"/>
        <w:ind w:left="720" w:hanging="720"/>
      </w:pPr>
      <w:r w:rsidRPr="00581847">
        <w:t>130.</w:t>
      </w:r>
      <w:r w:rsidRPr="00581847">
        <w:tab/>
        <w:t xml:space="preserve">Vasankari T, Holmstrom P, Ollgren J, Liippo K, Ruutu P: </w:t>
      </w:r>
      <w:r w:rsidRPr="00581847">
        <w:rPr>
          <w:b/>
        </w:rPr>
        <w:t>Treatment outcome of extra-pulmonary tuberculosis in Finland: a cohort study</w:t>
      </w:r>
      <w:r w:rsidRPr="00581847">
        <w:t xml:space="preserve">. </w:t>
      </w:r>
      <w:r w:rsidRPr="00581847">
        <w:rPr>
          <w:i/>
        </w:rPr>
        <w:t xml:space="preserve">BMC public health </w:t>
      </w:r>
      <w:r w:rsidRPr="00581847">
        <w:t xml:space="preserve">2010, </w:t>
      </w:r>
      <w:r w:rsidRPr="00581847">
        <w:rPr>
          <w:b/>
        </w:rPr>
        <w:t>10</w:t>
      </w:r>
      <w:r w:rsidRPr="00581847">
        <w:t>:399.</w:t>
      </w:r>
    </w:p>
    <w:p w14:paraId="190B8EA1" w14:textId="77777777" w:rsidR="005C763C" w:rsidRPr="00581847" w:rsidRDefault="005C763C" w:rsidP="005C763C">
      <w:pPr>
        <w:pStyle w:val="EndNoteBibliography"/>
        <w:spacing w:after="0"/>
        <w:ind w:left="720" w:hanging="720"/>
      </w:pPr>
      <w:r w:rsidRPr="00581847">
        <w:t>131.</w:t>
      </w:r>
      <w:r w:rsidRPr="00581847">
        <w:tab/>
        <w:t xml:space="preserve">Viswanathan V, Vigneswari A, Selvan K, Satyavani K, Rajeswari R, Kapur A: </w:t>
      </w:r>
      <w:r w:rsidRPr="00581847">
        <w:rPr>
          <w:b/>
        </w:rPr>
        <w:t>Effect of diabetes on treatment outcome of smear-positive pulmonary tuberculosis - A report from South India</w:t>
      </w:r>
      <w:r w:rsidRPr="00581847">
        <w:t xml:space="preserve">. </w:t>
      </w:r>
      <w:r w:rsidRPr="00581847">
        <w:rPr>
          <w:i/>
        </w:rPr>
        <w:t xml:space="preserve">Journal of Diabetes and its Complications </w:t>
      </w:r>
      <w:r w:rsidRPr="00581847">
        <w:t xml:space="preserve">2014, </w:t>
      </w:r>
      <w:r w:rsidRPr="00581847">
        <w:rPr>
          <w:b/>
        </w:rPr>
        <w:t>28</w:t>
      </w:r>
      <w:r w:rsidRPr="00581847">
        <w:t>(2):162-165.</w:t>
      </w:r>
    </w:p>
    <w:p w14:paraId="40D77ED8" w14:textId="77777777" w:rsidR="005C763C" w:rsidRPr="00581847" w:rsidRDefault="005C763C" w:rsidP="005C763C">
      <w:pPr>
        <w:pStyle w:val="EndNoteBibliography"/>
        <w:spacing w:after="0"/>
        <w:ind w:left="720" w:hanging="720"/>
      </w:pPr>
      <w:r w:rsidRPr="00581847">
        <w:t>132.</w:t>
      </w:r>
      <w:r w:rsidRPr="00581847">
        <w:tab/>
        <w:t xml:space="preserve">Viswanathan AA, Gawde NC: </w:t>
      </w:r>
      <w:r w:rsidRPr="00581847">
        <w:rPr>
          <w:b/>
        </w:rPr>
        <w:t>Effect of type II diabetes mellitus on treatment outcomes of tuberculosis</w:t>
      </w:r>
      <w:r w:rsidRPr="00581847">
        <w:t xml:space="preserve">. </w:t>
      </w:r>
      <w:r w:rsidRPr="00581847">
        <w:rPr>
          <w:i/>
        </w:rPr>
        <w:t xml:space="preserve">Lung India </w:t>
      </w:r>
      <w:r w:rsidRPr="00581847">
        <w:t xml:space="preserve">2014, </w:t>
      </w:r>
      <w:r w:rsidRPr="00581847">
        <w:rPr>
          <w:b/>
        </w:rPr>
        <w:t>31</w:t>
      </w:r>
      <w:r w:rsidRPr="00581847">
        <w:t>(3):244-248.</w:t>
      </w:r>
    </w:p>
    <w:p w14:paraId="34C30639" w14:textId="77777777" w:rsidR="005C763C" w:rsidRPr="00581847" w:rsidRDefault="005C763C" w:rsidP="005C763C">
      <w:pPr>
        <w:pStyle w:val="EndNoteBibliography"/>
        <w:spacing w:after="0"/>
        <w:ind w:left="720" w:hanging="720"/>
      </w:pPr>
      <w:r w:rsidRPr="00581847">
        <w:t>133.</w:t>
      </w:r>
      <w:r w:rsidRPr="00581847">
        <w:tab/>
        <w:t xml:space="preserve">Wada M: </w:t>
      </w:r>
      <w:r w:rsidRPr="00581847">
        <w:rPr>
          <w:b/>
        </w:rPr>
        <w:t>Effectiveness and problems of PZA-containing 6-month regimen for the treatment of new pulmonary tuberculosis patients</w:t>
      </w:r>
      <w:r w:rsidRPr="00581847">
        <w:t xml:space="preserve">. </w:t>
      </w:r>
      <w:r w:rsidRPr="00581847">
        <w:rPr>
          <w:i/>
        </w:rPr>
        <w:t xml:space="preserve">Kekkaku </w:t>
      </w:r>
      <w:r w:rsidRPr="00581847">
        <w:t xml:space="preserve">2000, </w:t>
      </w:r>
      <w:r w:rsidRPr="00581847">
        <w:rPr>
          <w:b/>
        </w:rPr>
        <w:t>76</w:t>
      </w:r>
      <w:r w:rsidRPr="00581847">
        <w:t>(1):33-43.</w:t>
      </w:r>
    </w:p>
    <w:p w14:paraId="28E3B671" w14:textId="77777777" w:rsidR="005C763C" w:rsidRPr="00581847" w:rsidRDefault="005C763C" w:rsidP="005C763C">
      <w:pPr>
        <w:pStyle w:val="EndNoteBibliography"/>
        <w:spacing w:after="0"/>
        <w:ind w:left="720" w:hanging="720"/>
      </w:pPr>
      <w:r w:rsidRPr="00581847">
        <w:lastRenderedPageBreak/>
        <w:t>134.</w:t>
      </w:r>
      <w:r w:rsidRPr="00581847">
        <w:tab/>
        <w:t xml:space="preserve">Workneh MH, Bjune GA, Yimer SA: </w:t>
      </w:r>
      <w:r w:rsidRPr="00581847">
        <w:rPr>
          <w:b/>
        </w:rPr>
        <w:t>Diabetes mellitus is associated with increased mortality during tuberculosis treatment: A prospective cohort study among tuberculosis patients in South-Eastern Amahra Region, Ethiopia</w:t>
      </w:r>
      <w:r w:rsidRPr="00581847">
        <w:t xml:space="preserve">. </w:t>
      </w:r>
      <w:r w:rsidRPr="00581847">
        <w:rPr>
          <w:i/>
        </w:rPr>
        <w:t xml:space="preserve">Infectious Diseases of Poverty </w:t>
      </w:r>
      <w:r w:rsidRPr="00581847">
        <w:t xml:space="preserve">2016, </w:t>
      </w:r>
      <w:r w:rsidRPr="00581847">
        <w:rPr>
          <w:b/>
        </w:rPr>
        <w:t>5</w:t>
      </w:r>
      <w:r w:rsidRPr="00581847">
        <w:t>(1).</w:t>
      </w:r>
    </w:p>
    <w:p w14:paraId="14CAE5CF" w14:textId="77777777" w:rsidR="005C763C" w:rsidRPr="00581847" w:rsidRDefault="005C763C" w:rsidP="005C763C">
      <w:pPr>
        <w:pStyle w:val="EndNoteBibliography"/>
        <w:spacing w:after="0"/>
        <w:ind w:left="720" w:hanging="720"/>
      </w:pPr>
      <w:r w:rsidRPr="00581847">
        <w:t>135.</w:t>
      </w:r>
      <w:r w:rsidRPr="00581847">
        <w:tab/>
        <w:t xml:space="preserve">Wu Z, Guo J, Huang Y, Cai E, Zhang X, Pan Q, Yuan Z, Shen X: </w:t>
      </w:r>
      <w:r w:rsidRPr="00581847">
        <w:rPr>
          <w:b/>
        </w:rPr>
        <w:t>Diabetes mellitus in patients with pulmonary tuberculosis in an aging population in Shanghai, China: Prevalence, clinical characteristics and outcomes</w:t>
      </w:r>
      <w:r w:rsidRPr="00581847">
        <w:t xml:space="preserve">. </w:t>
      </w:r>
      <w:r w:rsidRPr="00581847">
        <w:rPr>
          <w:i/>
        </w:rPr>
        <w:t xml:space="preserve">Journal of Diabetes and its Complications </w:t>
      </w:r>
      <w:r w:rsidRPr="00581847">
        <w:t xml:space="preserve">2016, </w:t>
      </w:r>
      <w:r w:rsidRPr="00581847">
        <w:rPr>
          <w:b/>
        </w:rPr>
        <w:t>30</w:t>
      </w:r>
      <w:r w:rsidRPr="00581847">
        <w:t>(2):237-241.</w:t>
      </w:r>
    </w:p>
    <w:p w14:paraId="70AEC3E8" w14:textId="77777777" w:rsidR="005C763C" w:rsidRPr="00581847" w:rsidRDefault="005C763C" w:rsidP="005C763C">
      <w:pPr>
        <w:pStyle w:val="EndNoteBibliography"/>
        <w:ind w:left="720" w:hanging="720"/>
      </w:pPr>
      <w:r w:rsidRPr="00581847">
        <w:t>136.</w:t>
      </w:r>
      <w:r w:rsidRPr="00581847">
        <w:tab/>
        <w:t xml:space="preserve">Zerbini E, Greco A, Estrada S, Cisneros M, Colombo C, Beltrame S, Boncompain C, Genero S: </w:t>
      </w:r>
      <w:r w:rsidRPr="00581847">
        <w:rPr>
          <w:b/>
        </w:rPr>
        <w:t>Risk factors associated with tuberculosis mortality in adults in six provinces of Argentina</w:t>
      </w:r>
      <w:r w:rsidRPr="00581847">
        <w:t xml:space="preserve">. </w:t>
      </w:r>
      <w:r w:rsidRPr="00581847">
        <w:rPr>
          <w:i/>
        </w:rPr>
        <w:t xml:space="preserve">Medicina (B Aires) </w:t>
      </w:r>
      <w:r w:rsidRPr="00581847">
        <w:t xml:space="preserve">2017, </w:t>
      </w:r>
      <w:r w:rsidRPr="00581847">
        <w:rPr>
          <w:b/>
        </w:rPr>
        <w:t>77</w:t>
      </w:r>
      <w:r w:rsidRPr="00581847">
        <w:t>(4):267-273.</w:t>
      </w:r>
    </w:p>
    <w:p w14:paraId="2C491255" w14:textId="46DEE973" w:rsidR="0065126B" w:rsidRPr="00581847" w:rsidRDefault="005C763C" w:rsidP="00300717">
      <w:pPr>
        <w:spacing w:before="60" w:after="60" w:line="480" w:lineRule="auto"/>
        <w:rPr>
          <w:rFonts w:ascii="Arial Narrow" w:eastAsia="Times New Roman" w:hAnsi="Arial Narrow"/>
          <w:sz w:val="18"/>
          <w:szCs w:val="18"/>
        </w:rPr>
      </w:pPr>
      <w:r w:rsidRPr="00581847">
        <w:rPr>
          <w:rFonts w:ascii="Arial Narrow" w:eastAsia="Times New Roman" w:hAnsi="Arial Narrow"/>
          <w:sz w:val="18"/>
          <w:szCs w:val="18"/>
        </w:rPr>
        <w:fldChar w:fldCharType="end"/>
      </w:r>
    </w:p>
    <w:sectPr w:rsidR="0065126B" w:rsidRPr="00581847" w:rsidSect="00A3659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113B1E" w14:textId="77777777" w:rsidR="005C763C" w:rsidRDefault="005C763C" w:rsidP="0076253C">
      <w:pPr>
        <w:spacing w:after="0" w:line="240" w:lineRule="auto"/>
      </w:pPr>
      <w:r>
        <w:separator/>
      </w:r>
    </w:p>
  </w:endnote>
  <w:endnote w:type="continuationSeparator" w:id="0">
    <w:p w14:paraId="6642FC52" w14:textId="77777777" w:rsidR="005C763C" w:rsidRDefault="005C763C" w:rsidP="0076253C">
      <w:pPr>
        <w:spacing w:after="0" w:line="240" w:lineRule="auto"/>
      </w:pPr>
      <w:r>
        <w:continuationSeparator/>
      </w:r>
    </w:p>
  </w:endnote>
  <w:endnote w:type="continuationNotice" w:id="1">
    <w:p w14:paraId="723ED818" w14:textId="77777777" w:rsidR="005C763C" w:rsidRDefault="005C76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1200908"/>
      <w:docPartObj>
        <w:docPartGallery w:val="Page Numbers (Bottom of Page)"/>
        <w:docPartUnique/>
      </w:docPartObj>
    </w:sdtPr>
    <w:sdtEndPr>
      <w:rPr>
        <w:noProof/>
      </w:rPr>
    </w:sdtEndPr>
    <w:sdtContent>
      <w:p w14:paraId="757EAA9D" w14:textId="77777777" w:rsidR="005C763C" w:rsidRDefault="005C763C">
        <w:pPr>
          <w:pStyle w:val="Footer"/>
          <w:jc w:val="center"/>
        </w:pPr>
        <w:r>
          <w:fldChar w:fldCharType="begin"/>
        </w:r>
        <w:r>
          <w:instrText xml:space="preserve"> PAGE   \* MERGEFORMAT </w:instrText>
        </w:r>
        <w:r>
          <w:fldChar w:fldCharType="separate"/>
        </w:r>
        <w:r w:rsidR="00581847">
          <w:rPr>
            <w:noProof/>
          </w:rPr>
          <w:t>2</w:t>
        </w:r>
        <w:r>
          <w:rPr>
            <w:noProof/>
          </w:rPr>
          <w:fldChar w:fldCharType="end"/>
        </w:r>
      </w:p>
    </w:sdtContent>
  </w:sdt>
  <w:p w14:paraId="17643DDA" w14:textId="77777777" w:rsidR="005C763C" w:rsidRDefault="005C763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55867"/>
      <w:docPartObj>
        <w:docPartGallery w:val="Page Numbers (Bottom of Page)"/>
        <w:docPartUnique/>
      </w:docPartObj>
    </w:sdtPr>
    <w:sdtEndPr>
      <w:rPr>
        <w:noProof/>
      </w:rPr>
    </w:sdtEndPr>
    <w:sdtContent>
      <w:p w14:paraId="195B1743" w14:textId="77777777" w:rsidR="005C763C" w:rsidRDefault="005C763C">
        <w:pPr>
          <w:pStyle w:val="Footer"/>
          <w:jc w:val="center"/>
        </w:pPr>
        <w:r>
          <w:fldChar w:fldCharType="begin"/>
        </w:r>
        <w:r>
          <w:instrText xml:space="preserve"> PAGE   \* MERGEFORMAT </w:instrText>
        </w:r>
        <w:r>
          <w:fldChar w:fldCharType="separate"/>
        </w:r>
        <w:r w:rsidR="00581847">
          <w:rPr>
            <w:noProof/>
          </w:rPr>
          <w:t>52</w:t>
        </w:r>
        <w:r>
          <w:rPr>
            <w:noProof/>
          </w:rPr>
          <w:fldChar w:fldCharType="end"/>
        </w:r>
      </w:p>
    </w:sdtContent>
  </w:sdt>
  <w:p w14:paraId="56981D03" w14:textId="77777777" w:rsidR="005C763C" w:rsidRDefault="005C76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AE0786" w14:textId="77777777" w:rsidR="005C763C" w:rsidRDefault="005C763C" w:rsidP="0076253C">
      <w:pPr>
        <w:spacing w:after="0" w:line="240" w:lineRule="auto"/>
      </w:pPr>
      <w:r>
        <w:separator/>
      </w:r>
    </w:p>
  </w:footnote>
  <w:footnote w:type="continuationSeparator" w:id="0">
    <w:p w14:paraId="06E04222" w14:textId="77777777" w:rsidR="005C763C" w:rsidRDefault="005C763C" w:rsidP="0076253C">
      <w:pPr>
        <w:spacing w:after="0" w:line="240" w:lineRule="auto"/>
      </w:pPr>
      <w:r>
        <w:continuationSeparator/>
      </w:r>
    </w:p>
  </w:footnote>
  <w:footnote w:type="continuationNotice" w:id="1">
    <w:p w14:paraId="470C64C9" w14:textId="77777777" w:rsidR="005C763C" w:rsidRDefault="005C763C">
      <w:pPr>
        <w:spacing w:after="0" w:line="240" w:lineRule="auto"/>
      </w:pPr>
    </w:p>
  </w:footnote>
  <w:footnote w:id="2">
    <w:p w14:paraId="537D8B09" w14:textId="77777777" w:rsidR="005C763C" w:rsidRDefault="005C763C" w:rsidP="00B85A93">
      <w:pPr>
        <w:pStyle w:val="FootnoteText"/>
      </w:pPr>
      <w:r>
        <w:rPr>
          <w:rStyle w:val="FootnoteReference"/>
        </w:rPr>
        <w:footnoteRef/>
      </w:r>
      <w:r>
        <w:t xml:space="preserve"> % Known outcome is defined as the proportion of the initial study group with a known TB treatment outcome includes cured, treatment completed, treatment failure, death, relapse, MDR-TB; unknown outcome includes default, transferred out, not recorded, abandonment/refusal of treatment, loss to follow up, withdrawals due to adverse drug reaction.</w:t>
      </w:r>
    </w:p>
  </w:footnote>
  <w:footnote w:id="3">
    <w:p w14:paraId="124BC4FE" w14:textId="77777777" w:rsidR="005C763C" w:rsidRDefault="005C763C" w:rsidP="00B85A93">
      <w:pPr>
        <w:pStyle w:val="FootnoteText"/>
      </w:pPr>
      <w:r>
        <w:rPr>
          <w:rStyle w:val="FootnoteReference"/>
        </w:rPr>
        <w:footnoteRef/>
      </w:r>
      <w:r>
        <w:t xml:space="preserve"> Median age</w:t>
      </w:r>
    </w:p>
  </w:footnote>
  <w:footnote w:id="4">
    <w:p w14:paraId="7FD10D40" w14:textId="77777777" w:rsidR="005C763C" w:rsidRDefault="005C763C" w:rsidP="00B85A93">
      <w:pPr>
        <w:pStyle w:val="FootnoteText"/>
      </w:pPr>
      <w:r>
        <w:rPr>
          <w:rStyle w:val="FootnoteReference"/>
        </w:rPr>
        <w:footnoteRef/>
      </w:r>
      <w:r>
        <w:t xml:space="preserve"> Mean age calculated from age-group distribution</w:t>
      </w:r>
    </w:p>
    <w:p w14:paraId="11F64D4F" w14:textId="77777777" w:rsidR="005C763C" w:rsidRDefault="005C763C" w:rsidP="00B85A93">
      <w:pPr>
        <w:pStyle w:val="FootnoteText"/>
      </w:pPr>
      <w:r>
        <w:t>Abbreviation: IV-intravenous; NR-not reported; NS-not significant; +ve-positive; -ve-negative; ESRD-end stage renal disease; AFB- acid-fast bacillus; DOT-</w:t>
      </w:r>
      <w:r w:rsidRPr="00F257C8">
        <w:t>Directly Observed Treatment</w:t>
      </w:r>
      <w:r>
        <w:t>; COPD-</w:t>
      </w:r>
      <w:r w:rsidRPr="00DC36D6">
        <w:t xml:space="preserve"> chronic obstructive pulmonary disease</w:t>
      </w:r>
      <w:r>
        <w:t>; OGTT-</w:t>
      </w:r>
      <w:r w:rsidRPr="00DC36D6">
        <w:t xml:space="preserve"> oral glucose tolerance test</w:t>
      </w:r>
      <w:r>
        <w:t>; U.S.-United States of America; R.O.K.-Republic of Korea; K.S.A.-Kingdom of Saudi Arab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5926F3"/>
    <w:multiLevelType w:val="hybridMultilevel"/>
    <w:tmpl w:val="5818155A"/>
    <w:lvl w:ilvl="0" w:tplc="92A07FE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6E61BC"/>
    <w:multiLevelType w:val="hybridMultilevel"/>
    <w:tmpl w:val="5678C7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2D60C9"/>
    <w:multiLevelType w:val="hybridMultilevel"/>
    <w:tmpl w:val="CB5628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7B4884"/>
    <w:multiLevelType w:val="hybridMultilevel"/>
    <w:tmpl w:val="625E2E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01574F"/>
    <w:multiLevelType w:val="hybridMultilevel"/>
    <w:tmpl w:val="36861C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171377C"/>
    <w:multiLevelType w:val="hybridMultilevel"/>
    <w:tmpl w:val="749ADBCC"/>
    <w:lvl w:ilvl="0" w:tplc="D3502972">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6C6C7C"/>
    <w:multiLevelType w:val="hybridMultilevel"/>
    <w:tmpl w:val="18DCF754"/>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C4C88"/>
    <w:multiLevelType w:val="hybridMultilevel"/>
    <w:tmpl w:val="930A6BDA"/>
    <w:lvl w:ilvl="0" w:tplc="5EBCE61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5D1846"/>
    <w:multiLevelType w:val="hybridMultilevel"/>
    <w:tmpl w:val="CB5291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064CDA"/>
    <w:multiLevelType w:val="hybridMultilevel"/>
    <w:tmpl w:val="EEDE54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4F7BCA"/>
    <w:multiLevelType w:val="hybridMultilevel"/>
    <w:tmpl w:val="70225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6D06BC"/>
    <w:multiLevelType w:val="hybridMultilevel"/>
    <w:tmpl w:val="7F46FF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251306"/>
    <w:multiLevelType w:val="hybridMultilevel"/>
    <w:tmpl w:val="FA006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8215A0"/>
    <w:multiLevelType w:val="hybridMultilevel"/>
    <w:tmpl w:val="A3C64F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2F2185"/>
    <w:multiLevelType w:val="hybridMultilevel"/>
    <w:tmpl w:val="31027BA8"/>
    <w:lvl w:ilvl="0" w:tplc="850A4316">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845976"/>
    <w:multiLevelType w:val="hybridMultilevel"/>
    <w:tmpl w:val="A9268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F64B51"/>
    <w:multiLevelType w:val="hybridMultilevel"/>
    <w:tmpl w:val="18365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CF7A67"/>
    <w:multiLevelType w:val="hybridMultilevel"/>
    <w:tmpl w:val="763EB4B2"/>
    <w:lvl w:ilvl="0" w:tplc="68D2DC2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E43097"/>
    <w:multiLevelType w:val="hybridMultilevel"/>
    <w:tmpl w:val="1138DB32"/>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AE21F34"/>
    <w:multiLevelType w:val="hybridMultilevel"/>
    <w:tmpl w:val="96026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410B33"/>
    <w:multiLevelType w:val="hybridMultilevel"/>
    <w:tmpl w:val="B25E5C0E"/>
    <w:lvl w:ilvl="0" w:tplc="0D2A5CC8">
      <w:start w:val="1"/>
      <w:numFmt w:val="bullet"/>
      <w:lvlText w:val="•"/>
      <w:lvlJc w:val="left"/>
      <w:pPr>
        <w:tabs>
          <w:tab w:val="num" w:pos="720"/>
        </w:tabs>
        <w:ind w:left="720" w:hanging="360"/>
      </w:pPr>
      <w:rPr>
        <w:rFonts w:ascii="Arial" w:hAnsi="Arial" w:hint="default"/>
      </w:rPr>
    </w:lvl>
    <w:lvl w:ilvl="1" w:tplc="F850C994" w:tentative="1">
      <w:start w:val="1"/>
      <w:numFmt w:val="bullet"/>
      <w:lvlText w:val="•"/>
      <w:lvlJc w:val="left"/>
      <w:pPr>
        <w:tabs>
          <w:tab w:val="num" w:pos="1440"/>
        </w:tabs>
        <w:ind w:left="1440" w:hanging="360"/>
      </w:pPr>
      <w:rPr>
        <w:rFonts w:ascii="Arial" w:hAnsi="Arial" w:hint="default"/>
      </w:rPr>
    </w:lvl>
    <w:lvl w:ilvl="2" w:tplc="B3AC6198" w:tentative="1">
      <w:start w:val="1"/>
      <w:numFmt w:val="bullet"/>
      <w:lvlText w:val="•"/>
      <w:lvlJc w:val="left"/>
      <w:pPr>
        <w:tabs>
          <w:tab w:val="num" w:pos="2160"/>
        </w:tabs>
        <w:ind w:left="2160" w:hanging="360"/>
      </w:pPr>
      <w:rPr>
        <w:rFonts w:ascii="Arial" w:hAnsi="Arial" w:hint="default"/>
      </w:rPr>
    </w:lvl>
    <w:lvl w:ilvl="3" w:tplc="67CEBE4C" w:tentative="1">
      <w:start w:val="1"/>
      <w:numFmt w:val="bullet"/>
      <w:lvlText w:val="•"/>
      <w:lvlJc w:val="left"/>
      <w:pPr>
        <w:tabs>
          <w:tab w:val="num" w:pos="2880"/>
        </w:tabs>
        <w:ind w:left="2880" w:hanging="360"/>
      </w:pPr>
      <w:rPr>
        <w:rFonts w:ascii="Arial" w:hAnsi="Arial" w:hint="default"/>
      </w:rPr>
    </w:lvl>
    <w:lvl w:ilvl="4" w:tplc="234C8148" w:tentative="1">
      <w:start w:val="1"/>
      <w:numFmt w:val="bullet"/>
      <w:lvlText w:val="•"/>
      <w:lvlJc w:val="left"/>
      <w:pPr>
        <w:tabs>
          <w:tab w:val="num" w:pos="3600"/>
        </w:tabs>
        <w:ind w:left="3600" w:hanging="360"/>
      </w:pPr>
      <w:rPr>
        <w:rFonts w:ascii="Arial" w:hAnsi="Arial" w:hint="default"/>
      </w:rPr>
    </w:lvl>
    <w:lvl w:ilvl="5" w:tplc="09D6C43C" w:tentative="1">
      <w:start w:val="1"/>
      <w:numFmt w:val="bullet"/>
      <w:lvlText w:val="•"/>
      <w:lvlJc w:val="left"/>
      <w:pPr>
        <w:tabs>
          <w:tab w:val="num" w:pos="4320"/>
        </w:tabs>
        <w:ind w:left="4320" w:hanging="360"/>
      </w:pPr>
      <w:rPr>
        <w:rFonts w:ascii="Arial" w:hAnsi="Arial" w:hint="default"/>
      </w:rPr>
    </w:lvl>
    <w:lvl w:ilvl="6" w:tplc="E1AE4E8A" w:tentative="1">
      <w:start w:val="1"/>
      <w:numFmt w:val="bullet"/>
      <w:lvlText w:val="•"/>
      <w:lvlJc w:val="left"/>
      <w:pPr>
        <w:tabs>
          <w:tab w:val="num" w:pos="5040"/>
        </w:tabs>
        <w:ind w:left="5040" w:hanging="360"/>
      </w:pPr>
      <w:rPr>
        <w:rFonts w:ascii="Arial" w:hAnsi="Arial" w:hint="default"/>
      </w:rPr>
    </w:lvl>
    <w:lvl w:ilvl="7" w:tplc="6DDE4D4C" w:tentative="1">
      <w:start w:val="1"/>
      <w:numFmt w:val="bullet"/>
      <w:lvlText w:val="•"/>
      <w:lvlJc w:val="left"/>
      <w:pPr>
        <w:tabs>
          <w:tab w:val="num" w:pos="5760"/>
        </w:tabs>
        <w:ind w:left="5760" w:hanging="360"/>
      </w:pPr>
      <w:rPr>
        <w:rFonts w:ascii="Arial" w:hAnsi="Arial" w:hint="default"/>
      </w:rPr>
    </w:lvl>
    <w:lvl w:ilvl="8" w:tplc="EFEE238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4553FAB"/>
    <w:multiLevelType w:val="hybridMultilevel"/>
    <w:tmpl w:val="FE3E58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8E06A23"/>
    <w:multiLevelType w:val="hybridMultilevel"/>
    <w:tmpl w:val="B48021CE"/>
    <w:lvl w:ilvl="0" w:tplc="0F2A029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90C265E"/>
    <w:multiLevelType w:val="hybridMultilevel"/>
    <w:tmpl w:val="65F60CB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9297ECC"/>
    <w:multiLevelType w:val="hybridMultilevel"/>
    <w:tmpl w:val="59E4E3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85075F"/>
    <w:multiLevelType w:val="hybridMultilevel"/>
    <w:tmpl w:val="018CD6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10"/>
  </w:num>
  <w:num w:numId="3">
    <w:abstractNumId w:val="24"/>
  </w:num>
  <w:num w:numId="4">
    <w:abstractNumId w:val="21"/>
  </w:num>
  <w:num w:numId="5">
    <w:abstractNumId w:val="22"/>
  </w:num>
  <w:num w:numId="6">
    <w:abstractNumId w:val="0"/>
  </w:num>
  <w:num w:numId="7">
    <w:abstractNumId w:val="17"/>
  </w:num>
  <w:num w:numId="8">
    <w:abstractNumId w:val="14"/>
  </w:num>
  <w:num w:numId="9">
    <w:abstractNumId w:val="5"/>
  </w:num>
  <w:num w:numId="10">
    <w:abstractNumId w:val="15"/>
  </w:num>
  <w:num w:numId="11">
    <w:abstractNumId w:val="1"/>
  </w:num>
  <w:num w:numId="12">
    <w:abstractNumId w:val="12"/>
  </w:num>
  <w:num w:numId="13">
    <w:abstractNumId w:val="19"/>
  </w:num>
  <w:num w:numId="14">
    <w:abstractNumId w:val="7"/>
  </w:num>
  <w:num w:numId="15">
    <w:abstractNumId w:val="8"/>
  </w:num>
  <w:num w:numId="16">
    <w:abstractNumId w:val="4"/>
  </w:num>
  <w:num w:numId="17">
    <w:abstractNumId w:val="3"/>
  </w:num>
  <w:num w:numId="18">
    <w:abstractNumId w:val="2"/>
  </w:num>
  <w:num w:numId="19">
    <w:abstractNumId w:val="13"/>
  </w:num>
  <w:num w:numId="20">
    <w:abstractNumId w:val="16"/>
  </w:num>
  <w:num w:numId="21">
    <w:abstractNumId w:val="18"/>
  </w:num>
  <w:num w:numId="22">
    <w:abstractNumId w:val="25"/>
  </w:num>
  <w:num w:numId="23">
    <w:abstractNumId w:val="6"/>
  </w:num>
  <w:num w:numId="24">
    <w:abstractNumId w:val="23"/>
  </w:num>
  <w:num w:numId="25">
    <w:abstractNumId w:val="9"/>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xsd52ec9tfp7esev6xtr2gtwravtt5rafd&quot;&gt;TBDM_review_final_201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record-ids&gt;&lt;/item&gt;&lt;/Libraries&gt;"/>
  </w:docVars>
  <w:rsids>
    <w:rsidRoot w:val="008B7AF3"/>
    <w:rsid w:val="000012D2"/>
    <w:rsid w:val="0000219C"/>
    <w:rsid w:val="000028E3"/>
    <w:rsid w:val="00004815"/>
    <w:rsid w:val="000048A1"/>
    <w:rsid w:val="00004BBA"/>
    <w:rsid w:val="000050DE"/>
    <w:rsid w:val="00005A6A"/>
    <w:rsid w:val="0001111D"/>
    <w:rsid w:val="0001196F"/>
    <w:rsid w:val="0001315A"/>
    <w:rsid w:val="00013545"/>
    <w:rsid w:val="000137CA"/>
    <w:rsid w:val="00013912"/>
    <w:rsid w:val="00017370"/>
    <w:rsid w:val="000173F3"/>
    <w:rsid w:val="0002028B"/>
    <w:rsid w:val="00020BCC"/>
    <w:rsid w:val="00020DF1"/>
    <w:rsid w:val="0002417B"/>
    <w:rsid w:val="00024D64"/>
    <w:rsid w:val="00025A22"/>
    <w:rsid w:val="000265B6"/>
    <w:rsid w:val="00026967"/>
    <w:rsid w:val="000303CA"/>
    <w:rsid w:val="00030D24"/>
    <w:rsid w:val="00034035"/>
    <w:rsid w:val="000348BC"/>
    <w:rsid w:val="00035168"/>
    <w:rsid w:val="00035AD4"/>
    <w:rsid w:val="000408CD"/>
    <w:rsid w:val="000419AB"/>
    <w:rsid w:val="00041F07"/>
    <w:rsid w:val="000422A0"/>
    <w:rsid w:val="00042A6F"/>
    <w:rsid w:val="00043021"/>
    <w:rsid w:val="000433E4"/>
    <w:rsid w:val="00043800"/>
    <w:rsid w:val="00045EF5"/>
    <w:rsid w:val="0004619D"/>
    <w:rsid w:val="00046619"/>
    <w:rsid w:val="000467F9"/>
    <w:rsid w:val="000503AF"/>
    <w:rsid w:val="0005372F"/>
    <w:rsid w:val="000560D9"/>
    <w:rsid w:val="00056EE0"/>
    <w:rsid w:val="00057261"/>
    <w:rsid w:val="0006130D"/>
    <w:rsid w:val="000613F3"/>
    <w:rsid w:val="00061AD7"/>
    <w:rsid w:val="00061B7F"/>
    <w:rsid w:val="0006264D"/>
    <w:rsid w:val="00062ABC"/>
    <w:rsid w:val="0006300C"/>
    <w:rsid w:val="00063080"/>
    <w:rsid w:val="000636E5"/>
    <w:rsid w:val="0006607C"/>
    <w:rsid w:val="000662A3"/>
    <w:rsid w:val="000663C3"/>
    <w:rsid w:val="00070188"/>
    <w:rsid w:val="00071F29"/>
    <w:rsid w:val="000720ED"/>
    <w:rsid w:val="000727EB"/>
    <w:rsid w:val="0007397E"/>
    <w:rsid w:val="00073C2F"/>
    <w:rsid w:val="00073F1C"/>
    <w:rsid w:val="00074E64"/>
    <w:rsid w:val="000766C6"/>
    <w:rsid w:val="0007671B"/>
    <w:rsid w:val="000769E7"/>
    <w:rsid w:val="00077D3D"/>
    <w:rsid w:val="000817C3"/>
    <w:rsid w:val="00082995"/>
    <w:rsid w:val="0009011B"/>
    <w:rsid w:val="000902D5"/>
    <w:rsid w:val="00090C49"/>
    <w:rsid w:val="0009158F"/>
    <w:rsid w:val="000915D3"/>
    <w:rsid w:val="00091932"/>
    <w:rsid w:val="00091EF5"/>
    <w:rsid w:val="00092505"/>
    <w:rsid w:val="00093506"/>
    <w:rsid w:val="000939A1"/>
    <w:rsid w:val="00095588"/>
    <w:rsid w:val="00095B09"/>
    <w:rsid w:val="000962EE"/>
    <w:rsid w:val="0009668B"/>
    <w:rsid w:val="000966DC"/>
    <w:rsid w:val="00097A65"/>
    <w:rsid w:val="000A02D3"/>
    <w:rsid w:val="000A1291"/>
    <w:rsid w:val="000A22B2"/>
    <w:rsid w:val="000A25B5"/>
    <w:rsid w:val="000A266E"/>
    <w:rsid w:val="000A356D"/>
    <w:rsid w:val="000A4518"/>
    <w:rsid w:val="000A4597"/>
    <w:rsid w:val="000A483F"/>
    <w:rsid w:val="000B07BA"/>
    <w:rsid w:val="000B1B83"/>
    <w:rsid w:val="000B2361"/>
    <w:rsid w:val="000B2BF2"/>
    <w:rsid w:val="000B3212"/>
    <w:rsid w:val="000B4BD5"/>
    <w:rsid w:val="000B4CBB"/>
    <w:rsid w:val="000B4D90"/>
    <w:rsid w:val="000B594D"/>
    <w:rsid w:val="000B7002"/>
    <w:rsid w:val="000C0D6A"/>
    <w:rsid w:val="000C1932"/>
    <w:rsid w:val="000C1A3B"/>
    <w:rsid w:val="000C2A5A"/>
    <w:rsid w:val="000C4A85"/>
    <w:rsid w:val="000C518C"/>
    <w:rsid w:val="000C522B"/>
    <w:rsid w:val="000C6C44"/>
    <w:rsid w:val="000D1434"/>
    <w:rsid w:val="000D1475"/>
    <w:rsid w:val="000D1921"/>
    <w:rsid w:val="000D2684"/>
    <w:rsid w:val="000D354D"/>
    <w:rsid w:val="000D40E1"/>
    <w:rsid w:val="000D4145"/>
    <w:rsid w:val="000D5F44"/>
    <w:rsid w:val="000D7417"/>
    <w:rsid w:val="000D7940"/>
    <w:rsid w:val="000E3237"/>
    <w:rsid w:val="000E3882"/>
    <w:rsid w:val="000E4AC9"/>
    <w:rsid w:val="000E5193"/>
    <w:rsid w:val="000E57D0"/>
    <w:rsid w:val="000E6114"/>
    <w:rsid w:val="000E7EC4"/>
    <w:rsid w:val="000F035F"/>
    <w:rsid w:val="000F06BE"/>
    <w:rsid w:val="000F0A61"/>
    <w:rsid w:val="000F1090"/>
    <w:rsid w:val="000F192A"/>
    <w:rsid w:val="000F2F36"/>
    <w:rsid w:val="000F371E"/>
    <w:rsid w:val="000F37D9"/>
    <w:rsid w:val="000F3893"/>
    <w:rsid w:val="000F3926"/>
    <w:rsid w:val="000F3D87"/>
    <w:rsid w:val="000F5445"/>
    <w:rsid w:val="000F5BB1"/>
    <w:rsid w:val="000F5DE2"/>
    <w:rsid w:val="000F68BD"/>
    <w:rsid w:val="000F6F5B"/>
    <w:rsid w:val="0010085D"/>
    <w:rsid w:val="00101288"/>
    <w:rsid w:val="001013A5"/>
    <w:rsid w:val="00101760"/>
    <w:rsid w:val="00101D8C"/>
    <w:rsid w:val="0010232F"/>
    <w:rsid w:val="00103788"/>
    <w:rsid w:val="0010637A"/>
    <w:rsid w:val="001063BB"/>
    <w:rsid w:val="001069D3"/>
    <w:rsid w:val="00106F5F"/>
    <w:rsid w:val="001079ED"/>
    <w:rsid w:val="0011035E"/>
    <w:rsid w:val="0011052E"/>
    <w:rsid w:val="00110F85"/>
    <w:rsid w:val="0011279E"/>
    <w:rsid w:val="00112C62"/>
    <w:rsid w:val="001133D1"/>
    <w:rsid w:val="001136E0"/>
    <w:rsid w:val="00113A9E"/>
    <w:rsid w:val="001160A1"/>
    <w:rsid w:val="001162ED"/>
    <w:rsid w:val="00116A2E"/>
    <w:rsid w:val="00117FD9"/>
    <w:rsid w:val="00120251"/>
    <w:rsid w:val="001216EB"/>
    <w:rsid w:val="00121BF5"/>
    <w:rsid w:val="001226D4"/>
    <w:rsid w:val="00124274"/>
    <w:rsid w:val="00126CED"/>
    <w:rsid w:val="00126F7B"/>
    <w:rsid w:val="0012716D"/>
    <w:rsid w:val="00127F9E"/>
    <w:rsid w:val="00127FD8"/>
    <w:rsid w:val="0013131A"/>
    <w:rsid w:val="00132A02"/>
    <w:rsid w:val="00132ECE"/>
    <w:rsid w:val="00134117"/>
    <w:rsid w:val="00134C49"/>
    <w:rsid w:val="001352FA"/>
    <w:rsid w:val="00137155"/>
    <w:rsid w:val="001414D0"/>
    <w:rsid w:val="0014167B"/>
    <w:rsid w:val="00142056"/>
    <w:rsid w:val="0014240C"/>
    <w:rsid w:val="00143555"/>
    <w:rsid w:val="001437B2"/>
    <w:rsid w:val="001447C3"/>
    <w:rsid w:val="0014580E"/>
    <w:rsid w:val="0014633D"/>
    <w:rsid w:val="0014784F"/>
    <w:rsid w:val="0015023E"/>
    <w:rsid w:val="00150DB0"/>
    <w:rsid w:val="00151E21"/>
    <w:rsid w:val="00151EB4"/>
    <w:rsid w:val="001524D7"/>
    <w:rsid w:val="00152B8B"/>
    <w:rsid w:val="001537BC"/>
    <w:rsid w:val="00153C15"/>
    <w:rsid w:val="00155625"/>
    <w:rsid w:val="00156E69"/>
    <w:rsid w:val="00157282"/>
    <w:rsid w:val="001572B0"/>
    <w:rsid w:val="0015738E"/>
    <w:rsid w:val="00157B23"/>
    <w:rsid w:val="00161F29"/>
    <w:rsid w:val="001628E8"/>
    <w:rsid w:val="0016340A"/>
    <w:rsid w:val="00163B1B"/>
    <w:rsid w:val="00165095"/>
    <w:rsid w:val="00165F18"/>
    <w:rsid w:val="00166331"/>
    <w:rsid w:val="00167725"/>
    <w:rsid w:val="0017040A"/>
    <w:rsid w:val="00170416"/>
    <w:rsid w:val="001711AC"/>
    <w:rsid w:val="001717B1"/>
    <w:rsid w:val="001729E6"/>
    <w:rsid w:val="0017343C"/>
    <w:rsid w:val="00174552"/>
    <w:rsid w:val="001754C3"/>
    <w:rsid w:val="001759CF"/>
    <w:rsid w:val="00177552"/>
    <w:rsid w:val="00177588"/>
    <w:rsid w:val="0018071F"/>
    <w:rsid w:val="0018144A"/>
    <w:rsid w:val="00185012"/>
    <w:rsid w:val="001853A7"/>
    <w:rsid w:val="00190B37"/>
    <w:rsid w:val="00190EC3"/>
    <w:rsid w:val="0019103E"/>
    <w:rsid w:val="00192C3F"/>
    <w:rsid w:val="00197540"/>
    <w:rsid w:val="00197BCA"/>
    <w:rsid w:val="00197DD4"/>
    <w:rsid w:val="001A0B63"/>
    <w:rsid w:val="001A12FE"/>
    <w:rsid w:val="001A171E"/>
    <w:rsid w:val="001A1938"/>
    <w:rsid w:val="001A24FC"/>
    <w:rsid w:val="001A4345"/>
    <w:rsid w:val="001A587A"/>
    <w:rsid w:val="001A6038"/>
    <w:rsid w:val="001A7931"/>
    <w:rsid w:val="001B102D"/>
    <w:rsid w:val="001B1701"/>
    <w:rsid w:val="001B1900"/>
    <w:rsid w:val="001B208B"/>
    <w:rsid w:val="001B2626"/>
    <w:rsid w:val="001B2A4E"/>
    <w:rsid w:val="001B346B"/>
    <w:rsid w:val="001B412E"/>
    <w:rsid w:val="001B42FB"/>
    <w:rsid w:val="001B4626"/>
    <w:rsid w:val="001B4CA5"/>
    <w:rsid w:val="001B657F"/>
    <w:rsid w:val="001B6C01"/>
    <w:rsid w:val="001B75E0"/>
    <w:rsid w:val="001C0B5A"/>
    <w:rsid w:val="001C1592"/>
    <w:rsid w:val="001C21A6"/>
    <w:rsid w:val="001C3D65"/>
    <w:rsid w:val="001C4E16"/>
    <w:rsid w:val="001C4E3D"/>
    <w:rsid w:val="001C64A3"/>
    <w:rsid w:val="001C681F"/>
    <w:rsid w:val="001C69CA"/>
    <w:rsid w:val="001C6E42"/>
    <w:rsid w:val="001D0724"/>
    <w:rsid w:val="001D35E3"/>
    <w:rsid w:val="001D42AE"/>
    <w:rsid w:val="001D4FDD"/>
    <w:rsid w:val="001D5B9D"/>
    <w:rsid w:val="001D6C42"/>
    <w:rsid w:val="001D739F"/>
    <w:rsid w:val="001E08CE"/>
    <w:rsid w:val="001E3859"/>
    <w:rsid w:val="001E387D"/>
    <w:rsid w:val="001E3D77"/>
    <w:rsid w:val="001E3F02"/>
    <w:rsid w:val="001E4F01"/>
    <w:rsid w:val="001E4F54"/>
    <w:rsid w:val="001E6BEE"/>
    <w:rsid w:val="001E7776"/>
    <w:rsid w:val="001F0071"/>
    <w:rsid w:val="001F3CF0"/>
    <w:rsid w:val="001F6E50"/>
    <w:rsid w:val="00200DD9"/>
    <w:rsid w:val="00201161"/>
    <w:rsid w:val="00202664"/>
    <w:rsid w:val="00202850"/>
    <w:rsid w:val="00202B0B"/>
    <w:rsid w:val="0020305F"/>
    <w:rsid w:val="00203E81"/>
    <w:rsid w:val="0020455F"/>
    <w:rsid w:val="00205600"/>
    <w:rsid w:val="0021146C"/>
    <w:rsid w:val="00214760"/>
    <w:rsid w:val="002168EA"/>
    <w:rsid w:val="00217B74"/>
    <w:rsid w:val="00221A09"/>
    <w:rsid w:val="00221B99"/>
    <w:rsid w:val="00221CD5"/>
    <w:rsid w:val="00221D02"/>
    <w:rsid w:val="00221E84"/>
    <w:rsid w:val="0022370C"/>
    <w:rsid w:val="00225189"/>
    <w:rsid w:val="002269AA"/>
    <w:rsid w:val="00226E16"/>
    <w:rsid w:val="002270A4"/>
    <w:rsid w:val="0022714E"/>
    <w:rsid w:val="00230714"/>
    <w:rsid w:val="00231A2E"/>
    <w:rsid w:val="00232350"/>
    <w:rsid w:val="0023256C"/>
    <w:rsid w:val="002325A6"/>
    <w:rsid w:val="002335A5"/>
    <w:rsid w:val="00234898"/>
    <w:rsid w:val="00234E0A"/>
    <w:rsid w:val="00235087"/>
    <w:rsid w:val="00235FB1"/>
    <w:rsid w:val="0023654A"/>
    <w:rsid w:val="002371D9"/>
    <w:rsid w:val="00237240"/>
    <w:rsid w:val="00237298"/>
    <w:rsid w:val="002374AE"/>
    <w:rsid w:val="00237649"/>
    <w:rsid w:val="00243AE6"/>
    <w:rsid w:val="0024619B"/>
    <w:rsid w:val="0024791D"/>
    <w:rsid w:val="0025141E"/>
    <w:rsid w:val="0025198A"/>
    <w:rsid w:val="00251BC5"/>
    <w:rsid w:val="00251C06"/>
    <w:rsid w:val="002522DC"/>
    <w:rsid w:val="002530BB"/>
    <w:rsid w:val="002546FD"/>
    <w:rsid w:val="00256BB5"/>
    <w:rsid w:val="00256E98"/>
    <w:rsid w:val="00260432"/>
    <w:rsid w:val="002614B4"/>
    <w:rsid w:val="0026150C"/>
    <w:rsid w:val="00261517"/>
    <w:rsid w:val="002617AA"/>
    <w:rsid w:val="0026180D"/>
    <w:rsid w:val="002627F5"/>
    <w:rsid w:val="00264685"/>
    <w:rsid w:val="0026611E"/>
    <w:rsid w:val="002673CD"/>
    <w:rsid w:val="0027079C"/>
    <w:rsid w:val="00272823"/>
    <w:rsid w:val="002730D7"/>
    <w:rsid w:val="00273C24"/>
    <w:rsid w:val="00273F3F"/>
    <w:rsid w:val="0027523B"/>
    <w:rsid w:val="002753E7"/>
    <w:rsid w:val="0027562D"/>
    <w:rsid w:val="00280CF9"/>
    <w:rsid w:val="00282DB7"/>
    <w:rsid w:val="00282E76"/>
    <w:rsid w:val="002833EE"/>
    <w:rsid w:val="00283C24"/>
    <w:rsid w:val="0028467A"/>
    <w:rsid w:val="00284B9A"/>
    <w:rsid w:val="00285870"/>
    <w:rsid w:val="0028678B"/>
    <w:rsid w:val="002876AC"/>
    <w:rsid w:val="00287CF6"/>
    <w:rsid w:val="00290687"/>
    <w:rsid w:val="00291082"/>
    <w:rsid w:val="0029148F"/>
    <w:rsid w:val="00291CB3"/>
    <w:rsid w:val="00291FBD"/>
    <w:rsid w:val="00292370"/>
    <w:rsid w:val="0029403A"/>
    <w:rsid w:val="00294776"/>
    <w:rsid w:val="00294ED2"/>
    <w:rsid w:val="0029508A"/>
    <w:rsid w:val="00295C84"/>
    <w:rsid w:val="00295D25"/>
    <w:rsid w:val="0029696E"/>
    <w:rsid w:val="002979C8"/>
    <w:rsid w:val="002A0D36"/>
    <w:rsid w:val="002A1A60"/>
    <w:rsid w:val="002A1F49"/>
    <w:rsid w:val="002A266C"/>
    <w:rsid w:val="002A28BE"/>
    <w:rsid w:val="002A3F86"/>
    <w:rsid w:val="002A45C1"/>
    <w:rsid w:val="002A5254"/>
    <w:rsid w:val="002A5D37"/>
    <w:rsid w:val="002A60F4"/>
    <w:rsid w:val="002A7208"/>
    <w:rsid w:val="002B00F8"/>
    <w:rsid w:val="002B01A8"/>
    <w:rsid w:val="002B06DA"/>
    <w:rsid w:val="002B1713"/>
    <w:rsid w:val="002B1913"/>
    <w:rsid w:val="002B1D81"/>
    <w:rsid w:val="002B248F"/>
    <w:rsid w:val="002B249D"/>
    <w:rsid w:val="002B4082"/>
    <w:rsid w:val="002B4B53"/>
    <w:rsid w:val="002B6308"/>
    <w:rsid w:val="002B656C"/>
    <w:rsid w:val="002C24C2"/>
    <w:rsid w:val="002C6EAC"/>
    <w:rsid w:val="002D08FC"/>
    <w:rsid w:val="002D0D71"/>
    <w:rsid w:val="002D173C"/>
    <w:rsid w:val="002D19D5"/>
    <w:rsid w:val="002D1B94"/>
    <w:rsid w:val="002D2840"/>
    <w:rsid w:val="002D28A9"/>
    <w:rsid w:val="002D3AD8"/>
    <w:rsid w:val="002D3B18"/>
    <w:rsid w:val="002D461C"/>
    <w:rsid w:val="002E08AF"/>
    <w:rsid w:val="002E0B36"/>
    <w:rsid w:val="002E255A"/>
    <w:rsid w:val="002E282B"/>
    <w:rsid w:val="002E2BF5"/>
    <w:rsid w:val="002E32E9"/>
    <w:rsid w:val="002E4A55"/>
    <w:rsid w:val="002E4D05"/>
    <w:rsid w:val="002E5967"/>
    <w:rsid w:val="002E6E80"/>
    <w:rsid w:val="002E70B0"/>
    <w:rsid w:val="002F007E"/>
    <w:rsid w:val="002F0180"/>
    <w:rsid w:val="002F1AB6"/>
    <w:rsid w:val="002F1C6A"/>
    <w:rsid w:val="002F3BC4"/>
    <w:rsid w:val="002F3DB9"/>
    <w:rsid w:val="002F6CCB"/>
    <w:rsid w:val="002F7AE3"/>
    <w:rsid w:val="002F7B48"/>
    <w:rsid w:val="003006F9"/>
    <w:rsid w:val="00300717"/>
    <w:rsid w:val="003007AA"/>
    <w:rsid w:val="00300A59"/>
    <w:rsid w:val="00300C46"/>
    <w:rsid w:val="00301536"/>
    <w:rsid w:val="00302843"/>
    <w:rsid w:val="00302D79"/>
    <w:rsid w:val="003073AA"/>
    <w:rsid w:val="00307BBE"/>
    <w:rsid w:val="00307FF0"/>
    <w:rsid w:val="003102C8"/>
    <w:rsid w:val="003112E8"/>
    <w:rsid w:val="0031170C"/>
    <w:rsid w:val="00312A3A"/>
    <w:rsid w:val="00312E84"/>
    <w:rsid w:val="003143DF"/>
    <w:rsid w:val="0031574B"/>
    <w:rsid w:val="003208B7"/>
    <w:rsid w:val="00320D2B"/>
    <w:rsid w:val="003211CB"/>
    <w:rsid w:val="00323164"/>
    <w:rsid w:val="00323974"/>
    <w:rsid w:val="00323980"/>
    <w:rsid w:val="003260E9"/>
    <w:rsid w:val="0032738E"/>
    <w:rsid w:val="00327B40"/>
    <w:rsid w:val="00330773"/>
    <w:rsid w:val="00331086"/>
    <w:rsid w:val="003312DC"/>
    <w:rsid w:val="00331F02"/>
    <w:rsid w:val="00332B7F"/>
    <w:rsid w:val="00332D04"/>
    <w:rsid w:val="00333042"/>
    <w:rsid w:val="00333D1B"/>
    <w:rsid w:val="00341253"/>
    <w:rsid w:val="00341F49"/>
    <w:rsid w:val="00342A13"/>
    <w:rsid w:val="00342BCD"/>
    <w:rsid w:val="00343AA5"/>
    <w:rsid w:val="00343DB3"/>
    <w:rsid w:val="0034502A"/>
    <w:rsid w:val="00345040"/>
    <w:rsid w:val="00345818"/>
    <w:rsid w:val="003472FE"/>
    <w:rsid w:val="00347348"/>
    <w:rsid w:val="00352379"/>
    <w:rsid w:val="00352750"/>
    <w:rsid w:val="00352DA3"/>
    <w:rsid w:val="00352DF2"/>
    <w:rsid w:val="00354D67"/>
    <w:rsid w:val="0035535E"/>
    <w:rsid w:val="00355791"/>
    <w:rsid w:val="00355ED2"/>
    <w:rsid w:val="00356C7A"/>
    <w:rsid w:val="0035773D"/>
    <w:rsid w:val="00361AF1"/>
    <w:rsid w:val="00361EB1"/>
    <w:rsid w:val="00362FA9"/>
    <w:rsid w:val="0036350C"/>
    <w:rsid w:val="00364733"/>
    <w:rsid w:val="0036509B"/>
    <w:rsid w:val="003650F2"/>
    <w:rsid w:val="00366748"/>
    <w:rsid w:val="00366F11"/>
    <w:rsid w:val="00367733"/>
    <w:rsid w:val="00367A7C"/>
    <w:rsid w:val="00370E0D"/>
    <w:rsid w:val="00372EF5"/>
    <w:rsid w:val="003735F2"/>
    <w:rsid w:val="0037396E"/>
    <w:rsid w:val="00373EED"/>
    <w:rsid w:val="00374744"/>
    <w:rsid w:val="00374A3E"/>
    <w:rsid w:val="00375FB6"/>
    <w:rsid w:val="00376947"/>
    <w:rsid w:val="00380CB2"/>
    <w:rsid w:val="00381F7A"/>
    <w:rsid w:val="003834FE"/>
    <w:rsid w:val="003838F6"/>
    <w:rsid w:val="0038670C"/>
    <w:rsid w:val="00386760"/>
    <w:rsid w:val="0038733D"/>
    <w:rsid w:val="0038766E"/>
    <w:rsid w:val="00390AAC"/>
    <w:rsid w:val="00391E91"/>
    <w:rsid w:val="0039206B"/>
    <w:rsid w:val="003937D9"/>
    <w:rsid w:val="00393B61"/>
    <w:rsid w:val="00394BD0"/>
    <w:rsid w:val="00395E87"/>
    <w:rsid w:val="003969A8"/>
    <w:rsid w:val="00397E0E"/>
    <w:rsid w:val="003A0085"/>
    <w:rsid w:val="003A1126"/>
    <w:rsid w:val="003A22EA"/>
    <w:rsid w:val="003A23C0"/>
    <w:rsid w:val="003A26FB"/>
    <w:rsid w:val="003A4012"/>
    <w:rsid w:val="003A54E9"/>
    <w:rsid w:val="003B13A1"/>
    <w:rsid w:val="003B14FF"/>
    <w:rsid w:val="003B2B8D"/>
    <w:rsid w:val="003B4957"/>
    <w:rsid w:val="003B5143"/>
    <w:rsid w:val="003B5D3B"/>
    <w:rsid w:val="003B6C6A"/>
    <w:rsid w:val="003B6F69"/>
    <w:rsid w:val="003B7CCB"/>
    <w:rsid w:val="003C03C4"/>
    <w:rsid w:val="003C10C9"/>
    <w:rsid w:val="003C1111"/>
    <w:rsid w:val="003C185A"/>
    <w:rsid w:val="003C287F"/>
    <w:rsid w:val="003C6DEE"/>
    <w:rsid w:val="003C7095"/>
    <w:rsid w:val="003C761B"/>
    <w:rsid w:val="003C79A3"/>
    <w:rsid w:val="003D045F"/>
    <w:rsid w:val="003D1844"/>
    <w:rsid w:val="003D1FF9"/>
    <w:rsid w:val="003D23AA"/>
    <w:rsid w:val="003D3432"/>
    <w:rsid w:val="003D3A58"/>
    <w:rsid w:val="003D3D2D"/>
    <w:rsid w:val="003D42F9"/>
    <w:rsid w:val="003D4D2C"/>
    <w:rsid w:val="003E0B9F"/>
    <w:rsid w:val="003E38D7"/>
    <w:rsid w:val="003E3A55"/>
    <w:rsid w:val="003E7321"/>
    <w:rsid w:val="003E748F"/>
    <w:rsid w:val="003F0116"/>
    <w:rsid w:val="003F05BB"/>
    <w:rsid w:val="003F1846"/>
    <w:rsid w:val="003F1EEF"/>
    <w:rsid w:val="003F20BF"/>
    <w:rsid w:val="003F3DAB"/>
    <w:rsid w:val="003F4579"/>
    <w:rsid w:val="003F75FE"/>
    <w:rsid w:val="003F789E"/>
    <w:rsid w:val="0040000E"/>
    <w:rsid w:val="00401BA9"/>
    <w:rsid w:val="004028D7"/>
    <w:rsid w:val="00402D58"/>
    <w:rsid w:val="004037EE"/>
    <w:rsid w:val="00403BF3"/>
    <w:rsid w:val="00404CDE"/>
    <w:rsid w:val="004053D2"/>
    <w:rsid w:val="00405CED"/>
    <w:rsid w:val="00406A4F"/>
    <w:rsid w:val="00407298"/>
    <w:rsid w:val="004109E9"/>
    <w:rsid w:val="00410E7E"/>
    <w:rsid w:val="00411BD4"/>
    <w:rsid w:val="00412802"/>
    <w:rsid w:val="004129BE"/>
    <w:rsid w:val="00414710"/>
    <w:rsid w:val="0041498B"/>
    <w:rsid w:val="004153A7"/>
    <w:rsid w:val="00415645"/>
    <w:rsid w:val="0041594E"/>
    <w:rsid w:val="00415E7D"/>
    <w:rsid w:val="004168C4"/>
    <w:rsid w:val="00416A08"/>
    <w:rsid w:val="00416A61"/>
    <w:rsid w:val="00416BB4"/>
    <w:rsid w:val="00417047"/>
    <w:rsid w:val="004170D9"/>
    <w:rsid w:val="004170EB"/>
    <w:rsid w:val="0041777C"/>
    <w:rsid w:val="004201E3"/>
    <w:rsid w:val="004227F3"/>
    <w:rsid w:val="00424E57"/>
    <w:rsid w:val="00424EBD"/>
    <w:rsid w:val="00425B6D"/>
    <w:rsid w:val="004276DA"/>
    <w:rsid w:val="0043015A"/>
    <w:rsid w:val="004304A9"/>
    <w:rsid w:val="00431977"/>
    <w:rsid w:val="004328EC"/>
    <w:rsid w:val="00432A4D"/>
    <w:rsid w:val="00435583"/>
    <w:rsid w:val="00435B81"/>
    <w:rsid w:val="00436028"/>
    <w:rsid w:val="00436D4A"/>
    <w:rsid w:val="004412AF"/>
    <w:rsid w:val="00441BE8"/>
    <w:rsid w:val="0044275C"/>
    <w:rsid w:val="004437F0"/>
    <w:rsid w:val="00443961"/>
    <w:rsid w:val="0044656A"/>
    <w:rsid w:val="0045123C"/>
    <w:rsid w:val="00452B62"/>
    <w:rsid w:val="00453459"/>
    <w:rsid w:val="00455514"/>
    <w:rsid w:val="00455679"/>
    <w:rsid w:val="004556C6"/>
    <w:rsid w:val="004559A4"/>
    <w:rsid w:val="00455DAC"/>
    <w:rsid w:val="00457ABD"/>
    <w:rsid w:val="00457C00"/>
    <w:rsid w:val="004601C7"/>
    <w:rsid w:val="004631FE"/>
    <w:rsid w:val="00466407"/>
    <w:rsid w:val="0046686B"/>
    <w:rsid w:val="0046734C"/>
    <w:rsid w:val="0047079B"/>
    <w:rsid w:val="004708C3"/>
    <w:rsid w:val="004717EA"/>
    <w:rsid w:val="004728DB"/>
    <w:rsid w:val="00472BE0"/>
    <w:rsid w:val="004733C3"/>
    <w:rsid w:val="00474596"/>
    <w:rsid w:val="00474A49"/>
    <w:rsid w:val="00474D5F"/>
    <w:rsid w:val="00474E43"/>
    <w:rsid w:val="004753ED"/>
    <w:rsid w:val="004809D6"/>
    <w:rsid w:val="00481ECF"/>
    <w:rsid w:val="0048312A"/>
    <w:rsid w:val="0048638A"/>
    <w:rsid w:val="00486453"/>
    <w:rsid w:val="004871FB"/>
    <w:rsid w:val="004877B0"/>
    <w:rsid w:val="00487895"/>
    <w:rsid w:val="00487F21"/>
    <w:rsid w:val="00491717"/>
    <w:rsid w:val="00491F07"/>
    <w:rsid w:val="00492DBE"/>
    <w:rsid w:val="0049347F"/>
    <w:rsid w:val="00494B68"/>
    <w:rsid w:val="0049641B"/>
    <w:rsid w:val="00496491"/>
    <w:rsid w:val="00496A2D"/>
    <w:rsid w:val="0049767F"/>
    <w:rsid w:val="00497994"/>
    <w:rsid w:val="00497AE1"/>
    <w:rsid w:val="004A1793"/>
    <w:rsid w:val="004A2340"/>
    <w:rsid w:val="004A26BA"/>
    <w:rsid w:val="004A2798"/>
    <w:rsid w:val="004A2D58"/>
    <w:rsid w:val="004A3305"/>
    <w:rsid w:val="004A33BD"/>
    <w:rsid w:val="004A3477"/>
    <w:rsid w:val="004A3C8C"/>
    <w:rsid w:val="004A5B64"/>
    <w:rsid w:val="004A67FC"/>
    <w:rsid w:val="004A68D7"/>
    <w:rsid w:val="004A6B60"/>
    <w:rsid w:val="004A77B4"/>
    <w:rsid w:val="004B0CE8"/>
    <w:rsid w:val="004B113D"/>
    <w:rsid w:val="004B1DD6"/>
    <w:rsid w:val="004B20F4"/>
    <w:rsid w:val="004B2A4B"/>
    <w:rsid w:val="004B2C5B"/>
    <w:rsid w:val="004B38CD"/>
    <w:rsid w:val="004B4039"/>
    <w:rsid w:val="004B5126"/>
    <w:rsid w:val="004B5668"/>
    <w:rsid w:val="004C0F8D"/>
    <w:rsid w:val="004C4126"/>
    <w:rsid w:val="004C4A55"/>
    <w:rsid w:val="004C7445"/>
    <w:rsid w:val="004C7653"/>
    <w:rsid w:val="004D0009"/>
    <w:rsid w:val="004D2F53"/>
    <w:rsid w:val="004D61B7"/>
    <w:rsid w:val="004D78B9"/>
    <w:rsid w:val="004D7FBA"/>
    <w:rsid w:val="004E004E"/>
    <w:rsid w:val="004E07F7"/>
    <w:rsid w:val="004E0F5B"/>
    <w:rsid w:val="004E2248"/>
    <w:rsid w:val="004E2287"/>
    <w:rsid w:val="004E2439"/>
    <w:rsid w:val="004E2DF0"/>
    <w:rsid w:val="004E721D"/>
    <w:rsid w:val="004E7947"/>
    <w:rsid w:val="004F142C"/>
    <w:rsid w:val="004F1433"/>
    <w:rsid w:val="004F2727"/>
    <w:rsid w:val="004F65A8"/>
    <w:rsid w:val="00500755"/>
    <w:rsid w:val="00503C34"/>
    <w:rsid w:val="005123A2"/>
    <w:rsid w:val="005124AF"/>
    <w:rsid w:val="00512CE9"/>
    <w:rsid w:val="00513180"/>
    <w:rsid w:val="005146F7"/>
    <w:rsid w:val="00514A43"/>
    <w:rsid w:val="00515690"/>
    <w:rsid w:val="00515830"/>
    <w:rsid w:val="005166C2"/>
    <w:rsid w:val="00520703"/>
    <w:rsid w:val="00520E0A"/>
    <w:rsid w:val="00520EC6"/>
    <w:rsid w:val="00521E07"/>
    <w:rsid w:val="005222E5"/>
    <w:rsid w:val="00523197"/>
    <w:rsid w:val="00524273"/>
    <w:rsid w:val="00524339"/>
    <w:rsid w:val="0052481C"/>
    <w:rsid w:val="005260AD"/>
    <w:rsid w:val="005267CD"/>
    <w:rsid w:val="00526C7D"/>
    <w:rsid w:val="00527393"/>
    <w:rsid w:val="00527FA6"/>
    <w:rsid w:val="00530C8D"/>
    <w:rsid w:val="00531B3C"/>
    <w:rsid w:val="00532221"/>
    <w:rsid w:val="005345D8"/>
    <w:rsid w:val="00534AC4"/>
    <w:rsid w:val="00535906"/>
    <w:rsid w:val="00535AE0"/>
    <w:rsid w:val="00535D94"/>
    <w:rsid w:val="005364FC"/>
    <w:rsid w:val="00536D39"/>
    <w:rsid w:val="00537DB8"/>
    <w:rsid w:val="0054033D"/>
    <w:rsid w:val="0054337E"/>
    <w:rsid w:val="0054354B"/>
    <w:rsid w:val="00543AB7"/>
    <w:rsid w:val="00543AFD"/>
    <w:rsid w:val="00543C2E"/>
    <w:rsid w:val="0054434D"/>
    <w:rsid w:val="0054513A"/>
    <w:rsid w:val="005458F0"/>
    <w:rsid w:val="00546C25"/>
    <w:rsid w:val="00546D54"/>
    <w:rsid w:val="00550B12"/>
    <w:rsid w:val="005510CB"/>
    <w:rsid w:val="00553249"/>
    <w:rsid w:val="00553EF9"/>
    <w:rsid w:val="00556792"/>
    <w:rsid w:val="00557BE5"/>
    <w:rsid w:val="00557CAB"/>
    <w:rsid w:val="00560088"/>
    <w:rsid w:val="005662FD"/>
    <w:rsid w:val="00567A6A"/>
    <w:rsid w:val="0057081A"/>
    <w:rsid w:val="00570C16"/>
    <w:rsid w:val="0057151F"/>
    <w:rsid w:val="00571D50"/>
    <w:rsid w:val="00572DC1"/>
    <w:rsid w:val="00573603"/>
    <w:rsid w:val="00573E94"/>
    <w:rsid w:val="005747AC"/>
    <w:rsid w:val="00575025"/>
    <w:rsid w:val="0057659D"/>
    <w:rsid w:val="00576C5A"/>
    <w:rsid w:val="00581847"/>
    <w:rsid w:val="00581FC8"/>
    <w:rsid w:val="005822FF"/>
    <w:rsid w:val="0058495F"/>
    <w:rsid w:val="00584A0D"/>
    <w:rsid w:val="00585B39"/>
    <w:rsid w:val="00585D57"/>
    <w:rsid w:val="00586330"/>
    <w:rsid w:val="005867A4"/>
    <w:rsid w:val="00586CB3"/>
    <w:rsid w:val="00586E08"/>
    <w:rsid w:val="00590A4B"/>
    <w:rsid w:val="00590C73"/>
    <w:rsid w:val="0059206A"/>
    <w:rsid w:val="00592EE8"/>
    <w:rsid w:val="00593785"/>
    <w:rsid w:val="00593F93"/>
    <w:rsid w:val="005963EF"/>
    <w:rsid w:val="00597B2D"/>
    <w:rsid w:val="005A2105"/>
    <w:rsid w:val="005A297C"/>
    <w:rsid w:val="005A39A6"/>
    <w:rsid w:val="005A66C3"/>
    <w:rsid w:val="005A6B8F"/>
    <w:rsid w:val="005B12B5"/>
    <w:rsid w:val="005B1305"/>
    <w:rsid w:val="005B25B9"/>
    <w:rsid w:val="005B2836"/>
    <w:rsid w:val="005B2C3F"/>
    <w:rsid w:val="005B2DF9"/>
    <w:rsid w:val="005B336E"/>
    <w:rsid w:val="005B3849"/>
    <w:rsid w:val="005B455E"/>
    <w:rsid w:val="005B7627"/>
    <w:rsid w:val="005C0D00"/>
    <w:rsid w:val="005C0E96"/>
    <w:rsid w:val="005C16C6"/>
    <w:rsid w:val="005C4BBD"/>
    <w:rsid w:val="005C6459"/>
    <w:rsid w:val="005C763C"/>
    <w:rsid w:val="005C7CB2"/>
    <w:rsid w:val="005D257E"/>
    <w:rsid w:val="005D42CA"/>
    <w:rsid w:val="005D474D"/>
    <w:rsid w:val="005D623C"/>
    <w:rsid w:val="005D694F"/>
    <w:rsid w:val="005D6B4D"/>
    <w:rsid w:val="005E00C7"/>
    <w:rsid w:val="005E04E1"/>
    <w:rsid w:val="005E0840"/>
    <w:rsid w:val="005E1353"/>
    <w:rsid w:val="005E252A"/>
    <w:rsid w:val="005E64C2"/>
    <w:rsid w:val="005E6D76"/>
    <w:rsid w:val="005E79BB"/>
    <w:rsid w:val="005F002C"/>
    <w:rsid w:val="005F1CE1"/>
    <w:rsid w:val="005F2DA8"/>
    <w:rsid w:val="005F3010"/>
    <w:rsid w:val="005F3B17"/>
    <w:rsid w:val="005F4D19"/>
    <w:rsid w:val="005F5706"/>
    <w:rsid w:val="005F582F"/>
    <w:rsid w:val="005F6127"/>
    <w:rsid w:val="005F683E"/>
    <w:rsid w:val="006000C2"/>
    <w:rsid w:val="00600277"/>
    <w:rsid w:val="00600E39"/>
    <w:rsid w:val="0060267C"/>
    <w:rsid w:val="00603307"/>
    <w:rsid w:val="00603610"/>
    <w:rsid w:val="00604DB1"/>
    <w:rsid w:val="006054B4"/>
    <w:rsid w:val="006066BC"/>
    <w:rsid w:val="00607472"/>
    <w:rsid w:val="00607498"/>
    <w:rsid w:val="00607AF5"/>
    <w:rsid w:val="006125FD"/>
    <w:rsid w:val="00612EC7"/>
    <w:rsid w:val="0061486C"/>
    <w:rsid w:val="00614D32"/>
    <w:rsid w:val="00614E70"/>
    <w:rsid w:val="006154B2"/>
    <w:rsid w:val="00615723"/>
    <w:rsid w:val="0061620A"/>
    <w:rsid w:val="00616F7C"/>
    <w:rsid w:val="006171FE"/>
    <w:rsid w:val="00617EA1"/>
    <w:rsid w:val="0062015F"/>
    <w:rsid w:val="00620F55"/>
    <w:rsid w:val="006210FE"/>
    <w:rsid w:val="006216BF"/>
    <w:rsid w:val="00623600"/>
    <w:rsid w:val="00623AF1"/>
    <w:rsid w:val="00624313"/>
    <w:rsid w:val="006255DA"/>
    <w:rsid w:val="006300DE"/>
    <w:rsid w:val="00631387"/>
    <w:rsid w:val="00631936"/>
    <w:rsid w:val="00632AA7"/>
    <w:rsid w:val="00632FC9"/>
    <w:rsid w:val="00633058"/>
    <w:rsid w:val="00633598"/>
    <w:rsid w:val="0063480C"/>
    <w:rsid w:val="00634F08"/>
    <w:rsid w:val="00635E87"/>
    <w:rsid w:val="006371C0"/>
    <w:rsid w:val="006403C5"/>
    <w:rsid w:val="00641260"/>
    <w:rsid w:val="006412E8"/>
    <w:rsid w:val="006414EB"/>
    <w:rsid w:val="00641BD9"/>
    <w:rsid w:val="00641C4B"/>
    <w:rsid w:val="00642054"/>
    <w:rsid w:val="00642F9A"/>
    <w:rsid w:val="00643695"/>
    <w:rsid w:val="00643867"/>
    <w:rsid w:val="00643F02"/>
    <w:rsid w:val="00644FF2"/>
    <w:rsid w:val="00645C1E"/>
    <w:rsid w:val="00646236"/>
    <w:rsid w:val="00646C28"/>
    <w:rsid w:val="00646EEB"/>
    <w:rsid w:val="00650D04"/>
    <w:rsid w:val="006511BC"/>
    <w:rsid w:val="0065126B"/>
    <w:rsid w:val="006531DE"/>
    <w:rsid w:val="00655B97"/>
    <w:rsid w:val="00655F3E"/>
    <w:rsid w:val="00656E9C"/>
    <w:rsid w:val="00657576"/>
    <w:rsid w:val="00660EC4"/>
    <w:rsid w:val="006612D8"/>
    <w:rsid w:val="00661A93"/>
    <w:rsid w:val="00666010"/>
    <w:rsid w:val="006661E2"/>
    <w:rsid w:val="006670B7"/>
    <w:rsid w:val="00671D94"/>
    <w:rsid w:val="00673354"/>
    <w:rsid w:val="00674824"/>
    <w:rsid w:val="0067597A"/>
    <w:rsid w:val="0067677C"/>
    <w:rsid w:val="006767D8"/>
    <w:rsid w:val="00676839"/>
    <w:rsid w:val="00677548"/>
    <w:rsid w:val="006777E6"/>
    <w:rsid w:val="00680281"/>
    <w:rsid w:val="006803E4"/>
    <w:rsid w:val="00681F52"/>
    <w:rsid w:val="00682137"/>
    <w:rsid w:val="00682303"/>
    <w:rsid w:val="00682333"/>
    <w:rsid w:val="00682CCF"/>
    <w:rsid w:val="00683ADA"/>
    <w:rsid w:val="00683D03"/>
    <w:rsid w:val="0068582D"/>
    <w:rsid w:val="00687365"/>
    <w:rsid w:val="00690B5E"/>
    <w:rsid w:val="006916BA"/>
    <w:rsid w:val="0069248B"/>
    <w:rsid w:val="0069276B"/>
    <w:rsid w:val="00693DB0"/>
    <w:rsid w:val="00694552"/>
    <w:rsid w:val="00694FB5"/>
    <w:rsid w:val="006953AB"/>
    <w:rsid w:val="0069555F"/>
    <w:rsid w:val="006956FA"/>
    <w:rsid w:val="006957E9"/>
    <w:rsid w:val="00696F8F"/>
    <w:rsid w:val="00697B21"/>
    <w:rsid w:val="00697F53"/>
    <w:rsid w:val="006A0E65"/>
    <w:rsid w:val="006A1181"/>
    <w:rsid w:val="006A1299"/>
    <w:rsid w:val="006A22D5"/>
    <w:rsid w:val="006A27FD"/>
    <w:rsid w:val="006A3572"/>
    <w:rsid w:val="006A35C9"/>
    <w:rsid w:val="006A3EB0"/>
    <w:rsid w:val="006A4323"/>
    <w:rsid w:val="006A48B5"/>
    <w:rsid w:val="006A52EE"/>
    <w:rsid w:val="006A60C7"/>
    <w:rsid w:val="006A6C7D"/>
    <w:rsid w:val="006A73FF"/>
    <w:rsid w:val="006A76F6"/>
    <w:rsid w:val="006B08AA"/>
    <w:rsid w:val="006B111B"/>
    <w:rsid w:val="006B122D"/>
    <w:rsid w:val="006B1548"/>
    <w:rsid w:val="006B1C0D"/>
    <w:rsid w:val="006B2FA8"/>
    <w:rsid w:val="006B5F34"/>
    <w:rsid w:val="006B61C2"/>
    <w:rsid w:val="006B7C8C"/>
    <w:rsid w:val="006C1473"/>
    <w:rsid w:val="006C1CBB"/>
    <w:rsid w:val="006C1DDC"/>
    <w:rsid w:val="006C4C00"/>
    <w:rsid w:val="006C501C"/>
    <w:rsid w:val="006C5D38"/>
    <w:rsid w:val="006C614F"/>
    <w:rsid w:val="006C7549"/>
    <w:rsid w:val="006C79E0"/>
    <w:rsid w:val="006D0D01"/>
    <w:rsid w:val="006D1E95"/>
    <w:rsid w:val="006D43BF"/>
    <w:rsid w:val="006D49B8"/>
    <w:rsid w:val="006D5EAC"/>
    <w:rsid w:val="006D761D"/>
    <w:rsid w:val="006E0C92"/>
    <w:rsid w:val="006E1206"/>
    <w:rsid w:val="006E12C8"/>
    <w:rsid w:val="006E44C1"/>
    <w:rsid w:val="006E47FC"/>
    <w:rsid w:val="006E56C5"/>
    <w:rsid w:val="006E5EC5"/>
    <w:rsid w:val="006E6393"/>
    <w:rsid w:val="006F0606"/>
    <w:rsid w:val="006F27C5"/>
    <w:rsid w:val="006F49E0"/>
    <w:rsid w:val="006F4F38"/>
    <w:rsid w:val="006F5632"/>
    <w:rsid w:val="006F5673"/>
    <w:rsid w:val="006F5AB2"/>
    <w:rsid w:val="006F646C"/>
    <w:rsid w:val="006F6C70"/>
    <w:rsid w:val="006F72FB"/>
    <w:rsid w:val="006F79A1"/>
    <w:rsid w:val="00700FAA"/>
    <w:rsid w:val="0070107B"/>
    <w:rsid w:val="00701747"/>
    <w:rsid w:val="00703232"/>
    <w:rsid w:val="007053F2"/>
    <w:rsid w:val="00706051"/>
    <w:rsid w:val="007102C6"/>
    <w:rsid w:val="00710890"/>
    <w:rsid w:val="007135FC"/>
    <w:rsid w:val="0071473E"/>
    <w:rsid w:val="00714B9D"/>
    <w:rsid w:val="00714C61"/>
    <w:rsid w:val="00714EC1"/>
    <w:rsid w:val="007160FC"/>
    <w:rsid w:val="007161CC"/>
    <w:rsid w:val="00716202"/>
    <w:rsid w:val="00716E93"/>
    <w:rsid w:val="007176CB"/>
    <w:rsid w:val="00717C91"/>
    <w:rsid w:val="0072184E"/>
    <w:rsid w:val="00722845"/>
    <w:rsid w:val="00722B42"/>
    <w:rsid w:val="00725A1F"/>
    <w:rsid w:val="00726F43"/>
    <w:rsid w:val="007300CD"/>
    <w:rsid w:val="0073164C"/>
    <w:rsid w:val="00732F64"/>
    <w:rsid w:val="0073638D"/>
    <w:rsid w:val="00736A12"/>
    <w:rsid w:val="00736CDC"/>
    <w:rsid w:val="00740571"/>
    <w:rsid w:val="00741B8A"/>
    <w:rsid w:val="00742704"/>
    <w:rsid w:val="00742A93"/>
    <w:rsid w:val="00744B9B"/>
    <w:rsid w:val="00744F08"/>
    <w:rsid w:val="007455FE"/>
    <w:rsid w:val="0074584B"/>
    <w:rsid w:val="00745AB6"/>
    <w:rsid w:val="00745F9C"/>
    <w:rsid w:val="00746724"/>
    <w:rsid w:val="00746D31"/>
    <w:rsid w:val="007472F0"/>
    <w:rsid w:val="007500FA"/>
    <w:rsid w:val="007517FC"/>
    <w:rsid w:val="007520A8"/>
    <w:rsid w:val="0075290C"/>
    <w:rsid w:val="007537D8"/>
    <w:rsid w:val="00753A46"/>
    <w:rsid w:val="00755EEE"/>
    <w:rsid w:val="007560F3"/>
    <w:rsid w:val="007569A4"/>
    <w:rsid w:val="00756A8E"/>
    <w:rsid w:val="0075737D"/>
    <w:rsid w:val="00760264"/>
    <w:rsid w:val="00761586"/>
    <w:rsid w:val="0076253C"/>
    <w:rsid w:val="0076345D"/>
    <w:rsid w:val="00763B3B"/>
    <w:rsid w:val="0076452C"/>
    <w:rsid w:val="00764F96"/>
    <w:rsid w:val="00765F05"/>
    <w:rsid w:val="00766698"/>
    <w:rsid w:val="00766949"/>
    <w:rsid w:val="0076754D"/>
    <w:rsid w:val="007677A8"/>
    <w:rsid w:val="00767E8C"/>
    <w:rsid w:val="00767F48"/>
    <w:rsid w:val="00770D0C"/>
    <w:rsid w:val="00771FA6"/>
    <w:rsid w:val="00773C66"/>
    <w:rsid w:val="00773E19"/>
    <w:rsid w:val="00775240"/>
    <w:rsid w:val="007752F2"/>
    <w:rsid w:val="00775B1C"/>
    <w:rsid w:val="00775D34"/>
    <w:rsid w:val="00777108"/>
    <w:rsid w:val="00777396"/>
    <w:rsid w:val="00777AC7"/>
    <w:rsid w:val="007804BE"/>
    <w:rsid w:val="00780BCC"/>
    <w:rsid w:val="00780CD6"/>
    <w:rsid w:val="007814BD"/>
    <w:rsid w:val="00781585"/>
    <w:rsid w:val="00783280"/>
    <w:rsid w:val="00783DF5"/>
    <w:rsid w:val="0078516D"/>
    <w:rsid w:val="00785710"/>
    <w:rsid w:val="00786DFB"/>
    <w:rsid w:val="0078744D"/>
    <w:rsid w:val="007875BA"/>
    <w:rsid w:val="00794DFC"/>
    <w:rsid w:val="00794FA1"/>
    <w:rsid w:val="00796425"/>
    <w:rsid w:val="007A1E6A"/>
    <w:rsid w:val="007A20F8"/>
    <w:rsid w:val="007A295D"/>
    <w:rsid w:val="007A2A22"/>
    <w:rsid w:val="007A645A"/>
    <w:rsid w:val="007A6C58"/>
    <w:rsid w:val="007A6C6C"/>
    <w:rsid w:val="007A7301"/>
    <w:rsid w:val="007A739E"/>
    <w:rsid w:val="007B07C4"/>
    <w:rsid w:val="007B13B5"/>
    <w:rsid w:val="007B18E6"/>
    <w:rsid w:val="007B310C"/>
    <w:rsid w:val="007B4895"/>
    <w:rsid w:val="007B4E17"/>
    <w:rsid w:val="007B52B8"/>
    <w:rsid w:val="007B59CD"/>
    <w:rsid w:val="007B5C5F"/>
    <w:rsid w:val="007B60FC"/>
    <w:rsid w:val="007C076E"/>
    <w:rsid w:val="007C1942"/>
    <w:rsid w:val="007C2E61"/>
    <w:rsid w:val="007C5D35"/>
    <w:rsid w:val="007C6A9E"/>
    <w:rsid w:val="007C7861"/>
    <w:rsid w:val="007C7DB4"/>
    <w:rsid w:val="007C7F1A"/>
    <w:rsid w:val="007D05C1"/>
    <w:rsid w:val="007D1A4B"/>
    <w:rsid w:val="007D213E"/>
    <w:rsid w:val="007D3414"/>
    <w:rsid w:val="007D38B9"/>
    <w:rsid w:val="007D3F78"/>
    <w:rsid w:val="007D4C06"/>
    <w:rsid w:val="007D5904"/>
    <w:rsid w:val="007D77E3"/>
    <w:rsid w:val="007E0E51"/>
    <w:rsid w:val="007E136B"/>
    <w:rsid w:val="007E3FD3"/>
    <w:rsid w:val="007E42CF"/>
    <w:rsid w:val="007E4BED"/>
    <w:rsid w:val="007E66F9"/>
    <w:rsid w:val="007E6A7D"/>
    <w:rsid w:val="007E7C22"/>
    <w:rsid w:val="007E7FD2"/>
    <w:rsid w:val="007F3F2F"/>
    <w:rsid w:val="007F44BE"/>
    <w:rsid w:val="007F48DB"/>
    <w:rsid w:val="007F4F8A"/>
    <w:rsid w:val="007F61F5"/>
    <w:rsid w:val="007F6BC2"/>
    <w:rsid w:val="007F7DAF"/>
    <w:rsid w:val="00800460"/>
    <w:rsid w:val="0080124A"/>
    <w:rsid w:val="00805A04"/>
    <w:rsid w:val="00806A62"/>
    <w:rsid w:val="00810AFC"/>
    <w:rsid w:val="00810E7D"/>
    <w:rsid w:val="00811081"/>
    <w:rsid w:val="00811C56"/>
    <w:rsid w:val="008121BD"/>
    <w:rsid w:val="00812A73"/>
    <w:rsid w:val="0081374E"/>
    <w:rsid w:val="008137F6"/>
    <w:rsid w:val="00816915"/>
    <w:rsid w:val="00817858"/>
    <w:rsid w:val="00817D70"/>
    <w:rsid w:val="00822D00"/>
    <w:rsid w:val="00823BAB"/>
    <w:rsid w:val="00823D54"/>
    <w:rsid w:val="0082410D"/>
    <w:rsid w:val="008253F2"/>
    <w:rsid w:val="0082549A"/>
    <w:rsid w:val="00825CB1"/>
    <w:rsid w:val="00827650"/>
    <w:rsid w:val="00827E36"/>
    <w:rsid w:val="00832765"/>
    <w:rsid w:val="00832921"/>
    <w:rsid w:val="00833640"/>
    <w:rsid w:val="00834F2E"/>
    <w:rsid w:val="00834F67"/>
    <w:rsid w:val="008353F6"/>
    <w:rsid w:val="00835852"/>
    <w:rsid w:val="00835A00"/>
    <w:rsid w:val="00835C31"/>
    <w:rsid w:val="00837008"/>
    <w:rsid w:val="008371D3"/>
    <w:rsid w:val="008412A2"/>
    <w:rsid w:val="00841F92"/>
    <w:rsid w:val="00842057"/>
    <w:rsid w:val="00842546"/>
    <w:rsid w:val="008439F3"/>
    <w:rsid w:val="00844866"/>
    <w:rsid w:val="0084502D"/>
    <w:rsid w:val="008456B9"/>
    <w:rsid w:val="008505E6"/>
    <w:rsid w:val="00850935"/>
    <w:rsid w:val="00853F66"/>
    <w:rsid w:val="00854577"/>
    <w:rsid w:val="00855B38"/>
    <w:rsid w:val="00856C95"/>
    <w:rsid w:val="008576C3"/>
    <w:rsid w:val="0086051D"/>
    <w:rsid w:val="00860EAF"/>
    <w:rsid w:val="00860F35"/>
    <w:rsid w:val="00861D72"/>
    <w:rsid w:val="00862520"/>
    <w:rsid w:val="00863059"/>
    <w:rsid w:val="00863A7E"/>
    <w:rsid w:val="00864C3D"/>
    <w:rsid w:val="00864E4A"/>
    <w:rsid w:val="008675E7"/>
    <w:rsid w:val="00867C50"/>
    <w:rsid w:val="0087124F"/>
    <w:rsid w:val="00872C4C"/>
    <w:rsid w:val="0087387B"/>
    <w:rsid w:val="00875F75"/>
    <w:rsid w:val="00876ADA"/>
    <w:rsid w:val="00877158"/>
    <w:rsid w:val="00880F1D"/>
    <w:rsid w:val="008812BA"/>
    <w:rsid w:val="00882057"/>
    <w:rsid w:val="0088469C"/>
    <w:rsid w:val="00885D28"/>
    <w:rsid w:val="00885D3F"/>
    <w:rsid w:val="008877C2"/>
    <w:rsid w:val="008908E8"/>
    <w:rsid w:val="00891839"/>
    <w:rsid w:val="00892012"/>
    <w:rsid w:val="00894035"/>
    <w:rsid w:val="00896525"/>
    <w:rsid w:val="008977EE"/>
    <w:rsid w:val="008A00F4"/>
    <w:rsid w:val="008A08F0"/>
    <w:rsid w:val="008A106C"/>
    <w:rsid w:val="008A141A"/>
    <w:rsid w:val="008A3672"/>
    <w:rsid w:val="008A3C5F"/>
    <w:rsid w:val="008A5B2F"/>
    <w:rsid w:val="008A6E93"/>
    <w:rsid w:val="008A7411"/>
    <w:rsid w:val="008B141B"/>
    <w:rsid w:val="008B2919"/>
    <w:rsid w:val="008B346C"/>
    <w:rsid w:val="008B3DF9"/>
    <w:rsid w:val="008B5D68"/>
    <w:rsid w:val="008B6921"/>
    <w:rsid w:val="008B6BE6"/>
    <w:rsid w:val="008B7AF3"/>
    <w:rsid w:val="008B7CA8"/>
    <w:rsid w:val="008B7E59"/>
    <w:rsid w:val="008C0479"/>
    <w:rsid w:val="008C14D6"/>
    <w:rsid w:val="008C22FE"/>
    <w:rsid w:val="008C45D2"/>
    <w:rsid w:val="008C4F25"/>
    <w:rsid w:val="008C711E"/>
    <w:rsid w:val="008D0B5B"/>
    <w:rsid w:val="008D560A"/>
    <w:rsid w:val="008D6216"/>
    <w:rsid w:val="008D668E"/>
    <w:rsid w:val="008D6702"/>
    <w:rsid w:val="008D7305"/>
    <w:rsid w:val="008E02EB"/>
    <w:rsid w:val="008E1FA6"/>
    <w:rsid w:val="008E2CF6"/>
    <w:rsid w:val="008E41AD"/>
    <w:rsid w:val="008E54F0"/>
    <w:rsid w:val="008E6B1A"/>
    <w:rsid w:val="008E6D65"/>
    <w:rsid w:val="008E776F"/>
    <w:rsid w:val="008E7B4A"/>
    <w:rsid w:val="008F08CB"/>
    <w:rsid w:val="008F0C7F"/>
    <w:rsid w:val="008F0D00"/>
    <w:rsid w:val="008F0E78"/>
    <w:rsid w:val="008F0F0D"/>
    <w:rsid w:val="008F0FAF"/>
    <w:rsid w:val="008F3E24"/>
    <w:rsid w:val="008F4007"/>
    <w:rsid w:val="008F43F4"/>
    <w:rsid w:val="008F4EFC"/>
    <w:rsid w:val="008F50D5"/>
    <w:rsid w:val="008F593A"/>
    <w:rsid w:val="008F5FF0"/>
    <w:rsid w:val="009005C8"/>
    <w:rsid w:val="009035F9"/>
    <w:rsid w:val="00903F12"/>
    <w:rsid w:val="009046D9"/>
    <w:rsid w:val="00904C91"/>
    <w:rsid w:val="00907875"/>
    <w:rsid w:val="00910D9D"/>
    <w:rsid w:val="00911102"/>
    <w:rsid w:val="009118BA"/>
    <w:rsid w:val="009119BD"/>
    <w:rsid w:val="00911EB0"/>
    <w:rsid w:val="00912B8C"/>
    <w:rsid w:val="00913140"/>
    <w:rsid w:val="009142AF"/>
    <w:rsid w:val="00914433"/>
    <w:rsid w:val="0091476E"/>
    <w:rsid w:val="00916ACD"/>
    <w:rsid w:val="00916CDF"/>
    <w:rsid w:val="00917ACC"/>
    <w:rsid w:val="00917E12"/>
    <w:rsid w:val="00920833"/>
    <w:rsid w:val="00921C35"/>
    <w:rsid w:val="00921E8B"/>
    <w:rsid w:val="00922C39"/>
    <w:rsid w:val="00923533"/>
    <w:rsid w:val="009262A3"/>
    <w:rsid w:val="00927585"/>
    <w:rsid w:val="00931A42"/>
    <w:rsid w:val="009320EA"/>
    <w:rsid w:val="0093236B"/>
    <w:rsid w:val="00932877"/>
    <w:rsid w:val="00932C9E"/>
    <w:rsid w:val="00933A18"/>
    <w:rsid w:val="00933D60"/>
    <w:rsid w:val="00934C63"/>
    <w:rsid w:val="009357F2"/>
    <w:rsid w:val="00935A0B"/>
    <w:rsid w:val="00942044"/>
    <w:rsid w:val="00942177"/>
    <w:rsid w:val="009424CA"/>
    <w:rsid w:val="00942E63"/>
    <w:rsid w:val="00943576"/>
    <w:rsid w:val="00943C60"/>
    <w:rsid w:val="00944968"/>
    <w:rsid w:val="00944A8D"/>
    <w:rsid w:val="009458FE"/>
    <w:rsid w:val="00946618"/>
    <w:rsid w:val="00947A26"/>
    <w:rsid w:val="00947C79"/>
    <w:rsid w:val="00951880"/>
    <w:rsid w:val="00951CFD"/>
    <w:rsid w:val="00952670"/>
    <w:rsid w:val="00952E2A"/>
    <w:rsid w:val="009532CF"/>
    <w:rsid w:val="00953981"/>
    <w:rsid w:val="00955129"/>
    <w:rsid w:val="00956BBC"/>
    <w:rsid w:val="00960495"/>
    <w:rsid w:val="009616D9"/>
    <w:rsid w:val="009618CC"/>
    <w:rsid w:val="009646CD"/>
    <w:rsid w:val="0096630E"/>
    <w:rsid w:val="00966F10"/>
    <w:rsid w:val="00967EF5"/>
    <w:rsid w:val="009719F5"/>
    <w:rsid w:val="00971AB2"/>
    <w:rsid w:val="00971B5A"/>
    <w:rsid w:val="00971C79"/>
    <w:rsid w:val="009757C7"/>
    <w:rsid w:val="00976767"/>
    <w:rsid w:val="00977941"/>
    <w:rsid w:val="00982499"/>
    <w:rsid w:val="009826FB"/>
    <w:rsid w:val="009827A4"/>
    <w:rsid w:val="00984078"/>
    <w:rsid w:val="00984C90"/>
    <w:rsid w:val="00985294"/>
    <w:rsid w:val="009906AF"/>
    <w:rsid w:val="00992FF6"/>
    <w:rsid w:val="00993507"/>
    <w:rsid w:val="00993E9A"/>
    <w:rsid w:val="00995492"/>
    <w:rsid w:val="009954F2"/>
    <w:rsid w:val="00996F02"/>
    <w:rsid w:val="009A072E"/>
    <w:rsid w:val="009A138E"/>
    <w:rsid w:val="009A171D"/>
    <w:rsid w:val="009A1C22"/>
    <w:rsid w:val="009A27A5"/>
    <w:rsid w:val="009A2994"/>
    <w:rsid w:val="009A398C"/>
    <w:rsid w:val="009A39B6"/>
    <w:rsid w:val="009A3F88"/>
    <w:rsid w:val="009A4CD0"/>
    <w:rsid w:val="009A5C77"/>
    <w:rsid w:val="009A5C97"/>
    <w:rsid w:val="009A6C5A"/>
    <w:rsid w:val="009A7154"/>
    <w:rsid w:val="009A7384"/>
    <w:rsid w:val="009B0652"/>
    <w:rsid w:val="009B1E00"/>
    <w:rsid w:val="009B273A"/>
    <w:rsid w:val="009B303B"/>
    <w:rsid w:val="009B34C2"/>
    <w:rsid w:val="009B35CE"/>
    <w:rsid w:val="009B52F7"/>
    <w:rsid w:val="009B58C7"/>
    <w:rsid w:val="009B5DCF"/>
    <w:rsid w:val="009B668E"/>
    <w:rsid w:val="009B6D32"/>
    <w:rsid w:val="009B7298"/>
    <w:rsid w:val="009C0633"/>
    <w:rsid w:val="009C1458"/>
    <w:rsid w:val="009C30BF"/>
    <w:rsid w:val="009C3417"/>
    <w:rsid w:val="009C3874"/>
    <w:rsid w:val="009C3BAA"/>
    <w:rsid w:val="009C40DC"/>
    <w:rsid w:val="009C53D7"/>
    <w:rsid w:val="009D078D"/>
    <w:rsid w:val="009D0B67"/>
    <w:rsid w:val="009D2E7E"/>
    <w:rsid w:val="009D2F1D"/>
    <w:rsid w:val="009D40F2"/>
    <w:rsid w:val="009D4382"/>
    <w:rsid w:val="009D6158"/>
    <w:rsid w:val="009E011F"/>
    <w:rsid w:val="009E09BB"/>
    <w:rsid w:val="009E2A49"/>
    <w:rsid w:val="009E5C33"/>
    <w:rsid w:val="009E61A6"/>
    <w:rsid w:val="009F0FCC"/>
    <w:rsid w:val="009F28D0"/>
    <w:rsid w:val="009F2BC3"/>
    <w:rsid w:val="009F36D0"/>
    <w:rsid w:val="009F3719"/>
    <w:rsid w:val="009F3CC6"/>
    <w:rsid w:val="009F4276"/>
    <w:rsid w:val="009F4722"/>
    <w:rsid w:val="009F48D0"/>
    <w:rsid w:val="009F4954"/>
    <w:rsid w:val="009F5054"/>
    <w:rsid w:val="009F61D9"/>
    <w:rsid w:val="009F7388"/>
    <w:rsid w:val="009F7482"/>
    <w:rsid w:val="009F7502"/>
    <w:rsid w:val="009F7B7F"/>
    <w:rsid w:val="00A0169D"/>
    <w:rsid w:val="00A01FED"/>
    <w:rsid w:val="00A031C5"/>
    <w:rsid w:val="00A03A90"/>
    <w:rsid w:val="00A03D69"/>
    <w:rsid w:val="00A045D3"/>
    <w:rsid w:val="00A04945"/>
    <w:rsid w:val="00A04BE6"/>
    <w:rsid w:val="00A04C6B"/>
    <w:rsid w:val="00A06D33"/>
    <w:rsid w:val="00A101F3"/>
    <w:rsid w:val="00A13D81"/>
    <w:rsid w:val="00A14C24"/>
    <w:rsid w:val="00A15E27"/>
    <w:rsid w:val="00A16F7D"/>
    <w:rsid w:val="00A17AB8"/>
    <w:rsid w:val="00A2036A"/>
    <w:rsid w:val="00A2047F"/>
    <w:rsid w:val="00A22C39"/>
    <w:rsid w:val="00A22D28"/>
    <w:rsid w:val="00A237D2"/>
    <w:rsid w:val="00A239E4"/>
    <w:rsid w:val="00A265BC"/>
    <w:rsid w:val="00A30867"/>
    <w:rsid w:val="00A3089F"/>
    <w:rsid w:val="00A3101E"/>
    <w:rsid w:val="00A311FB"/>
    <w:rsid w:val="00A317A8"/>
    <w:rsid w:val="00A322B0"/>
    <w:rsid w:val="00A32963"/>
    <w:rsid w:val="00A32D48"/>
    <w:rsid w:val="00A33472"/>
    <w:rsid w:val="00A34F76"/>
    <w:rsid w:val="00A35145"/>
    <w:rsid w:val="00A3571C"/>
    <w:rsid w:val="00A357F4"/>
    <w:rsid w:val="00A36592"/>
    <w:rsid w:val="00A36DDA"/>
    <w:rsid w:val="00A37D36"/>
    <w:rsid w:val="00A403BE"/>
    <w:rsid w:val="00A432B6"/>
    <w:rsid w:val="00A44045"/>
    <w:rsid w:val="00A448E3"/>
    <w:rsid w:val="00A44CCF"/>
    <w:rsid w:val="00A4512E"/>
    <w:rsid w:val="00A462E6"/>
    <w:rsid w:val="00A47E67"/>
    <w:rsid w:val="00A51ADE"/>
    <w:rsid w:val="00A521E0"/>
    <w:rsid w:val="00A527DA"/>
    <w:rsid w:val="00A530C7"/>
    <w:rsid w:val="00A53D03"/>
    <w:rsid w:val="00A53FF8"/>
    <w:rsid w:val="00A54FE4"/>
    <w:rsid w:val="00A55E22"/>
    <w:rsid w:val="00A56894"/>
    <w:rsid w:val="00A601F4"/>
    <w:rsid w:val="00A612D2"/>
    <w:rsid w:val="00A614A1"/>
    <w:rsid w:val="00A62A2C"/>
    <w:rsid w:val="00A63CCF"/>
    <w:rsid w:val="00A63D8D"/>
    <w:rsid w:val="00A648C5"/>
    <w:rsid w:val="00A65316"/>
    <w:rsid w:val="00A65674"/>
    <w:rsid w:val="00A658AF"/>
    <w:rsid w:val="00A662D2"/>
    <w:rsid w:val="00A67D6A"/>
    <w:rsid w:val="00A700B1"/>
    <w:rsid w:val="00A71572"/>
    <w:rsid w:val="00A71980"/>
    <w:rsid w:val="00A71D16"/>
    <w:rsid w:val="00A72A92"/>
    <w:rsid w:val="00A73AB9"/>
    <w:rsid w:val="00A7536A"/>
    <w:rsid w:val="00A80728"/>
    <w:rsid w:val="00A84783"/>
    <w:rsid w:val="00A8484E"/>
    <w:rsid w:val="00A84D69"/>
    <w:rsid w:val="00A867EC"/>
    <w:rsid w:val="00A86C40"/>
    <w:rsid w:val="00A86EE4"/>
    <w:rsid w:val="00A93622"/>
    <w:rsid w:val="00A94FF2"/>
    <w:rsid w:val="00A95246"/>
    <w:rsid w:val="00A96D5B"/>
    <w:rsid w:val="00A97762"/>
    <w:rsid w:val="00A97AA0"/>
    <w:rsid w:val="00AA0ABC"/>
    <w:rsid w:val="00AA2397"/>
    <w:rsid w:val="00AA3BF7"/>
    <w:rsid w:val="00AA4505"/>
    <w:rsid w:val="00AA4B15"/>
    <w:rsid w:val="00AA4DD3"/>
    <w:rsid w:val="00AA5030"/>
    <w:rsid w:val="00AA5A88"/>
    <w:rsid w:val="00AA6438"/>
    <w:rsid w:val="00AA7DF2"/>
    <w:rsid w:val="00AB00F1"/>
    <w:rsid w:val="00AB0552"/>
    <w:rsid w:val="00AB0FA3"/>
    <w:rsid w:val="00AB1AD4"/>
    <w:rsid w:val="00AB224B"/>
    <w:rsid w:val="00AB32F6"/>
    <w:rsid w:val="00AB349B"/>
    <w:rsid w:val="00AB34A8"/>
    <w:rsid w:val="00AB3CBB"/>
    <w:rsid w:val="00AB4340"/>
    <w:rsid w:val="00AB5696"/>
    <w:rsid w:val="00AB56C4"/>
    <w:rsid w:val="00AB57CD"/>
    <w:rsid w:val="00AB736C"/>
    <w:rsid w:val="00AB7AAF"/>
    <w:rsid w:val="00AC027A"/>
    <w:rsid w:val="00AC05AD"/>
    <w:rsid w:val="00AC113B"/>
    <w:rsid w:val="00AC11D7"/>
    <w:rsid w:val="00AC2113"/>
    <w:rsid w:val="00AC2F90"/>
    <w:rsid w:val="00AC2F99"/>
    <w:rsid w:val="00AC3B26"/>
    <w:rsid w:val="00AC5CEE"/>
    <w:rsid w:val="00AC65EE"/>
    <w:rsid w:val="00AC7989"/>
    <w:rsid w:val="00AC7D34"/>
    <w:rsid w:val="00AD045C"/>
    <w:rsid w:val="00AD07DF"/>
    <w:rsid w:val="00AD0E21"/>
    <w:rsid w:val="00AD177F"/>
    <w:rsid w:val="00AD28A4"/>
    <w:rsid w:val="00AD3B84"/>
    <w:rsid w:val="00AD6A03"/>
    <w:rsid w:val="00AD72CD"/>
    <w:rsid w:val="00AD7F4C"/>
    <w:rsid w:val="00AE276D"/>
    <w:rsid w:val="00AE2B17"/>
    <w:rsid w:val="00AE2F3C"/>
    <w:rsid w:val="00AE3FF0"/>
    <w:rsid w:val="00AE4D2D"/>
    <w:rsid w:val="00AE542C"/>
    <w:rsid w:val="00AE601A"/>
    <w:rsid w:val="00AE6237"/>
    <w:rsid w:val="00AE7BA2"/>
    <w:rsid w:val="00AE7F0C"/>
    <w:rsid w:val="00AF093D"/>
    <w:rsid w:val="00AF0A8D"/>
    <w:rsid w:val="00AF0AE3"/>
    <w:rsid w:val="00AF1BA2"/>
    <w:rsid w:val="00AF29FF"/>
    <w:rsid w:val="00AF48C9"/>
    <w:rsid w:val="00AF5808"/>
    <w:rsid w:val="00AF5CD9"/>
    <w:rsid w:val="00AF5D75"/>
    <w:rsid w:val="00B00125"/>
    <w:rsid w:val="00B01EA0"/>
    <w:rsid w:val="00B022E7"/>
    <w:rsid w:val="00B02D16"/>
    <w:rsid w:val="00B032B2"/>
    <w:rsid w:val="00B0644C"/>
    <w:rsid w:val="00B067FE"/>
    <w:rsid w:val="00B073BA"/>
    <w:rsid w:val="00B1113E"/>
    <w:rsid w:val="00B1170F"/>
    <w:rsid w:val="00B12199"/>
    <w:rsid w:val="00B20A5D"/>
    <w:rsid w:val="00B2151D"/>
    <w:rsid w:val="00B2171F"/>
    <w:rsid w:val="00B22688"/>
    <w:rsid w:val="00B22BEB"/>
    <w:rsid w:val="00B23AD8"/>
    <w:rsid w:val="00B23BE9"/>
    <w:rsid w:val="00B261D0"/>
    <w:rsid w:val="00B26467"/>
    <w:rsid w:val="00B3049C"/>
    <w:rsid w:val="00B31EB3"/>
    <w:rsid w:val="00B322C3"/>
    <w:rsid w:val="00B32C95"/>
    <w:rsid w:val="00B32EDD"/>
    <w:rsid w:val="00B349D9"/>
    <w:rsid w:val="00B36544"/>
    <w:rsid w:val="00B36AB8"/>
    <w:rsid w:val="00B36C75"/>
    <w:rsid w:val="00B36DCB"/>
    <w:rsid w:val="00B36EAA"/>
    <w:rsid w:val="00B3728B"/>
    <w:rsid w:val="00B37FA4"/>
    <w:rsid w:val="00B406BE"/>
    <w:rsid w:val="00B426EC"/>
    <w:rsid w:val="00B4376E"/>
    <w:rsid w:val="00B46A1D"/>
    <w:rsid w:val="00B47C9F"/>
    <w:rsid w:val="00B50B67"/>
    <w:rsid w:val="00B51BF7"/>
    <w:rsid w:val="00B548B4"/>
    <w:rsid w:val="00B548DC"/>
    <w:rsid w:val="00B55AE8"/>
    <w:rsid w:val="00B5678F"/>
    <w:rsid w:val="00B569D5"/>
    <w:rsid w:val="00B5753E"/>
    <w:rsid w:val="00B6113F"/>
    <w:rsid w:val="00B61AD5"/>
    <w:rsid w:val="00B65AD3"/>
    <w:rsid w:val="00B65C9D"/>
    <w:rsid w:val="00B65E9D"/>
    <w:rsid w:val="00B67D41"/>
    <w:rsid w:val="00B70022"/>
    <w:rsid w:val="00B71B07"/>
    <w:rsid w:val="00B7394C"/>
    <w:rsid w:val="00B73CA6"/>
    <w:rsid w:val="00B74A4D"/>
    <w:rsid w:val="00B74DFE"/>
    <w:rsid w:val="00B77BDB"/>
    <w:rsid w:val="00B80DDC"/>
    <w:rsid w:val="00B81151"/>
    <w:rsid w:val="00B8148F"/>
    <w:rsid w:val="00B81770"/>
    <w:rsid w:val="00B8298A"/>
    <w:rsid w:val="00B847DA"/>
    <w:rsid w:val="00B85A93"/>
    <w:rsid w:val="00B85B88"/>
    <w:rsid w:val="00B86089"/>
    <w:rsid w:val="00B864AF"/>
    <w:rsid w:val="00B86E43"/>
    <w:rsid w:val="00B90965"/>
    <w:rsid w:val="00B94985"/>
    <w:rsid w:val="00B95E98"/>
    <w:rsid w:val="00B97CDB"/>
    <w:rsid w:val="00BA0C6C"/>
    <w:rsid w:val="00BA0C8A"/>
    <w:rsid w:val="00BA2D3C"/>
    <w:rsid w:val="00BA346B"/>
    <w:rsid w:val="00BA4427"/>
    <w:rsid w:val="00BA48BF"/>
    <w:rsid w:val="00BA4991"/>
    <w:rsid w:val="00BA6873"/>
    <w:rsid w:val="00BA6E6B"/>
    <w:rsid w:val="00BA7963"/>
    <w:rsid w:val="00BB134C"/>
    <w:rsid w:val="00BB1A24"/>
    <w:rsid w:val="00BB21ED"/>
    <w:rsid w:val="00BB25C9"/>
    <w:rsid w:val="00BB3C1A"/>
    <w:rsid w:val="00BB632D"/>
    <w:rsid w:val="00BB7467"/>
    <w:rsid w:val="00BB7E39"/>
    <w:rsid w:val="00BC09E6"/>
    <w:rsid w:val="00BC0DB4"/>
    <w:rsid w:val="00BC2C39"/>
    <w:rsid w:val="00BC358B"/>
    <w:rsid w:val="00BC7661"/>
    <w:rsid w:val="00BD0B3C"/>
    <w:rsid w:val="00BD0BE7"/>
    <w:rsid w:val="00BD150B"/>
    <w:rsid w:val="00BD3B2C"/>
    <w:rsid w:val="00BD43AD"/>
    <w:rsid w:val="00BD451A"/>
    <w:rsid w:val="00BD454F"/>
    <w:rsid w:val="00BD53B1"/>
    <w:rsid w:val="00BD5C59"/>
    <w:rsid w:val="00BD5E86"/>
    <w:rsid w:val="00BD6E00"/>
    <w:rsid w:val="00BD7549"/>
    <w:rsid w:val="00BD78BC"/>
    <w:rsid w:val="00BE46FE"/>
    <w:rsid w:val="00BE714B"/>
    <w:rsid w:val="00BF1A45"/>
    <w:rsid w:val="00BF1C95"/>
    <w:rsid w:val="00BF3A12"/>
    <w:rsid w:val="00BF6946"/>
    <w:rsid w:val="00BF69D0"/>
    <w:rsid w:val="00C01135"/>
    <w:rsid w:val="00C01AAC"/>
    <w:rsid w:val="00C020F8"/>
    <w:rsid w:val="00C02A70"/>
    <w:rsid w:val="00C03A89"/>
    <w:rsid w:val="00C03F57"/>
    <w:rsid w:val="00C049B9"/>
    <w:rsid w:val="00C051A0"/>
    <w:rsid w:val="00C10707"/>
    <w:rsid w:val="00C10A8A"/>
    <w:rsid w:val="00C10F5D"/>
    <w:rsid w:val="00C110EC"/>
    <w:rsid w:val="00C12B1D"/>
    <w:rsid w:val="00C1315F"/>
    <w:rsid w:val="00C137BF"/>
    <w:rsid w:val="00C16997"/>
    <w:rsid w:val="00C20767"/>
    <w:rsid w:val="00C2163C"/>
    <w:rsid w:val="00C216FC"/>
    <w:rsid w:val="00C229BF"/>
    <w:rsid w:val="00C23B15"/>
    <w:rsid w:val="00C240AD"/>
    <w:rsid w:val="00C24DF4"/>
    <w:rsid w:val="00C26611"/>
    <w:rsid w:val="00C26BDF"/>
    <w:rsid w:val="00C273DE"/>
    <w:rsid w:val="00C306BF"/>
    <w:rsid w:val="00C30ABD"/>
    <w:rsid w:val="00C322F9"/>
    <w:rsid w:val="00C333DA"/>
    <w:rsid w:val="00C333DE"/>
    <w:rsid w:val="00C339BD"/>
    <w:rsid w:val="00C3577C"/>
    <w:rsid w:val="00C35CA4"/>
    <w:rsid w:val="00C36444"/>
    <w:rsid w:val="00C379E9"/>
    <w:rsid w:val="00C37B97"/>
    <w:rsid w:val="00C41181"/>
    <w:rsid w:val="00C421BF"/>
    <w:rsid w:val="00C426F3"/>
    <w:rsid w:val="00C42954"/>
    <w:rsid w:val="00C43629"/>
    <w:rsid w:val="00C440F9"/>
    <w:rsid w:val="00C4500A"/>
    <w:rsid w:val="00C46190"/>
    <w:rsid w:val="00C4787D"/>
    <w:rsid w:val="00C50A91"/>
    <w:rsid w:val="00C50E8E"/>
    <w:rsid w:val="00C51E11"/>
    <w:rsid w:val="00C531A1"/>
    <w:rsid w:val="00C533A7"/>
    <w:rsid w:val="00C53457"/>
    <w:rsid w:val="00C539E7"/>
    <w:rsid w:val="00C56BDF"/>
    <w:rsid w:val="00C57D98"/>
    <w:rsid w:val="00C60412"/>
    <w:rsid w:val="00C61AEE"/>
    <w:rsid w:val="00C623BC"/>
    <w:rsid w:val="00C6359E"/>
    <w:rsid w:val="00C65224"/>
    <w:rsid w:val="00C66883"/>
    <w:rsid w:val="00C67242"/>
    <w:rsid w:val="00C67645"/>
    <w:rsid w:val="00C712CE"/>
    <w:rsid w:val="00C713BC"/>
    <w:rsid w:val="00C733EE"/>
    <w:rsid w:val="00C735A6"/>
    <w:rsid w:val="00C7364B"/>
    <w:rsid w:val="00C74CEC"/>
    <w:rsid w:val="00C75E2E"/>
    <w:rsid w:val="00C77164"/>
    <w:rsid w:val="00C77B5F"/>
    <w:rsid w:val="00C77F15"/>
    <w:rsid w:val="00C809FC"/>
    <w:rsid w:val="00C81486"/>
    <w:rsid w:val="00C81D97"/>
    <w:rsid w:val="00C84EE8"/>
    <w:rsid w:val="00C8504F"/>
    <w:rsid w:val="00C868CE"/>
    <w:rsid w:val="00C86ACB"/>
    <w:rsid w:val="00C92E02"/>
    <w:rsid w:val="00C94732"/>
    <w:rsid w:val="00C9495F"/>
    <w:rsid w:val="00C957B0"/>
    <w:rsid w:val="00C95AE8"/>
    <w:rsid w:val="00C95D56"/>
    <w:rsid w:val="00C96931"/>
    <w:rsid w:val="00C97E59"/>
    <w:rsid w:val="00CA1CFA"/>
    <w:rsid w:val="00CA23E9"/>
    <w:rsid w:val="00CA2EF8"/>
    <w:rsid w:val="00CA3ADC"/>
    <w:rsid w:val="00CA40A6"/>
    <w:rsid w:val="00CA4263"/>
    <w:rsid w:val="00CA44D9"/>
    <w:rsid w:val="00CA49D3"/>
    <w:rsid w:val="00CA6418"/>
    <w:rsid w:val="00CA74C1"/>
    <w:rsid w:val="00CB11D0"/>
    <w:rsid w:val="00CB1FC0"/>
    <w:rsid w:val="00CB3045"/>
    <w:rsid w:val="00CB398C"/>
    <w:rsid w:val="00CB463A"/>
    <w:rsid w:val="00CB4A2F"/>
    <w:rsid w:val="00CB4E64"/>
    <w:rsid w:val="00CB5243"/>
    <w:rsid w:val="00CB5CD3"/>
    <w:rsid w:val="00CB6B72"/>
    <w:rsid w:val="00CC05C1"/>
    <w:rsid w:val="00CC1891"/>
    <w:rsid w:val="00CC2345"/>
    <w:rsid w:val="00CC28F2"/>
    <w:rsid w:val="00CC4607"/>
    <w:rsid w:val="00CC4DCC"/>
    <w:rsid w:val="00CC50BF"/>
    <w:rsid w:val="00CC56DC"/>
    <w:rsid w:val="00CC6D22"/>
    <w:rsid w:val="00CC6E57"/>
    <w:rsid w:val="00CC6FE3"/>
    <w:rsid w:val="00CD0BE0"/>
    <w:rsid w:val="00CD256E"/>
    <w:rsid w:val="00CD333E"/>
    <w:rsid w:val="00CD38EC"/>
    <w:rsid w:val="00CD43C0"/>
    <w:rsid w:val="00CD4637"/>
    <w:rsid w:val="00CD7C17"/>
    <w:rsid w:val="00CD7FFD"/>
    <w:rsid w:val="00CE0204"/>
    <w:rsid w:val="00CE06A0"/>
    <w:rsid w:val="00CE0C4E"/>
    <w:rsid w:val="00CE2CB9"/>
    <w:rsid w:val="00CE2D83"/>
    <w:rsid w:val="00CE48AB"/>
    <w:rsid w:val="00CE4A68"/>
    <w:rsid w:val="00CE5EE4"/>
    <w:rsid w:val="00CE63B4"/>
    <w:rsid w:val="00CE6E50"/>
    <w:rsid w:val="00CE7B3D"/>
    <w:rsid w:val="00CE7F06"/>
    <w:rsid w:val="00CF044D"/>
    <w:rsid w:val="00CF09BA"/>
    <w:rsid w:val="00CF1112"/>
    <w:rsid w:val="00CF24F3"/>
    <w:rsid w:val="00CF3E8A"/>
    <w:rsid w:val="00CF4E54"/>
    <w:rsid w:val="00CF51C0"/>
    <w:rsid w:val="00CF6C2D"/>
    <w:rsid w:val="00D0042B"/>
    <w:rsid w:val="00D014D6"/>
    <w:rsid w:val="00D01BCA"/>
    <w:rsid w:val="00D024D5"/>
    <w:rsid w:val="00D029CE"/>
    <w:rsid w:val="00D02B8C"/>
    <w:rsid w:val="00D0399D"/>
    <w:rsid w:val="00D052B7"/>
    <w:rsid w:val="00D052D0"/>
    <w:rsid w:val="00D06438"/>
    <w:rsid w:val="00D07CA2"/>
    <w:rsid w:val="00D07CE6"/>
    <w:rsid w:val="00D11007"/>
    <w:rsid w:val="00D13763"/>
    <w:rsid w:val="00D14247"/>
    <w:rsid w:val="00D142E2"/>
    <w:rsid w:val="00D1550D"/>
    <w:rsid w:val="00D15A42"/>
    <w:rsid w:val="00D175CB"/>
    <w:rsid w:val="00D17F20"/>
    <w:rsid w:val="00D208CC"/>
    <w:rsid w:val="00D21268"/>
    <w:rsid w:val="00D22220"/>
    <w:rsid w:val="00D222C7"/>
    <w:rsid w:val="00D2241C"/>
    <w:rsid w:val="00D23005"/>
    <w:rsid w:val="00D23F6A"/>
    <w:rsid w:val="00D24BC9"/>
    <w:rsid w:val="00D24EDA"/>
    <w:rsid w:val="00D2621D"/>
    <w:rsid w:val="00D276CC"/>
    <w:rsid w:val="00D314EE"/>
    <w:rsid w:val="00D31C1F"/>
    <w:rsid w:val="00D34003"/>
    <w:rsid w:val="00D34193"/>
    <w:rsid w:val="00D34198"/>
    <w:rsid w:val="00D345C0"/>
    <w:rsid w:val="00D35B1B"/>
    <w:rsid w:val="00D35E3F"/>
    <w:rsid w:val="00D37575"/>
    <w:rsid w:val="00D37C76"/>
    <w:rsid w:val="00D4027B"/>
    <w:rsid w:val="00D4114B"/>
    <w:rsid w:val="00D41F08"/>
    <w:rsid w:val="00D42172"/>
    <w:rsid w:val="00D429DC"/>
    <w:rsid w:val="00D42F9C"/>
    <w:rsid w:val="00D43ED0"/>
    <w:rsid w:val="00D45942"/>
    <w:rsid w:val="00D46D49"/>
    <w:rsid w:val="00D47901"/>
    <w:rsid w:val="00D50638"/>
    <w:rsid w:val="00D512A0"/>
    <w:rsid w:val="00D5138B"/>
    <w:rsid w:val="00D52805"/>
    <w:rsid w:val="00D534A9"/>
    <w:rsid w:val="00D53B03"/>
    <w:rsid w:val="00D55D83"/>
    <w:rsid w:val="00D5696A"/>
    <w:rsid w:val="00D5765F"/>
    <w:rsid w:val="00D5772C"/>
    <w:rsid w:val="00D6182F"/>
    <w:rsid w:val="00D66A8E"/>
    <w:rsid w:val="00D67379"/>
    <w:rsid w:val="00D677ED"/>
    <w:rsid w:val="00D712EE"/>
    <w:rsid w:val="00D7244D"/>
    <w:rsid w:val="00D72986"/>
    <w:rsid w:val="00D74252"/>
    <w:rsid w:val="00D75159"/>
    <w:rsid w:val="00D766E6"/>
    <w:rsid w:val="00D77443"/>
    <w:rsid w:val="00D80195"/>
    <w:rsid w:val="00D81FAF"/>
    <w:rsid w:val="00D82596"/>
    <w:rsid w:val="00D8383B"/>
    <w:rsid w:val="00D83FF8"/>
    <w:rsid w:val="00D849AE"/>
    <w:rsid w:val="00D85010"/>
    <w:rsid w:val="00D854B3"/>
    <w:rsid w:val="00D855D8"/>
    <w:rsid w:val="00D865D4"/>
    <w:rsid w:val="00D8771C"/>
    <w:rsid w:val="00D90072"/>
    <w:rsid w:val="00D9207D"/>
    <w:rsid w:val="00D922C7"/>
    <w:rsid w:val="00D928C4"/>
    <w:rsid w:val="00D93357"/>
    <w:rsid w:val="00D93483"/>
    <w:rsid w:val="00D93A79"/>
    <w:rsid w:val="00D9435C"/>
    <w:rsid w:val="00D9456C"/>
    <w:rsid w:val="00D97A95"/>
    <w:rsid w:val="00D97D58"/>
    <w:rsid w:val="00DA132F"/>
    <w:rsid w:val="00DA1504"/>
    <w:rsid w:val="00DA18D4"/>
    <w:rsid w:val="00DA1B27"/>
    <w:rsid w:val="00DA1B97"/>
    <w:rsid w:val="00DA252D"/>
    <w:rsid w:val="00DA3115"/>
    <w:rsid w:val="00DA3E37"/>
    <w:rsid w:val="00DA55CE"/>
    <w:rsid w:val="00DA7D4E"/>
    <w:rsid w:val="00DB12FB"/>
    <w:rsid w:val="00DB1D72"/>
    <w:rsid w:val="00DB2E2B"/>
    <w:rsid w:val="00DB3AC6"/>
    <w:rsid w:val="00DB3B0B"/>
    <w:rsid w:val="00DB4D12"/>
    <w:rsid w:val="00DB4EB5"/>
    <w:rsid w:val="00DB5E5F"/>
    <w:rsid w:val="00DB5EF6"/>
    <w:rsid w:val="00DB727E"/>
    <w:rsid w:val="00DB7650"/>
    <w:rsid w:val="00DC36D6"/>
    <w:rsid w:val="00DC68BC"/>
    <w:rsid w:val="00DC6E08"/>
    <w:rsid w:val="00DC7EA0"/>
    <w:rsid w:val="00DD13C9"/>
    <w:rsid w:val="00DD2FE8"/>
    <w:rsid w:val="00DD5A92"/>
    <w:rsid w:val="00DD5EA6"/>
    <w:rsid w:val="00DD64D3"/>
    <w:rsid w:val="00DD7260"/>
    <w:rsid w:val="00DE1B3C"/>
    <w:rsid w:val="00DE36DC"/>
    <w:rsid w:val="00DE36F9"/>
    <w:rsid w:val="00DE38FC"/>
    <w:rsid w:val="00DE4983"/>
    <w:rsid w:val="00DE5796"/>
    <w:rsid w:val="00DE57BB"/>
    <w:rsid w:val="00DE78B9"/>
    <w:rsid w:val="00DE7BA1"/>
    <w:rsid w:val="00DF14C2"/>
    <w:rsid w:val="00DF1654"/>
    <w:rsid w:val="00DF16F1"/>
    <w:rsid w:val="00DF18AB"/>
    <w:rsid w:val="00DF19C0"/>
    <w:rsid w:val="00DF2CBB"/>
    <w:rsid w:val="00DF31FB"/>
    <w:rsid w:val="00DF3AC9"/>
    <w:rsid w:val="00DF3BE5"/>
    <w:rsid w:val="00DF482C"/>
    <w:rsid w:val="00DF526C"/>
    <w:rsid w:val="00DF5312"/>
    <w:rsid w:val="00DF5BAC"/>
    <w:rsid w:val="00DF6A45"/>
    <w:rsid w:val="00DF74F7"/>
    <w:rsid w:val="00E02423"/>
    <w:rsid w:val="00E03A5C"/>
    <w:rsid w:val="00E069D3"/>
    <w:rsid w:val="00E06C5F"/>
    <w:rsid w:val="00E11417"/>
    <w:rsid w:val="00E13847"/>
    <w:rsid w:val="00E13BAC"/>
    <w:rsid w:val="00E13E91"/>
    <w:rsid w:val="00E15B0C"/>
    <w:rsid w:val="00E17732"/>
    <w:rsid w:val="00E224EE"/>
    <w:rsid w:val="00E22C50"/>
    <w:rsid w:val="00E23E87"/>
    <w:rsid w:val="00E26357"/>
    <w:rsid w:val="00E26EF3"/>
    <w:rsid w:val="00E2726E"/>
    <w:rsid w:val="00E32543"/>
    <w:rsid w:val="00E33751"/>
    <w:rsid w:val="00E3411A"/>
    <w:rsid w:val="00E351A0"/>
    <w:rsid w:val="00E3597F"/>
    <w:rsid w:val="00E364C1"/>
    <w:rsid w:val="00E37579"/>
    <w:rsid w:val="00E401F9"/>
    <w:rsid w:val="00E40408"/>
    <w:rsid w:val="00E407F9"/>
    <w:rsid w:val="00E408F8"/>
    <w:rsid w:val="00E41464"/>
    <w:rsid w:val="00E422E8"/>
    <w:rsid w:val="00E4573E"/>
    <w:rsid w:val="00E45D65"/>
    <w:rsid w:val="00E47120"/>
    <w:rsid w:val="00E4715B"/>
    <w:rsid w:val="00E47205"/>
    <w:rsid w:val="00E47595"/>
    <w:rsid w:val="00E506D7"/>
    <w:rsid w:val="00E517D0"/>
    <w:rsid w:val="00E526DD"/>
    <w:rsid w:val="00E54394"/>
    <w:rsid w:val="00E55575"/>
    <w:rsid w:val="00E55F1A"/>
    <w:rsid w:val="00E56207"/>
    <w:rsid w:val="00E56293"/>
    <w:rsid w:val="00E5690A"/>
    <w:rsid w:val="00E579CF"/>
    <w:rsid w:val="00E643F4"/>
    <w:rsid w:val="00E64BB6"/>
    <w:rsid w:val="00E6611C"/>
    <w:rsid w:val="00E67D56"/>
    <w:rsid w:val="00E67D58"/>
    <w:rsid w:val="00E70AC3"/>
    <w:rsid w:val="00E72A6A"/>
    <w:rsid w:val="00E7460C"/>
    <w:rsid w:val="00E749D6"/>
    <w:rsid w:val="00E74C75"/>
    <w:rsid w:val="00E7566D"/>
    <w:rsid w:val="00E81259"/>
    <w:rsid w:val="00E81814"/>
    <w:rsid w:val="00E82A0C"/>
    <w:rsid w:val="00E834CF"/>
    <w:rsid w:val="00E83D25"/>
    <w:rsid w:val="00E8573B"/>
    <w:rsid w:val="00E90247"/>
    <w:rsid w:val="00E91A4A"/>
    <w:rsid w:val="00E92563"/>
    <w:rsid w:val="00E92A81"/>
    <w:rsid w:val="00E92B85"/>
    <w:rsid w:val="00E92F3C"/>
    <w:rsid w:val="00E934F9"/>
    <w:rsid w:val="00E93762"/>
    <w:rsid w:val="00E9469B"/>
    <w:rsid w:val="00E95118"/>
    <w:rsid w:val="00E9696A"/>
    <w:rsid w:val="00EA00B4"/>
    <w:rsid w:val="00EA01CD"/>
    <w:rsid w:val="00EA11BC"/>
    <w:rsid w:val="00EA4A1F"/>
    <w:rsid w:val="00EA5F35"/>
    <w:rsid w:val="00EA6CFD"/>
    <w:rsid w:val="00EB254A"/>
    <w:rsid w:val="00EB4371"/>
    <w:rsid w:val="00EB452A"/>
    <w:rsid w:val="00EB5802"/>
    <w:rsid w:val="00EB5B60"/>
    <w:rsid w:val="00EB5FEF"/>
    <w:rsid w:val="00EB7BAE"/>
    <w:rsid w:val="00EC085E"/>
    <w:rsid w:val="00EC0B02"/>
    <w:rsid w:val="00EC14B7"/>
    <w:rsid w:val="00EC1D27"/>
    <w:rsid w:val="00EC20F4"/>
    <w:rsid w:val="00EC22AC"/>
    <w:rsid w:val="00EC2651"/>
    <w:rsid w:val="00EC3394"/>
    <w:rsid w:val="00EC3531"/>
    <w:rsid w:val="00EC4C33"/>
    <w:rsid w:val="00EC578F"/>
    <w:rsid w:val="00EC5D54"/>
    <w:rsid w:val="00EC61A7"/>
    <w:rsid w:val="00EC76E7"/>
    <w:rsid w:val="00ED01CB"/>
    <w:rsid w:val="00ED1998"/>
    <w:rsid w:val="00ED1AAF"/>
    <w:rsid w:val="00ED1D32"/>
    <w:rsid w:val="00ED2563"/>
    <w:rsid w:val="00ED2F15"/>
    <w:rsid w:val="00ED32CB"/>
    <w:rsid w:val="00ED3668"/>
    <w:rsid w:val="00ED3C8A"/>
    <w:rsid w:val="00ED410B"/>
    <w:rsid w:val="00ED4B0B"/>
    <w:rsid w:val="00ED62F1"/>
    <w:rsid w:val="00ED700B"/>
    <w:rsid w:val="00ED7244"/>
    <w:rsid w:val="00EE19A8"/>
    <w:rsid w:val="00EE1B59"/>
    <w:rsid w:val="00EE1C7B"/>
    <w:rsid w:val="00EE1DD8"/>
    <w:rsid w:val="00EE32B2"/>
    <w:rsid w:val="00EE3BE2"/>
    <w:rsid w:val="00EE40B3"/>
    <w:rsid w:val="00EE49A1"/>
    <w:rsid w:val="00EE770F"/>
    <w:rsid w:val="00EF0895"/>
    <w:rsid w:val="00EF0D84"/>
    <w:rsid w:val="00EF179A"/>
    <w:rsid w:val="00EF2C84"/>
    <w:rsid w:val="00EF321C"/>
    <w:rsid w:val="00EF3A81"/>
    <w:rsid w:val="00EF6318"/>
    <w:rsid w:val="00EF6444"/>
    <w:rsid w:val="00F00340"/>
    <w:rsid w:val="00F01D74"/>
    <w:rsid w:val="00F02E92"/>
    <w:rsid w:val="00F0536D"/>
    <w:rsid w:val="00F055E6"/>
    <w:rsid w:val="00F1029D"/>
    <w:rsid w:val="00F1102D"/>
    <w:rsid w:val="00F1147A"/>
    <w:rsid w:val="00F14D75"/>
    <w:rsid w:val="00F14FC3"/>
    <w:rsid w:val="00F15ACF"/>
    <w:rsid w:val="00F15BA4"/>
    <w:rsid w:val="00F175EC"/>
    <w:rsid w:val="00F224E2"/>
    <w:rsid w:val="00F23282"/>
    <w:rsid w:val="00F234C8"/>
    <w:rsid w:val="00F237C7"/>
    <w:rsid w:val="00F24846"/>
    <w:rsid w:val="00F257C8"/>
    <w:rsid w:val="00F270DF"/>
    <w:rsid w:val="00F2782A"/>
    <w:rsid w:val="00F27835"/>
    <w:rsid w:val="00F30DE3"/>
    <w:rsid w:val="00F31B51"/>
    <w:rsid w:val="00F3299E"/>
    <w:rsid w:val="00F33E31"/>
    <w:rsid w:val="00F352EF"/>
    <w:rsid w:val="00F36E6A"/>
    <w:rsid w:val="00F3735E"/>
    <w:rsid w:val="00F404C4"/>
    <w:rsid w:val="00F412D6"/>
    <w:rsid w:val="00F415A5"/>
    <w:rsid w:val="00F41E63"/>
    <w:rsid w:val="00F4348B"/>
    <w:rsid w:val="00F4673F"/>
    <w:rsid w:val="00F479CF"/>
    <w:rsid w:val="00F517B0"/>
    <w:rsid w:val="00F51C04"/>
    <w:rsid w:val="00F521B4"/>
    <w:rsid w:val="00F54A0D"/>
    <w:rsid w:val="00F54EF6"/>
    <w:rsid w:val="00F56049"/>
    <w:rsid w:val="00F56173"/>
    <w:rsid w:val="00F56DAC"/>
    <w:rsid w:val="00F56DCD"/>
    <w:rsid w:val="00F57FA6"/>
    <w:rsid w:val="00F61F39"/>
    <w:rsid w:val="00F63DB9"/>
    <w:rsid w:val="00F648A2"/>
    <w:rsid w:val="00F65180"/>
    <w:rsid w:val="00F657CF"/>
    <w:rsid w:val="00F66EC6"/>
    <w:rsid w:val="00F67CF1"/>
    <w:rsid w:val="00F67E2D"/>
    <w:rsid w:val="00F70A43"/>
    <w:rsid w:val="00F70C84"/>
    <w:rsid w:val="00F70D65"/>
    <w:rsid w:val="00F726F6"/>
    <w:rsid w:val="00F73634"/>
    <w:rsid w:val="00F74666"/>
    <w:rsid w:val="00F74DFE"/>
    <w:rsid w:val="00F75FD7"/>
    <w:rsid w:val="00F817D6"/>
    <w:rsid w:val="00F8189E"/>
    <w:rsid w:val="00F82B8D"/>
    <w:rsid w:val="00F84102"/>
    <w:rsid w:val="00F85C3B"/>
    <w:rsid w:val="00F87250"/>
    <w:rsid w:val="00F87E27"/>
    <w:rsid w:val="00F903E9"/>
    <w:rsid w:val="00F90BF2"/>
    <w:rsid w:val="00F92E43"/>
    <w:rsid w:val="00F94E8F"/>
    <w:rsid w:val="00F962BC"/>
    <w:rsid w:val="00F97314"/>
    <w:rsid w:val="00FA0022"/>
    <w:rsid w:val="00FA347A"/>
    <w:rsid w:val="00FA35EA"/>
    <w:rsid w:val="00FA3DA0"/>
    <w:rsid w:val="00FA44DC"/>
    <w:rsid w:val="00FA49F6"/>
    <w:rsid w:val="00FA55AD"/>
    <w:rsid w:val="00FA65A8"/>
    <w:rsid w:val="00FB07D0"/>
    <w:rsid w:val="00FB099A"/>
    <w:rsid w:val="00FB0E88"/>
    <w:rsid w:val="00FB2502"/>
    <w:rsid w:val="00FB2A3A"/>
    <w:rsid w:val="00FB2EC9"/>
    <w:rsid w:val="00FB5E2A"/>
    <w:rsid w:val="00FB685A"/>
    <w:rsid w:val="00FB7469"/>
    <w:rsid w:val="00FC1D17"/>
    <w:rsid w:val="00FC25FF"/>
    <w:rsid w:val="00FC2B8E"/>
    <w:rsid w:val="00FC3165"/>
    <w:rsid w:val="00FC3E6D"/>
    <w:rsid w:val="00FC401D"/>
    <w:rsid w:val="00FC6BD4"/>
    <w:rsid w:val="00FC72B4"/>
    <w:rsid w:val="00FC7364"/>
    <w:rsid w:val="00FD0550"/>
    <w:rsid w:val="00FD0586"/>
    <w:rsid w:val="00FD0DD7"/>
    <w:rsid w:val="00FD0EF2"/>
    <w:rsid w:val="00FD15DA"/>
    <w:rsid w:val="00FD3671"/>
    <w:rsid w:val="00FD3CB3"/>
    <w:rsid w:val="00FD3E04"/>
    <w:rsid w:val="00FD4A81"/>
    <w:rsid w:val="00FD5394"/>
    <w:rsid w:val="00FE0415"/>
    <w:rsid w:val="00FE193C"/>
    <w:rsid w:val="00FE1CAF"/>
    <w:rsid w:val="00FE2C3B"/>
    <w:rsid w:val="00FE45A0"/>
    <w:rsid w:val="00FE48FE"/>
    <w:rsid w:val="00FE5128"/>
    <w:rsid w:val="00FE68AE"/>
    <w:rsid w:val="00FE7F64"/>
    <w:rsid w:val="00FE7F8A"/>
    <w:rsid w:val="00FF024C"/>
    <w:rsid w:val="00FF05DE"/>
    <w:rsid w:val="00FF1AB2"/>
    <w:rsid w:val="00FF3CC2"/>
    <w:rsid w:val="00FF3FC6"/>
    <w:rsid w:val="00FF41BF"/>
    <w:rsid w:val="00FF577A"/>
    <w:rsid w:val="00FF58A5"/>
    <w:rsid w:val="00FF5CE6"/>
    <w:rsid w:val="00FF68E0"/>
    <w:rsid w:val="00FF6C4C"/>
    <w:rsid w:val="00FF6D88"/>
    <w:rsid w:val="00FF7055"/>
    <w:rsid w:val="00FF74E5"/>
    <w:rsid w:val="00FF7A44"/>
    <w:rsid w:val="00FF7D4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234AF3E"/>
  <w15:chartTrackingRefBased/>
  <w15:docId w15:val="{6ECFDD4A-2D64-4CDA-902F-6CB848CB8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70A4"/>
  </w:style>
  <w:style w:type="paragraph" w:styleId="Heading1">
    <w:name w:val="heading 1"/>
    <w:basedOn w:val="Normal"/>
    <w:next w:val="Normal"/>
    <w:link w:val="Heading1Char"/>
    <w:uiPriority w:val="9"/>
    <w:qFormat/>
    <w:rsid w:val="006C14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E834C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qFormat/>
    <w:rsid w:val="0091476E"/>
    <w:pPr>
      <w:keepNext/>
      <w:tabs>
        <w:tab w:val="num" w:pos="864"/>
      </w:tabs>
      <w:spacing w:before="120" w:after="60" w:line="240" w:lineRule="auto"/>
      <w:outlineLvl w:val="3"/>
    </w:pPr>
    <w:rPr>
      <w:rFonts w:ascii="Times New Roman" w:eastAsia="Calibri" w:hAnsi="Times New Roman" w:cs="Times New Roman"/>
      <w:b/>
      <w:bCs/>
      <w:i/>
      <w:sz w:val="26"/>
      <w:szCs w:val="26"/>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8383B"/>
    <w:rPr>
      <w:sz w:val="16"/>
      <w:szCs w:val="16"/>
    </w:rPr>
  </w:style>
  <w:style w:type="paragraph" w:styleId="CommentText">
    <w:name w:val="annotation text"/>
    <w:basedOn w:val="Normal"/>
    <w:link w:val="CommentTextChar"/>
    <w:uiPriority w:val="99"/>
    <w:unhideWhenUsed/>
    <w:rsid w:val="00D8383B"/>
    <w:pPr>
      <w:spacing w:after="0" w:line="240" w:lineRule="auto"/>
    </w:pPr>
    <w:rPr>
      <w:rFonts w:eastAsiaTheme="minorHAnsi"/>
      <w:sz w:val="20"/>
      <w:szCs w:val="20"/>
      <w:lang w:val="en-US" w:eastAsia="en-US"/>
    </w:rPr>
  </w:style>
  <w:style w:type="character" w:customStyle="1" w:styleId="CommentTextChar">
    <w:name w:val="Comment Text Char"/>
    <w:basedOn w:val="DefaultParagraphFont"/>
    <w:link w:val="CommentText"/>
    <w:uiPriority w:val="99"/>
    <w:rsid w:val="00D8383B"/>
    <w:rPr>
      <w:rFonts w:eastAsiaTheme="minorHAnsi"/>
      <w:sz w:val="20"/>
      <w:szCs w:val="20"/>
      <w:lang w:val="en-US" w:eastAsia="en-US"/>
    </w:rPr>
  </w:style>
  <w:style w:type="paragraph" w:styleId="BalloonText">
    <w:name w:val="Balloon Text"/>
    <w:basedOn w:val="Normal"/>
    <w:link w:val="BalloonTextChar"/>
    <w:uiPriority w:val="99"/>
    <w:semiHidden/>
    <w:unhideWhenUsed/>
    <w:rsid w:val="00D838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83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8383B"/>
    <w:pPr>
      <w:spacing w:after="200"/>
    </w:pPr>
    <w:rPr>
      <w:rFonts w:eastAsiaTheme="minorEastAsia"/>
      <w:b/>
      <w:bCs/>
      <w:lang w:val="en-GB" w:eastAsia="zh-CN"/>
    </w:rPr>
  </w:style>
  <w:style w:type="character" w:customStyle="1" w:styleId="CommentSubjectChar">
    <w:name w:val="Comment Subject Char"/>
    <w:basedOn w:val="CommentTextChar"/>
    <w:link w:val="CommentSubject"/>
    <w:uiPriority w:val="99"/>
    <w:semiHidden/>
    <w:rsid w:val="00D8383B"/>
    <w:rPr>
      <w:rFonts w:eastAsiaTheme="minorHAnsi"/>
      <w:b/>
      <w:bCs/>
      <w:sz w:val="20"/>
      <w:szCs w:val="20"/>
      <w:lang w:val="en-US" w:eastAsia="en-US"/>
    </w:rPr>
  </w:style>
  <w:style w:type="paragraph" w:styleId="Revision">
    <w:name w:val="Revision"/>
    <w:hidden/>
    <w:uiPriority w:val="99"/>
    <w:semiHidden/>
    <w:rsid w:val="00A56894"/>
    <w:pPr>
      <w:spacing w:after="0" w:line="240" w:lineRule="auto"/>
    </w:pPr>
  </w:style>
  <w:style w:type="character" w:styleId="Emphasis">
    <w:name w:val="Emphasis"/>
    <w:basedOn w:val="DefaultParagraphFont"/>
    <w:uiPriority w:val="20"/>
    <w:qFormat/>
    <w:rsid w:val="00923533"/>
    <w:rPr>
      <w:i/>
      <w:iCs/>
    </w:rPr>
  </w:style>
  <w:style w:type="paragraph" w:styleId="ListParagraph">
    <w:name w:val="List Paragraph"/>
    <w:basedOn w:val="Normal"/>
    <w:uiPriority w:val="34"/>
    <w:qFormat/>
    <w:rsid w:val="006E5EC5"/>
    <w:pPr>
      <w:ind w:left="720"/>
      <w:contextualSpacing/>
    </w:pPr>
  </w:style>
  <w:style w:type="paragraph" w:customStyle="1" w:styleId="bulleted">
    <w:name w:val="bulleted"/>
    <w:basedOn w:val="Normal"/>
    <w:rsid w:val="006E5EC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rsid w:val="0091476E"/>
    <w:rPr>
      <w:rFonts w:ascii="Times New Roman" w:eastAsia="Calibri" w:hAnsi="Times New Roman" w:cs="Times New Roman"/>
      <w:b/>
      <w:bCs/>
      <w:i/>
      <w:sz w:val="26"/>
      <w:szCs w:val="26"/>
      <w:lang w:eastAsia="en-GB"/>
    </w:rPr>
  </w:style>
  <w:style w:type="character" w:customStyle="1" w:styleId="apple-converted-space">
    <w:name w:val="apple-converted-space"/>
    <w:basedOn w:val="DefaultParagraphFont"/>
    <w:rsid w:val="008B5D68"/>
  </w:style>
  <w:style w:type="paragraph" w:customStyle="1" w:styleId="EndNoteBibliographyTitle">
    <w:name w:val="EndNote Bibliography Title"/>
    <w:basedOn w:val="Normal"/>
    <w:link w:val="EndNoteBibliographyTitleChar"/>
    <w:rsid w:val="008B5D6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5D68"/>
    <w:rPr>
      <w:rFonts w:ascii="Calibri" w:hAnsi="Calibri" w:cs="Calibri"/>
      <w:noProof/>
    </w:rPr>
  </w:style>
  <w:style w:type="paragraph" w:customStyle="1" w:styleId="EndNoteBibliography">
    <w:name w:val="EndNote Bibliography"/>
    <w:basedOn w:val="Normal"/>
    <w:link w:val="EndNoteBibliographyChar"/>
    <w:rsid w:val="008B5D6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5D68"/>
    <w:rPr>
      <w:rFonts w:ascii="Calibri" w:hAnsi="Calibri" w:cs="Calibri"/>
      <w:noProof/>
    </w:rPr>
  </w:style>
  <w:style w:type="paragraph" w:styleId="Header">
    <w:name w:val="header"/>
    <w:basedOn w:val="Normal"/>
    <w:link w:val="HeaderChar"/>
    <w:uiPriority w:val="99"/>
    <w:unhideWhenUsed/>
    <w:rsid w:val="007625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253C"/>
  </w:style>
  <w:style w:type="paragraph" w:styleId="Footer">
    <w:name w:val="footer"/>
    <w:basedOn w:val="Normal"/>
    <w:link w:val="FooterChar"/>
    <w:uiPriority w:val="99"/>
    <w:unhideWhenUsed/>
    <w:rsid w:val="007625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253C"/>
  </w:style>
  <w:style w:type="character" w:styleId="HTMLCite">
    <w:name w:val="HTML Cite"/>
    <w:basedOn w:val="DefaultParagraphFont"/>
    <w:uiPriority w:val="99"/>
    <w:semiHidden/>
    <w:unhideWhenUsed/>
    <w:rsid w:val="00620F55"/>
    <w:rPr>
      <w:i/>
      <w:iCs/>
    </w:rPr>
  </w:style>
  <w:style w:type="table" w:styleId="TableGrid">
    <w:name w:val="Table Grid"/>
    <w:basedOn w:val="TableNormal"/>
    <w:uiPriority w:val="39"/>
    <w:rsid w:val="00817D70"/>
    <w:pPr>
      <w:spacing w:after="0" w:line="240" w:lineRule="auto"/>
    </w:pPr>
    <w:rPr>
      <w:rFonts w:eastAsia="SimSun"/>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33058"/>
    <w:rPr>
      <w:color w:val="0563C1" w:themeColor="hyperlink"/>
      <w:u w:val="single"/>
    </w:rPr>
  </w:style>
  <w:style w:type="character" w:styleId="FollowedHyperlink">
    <w:name w:val="FollowedHyperlink"/>
    <w:basedOn w:val="DefaultParagraphFont"/>
    <w:uiPriority w:val="99"/>
    <w:semiHidden/>
    <w:unhideWhenUsed/>
    <w:rsid w:val="001160A1"/>
    <w:rPr>
      <w:color w:val="954F72" w:themeColor="followedHyperlink"/>
      <w:u w:val="single"/>
    </w:rPr>
  </w:style>
  <w:style w:type="character" w:customStyle="1" w:styleId="label">
    <w:name w:val="label"/>
    <w:basedOn w:val="DefaultParagraphFont"/>
    <w:rsid w:val="00F87E27"/>
  </w:style>
  <w:style w:type="character" w:customStyle="1" w:styleId="cell-value">
    <w:name w:val="cell-value"/>
    <w:basedOn w:val="DefaultParagraphFont"/>
    <w:rsid w:val="00F87E27"/>
  </w:style>
  <w:style w:type="character" w:customStyle="1" w:styleId="cell">
    <w:name w:val="cell"/>
    <w:basedOn w:val="DefaultParagraphFont"/>
    <w:rsid w:val="00F87E27"/>
  </w:style>
  <w:style w:type="character" w:customStyle="1" w:styleId="block">
    <w:name w:val="block"/>
    <w:basedOn w:val="DefaultParagraphFont"/>
    <w:rsid w:val="00F87E27"/>
  </w:style>
  <w:style w:type="character" w:customStyle="1" w:styleId="quality-sign">
    <w:name w:val="quality-sign"/>
    <w:basedOn w:val="DefaultParagraphFont"/>
    <w:rsid w:val="00F87E27"/>
  </w:style>
  <w:style w:type="paragraph" w:styleId="NormalWeb">
    <w:name w:val="Normal (Web)"/>
    <w:basedOn w:val="Normal"/>
    <w:uiPriority w:val="99"/>
    <w:semiHidden/>
    <w:unhideWhenUsed/>
    <w:rsid w:val="00F87E27"/>
    <w:pPr>
      <w:spacing w:before="100" w:beforeAutospacing="1" w:after="100" w:afterAutospacing="1" w:line="240" w:lineRule="auto"/>
    </w:pPr>
    <w:rPr>
      <w:rFonts w:ascii="Times New Roman" w:hAnsi="Times New Roman" w:cs="Times New Roman"/>
      <w:sz w:val="24"/>
      <w:szCs w:val="24"/>
      <w:lang w:eastAsia="en-GB"/>
    </w:rPr>
  </w:style>
  <w:style w:type="character" w:customStyle="1" w:styleId="Heading1Char">
    <w:name w:val="Heading 1 Char"/>
    <w:basedOn w:val="DefaultParagraphFont"/>
    <w:link w:val="Heading1"/>
    <w:uiPriority w:val="9"/>
    <w:rsid w:val="006C1473"/>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D37C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7C76"/>
    <w:rPr>
      <w:sz w:val="20"/>
      <w:szCs w:val="20"/>
    </w:rPr>
  </w:style>
  <w:style w:type="character" w:styleId="FootnoteReference">
    <w:name w:val="footnote reference"/>
    <w:basedOn w:val="DefaultParagraphFont"/>
    <w:uiPriority w:val="99"/>
    <w:unhideWhenUsed/>
    <w:rsid w:val="00D37C76"/>
    <w:rPr>
      <w:vertAlign w:val="superscript"/>
    </w:rPr>
  </w:style>
  <w:style w:type="paragraph" w:styleId="EndnoteText">
    <w:name w:val="endnote text"/>
    <w:basedOn w:val="Normal"/>
    <w:link w:val="EndnoteTextChar"/>
    <w:uiPriority w:val="99"/>
    <w:semiHidden/>
    <w:unhideWhenUsed/>
    <w:rsid w:val="00FD3E0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D3E04"/>
    <w:rPr>
      <w:sz w:val="20"/>
      <w:szCs w:val="20"/>
    </w:rPr>
  </w:style>
  <w:style w:type="character" w:styleId="EndnoteReference">
    <w:name w:val="endnote reference"/>
    <w:basedOn w:val="DefaultParagraphFont"/>
    <w:uiPriority w:val="99"/>
    <w:semiHidden/>
    <w:unhideWhenUsed/>
    <w:rsid w:val="00FD3E04"/>
    <w:rPr>
      <w:vertAlign w:val="superscript"/>
    </w:rPr>
  </w:style>
  <w:style w:type="character" w:customStyle="1" w:styleId="Heading3Char">
    <w:name w:val="Heading 3 Char"/>
    <w:basedOn w:val="DefaultParagraphFont"/>
    <w:link w:val="Heading3"/>
    <w:uiPriority w:val="9"/>
    <w:semiHidden/>
    <w:rsid w:val="00E834CF"/>
    <w:rPr>
      <w:rFonts w:asciiTheme="majorHAnsi" w:eastAsiaTheme="majorEastAsia" w:hAnsiTheme="majorHAnsi" w:cstheme="majorBidi"/>
      <w:color w:val="1F4D78" w:themeColor="accent1" w:themeShade="7F"/>
      <w:sz w:val="24"/>
      <w:szCs w:val="24"/>
    </w:rPr>
  </w:style>
  <w:style w:type="character" w:customStyle="1" w:styleId="comma">
    <w:name w:val="comma"/>
    <w:basedOn w:val="DefaultParagraphFont"/>
    <w:rsid w:val="00535D94"/>
  </w:style>
  <w:style w:type="paragraph" w:styleId="PlainText">
    <w:name w:val="Plain Text"/>
    <w:basedOn w:val="Normal"/>
    <w:link w:val="PlainTextChar"/>
    <w:uiPriority w:val="99"/>
    <w:semiHidden/>
    <w:unhideWhenUsed/>
    <w:rsid w:val="0068582D"/>
    <w:pPr>
      <w:spacing w:after="0" w:line="240" w:lineRule="auto"/>
    </w:pPr>
    <w:rPr>
      <w:rFonts w:ascii="Calibri" w:eastAsia="SimSun" w:hAnsi="Calibri"/>
      <w:szCs w:val="21"/>
      <w:lang w:eastAsia="en-US"/>
    </w:rPr>
  </w:style>
  <w:style w:type="character" w:customStyle="1" w:styleId="PlainTextChar">
    <w:name w:val="Plain Text Char"/>
    <w:basedOn w:val="DefaultParagraphFont"/>
    <w:link w:val="PlainText"/>
    <w:uiPriority w:val="99"/>
    <w:semiHidden/>
    <w:rsid w:val="0068582D"/>
    <w:rPr>
      <w:rFonts w:ascii="Calibri" w:eastAsia="SimSun" w:hAnsi="Calibri"/>
      <w:szCs w:val="21"/>
      <w:lang w:eastAsia="en-US"/>
    </w:rPr>
  </w:style>
  <w:style w:type="character" w:styleId="LineNumber">
    <w:name w:val="line number"/>
    <w:basedOn w:val="DefaultParagraphFont"/>
    <w:uiPriority w:val="99"/>
    <w:semiHidden/>
    <w:unhideWhenUsed/>
    <w:rsid w:val="00300717"/>
  </w:style>
  <w:style w:type="character" w:customStyle="1" w:styleId="quality-text">
    <w:name w:val="quality-text"/>
    <w:basedOn w:val="DefaultParagraphFont"/>
    <w:rsid w:val="00251B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3633">
      <w:bodyDiv w:val="1"/>
      <w:marLeft w:val="0"/>
      <w:marRight w:val="0"/>
      <w:marTop w:val="0"/>
      <w:marBottom w:val="0"/>
      <w:divBdr>
        <w:top w:val="none" w:sz="0" w:space="0" w:color="auto"/>
        <w:left w:val="none" w:sz="0" w:space="0" w:color="auto"/>
        <w:bottom w:val="none" w:sz="0" w:space="0" w:color="auto"/>
        <w:right w:val="none" w:sz="0" w:space="0" w:color="auto"/>
      </w:divBdr>
    </w:div>
    <w:div w:id="18552102">
      <w:bodyDiv w:val="1"/>
      <w:marLeft w:val="0"/>
      <w:marRight w:val="0"/>
      <w:marTop w:val="0"/>
      <w:marBottom w:val="0"/>
      <w:divBdr>
        <w:top w:val="none" w:sz="0" w:space="0" w:color="auto"/>
        <w:left w:val="none" w:sz="0" w:space="0" w:color="auto"/>
        <w:bottom w:val="none" w:sz="0" w:space="0" w:color="auto"/>
        <w:right w:val="none" w:sz="0" w:space="0" w:color="auto"/>
      </w:divBdr>
    </w:div>
    <w:div w:id="75134931">
      <w:bodyDiv w:val="1"/>
      <w:marLeft w:val="0"/>
      <w:marRight w:val="0"/>
      <w:marTop w:val="0"/>
      <w:marBottom w:val="0"/>
      <w:divBdr>
        <w:top w:val="none" w:sz="0" w:space="0" w:color="auto"/>
        <w:left w:val="none" w:sz="0" w:space="0" w:color="auto"/>
        <w:bottom w:val="none" w:sz="0" w:space="0" w:color="auto"/>
        <w:right w:val="none" w:sz="0" w:space="0" w:color="auto"/>
      </w:divBdr>
    </w:div>
    <w:div w:id="75637848">
      <w:bodyDiv w:val="1"/>
      <w:marLeft w:val="0"/>
      <w:marRight w:val="0"/>
      <w:marTop w:val="0"/>
      <w:marBottom w:val="0"/>
      <w:divBdr>
        <w:top w:val="none" w:sz="0" w:space="0" w:color="auto"/>
        <w:left w:val="none" w:sz="0" w:space="0" w:color="auto"/>
        <w:bottom w:val="none" w:sz="0" w:space="0" w:color="auto"/>
        <w:right w:val="none" w:sz="0" w:space="0" w:color="auto"/>
      </w:divBdr>
    </w:div>
    <w:div w:id="125776728">
      <w:bodyDiv w:val="1"/>
      <w:marLeft w:val="0"/>
      <w:marRight w:val="0"/>
      <w:marTop w:val="0"/>
      <w:marBottom w:val="0"/>
      <w:divBdr>
        <w:top w:val="none" w:sz="0" w:space="0" w:color="auto"/>
        <w:left w:val="none" w:sz="0" w:space="0" w:color="auto"/>
        <w:bottom w:val="none" w:sz="0" w:space="0" w:color="auto"/>
        <w:right w:val="none" w:sz="0" w:space="0" w:color="auto"/>
      </w:divBdr>
    </w:div>
    <w:div w:id="171997213">
      <w:bodyDiv w:val="1"/>
      <w:marLeft w:val="0"/>
      <w:marRight w:val="0"/>
      <w:marTop w:val="0"/>
      <w:marBottom w:val="0"/>
      <w:divBdr>
        <w:top w:val="none" w:sz="0" w:space="0" w:color="auto"/>
        <w:left w:val="none" w:sz="0" w:space="0" w:color="auto"/>
        <w:bottom w:val="none" w:sz="0" w:space="0" w:color="auto"/>
        <w:right w:val="none" w:sz="0" w:space="0" w:color="auto"/>
      </w:divBdr>
    </w:div>
    <w:div w:id="188952422">
      <w:bodyDiv w:val="1"/>
      <w:marLeft w:val="0"/>
      <w:marRight w:val="0"/>
      <w:marTop w:val="0"/>
      <w:marBottom w:val="0"/>
      <w:divBdr>
        <w:top w:val="none" w:sz="0" w:space="0" w:color="auto"/>
        <w:left w:val="none" w:sz="0" w:space="0" w:color="auto"/>
        <w:bottom w:val="none" w:sz="0" w:space="0" w:color="auto"/>
        <w:right w:val="none" w:sz="0" w:space="0" w:color="auto"/>
      </w:divBdr>
    </w:div>
    <w:div w:id="202837576">
      <w:bodyDiv w:val="1"/>
      <w:marLeft w:val="0"/>
      <w:marRight w:val="0"/>
      <w:marTop w:val="0"/>
      <w:marBottom w:val="0"/>
      <w:divBdr>
        <w:top w:val="none" w:sz="0" w:space="0" w:color="auto"/>
        <w:left w:val="none" w:sz="0" w:space="0" w:color="auto"/>
        <w:bottom w:val="none" w:sz="0" w:space="0" w:color="auto"/>
        <w:right w:val="none" w:sz="0" w:space="0" w:color="auto"/>
      </w:divBdr>
    </w:div>
    <w:div w:id="218169880">
      <w:bodyDiv w:val="1"/>
      <w:marLeft w:val="0"/>
      <w:marRight w:val="0"/>
      <w:marTop w:val="0"/>
      <w:marBottom w:val="0"/>
      <w:divBdr>
        <w:top w:val="none" w:sz="0" w:space="0" w:color="auto"/>
        <w:left w:val="none" w:sz="0" w:space="0" w:color="auto"/>
        <w:bottom w:val="none" w:sz="0" w:space="0" w:color="auto"/>
        <w:right w:val="none" w:sz="0" w:space="0" w:color="auto"/>
      </w:divBdr>
    </w:div>
    <w:div w:id="229972867">
      <w:bodyDiv w:val="1"/>
      <w:marLeft w:val="0"/>
      <w:marRight w:val="0"/>
      <w:marTop w:val="0"/>
      <w:marBottom w:val="0"/>
      <w:divBdr>
        <w:top w:val="none" w:sz="0" w:space="0" w:color="auto"/>
        <w:left w:val="none" w:sz="0" w:space="0" w:color="auto"/>
        <w:bottom w:val="none" w:sz="0" w:space="0" w:color="auto"/>
        <w:right w:val="none" w:sz="0" w:space="0" w:color="auto"/>
      </w:divBdr>
    </w:div>
    <w:div w:id="243495465">
      <w:bodyDiv w:val="1"/>
      <w:marLeft w:val="0"/>
      <w:marRight w:val="0"/>
      <w:marTop w:val="0"/>
      <w:marBottom w:val="0"/>
      <w:divBdr>
        <w:top w:val="none" w:sz="0" w:space="0" w:color="auto"/>
        <w:left w:val="none" w:sz="0" w:space="0" w:color="auto"/>
        <w:bottom w:val="none" w:sz="0" w:space="0" w:color="auto"/>
        <w:right w:val="none" w:sz="0" w:space="0" w:color="auto"/>
      </w:divBdr>
    </w:div>
    <w:div w:id="266543049">
      <w:bodyDiv w:val="1"/>
      <w:marLeft w:val="0"/>
      <w:marRight w:val="0"/>
      <w:marTop w:val="0"/>
      <w:marBottom w:val="0"/>
      <w:divBdr>
        <w:top w:val="none" w:sz="0" w:space="0" w:color="auto"/>
        <w:left w:val="none" w:sz="0" w:space="0" w:color="auto"/>
        <w:bottom w:val="none" w:sz="0" w:space="0" w:color="auto"/>
        <w:right w:val="none" w:sz="0" w:space="0" w:color="auto"/>
      </w:divBdr>
    </w:div>
    <w:div w:id="353000734">
      <w:bodyDiv w:val="1"/>
      <w:marLeft w:val="0"/>
      <w:marRight w:val="0"/>
      <w:marTop w:val="0"/>
      <w:marBottom w:val="0"/>
      <w:divBdr>
        <w:top w:val="none" w:sz="0" w:space="0" w:color="auto"/>
        <w:left w:val="none" w:sz="0" w:space="0" w:color="auto"/>
        <w:bottom w:val="none" w:sz="0" w:space="0" w:color="auto"/>
        <w:right w:val="none" w:sz="0" w:space="0" w:color="auto"/>
      </w:divBdr>
    </w:div>
    <w:div w:id="376248195">
      <w:bodyDiv w:val="1"/>
      <w:marLeft w:val="0"/>
      <w:marRight w:val="0"/>
      <w:marTop w:val="0"/>
      <w:marBottom w:val="0"/>
      <w:divBdr>
        <w:top w:val="none" w:sz="0" w:space="0" w:color="auto"/>
        <w:left w:val="none" w:sz="0" w:space="0" w:color="auto"/>
        <w:bottom w:val="none" w:sz="0" w:space="0" w:color="auto"/>
        <w:right w:val="none" w:sz="0" w:space="0" w:color="auto"/>
      </w:divBdr>
    </w:div>
    <w:div w:id="393553158">
      <w:bodyDiv w:val="1"/>
      <w:marLeft w:val="0"/>
      <w:marRight w:val="0"/>
      <w:marTop w:val="0"/>
      <w:marBottom w:val="0"/>
      <w:divBdr>
        <w:top w:val="none" w:sz="0" w:space="0" w:color="auto"/>
        <w:left w:val="none" w:sz="0" w:space="0" w:color="auto"/>
        <w:bottom w:val="none" w:sz="0" w:space="0" w:color="auto"/>
        <w:right w:val="none" w:sz="0" w:space="0" w:color="auto"/>
      </w:divBdr>
    </w:div>
    <w:div w:id="433549334">
      <w:bodyDiv w:val="1"/>
      <w:marLeft w:val="0"/>
      <w:marRight w:val="0"/>
      <w:marTop w:val="0"/>
      <w:marBottom w:val="0"/>
      <w:divBdr>
        <w:top w:val="none" w:sz="0" w:space="0" w:color="auto"/>
        <w:left w:val="none" w:sz="0" w:space="0" w:color="auto"/>
        <w:bottom w:val="none" w:sz="0" w:space="0" w:color="auto"/>
        <w:right w:val="none" w:sz="0" w:space="0" w:color="auto"/>
      </w:divBdr>
    </w:div>
    <w:div w:id="436801958">
      <w:bodyDiv w:val="1"/>
      <w:marLeft w:val="0"/>
      <w:marRight w:val="0"/>
      <w:marTop w:val="0"/>
      <w:marBottom w:val="0"/>
      <w:divBdr>
        <w:top w:val="none" w:sz="0" w:space="0" w:color="auto"/>
        <w:left w:val="none" w:sz="0" w:space="0" w:color="auto"/>
        <w:bottom w:val="none" w:sz="0" w:space="0" w:color="auto"/>
        <w:right w:val="none" w:sz="0" w:space="0" w:color="auto"/>
      </w:divBdr>
    </w:div>
    <w:div w:id="437681546">
      <w:bodyDiv w:val="1"/>
      <w:marLeft w:val="0"/>
      <w:marRight w:val="0"/>
      <w:marTop w:val="0"/>
      <w:marBottom w:val="0"/>
      <w:divBdr>
        <w:top w:val="none" w:sz="0" w:space="0" w:color="auto"/>
        <w:left w:val="none" w:sz="0" w:space="0" w:color="auto"/>
        <w:bottom w:val="none" w:sz="0" w:space="0" w:color="auto"/>
        <w:right w:val="none" w:sz="0" w:space="0" w:color="auto"/>
      </w:divBdr>
    </w:div>
    <w:div w:id="457724082">
      <w:bodyDiv w:val="1"/>
      <w:marLeft w:val="0"/>
      <w:marRight w:val="0"/>
      <w:marTop w:val="0"/>
      <w:marBottom w:val="0"/>
      <w:divBdr>
        <w:top w:val="none" w:sz="0" w:space="0" w:color="auto"/>
        <w:left w:val="none" w:sz="0" w:space="0" w:color="auto"/>
        <w:bottom w:val="none" w:sz="0" w:space="0" w:color="auto"/>
        <w:right w:val="none" w:sz="0" w:space="0" w:color="auto"/>
      </w:divBdr>
    </w:div>
    <w:div w:id="463734986">
      <w:bodyDiv w:val="1"/>
      <w:marLeft w:val="0"/>
      <w:marRight w:val="0"/>
      <w:marTop w:val="0"/>
      <w:marBottom w:val="0"/>
      <w:divBdr>
        <w:top w:val="none" w:sz="0" w:space="0" w:color="auto"/>
        <w:left w:val="none" w:sz="0" w:space="0" w:color="auto"/>
        <w:bottom w:val="none" w:sz="0" w:space="0" w:color="auto"/>
        <w:right w:val="none" w:sz="0" w:space="0" w:color="auto"/>
      </w:divBdr>
    </w:div>
    <w:div w:id="477304449">
      <w:bodyDiv w:val="1"/>
      <w:marLeft w:val="0"/>
      <w:marRight w:val="0"/>
      <w:marTop w:val="0"/>
      <w:marBottom w:val="0"/>
      <w:divBdr>
        <w:top w:val="none" w:sz="0" w:space="0" w:color="auto"/>
        <w:left w:val="none" w:sz="0" w:space="0" w:color="auto"/>
        <w:bottom w:val="none" w:sz="0" w:space="0" w:color="auto"/>
        <w:right w:val="none" w:sz="0" w:space="0" w:color="auto"/>
      </w:divBdr>
    </w:div>
    <w:div w:id="543252364">
      <w:bodyDiv w:val="1"/>
      <w:marLeft w:val="0"/>
      <w:marRight w:val="0"/>
      <w:marTop w:val="0"/>
      <w:marBottom w:val="0"/>
      <w:divBdr>
        <w:top w:val="none" w:sz="0" w:space="0" w:color="auto"/>
        <w:left w:val="none" w:sz="0" w:space="0" w:color="auto"/>
        <w:bottom w:val="none" w:sz="0" w:space="0" w:color="auto"/>
        <w:right w:val="none" w:sz="0" w:space="0" w:color="auto"/>
      </w:divBdr>
    </w:div>
    <w:div w:id="557206191">
      <w:bodyDiv w:val="1"/>
      <w:marLeft w:val="0"/>
      <w:marRight w:val="0"/>
      <w:marTop w:val="0"/>
      <w:marBottom w:val="0"/>
      <w:divBdr>
        <w:top w:val="none" w:sz="0" w:space="0" w:color="auto"/>
        <w:left w:val="none" w:sz="0" w:space="0" w:color="auto"/>
        <w:bottom w:val="none" w:sz="0" w:space="0" w:color="auto"/>
        <w:right w:val="none" w:sz="0" w:space="0" w:color="auto"/>
      </w:divBdr>
    </w:div>
    <w:div w:id="603264267">
      <w:bodyDiv w:val="1"/>
      <w:marLeft w:val="0"/>
      <w:marRight w:val="0"/>
      <w:marTop w:val="0"/>
      <w:marBottom w:val="0"/>
      <w:divBdr>
        <w:top w:val="none" w:sz="0" w:space="0" w:color="auto"/>
        <w:left w:val="none" w:sz="0" w:space="0" w:color="auto"/>
        <w:bottom w:val="none" w:sz="0" w:space="0" w:color="auto"/>
        <w:right w:val="none" w:sz="0" w:space="0" w:color="auto"/>
      </w:divBdr>
    </w:div>
    <w:div w:id="612249447">
      <w:bodyDiv w:val="1"/>
      <w:marLeft w:val="0"/>
      <w:marRight w:val="0"/>
      <w:marTop w:val="0"/>
      <w:marBottom w:val="0"/>
      <w:divBdr>
        <w:top w:val="none" w:sz="0" w:space="0" w:color="auto"/>
        <w:left w:val="none" w:sz="0" w:space="0" w:color="auto"/>
        <w:bottom w:val="none" w:sz="0" w:space="0" w:color="auto"/>
        <w:right w:val="none" w:sz="0" w:space="0" w:color="auto"/>
      </w:divBdr>
    </w:div>
    <w:div w:id="661323897">
      <w:bodyDiv w:val="1"/>
      <w:marLeft w:val="0"/>
      <w:marRight w:val="0"/>
      <w:marTop w:val="0"/>
      <w:marBottom w:val="0"/>
      <w:divBdr>
        <w:top w:val="none" w:sz="0" w:space="0" w:color="auto"/>
        <w:left w:val="none" w:sz="0" w:space="0" w:color="auto"/>
        <w:bottom w:val="none" w:sz="0" w:space="0" w:color="auto"/>
        <w:right w:val="none" w:sz="0" w:space="0" w:color="auto"/>
      </w:divBdr>
    </w:div>
    <w:div w:id="672998293">
      <w:bodyDiv w:val="1"/>
      <w:marLeft w:val="0"/>
      <w:marRight w:val="0"/>
      <w:marTop w:val="0"/>
      <w:marBottom w:val="0"/>
      <w:divBdr>
        <w:top w:val="none" w:sz="0" w:space="0" w:color="auto"/>
        <w:left w:val="none" w:sz="0" w:space="0" w:color="auto"/>
        <w:bottom w:val="none" w:sz="0" w:space="0" w:color="auto"/>
        <w:right w:val="none" w:sz="0" w:space="0" w:color="auto"/>
      </w:divBdr>
    </w:div>
    <w:div w:id="811215941">
      <w:bodyDiv w:val="1"/>
      <w:marLeft w:val="0"/>
      <w:marRight w:val="0"/>
      <w:marTop w:val="0"/>
      <w:marBottom w:val="0"/>
      <w:divBdr>
        <w:top w:val="none" w:sz="0" w:space="0" w:color="auto"/>
        <w:left w:val="none" w:sz="0" w:space="0" w:color="auto"/>
        <w:bottom w:val="none" w:sz="0" w:space="0" w:color="auto"/>
        <w:right w:val="none" w:sz="0" w:space="0" w:color="auto"/>
      </w:divBdr>
    </w:div>
    <w:div w:id="859975960">
      <w:bodyDiv w:val="1"/>
      <w:marLeft w:val="0"/>
      <w:marRight w:val="0"/>
      <w:marTop w:val="0"/>
      <w:marBottom w:val="0"/>
      <w:divBdr>
        <w:top w:val="none" w:sz="0" w:space="0" w:color="auto"/>
        <w:left w:val="none" w:sz="0" w:space="0" w:color="auto"/>
        <w:bottom w:val="none" w:sz="0" w:space="0" w:color="auto"/>
        <w:right w:val="none" w:sz="0" w:space="0" w:color="auto"/>
      </w:divBdr>
    </w:div>
    <w:div w:id="908538939">
      <w:bodyDiv w:val="1"/>
      <w:marLeft w:val="0"/>
      <w:marRight w:val="0"/>
      <w:marTop w:val="0"/>
      <w:marBottom w:val="0"/>
      <w:divBdr>
        <w:top w:val="none" w:sz="0" w:space="0" w:color="auto"/>
        <w:left w:val="none" w:sz="0" w:space="0" w:color="auto"/>
        <w:bottom w:val="none" w:sz="0" w:space="0" w:color="auto"/>
        <w:right w:val="none" w:sz="0" w:space="0" w:color="auto"/>
      </w:divBdr>
    </w:div>
    <w:div w:id="960111854">
      <w:bodyDiv w:val="1"/>
      <w:marLeft w:val="0"/>
      <w:marRight w:val="0"/>
      <w:marTop w:val="0"/>
      <w:marBottom w:val="0"/>
      <w:divBdr>
        <w:top w:val="none" w:sz="0" w:space="0" w:color="auto"/>
        <w:left w:val="none" w:sz="0" w:space="0" w:color="auto"/>
        <w:bottom w:val="none" w:sz="0" w:space="0" w:color="auto"/>
        <w:right w:val="none" w:sz="0" w:space="0" w:color="auto"/>
      </w:divBdr>
    </w:div>
    <w:div w:id="966622333">
      <w:bodyDiv w:val="1"/>
      <w:marLeft w:val="0"/>
      <w:marRight w:val="0"/>
      <w:marTop w:val="0"/>
      <w:marBottom w:val="0"/>
      <w:divBdr>
        <w:top w:val="none" w:sz="0" w:space="0" w:color="auto"/>
        <w:left w:val="none" w:sz="0" w:space="0" w:color="auto"/>
        <w:bottom w:val="none" w:sz="0" w:space="0" w:color="auto"/>
        <w:right w:val="none" w:sz="0" w:space="0" w:color="auto"/>
      </w:divBdr>
    </w:div>
    <w:div w:id="976642464">
      <w:bodyDiv w:val="1"/>
      <w:marLeft w:val="0"/>
      <w:marRight w:val="0"/>
      <w:marTop w:val="0"/>
      <w:marBottom w:val="0"/>
      <w:divBdr>
        <w:top w:val="none" w:sz="0" w:space="0" w:color="auto"/>
        <w:left w:val="none" w:sz="0" w:space="0" w:color="auto"/>
        <w:bottom w:val="none" w:sz="0" w:space="0" w:color="auto"/>
        <w:right w:val="none" w:sz="0" w:space="0" w:color="auto"/>
      </w:divBdr>
    </w:div>
    <w:div w:id="1029993913">
      <w:bodyDiv w:val="1"/>
      <w:marLeft w:val="0"/>
      <w:marRight w:val="0"/>
      <w:marTop w:val="0"/>
      <w:marBottom w:val="0"/>
      <w:divBdr>
        <w:top w:val="none" w:sz="0" w:space="0" w:color="auto"/>
        <w:left w:val="none" w:sz="0" w:space="0" w:color="auto"/>
        <w:bottom w:val="none" w:sz="0" w:space="0" w:color="auto"/>
        <w:right w:val="none" w:sz="0" w:space="0" w:color="auto"/>
      </w:divBdr>
    </w:div>
    <w:div w:id="1043137498">
      <w:bodyDiv w:val="1"/>
      <w:marLeft w:val="0"/>
      <w:marRight w:val="0"/>
      <w:marTop w:val="0"/>
      <w:marBottom w:val="0"/>
      <w:divBdr>
        <w:top w:val="none" w:sz="0" w:space="0" w:color="auto"/>
        <w:left w:val="none" w:sz="0" w:space="0" w:color="auto"/>
        <w:bottom w:val="none" w:sz="0" w:space="0" w:color="auto"/>
        <w:right w:val="none" w:sz="0" w:space="0" w:color="auto"/>
      </w:divBdr>
    </w:div>
    <w:div w:id="1118529992">
      <w:bodyDiv w:val="1"/>
      <w:marLeft w:val="0"/>
      <w:marRight w:val="0"/>
      <w:marTop w:val="0"/>
      <w:marBottom w:val="0"/>
      <w:divBdr>
        <w:top w:val="none" w:sz="0" w:space="0" w:color="auto"/>
        <w:left w:val="none" w:sz="0" w:space="0" w:color="auto"/>
        <w:bottom w:val="none" w:sz="0" w:space="0" w:color="auto"/>
        <w:right w:val="none" w:sz="0" w:space="0" w:color="auto"/>
      </w:divBdr>
    </w:div>
    <w:div w:id="1220284145">
      <w:bodyDiv w:val="1"/>
      <w:marLeft w:val="0"/>
      <w:marRight w:val="0"/>
      <w:marTop w:val="0"/>
      <w:marBottom w:val="0"/>
      <w:divBdr>
        <w:top w:val="none" w:sz="0" w:space="0" w:color="auto"/>
        <w:left w:val="none" w:sz="0" w:space="0" w:color="auto"/>
        <w:bottom w:val="none" w:sz="0" w:space="0" w:color="auto"/>
        <w:right w:val="none" w:sz="0" w:space="0" w:color="auto"/>
      </w:divBdr>
    </w:div>
    <w:div w:id="1319773036">
      <w:bodyDiv w:val="1"/>
      <w:marLeft w:val="0"/>
      <w:marRight w:val="0"/>
      <w:marTop w:val="0"/>
      <w:marBottom w:val="0"/>
      <w:divBdr>
        <w:top w:val="none" w:sz="0" w:space="0" w:color="auto"/>
        <w:left w:val="none" w:sz="0" w:space="0" w:color="auto"/>
        <w:bottom w:val="none" w:sz="0" w:space="0" w:color="auto"/>
        <w:right w:val="none" w:sz="0" w:space="0" w:color="auto"/>
      </w:divBdr>
    </w:div>
    <w:div w:id="1356927719">
      <w:bodyDiv w:val="1"/>
      <w:marLeft w:val="0"/>
      <w:marRight w:val="0"/>
      <w:marTop w:val="0"/>
      <w:marBottom w:val="0"/>
      <w:divBdr>
        <w:top w:val="none" w:sz="0" w:space="0" w:color="auto"/>
        <w:left w:val="none" w:sz="0" w:space="0" w:color="auto"/>
        <w:bottom w:val="none" w:sz="0" w:space="0" w:color="auto"/>
        <w:right w:val="none" w:sz="0" w:space="0" w:color="auto"/>
      </w:divBdr>
    </w:div>
    <w:div w:id="1372000255">
      <w:bodyDiv w:val="1"/>
      <w:marLeft w:val="0"/>
      <w:marRight w:val="0"/>
      <w:marTop w:val="0"/>
      <w:marBottom w:val="0"/>
      <w:divBdr>
        <w:top w:val="none" w:sz="0" w:space="0" w:color="auto"/>
        <w:left w:val="none" w:sz="0" w:space="0" w:color="auto"/>
        <w:bottom w:val="none" w:sz="0" w:space="0" w:color="auto"/>
        <w:right w:val="none" w:sz="0" w:space="0" w:color="auto"/>
      </w:divBdr>
    </w:div>
    <w:div w:id="1490440126">
      <w:bodyDiv w:val="1"/>
      <w:marLeft w:val="0"/>
      <w:marRight w:val="0"/>
      <w:marTop w:val="0"/>
      <w:marBottom w:val="0"/>
      <w:divBdr>
        <w:top w:val="none" w:sz="0" w:space="0" w:color="auto"/>
        <w:left w:val="none" w:sz="0" w:space="0" w:color="auto"/>
        <w:bottom w:val="none" w:sz="0" w:space="0" w:color="auto"/>
        <w:right w:val="none" w:sz="0" w:space="0" w:color="auto"/>
      </w:divBdr>
    </w:div>
    <w:div w:id="1657607044">
      <w:bodyDiv w:val="1"/>
      <w:marLeft w:val="0"/>
      <w:marRight w:val="0"/>
      <w:marTop w:val="0"/>
      <w:marBottom w:val="0"/>
      <w:divBdr>
        <w:top w:val="none" w:sz="0" w:space="0" w:color="auto"/>
        <w:left w:val="none" w:sz="0" w:space="0" w:color="auto"/>
        <w:bottom w:val="none" w:sz="0" w:space="0" w:color="auto"/>
        <w:right w:val="none" w:sz="0" w:space="0" w:color="auto"/>
      </w:divBdr>
    </w:div>
    <w:div w:id="1737051596">
      <w:bodyDiv w:val="1"/>
      <w:marLeft w:val="0"/>
      <w:marRight w:val="0"/>
      <w:marTop w:val="0"/>
      <w:marBottom w:val="0"/>
      <w:divBdr>
        <w:top w:val="none" w:sz="0" w:space="0" w:color="auto"/>
        <w:left w:val="none" w:sz="0" w:space="0" w:color="auto"/>
        <w:bottom w:val="none" w:sz="0" w:space="0" w:color="auto"/>
        <w:right w:val="none" w:sz="0" w:space="0" w:color="auto"/>
      </w:divBdr>
    </w:div>
    <w:div w:id="1737778479">
      <w:bodyDiv w:val="1"/>
      <w:marLeft w:val="0"/>
      <w:marRight w:val="0"/>
      <w:marTop w:val="0"/>
      <w:marBottom w:val="0"/>
      <w:divBdr>
        <w:top w:val="none" w:sz="0" w:space="0" w:color="auto"/>
        <w:left w:val="none" w:sz="0" w:space="0" w:color="auto"/>
        <w:bottom w:val="none" w:sz="0" w:space="0" w:color="auto"/>
        <w:right w:val="none" w:sz="0" w:space="0" w:color="auto"/>
      </w:divBdr>
    </w:div>
    <w:div w:id="1745297340">
      <w:bodyDiv w:val="1"/>
      <w:marLeft w:val="0"/>
      <w:marRight w:val="0"/>
      <w:marTop w:val="0"/>
      <w:marBottom w:val="0"/>
      <w:divBdr>
        <w:top w:val="none" w:sz="0" w:space="0" w:color="auto"/>
        <w:left w:val="none" w:sz="0" w:space="0" w:color="auto"/>
        <w:bottom w:val="none" w:sz="0" w:space="0" w:color="auto"/>
        <w:right w:val="none" w:sz="0" w:space="0" w:color="auto"/>
      </w:divBdr>
    </w:div>
    <w:div w:id="1759642599">
      <w:bodyDiv w:val="1"/>
      <w:marLeft w:val="0"/>
      <w:marRight w:val="0"/>
      <w:marTop w:val="0"/>
      <w:marBottom w:val="0"/>
      <w:divBdr>
        <w:top w:val="none" w:sz="0" w:space="0" w:color="auto"/>
        <w:left w:val="none" w:sz="0" w:space="0" w:color="auto"/>
        <w:bottom w:val="none" w:sz="0" w:space="0" w:color="auto"/>
        <w:right w:val="none" w:sz="0" w:space="0" w:color="auto"/>
      </w:divBdr>
    </w:div>
    <w:div w:id="1878545245">
      <w:bodyDiv w:val="1"/>
      <w:marLeft w:val="0"/>
      <w:marRight w:val="0"/>
      <w:marTop w:val="0"/>
      <w:marBottom w:val="0"/>
      <w:divBdr>
        <w:top w:val="none" w:sz="0" w:space="0" w:color="auto"/>
        <w:left w:val="none" w:sz="0" w:space="0" w:color="auto"/>
        <w:bottom w:val="none" w:sz="0" w:space="0" w:color="auto"/>
        <w:right w:val="none" w:sz="0" w:space="0" w:color="auto"/>
      </w:divBdr>
    </w:div>
    <w:div w:id="1962691022">
      <w:bodyDiv w:val="1"/>
      <w:marLeft w:val="0"/>
      <w:marRight w:val="0"/>
      <w:marTop w:val="0"/>
      <w:marBottom w:val="0"/>
      <w:divBdr>
        <w:top w:val="none" w:sz="0" w:space="0" w:color="auto"/>
        <w:left w:val="none" w:sz="0" w:space="0" w:color="auto"/>
        <w:bottom w:val="none" w:sz="0" w:space="0" w:color="auto"/>
        <w:right w:val="none" w:sz="0" w:space="0" w:color="auto"/>
      </w:divBdr>
    </w:div>
    <w:div w:id="2025865347">
      <w:bodyDiv w:val="1"/>
      <w:marLeft w:val="0"/>
      <w:marRight w:val="0"/>
      <w:marTop w:val="0"/>
      <w:marBottom w:val="0"/>
      <w:divBdr>
        <w:top w:val="none" w:sz="0" w:space="0" w:color="auto"/>
        <w:left w:val="none" w:sz="0" w:space="0" w:color="auto"/>
        <w:bottom w:val="none" w:sz="0" w:space="0" w:color="auto"/>
        <w:right w:val="none" w:sz="0" w:space="0" w:color="auto"/>
      </w:divBdr>
    </w:div>
    <w:div w:id="2035880491">
      <w:bodyDiv w:val="1"/>
      <w:marLeft w:val="0"/>
      <w:marRight w:val="0"/>
      <w:marTop w:val="0"/>
      <w:marBottom w:val="0"/>
      <w:divBdr>
        <w:top w:val="none" w:sz="0" w:space="0" w:color="auto"/>
        <w:left w:val="none" w:sz="0" w:space="0" w:color="auto"/>
        <w:bottom w:val="none" w:sz="0" w:space="0" w:color="auto"/>
        <w:right w:val="none" w:sz="0" w:space="0" w:color="auto"/>
      </w:divBdr>
    </w:div>
    <w:div w:id="2041973158">
      <w:bodyDiv w:val="1"/>
      <w:marLeft w:val="0"/>
      <w:marRight w:val="0"/>
      <w:marTop w:val="0"/>
      <w:marBottom w:val="0"/>
      <w:divBdr>
        <w:top w:val="none" w:sz="0" w:space="0" w:color="auto"/>
        <w:left w:val="none" w:sz="0" w:space="0" w:color="auto"/>
        <w:bottom w:val="none" w:sz="0" w:space="0" w:color="auto"/>
        <w:right w:val="none" w:sz="0" w:space="0" w:color="auto"/>
      </w:divBdr>
    </w:div>
    <w:div w:id="2094399736">
      <w:bodyDiv w:val="1"/>
      <w:marLeft w:val="0"/>
      <w:marRight w:val="0"/>
      <w:marTop w:val="0"/>
      <w:marBottom w:val="0"/>
      <w:divBdr>
        <w:top w:val="none" w:sz="0" w:space="0" w:color="auto"/>
        <w:left w:val="none" w:sz="0" w:space="0" w:color="auto"/>
        <w:bottom w:val="none" w:sz="0" w:space="0" w:color="auto"/>
        <w:right w:val="none" w:sz="0" w:space="0" w:color="auto"/>
      </w:divBdr>
    </w:div>
    <w:div w:id="2094542806">
      <w:bodyDiv w:val="1"/>
      <w:marLeft w:val="0"/>
      <w:marRight w:val="0"/>
      <w:marTop w:val="0"/>
      <w:marBottom w:val="0"/>
      <w:divBdr>
        <w:top w:val="none" w:sz="0" w:space="0" w:color="auto"/>
        <w:left w:val="none" w:sz="0" w:space="0" w:color="auto"/>
        <w:bottom w:val="none" w:sz="0" w:space="0" w:color="auto"/>
        <w:right w:val="none" w:sz="0" w:space="0" w:color="auto"/>
      </w:divBdr>
    </w:div>
    <w:div w:id="2116511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uangfu@sgu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critchl@sgul.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pearson@sgul.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golub@jhmi.edu" TargetMode="External"/><Relationship Id="rId4" Type="http://schemas.openxmlformats.org/officeDocument/2006/relationships/settings" Target="settings.xml"/><Relationship Id="rId9" Type="http://schemas.openxmlformats.org/officeDocument/2006/relationships/hyperlink" Target="mailto:cesar.ugarte@upch.p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B27C9-1471-4E8F-A363-48CDBD66E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2</Pages>
  <Words>26868</Words>
  <Characters>153152</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ggie Huangfu</dc:creator>
  <cp:keywords/>
  <dc:description/>
  <cp:lastModifiedBy>Peijue Huangfu</cp:lastModifiedBy>
  <cp:revision>3</cp:revision>
  <cp:lastPrinted>2018-12-17T18:20:00Z</cp:lastPrinted>
  <dcterms:created xsi:type="dcterms:W3CDTF">2019-01-16T15:25:00Z</dcterms:created>
  <dcterms:modified xsi:type="dcterms:W3CDTF">2019-01-16T15:26:00Z</dcterms:modified>
</cp:coreProperties>
</file>